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drawings/drawing2.xml" ContentType="application/vnd.openxmlformats-officedocument.drawingml.chartshapes+xml"/>
  <Override PartName="/word/charts/chart4.xml" ContentType="application/vnd.openxmlformats-officedocument.drawingml.chart+xml"/>
  <Override PartName="/word/drawings/drawing3.xml" ContentType="application/vnd.openxmlformats-officedocument.drawingml.chartshapes+xml"/>
  <Override PartName="/word/charts/chart5.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r>
        <w:rPr>
          <w:noProof/>
          <w:lang w:bidi="ar-SA"/>
        </w:rPr>
        <w:drawing>
          <wp:anchor distT="0" distB="0" distL="114300" distR="114300" simplePos="0" relativeHeight="251656704"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5680"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4656"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78083B" w:rsidRPr="007E0DA8" w:rsidRDefault="0078083B" w:rsidP="0078083B">
      <w:pPr>
        <w:spacing w:after="0" w:line="240" w:lineRule="auto"/>
        <w:jc w:val="center"/>
        <w:rPr>
          <w:rFonts w:ascii="Times New Roman" w:hAnsi="Times New Roman"/>
          <w:bCs/>
          <w:sz w:val="28"/>
          <w:szCs w:val="28"/>
        </w:rPr>
      </w:pPr>
      <w:r w:rsidRPr="007E0DA8">
        <w:rPr>
          <w:rFonts w:ascii="Times New Roman" w:hAnsi="Times New Roman"/>
          <w:bCs/>
          <w:sz w:val="28"/>
          <w:szCs w:val="28"/>
        </w:rPr>
        <w:t>SYNTHESIS, CHARACTERIZATION AND DNA BINDING ACTIVITY OF A POTENTIAL DNA INTERCALATOR</w:t>
      </w:r>
    </w:p>
    <w:p w:rsidR="006768E9" w:rsidRPr="00F447A7" w:rsidRDefault="006768E9" w:rsidP="00F447A7">
      <w:pPr>
        <w:spacing w:after="0" w:line="240" w:lineRule="auto"/>
        <w:jc w:val="center"/>
        <w:rPr>
          <w:rFonts w:ascii="Times New Roman" w:hAnsi="Times New Roman"/>
          <w:noProof/>
          <w:sz w:val="24"/>
          <w:szCs w:val="24"/>
          <w:lang w:bidi="ar-SA"/>
        </w:rPr>
      </w:pPr>
    </w:p>
    <w:p w:rsidR="0078083B" w:rsidRPr="007E0DA8" w:rsidRDefault="0078083B" w:rsidP="0078083B">
      <w:pPr>
        <w:spacing w:after="0" w:line="240" w:lineRule="auto"/>
        <w:jc w:val="center"/>
        <w:rPr>
          <w:rFonts w:ascii="Times New Roman" w:hAnsi="Times New Roman"/>
          <w:bCs/>
          <w:sz w:val="24"/>
          <w:szCs w:val="24"/>
        </w:rPr>
      </w:pPr>
      <w:r w:rsidRPr="007E0DA8">
        <w:rPr>
          <w:rFonts w:ascii="Times New Roman" w:hAnsi="Times New Roman"/>
          <w:bCs/>
          <w:sz w:val="24"/>
          <w:szCs w:val="24"/>
        </w:rPr>
        <w:t>(Sintesis dan Pengikatan DNA oleh Sebatian Interkalasi DNA Yang Berpotensi)</w:t>
      </w:r>
    </w:p>
    <w:p w:rsidR="006768E9" w:rsidRPr="00F447A7" w:rsidRDefault="006768E9" w:rsidP="00F447A7">
      <w:pPr>
        <w:spacing w:after="0" w:line="240" w:lineRule="auto"/>
        <w:jc w:val="center"/>
        <w:rPr>
          <w:rFonts w:ascii="Times New Roman" w:hAnsi="Times New Roman"/>
          <w:noProof/>
          <w:sz w:val="20"/>
          <w:szCs w:val="20"/>
          <w:lang w:bidi="ar-SA"/>
        </w:rPr>
      </w:pPr>
    </w:p>
    <w:p w:rsidR="0078083B" w:rsidRPr="007E0DA8" w:rsidRDefault="0078083B" w:rsidP="0078083B">
      <w:pPr>
        <w:spacing w:after="0" w:line="240" w:lineRule="auto"/>
        <w:jc w:val="center"/>
        <w:rPr>
          <w:rFonts w:ascii="Times New Roman" w:hAnsi="Times New Roman"/>
          <w:bCs/>
          <w:sz w:val="20"/>
          <w:szCs w:val="20"/>
        </w:rPr>
      </w:pPr>
      <w:r w:rsidRPr="007E0DA8">
        <w:rPr>
          <w:rFonts w:ascii="Times New Roman" w:hAnsi="Times New Roman"/>
          <w:bCs/>
          <w:sz w:val="20"/>
          <w:szCs w:val="20"/>
        </w:rPr>
        <w:t>Siti Norain Harun, Yaakob Razak, Haslina Ahmad*</w:t>
      </w:r>
    </w:p>
    <w:p w:rsidR="006768E9" w:rsidRPr="00F447A7" w:rsidRDefault="006768E9" w:rsidP="00F447A7">
      <w:pPr>
        <w:spacing w:after="0" w:line="240" w:lineRule="auto"/>
        <w:jc w:val="center"/>
        <w:rPr>
          <w:rFonts w:ascii="Times New Roman" w:hAnsi="Times New Roman"/>
          <w:noProof/>
          <w:sz w:val="18"/>
          <w:szCs w:val="18"/>
          <w:lang w:bidi="ar-SA"/>
        </w:rPr>
      </w:pPr>
    </w:p>
    <w:p w:rsidR="0078083B" w:rsidRDefault="0078083B" w:rsidP="0078083B">
      <w:pPr>
        <w:spacing w:after="0" w:line="240" w:lineRule="auto"/>
        <w:jc w:val="center"/>
        <w:rPr>
          <w:rFonts w:ascii="Times New Roman" w:hAnsi="Times New Roman"/>
          <w:bCs/>
          <w:i/>
          <w:sz w:val="18"/>
          <w:szCs w:val="18"/>
        </w:rPr>
      </w:pPr>
      <w:r>
        <w:rPr>
          <w:rFonts w:ascii="Times New Roman" w:hAnsi="Times New Roman"/>
          <w:bCs/>
          <w:i/>
          <w:sz w:val="18"/>
          <w:szCs w:val="18"/>
        </w:rPr>
        <w:t>Faculty of Science,</w:t>
      </w:r>
    </w:p>
    <w:p w:rsidR="0078083B" w:rsidRPr="007E0DA8" w:rsidRDefault="0078083B" w:rsidP="0078083B">
      <w:pPr>
        <w:spacing w:after="0" w:line="240" w:lineRule="auto"/>
        <w:jc w:val="center"/>
        <w:rPr>
          <w:rFonts w:ascii="Times New Roman" w:hAnsi="Times New Roman"/>
          <w:bCs/>
          <w:i/>
          <w:sz w:val="18"/>
          <w:szCs w:val="18"/>
        </w:rPr>
      </w:pPr>
      <w:r w:rsidRPr="007E0DA8">
        <w:rPr>
          <w:rFonts w:ascii="Times New Roman" w:hAnsi="Times New Roman"/>
          <w:bCs/>
          <w:i/>
          <w:sz w:val="18"/>
          <w:szCs w:val="18"/>
        </w:rPr>
        <w:t>Universiti Putra Malaysia, 43400 UPM Serdang, Selangor, Malaysia</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Pr="00F447A7" w:rsidRDefault="006768E9" w:rsidP="0078083B">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78083B" w:rsidRPr="007E0DA8">
        <w:rPr>
          <w:rFonts w:ascii="Times New Roman" w:hAnsi="Times New Roman"/>
          <w:bCs/>
          <w:i/>
          <w:sz w:val="18"/>
          <w:szCs w:val="18"/>
        </w:rPr>
        <w:t>haslina_ahmad@upm.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966367">
        <w:rPr>
          <w:rFonts w:ascii="Times New Roman" w:hAnsi="Times New Roman"/>
          <w:noProof/>
          <w:sz w:val="18"/>
          <w:szCs w:val="18"/>
          <w:lang w:bidi="ar-SA"/>
        </w:rPr>
        <w:t>17 August 2015</w:t>
      </w:r>
      <w:r>
        <w:rPr>
          <w:rFonts w:ascii="Times New Roman" w:hAnsi="Times New Roman"/>
          <w:noProof/>
          <w:sz w:val="18"/>
          <w:szCs w:val="18"/>
          <w:lang w:bidi="ar-SA"/>
        </w:rPr>
        <w:t xml:space="preserve">; Accepted: </w:t>
      </w:r>
      <w:r w:rsidR="00966367">
        <w:rPr>
          <w:rFonts w:ascii="Times New Roman" w:hAnsi="Times New Roman"/>
          <w:noProof/>
          <w:sz w:val="18"/>
          <w:szCs w:val="18"/>
          <w:lang w:bidi="ar-SA"/>
        </w:rPr>
        <w:t>23 May 2016</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78083B" w:rsidRPr="007E0DA8" w:rsidRDefault="0078083B" w:rsidP="0078083B">
      <w:pPr>
        <w:spacing w:after="0" w:line="240" w:lineRule="auto"/>
        <w:jc w:val="both"/>
        <w:rPr>
          <w:rFonts w:ascii="Times New Roman" w:hAnsi="Times New Roman"/>
          <w:sz w:val="18"/>
          <w:szCs w:val="18"/>
        </w:rPr>
      </w:pPr>
      <w:r w:rsidRPr="007E0DA8">
        <w:rPr>
          <w:rFonts w:ascii="Times New Roman" w:hAnsi="Times New Roman"/>
          <w:sz w:val="18"/>
          <w:szCs w:val="18"/>
        </w:rPr>
        <w:t>A novel complex, [Ru(dppz)</w:t>
      </w:r>
      <w:r w:rsidRPr="007E0DA8">
        <w:rPr>
          <w:rFonts w:ascii="Times New Roman" w:hAnsi="Times New Roman"/>
          <w:sz w:val="18"/>
          <w:szCs w:val="18"/>
          <w:vertAlign w:val="subscript"/>
        </w:rPr>
        <w:t>2</w:t>
      </w:r>
      <w:r w:rsidRPr="007E0DA8">
        <w:rPr>
          <w:rFonts w:ascii="Times New Roman" w:hAnsi="Times New Roman"/>
          <w:sz w:val="18"/>
          <w:szCs w:val="18"/>
        </w:rPr>
        <w:t>(</w:t>
      </w:r>
      <w:r w:rsidRPr="007E0DA8">
        <w:rPr>
          <w:rFonts w:ascii="Times New Roman" w:hAnsi="Times New Roman"/>
          <w:i/>
          <w:sz w:val="18"/>
          <w:szCs w:val="18"/>
        </w:rPr>
        <w:t>p</w:t>
      </w:r>
      <w:r w:rsidRPr="007E0DA8">
        <w:rPr>
          <w:rFonts w:ascii="Times New Roman" w:hAnsi="Times New Roman"/>
          <w:sz w:val="18"/>
          <w:szCs w:val="18"/>
        </w:rPr>
        <w:t>-MOPIP)]</w:t>
      </w:r>
      <w:r w:rsidRPr="007E0DA8">
        <w:rPr>
          <w:rFonts w:ascii="Times New Roman" w:hAnsi="Times New Roman"/>
          <w:sz w:val="18"/>
          <w:szCs w:val="18"/>
          <w:vertAlign w:val="superscript"/>
        </w:rPr>
        <w:t>2+</w:t>
      </w:r>
      <w:r w:rsidRPr="007E0DA8">
        <w:rPr>
          <w:rFonts w:ascii="Times New Roman" w:hAnsi="Times New Roman"/>
          <w:sz w:val="18"/>
          <w:szCs w:val="18"/>
        </w:rPr>
        <w:t xml:space="preserve"> (dppz = dipyrido-[3,2-a:20,30-c]phenazine, </w:t>
      </w:r>
      <w:r w:rsidRPr="007E0DA8">
        <w:rPr>
          <w:rFonts w:ascii="Times New Roman" w:hAnsi="Times New Roman"/>
          <w:i/>
          <w:sz w:val="18"/>
          <w:szCs w:val="18"/>
        </w:rPr>
        <w:t>p</w:t>
      </w:r>
      <w:r w:rsidRPr="007E0DA8">
        <w:rPr>
          <w:rFonts w:ascii="Times New Roman" w:hAnsi="Times New Roman"/>
          <w:sz w:val="18"/>
          <w:szCs w:val="18"/>
        </w:rPr>
        <w:t xml:space="preserve">-MOPIP = </w:t>
      </w:r>
      <w:r w:rsidRPr="007E0DA8">
        <w:rPr>
          <w:rFonts w:ascii="Times New Roman" w:hAnsi="Times New Roman"/>
          <w:bCs/>
          <w:sz w:val="18"/>
          <w:szCs w:val="18"/>
        </w:rPr>
        <w:t xml:space="preserve">2-(4-methoxyphenyl) imidazo[4,5-f][1,10]phenanthroline) has been synthesized and characterized by elemental analysis, </w:t>
      </w:r>
      <w:r w:rsidRPr="007E0DA8">
        <w:rPr>
          <w:rFonts w:ascii="Times New Roman" w:hAnsi="Times New Roman"/>
          <w:bCs/>
          <w:sz w:val="18"/>
          <w:szCs w:val="18"/>
          <w:vertAlign w:val="superscript"/>
        </w:rPr>
        <w:t>1</w:t>
      </w:r>
      <w:r w:rsidRPr="007E0DA8">
        <w:rPr>
          <w:rFonts w:ascii="Times New Roman" w:hAnsi="Times New Roman"/>
          <w:bCs/>
          <w:sz w:val="18"/>
          <w:szCs w:val="18"/>
        </w:rPr>
        <w:t xml:space="preserve">H Nuclear Magnetic Resonance spectroscopy, mass spectrometry,  Fourier Transform Infrared analysis, Ultra Violet visible and fluorescence spectroscopy. Herein, the complex was designed by adding </w:t>
      </w:r>
      <w:r w:rsidRPr="007E0DA8">
        <w:rPr>
          <w:rFonts w:ascii="Times New Roman" w:hAnsi="Times New Roman"/>
          <w:bCs/>
          <w:i/>
          <w:sz w:val="18"/>
          <w:szCs w:val="18"/>
        </w:rPr>
        <w:t>p</w:t>
      </w:r>
      <w:r w:rsidRPr="007E0DA8">
        <w:rPr>
          <w:rFonts w:ascii="Times New Roman" w:hAnsi="Times New Roman"/>
          <w:bCs/>
          <w:sz w:val="18"/>
          <w:szCs w:val="18"/>
        </w:rPr>
        <w:t xml:space="preserve">-MOPIP as an intercalating ligand and dppz as the ancillary ligand. The DNA binding properties of the complex with Calf Thymus DNA (CT-DNA) were investigated using spectroscopic methods. The UV-visible absorption band observed at 460 nm corresponded to the metal-to-ligand charge transfer (MLCT) while bands at 358 and 281 nm corresponded to intra-ligand (IL) π-π* transitions of the ligand scaffold in </w:t>
      </w:r>
      <w:r w:rsidRPr="007E0DA8">
        <w:rPr>
          <w:rFonts w:ascii="Times New Roman" w:hAnsi="Times New Roman"/>
          <w:bCs/>
          <w:i/>
          <w:sz w:val="18"/>
          <w:szCs w:val="18"/>
        </w:rPr>
        <w:t>p</w:t>
      </w:r>
      <w:r w:rsidRPr="007E0DA8">
        <w:rPr>
          <w:rFonts w:ascii="Times New Roman" w:hAnsi="Times New Roman"/>
          <w:bCs/>
          <w:sz w:val="18"/>
          <w:szCs w:val="18"/>
        </w:rPr>
        <w:t>-MOPIP and dppz. The intrinsic binding constant, K</w:t>
      </w:r>
      <w:r w:rsidRPr="007E0DA8">
        <w:rPr>
          <w:rFonts w:ascii="Times New Roman" w:hAnsi="Times New Roman"/>
          <w:bCs/>
          <w:sz w:val="18"/>
          <w:szCs w:val="18"/>
          <w:vertAlign w:val="subscript"/>
        </w:rPr>
        <w:t>b</w:t>
      </w:r>
      <w:r w:rsidRPr="007E0DA8">
        <w:rPr>
          <w:rFonts w:ascii="Times New Roman" w:hAnsi="Times New Roman"/>
          <w:bCs/>
          <w:sz w:val="18"/>
          <w:szCs w:val="18"/>
        </w:rPr>
        <w:t xml:space="preserve"> for this complex was 1.67 x 10</w:t>
      </w:r>
      <w:r w:rsidRPr="007E0DA8">
        <w:rPr>
          <w:rFonts w:ascii="Times New Roman" w:hAnsi="Times New Roman"/>
          <w:bCs/>
          <w:sz w:val="18"/>
          <w:szCs w:val="18"/>
          <w:vertAlign w:val="superscript"/>
        </w:rPr>
        <w:t>6</w:t>
      </w:r>
      <w:r w:rsidRPr="007E0DA8">
        <w:rPr>
          <w:rFonts w:ascii="Times New Roman" w:hAnsi="Times New Roman"/>
          <w:bCs/>
          <w:sz w:val="18"/>
          <w:szCs w:val="18"/>
        </w:rPr>
        <w:t xml:space="preserve"> M</w:t>
      </w:r>
      <w:r w:rsidRPr="007E0DA8">
        <w:rPr>
          <w:rFonts w:ascii="Times New Roman" w:hAnsi="Times New Roman"/>
          <w:bCs/>
          <w:sz w:val="18"/>
          <w:szCs w:val="18"/>
          <w:vertAlign w:val="superscript"/>
        </w:rPr>
        <w:t>-1</w:t>
      </w:r>
      <w:r w:rsidRPr="007E0DA8">
        <w:rPr>
          <w:rFonts w:ascii="Times New Roman" w:hAnsi="Times New Roman"/>
          <w:bCs/>
          <w:sz w:val="18"/>
          <w:szCs w:val="18"/>
        </w:rPr>
        <w:t xml:space="preserve"> and this suggested that this complex, </w:t>
      </w:r>
      <w:r w:rsidRPr="007E0DA8">
        <w:rPr>
          <w:rFonts w:ascii="Times New Roman" w:hAnsi="Times New Roman"/>
          <w:sz w:val="18"/>
          <w:szCs w:val="18"/>
        </w:rPr>
        <w:t>[Ru(dppz)</w:t>
      </w:r>
      <w:r w:rsidRPr="007E0DA8">
        <w:rPr>
          <w:rFonts w:ascii="Times New Roman" w:hAnsi="Times New Roman"/>
          <w:sz w:val="18"/>
          <w:szCs w:val="18"/>
          <w:vertAlign w:val="subscript"/>
        </w:rPr>
        <w:t>2</w:t>
      </w:r>
      <w:r w:rsidRPr="007E0DA8">
        <w:rPr>
          <w:rFonts w:ascii="Times New Roman" w:hAnsi="Times New Roman"/>
          <w:sz w:val="18"/>
          <w:szCs w:val="18"/>
        </w:rPr>
        <w:t>(p-MOPIP)]</w:t>
      </w:r>
      <w:r w:rsidRPr="007E0DA8">
        <w:rPr>
          <w:rFonts w:ascii="Times New Roman" w:hAnsi="Times New Roman"/>
          <w:sz w:val="18"/>
          <w:szCs w:val="18"/>
          <w:vertAlign w:val="superscript"/>
        </w:rPr>
        <w:t>2+</w:t>
      </w:r>
      <w:r w:rsidRPr="007E0DA8">
        <w:rPr>
          <w:rFonts w:ascii="Times New Roman" w:hAnsi="Times New Roman"/>
          <w:bCs/>
          <w:sz w:val="18"/>
          <w:szCs w:val="18"/>
        </w:rPr>
        <w:t xml:space="preserve"> bound to DNA </w:t>
      </w:r>
      <w:r w:rsidRPr="007E0DA8">
        <w:rPr>
          <w:rFonts w:ascii="Times New Roman" w:hAnsi="Times New Roman"/>
          <w:bCs/>
          <w:i/>
          <w:sz w:val="18"/>
          <w:szCs w:val="18"/>
        </w:rPr>
        <w:t>via</w:t>
      </w:r>
      <w:r w:rsidRPr="007E0DA8">
        <w:rPr>
          <w:rFonts w:ascii="Times New Roman" w:hAnsi="Times New Roman"/>
          <w:bCs/>
          <w:sz w:val="18"/>
          <w:szCs w:val="18"/>
        </w:rPr>
        <w:t xml:space="preserve"> the intercalative mode. Interestingly, the interaction of this complex with CT-DNA also had a ‘molecular light switch’ effect</w:t>
      </w:r>
      <w:r w:rsidRPr="007E0DA8">
        <w:rPr>
          <w:rFonts w:ascii="Times New Roman" w:hAnsi="Times New Roman"/>
          <w:sz w:val="18"/>
          <w:szCs w:val="18"/>
        </w:rPr>
        <w:t>.</w:t>
      </w:r>
    </w:p>
    <w:p w:rsidR="0078083B" w:rsidRPr="007E0DA8" w:rsidRDefault="0078083B" w:rsidP="0078083B">
      <w:pPr>
        <w:spacing w:after="0" w:line="240" w:lineRule="auto"/>
        <w:jc w:val="both"/>
        <w:rPr>
          <w:rFonts w:ascii="Times New Roman" w:hAnsi="Times New Roman"/>
          <w:sz w:val="18"/>
          <w:szCs w:val="18"/>
        </w:rPr>
      </w:pPr>
    </w:p>
    <w:p w:rsidR="0078083B" w:rsidRPr="007E0DA8" w:rsidRDefault="0078083B" w:rsidP="0078083B">
      <w:pPr>
        <w:spacing w:after="0" w:line="240" w:lineRule="auto"/>
        <w:jc w:val="both"/>
        <w:rPr>
          <w:rFonts w:ascii="Times New Roman" w:hAnsi="Times New Roman"/>
          <w:sz w:val="18"/>
          <w:szCs w:val="18"/>
        </w:rPr>
      </w:pPr>
      <w:r w:rsidRPr="007E0DA8">
        <w:rPr>
          <w:rFonts w:ascii="Times New Roman" w:hAnsi="Times New Roman"/>
          <w:b/>
          <w:bCs/>
          <w:sz w:val="18"/>
          <w:szCs w:val="18"/>
        </w:rPr>
        <w:t>Keywords</w:t>
      </w:r>
      <w:r w:rsidRPr="007E0DA8">
        <w:rPr>
          <w:rFonts w:ascii="Times New Roman" w:hAnsi="Times New Roman"/>
          <w:sz w:val="18"/>
          <w:szCs w:val="18"/>
        </w:rPr>
        <w:t>: ruthenium, DNA binding, molecular light switch</w:t>
      </w:r>
    </w:p>
    <w:p w:rsidR="00DD377F" w:rsidRDefault="00DD377F" w:rsidP="00AE713F">
      <w:pPr>
        <w:spacing w:after="0" w:line="240" w:lineRule="auto"/>
        <w:jc w:val="center"/>
        <w:rPr>
          <w:rFonts w:ascii="Times New Roman" w:hAnsi="Times New Roman"/>
          <w:b/>
          <w:noProof/>
          <w:sz w:val="18"/>
          <w:szCs w:val="18"/>
          <w:lang w:bidi="ar-SA"/>
        </w:rPr>
      </w:pPr>
    </w:p>
    <w:p w:rsidR="006768E9" w:rsidRPr="00F447A7" w:rsidRDefault="006768E9" w:rsidP="00AE713F">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rsidR="0078083B" w:rsidRPr="007E0DA8" w:rsidRDefault="0078083B" w:rsidP="0078083B">
      <w:pPr>
        <w:spacing w:after="0" w:line="240" w:lineRule="auto"/>
        <w:jc w:val="both"/>
        <w:rPr>
          <w:rFonts w:ascii="Times New Roman" w:hAnsi="Times New Roman"/>
          <w:bCs/>
          <w:sz w:val="18"/>
          <w:szCs w:val="18"/>
        </w:rPr>
      </w:pPr>
      <w:r w:rsidRPr="007E0DA8">
        <w:rPr>
          <w:rFonts w:ascii="Times New Roman" w:hAnsi="Times New Roman"/>
          <w:bCs/>
          <w:sz w:val="18"/>
          <w:szCs w:val="18"/>
        </w:rPr>
        <w:t>Satu kompleks baru, [Ru(dppz)</w:t>
      </w:r>
      <w:r w:rsidRPr="007E0DA8">
        <w:rPr>
          <w:rFonts w:ascii="Times New Roman" w:hAnsi="Times New Roman"/>
          <w:bCs/>
          <w:sz w:val="18"/>
          <w:szCs w:val="18"/>
          <w:vertAlign w:val="subscript"/>
        </w:rPr>
        <w:t>2</w:t>
      </w:r>
      <w:r w:rsidRPr="007E0DA8">
        <w:rPr>
          <w:rFonts w:ascii="Times New Roman" w:hAnsi="Times New Roman"/>
          <w:bCs/>
          <w:sz w:val="18"/>
          <w:szCs w:val="18"/>
        </w:rPr>
        <w:t>(</w:t>
      </w:r>
      <w:r w:rsidRPr="007E0DA8">
        <w:rPr>
          <w:rFonts w:ascii="Times New Roman" w:hAnsi="Times New Roman"/>
          <w:bCs/>
          <w:i/>
          <w:sz w:val="18"/>
          <w:szCs w:val="18"/>
        </w:rPr>
        <w:t>p</w:t>
      </w:r>
      <w:r w:rsidRPr="007E0DA8">
        <w:rPr>
          <w:rFonts w:ascii="Times New Roman" w:hAnsi="Times New Roman"/>
          <w:bCs/>
          <w:sz w:val="18"/>
          <w:szCs w:val="18"/>
        </w:rPr>
        <w:t>-MOPIP)]</w:t>
      </w:r>
      <w:r w:rsidRPr="007E0DA8">
        <w:rPr>
          <w:rFonts w:ascii="Times New Roman" w:hAnsi="Times New Roman"/>
          <w:bCs/>
          <w:sz w:val="18"/>
          <w:szCs w:val="18"/>
          <w:vertAlign w:val="superscript"/>
        </w:rPr>
        <w:t>2+</w:t>
      </w:r>
      <w:r w:rsidRPr="007E0DA8">
        <w:rPr>
          <w:rFonts w:ascii="Times New Roman" w:hAnsi="Times New Roman"/>
          <w:bCs/>
          <w:sz w:val="18"/>
          <w:szCs w:val="18"/>
        </w:rPr>
        <w:t xml:space="preserve"> (dppz = dipyrido</w:t>
      </w:r>
      <w:r>
        <w:rPr>
          <w:rFonts w:ascii="Times New Roman" w:hAnsi="Times New Roman"/>
          <w:bCs/>
          <w:sz w:val="18"/>
          <w:szCs w:val="18"/>
        </w:rPr>
        <w:t>-[3,2-a:20,30-c]fenazin</w:t>
      </w:r>
      <w:r w:rsidRPr="007E0DA8">
        <w:rPr>
          <w:rFonts w:ascii="Times New Roman" w:hAnsi="Times New Roman"/>
          <w:bCs/>
          <w:sz w:val="18"/>
          <w:szCs w:val="18"/>
        </w:rPr>
        <w:t xml:space="preserve">, </w:t>
      </w:r>
      <w:r w:rsidRPr="007E0DA8">
        <w:rPr>
          <w:rFonts w:ascii="Times New Roman" w:hAnsi="Times New Roman"/>
          <w:bCs/>
          <w:i/>
          <w:sz w:val="18"/>
          <w:szCs w:val="18"/>
        </w:rPr>
        <w:t>p</w:t>
      </w:r>
      <w:r w:rsidRPr="007E0DA8">
        <w:rPr>
          <w:rFonts w:ascii="Times New Roman" w:hAnsi="Times New Roman"/>
          <w:bCs/>
          <w:sz w:val="18"/>
          <w:szCs w:val="18"/>
        </w:rPr>
        <w:t>-MOPIP = 2-(4</w:t>
      </w:r>
      <w:r>
        <w:rPr>
          <w:rFonts w:ascii="Times New Roman" w:hAnsi="Times New Roman"/>
          <w:bCs/>
          <w:sz w:val="18"/>
          <w:szCs w:val="18"/>
        </w:rPr>
        <w:t>-metoksifenil</w:t>
      </w:r>
      <w:r w:rsidRPr="007E0DA8">
        <w:rPr>
          <w:rFonts w:ascii="Times New Roman" w:hAnsi="Times New Roman"/>
          <w:bCs/>
          <w:sz w:val="18"/>
          <w:szCs w:val="18"/>
        </w:rPr>
        <w:t>)</w:t>
      </w:r>
      <w:r>
        <w:rPr>
          <w:rFonts w:ascii="Times New Roman" w:hAnsi="Times New Roman"/>
          <w:bCs/>
          <w:sz w:val="18"/>
          <w:szCs w:val="18"/>
        </w:rPr>
        <w:t xml:space="preserve"> </w:t>
      </w:r>
      <w:r w:rsidRPr="007E0DA8">
        <w:rPr>
          <w:rFonts w:ascii="Times New Roman" w:hAnsi="Times New Roman"/>
          <w:bCs/>
          <w:sz w:val="18"/>
          <w:szCs w:val="18"/>
        </w:rPr>
        <w:t>imidazo[4,5-f][1,</w:t>
      </w:r>
      <w:r>
        <w:rPr>
          <w:rFonts w:ascii="Times New Roman" w:hAnsi="Times New Roman"/>
          <w:bCs/>
          <w:sz w:val="18"/>
          <w:szCs w:val="18"/>
        </w:rPr>
        <w:t>10]</w:t>
      </w:r>
      <w:r w:rsidRPr="00C900C3">
        <w:rPr>
          <w:rFonts w:ascii="Times New Roman" w:hAnsi="Times New Roman"/>
          <w:bCs/>
          <w:sz w:val="18"/>
          <w:szCs w:val="18"/>
        </w:rPr>
        <w:t>fenantrolina</w:t>
      </w:r>
      <w:r w:rsidRPr="007E0DA8">
        <w:rPr>
          <w:rFonts w:ascii="Times New Roman" w:hAnsi="Times New Roman"/>
          <w:bCs/>
          <w:sz w:val="18"/>
          <w:szCs w:val="18"/>
        </w:rPr>
        <w:t>) telah dihasilkan dan dianalisis dengan menggunakan analisis elemen</w:t>
      </w:r>
      <w:r w:rsidRPr="007E0DA8">
        <w:rPr>
          <w:rFonts w:ascii="Times New Roman" w:hAnsi="Times New Roman"/>
          <w:bCs/>
          <w:i/>
          <w:sz w:val="18"/>
          <w:szCs w:val="18"/>
        </w:rPr>
        <w:t xml:space="preserve">, </w:t>
      </w:r>
      <w:r w:rsidRPr="007E0DA8">
        <w:rPr>
          <w:rFonts w:ascii="Times New Roman" w:hAnsi="Times New Roman"/>
          <w:bCs/>
          <w:sz w:val="18"/>
          <w:szCs w:val="18"/>
        </w:rPr>
        <w:t>spektroskopi</w:t>
      </w:r>
      <w:r>
        <w:rPr>
          <w:rFonts w:ascii="Times New Roman" w:hAnsi="Times New Roman"/>
          <w:bCs/>
          <w:sz w:val="18"/>
          <w:szCs w:val="18"/>
        </w:rPr>
        <w:t xml:space="preserve"> </w:t>
      </w:r>
      <w:r w:rsidRPr="00C900C3">
        <w:rPr>
          <w:rFonts w:ascii="Times New Roman" w:hAnsi="Times New Roman"/>
          <w:bCs/>
          <w:sz w:val="18"/>
          <w:szCs w:val="18"/>
        </w:rPr>
        <w:t>resonans magnet nukleus</w:t>
      </w:r>
      <w:r w:rsidRPr="007E0DA8">
        <w:rPr>
          <w:rFonts w:ascii="Times New Roman" w:hAnsi="Times New Roman"/>
          <w:bCs/>
          <w:sz w:val="18"/>
          <w:szCs w:val="18"/>
          <w:vertAlign w:val="superscript"/>
        </w:rPr>
        <w:t xml:space="preserve"> </w:t>
      </w:r>
      <w:r>
        <w:rPr>
          <w:rFonts w:ascii="Times New Roman" w:hAnsi="Times New Roman"/>
          <w:bCs/>
          <w:sz w:val="18"/>
          <w:szCs w:val="18"/>
        </w:rPr>
        <w:t>(</w:t>
      </w:r>
      <w:r w:rsidRPr="007E0DA8">
        <w:rPr>
          <w:rFonts w:ascii="Times New Roman" w:hAnsi="Times New Roman"/>
          <w:bCs/>
          <w:sz w:val="18"/>
          <w:szCs w:val="18"/>
          <w:vertAlign w:val="superscript"/>
        </w:rPr>
        <w:t>1</w:t>
      </w:r>
      <w:r w:rsidRPr="007E0DA8">
        <w:rPr>
          <w:rFonts w:ascii="Times New Roman" w:hAnsi="Times New Roman"/>
          <w:bCs/>
          <w:sz w:val="18"/>
          <w:szCs w:val="18"/>
        </w:rPr>
        <w:t>H NMR</w:t>
      </w:r>
      <w:r>
        <w:rPr>
          <w:rFonts w:ascii="Times New Roman" w:hAnsi="Times New Roman"/>
          <w:bCs/>
          <w:sz w:val="18"/>
          <w:szCs w:val="18"/>
        </w:rPr>
        <w:t>)</w:t>
      </w:r>
      <w:r w:rsidRPr="007E0DA8">
        <w:rPr>
          <w:rFonts w:ascii="Times New Roman" w:hAnsi="Times New Roman"/>
          <w:bCs/>
          <w:i/>
          <w:sz w:val="18"/>
          <w:szCs w:val="18"/>
        </w:rPr>
        <w:t xml:space="preserve">, </w:t>
      </w:r>
      <w:r w:rsidRPr="007E0DA8">
        <w:rPr>
          <w:rFonts w:ascii="Times New Roman" w:hAnsi="Times New Roman"/>
          <w:bCs/>
          <w:sz w:val="18"/>
          <w:szCs w:val="18"/>
        </w:rPr>
        <w:t>spektrometri jisim</w:t>
      </w:r>
      <w:r w:rsidRPr="007E0DA8">
        <w:rPr>
          <w:rFonts w:ascii="Times New Roman" w:hAnsi="Times New Roman"/>
          <w:bCs/>
          <w:i/>
          <w:sz w:val="18"/>
          <w:szCs w:val="18"/>
        </w:rPr>
        <w:t>,</w:t>
      </w:r>
      <w:r w:rsidRPr="007E0DA8">
        <w:rPr>
          <w:rFonts w:ascii="Times New Roman" w:hAnsi="Times New Roman"/>
          <w:bCs/>
          <w:sz w:val="18"/>
          <w:szCs w:val="18"/>
        </w:rPr>
        <w:t xml:space="preserve"> analisis </w:t>
      </w:r>
      <w:r>
        <w:rPr>
          <w:rFonts w:ascii="Times New Roman" w:hAnsi="Times New Roman"/>
          <w:bCs/>
          <w:sz w:val="18"/>
          <w:szCs w:val="18"/>
        </w:rPr>
        <w:t>inframerah t</w:t>
      </w:r>
      <w:r w:rsidRPr="00756F0A">
        <w:rPr>
          <w:rFonts w:ascii="Times New Roman" w:hAnsi="Times New Roman"/>
          <w:bCs/>
          <w:sz w:val="18"/>
          <w:szCs w:val="18"/>
        </w:rPr>
        <w:t>ranformasi Fourier</w:t>
      </w:r>
      <w:r>
        <w:rPr>
          <w:rFonts w:ascii="Times New Roman" w:hAnsi="Times New Roman"/>
          <w:bCs/>
          <w:sz w:val="18"/>
          <w:szCs w:val="18"/>
        </w:rPr>
        <w:t xml:space="preserve"> (FTIR)</w:t>
      </w:r>
      <w:r w:rsidRPr="007E0DA8">
        <w:rPr>
          <w:rFonts w:ascii="Times New Roman" w:hAnsi="Times New Roman"/>
          <w:bCs/>
          <w:sz w:val="18"/>
          <w:szCs w:val="18"/>
        </w:rPr>
        <w:t>, spektroskopi ultra-lembayung</w:t>
      </w:r>
      <w:r w:rsidRPr="007E0DA8">
        <w:rPr>
          <w:rFonts w:ascii="Times New Roman" w:hAnsi="Times New Roman"/>
          <w:bCs/>
          <w:i/>
          <w:sz w:val="18"/>
          <w:szCs w:val="18"/>
        </w:rPr>
        <w:t xml:space="preserve"> </w:t>
      </w:r>
      <w:r w:rsidRPr="007E0DA8">
        <w:rPr>
          <w:rFonts w:ascii="Times New Roman" w:hAnsi="Times New Roman"/>
          <w:bCs/>
          <w:sz w:val="18"/>
          <w:szCs w:val="18"/>
        </w:rPr>
        <w:t xml:space="preserve">dan pendafluor. Penyediaan kompleks telah dilakukan dengan menambah  </w:t>
      </w:r>
      <w:r w:rsidRPr="007E0DA8">
        <w:rPr>
          <w:rFonts w:ascii="Times New Roman" w:hAnsi="Times New Roman"/>
          <w:bCs/>
          <w:i/>
          <w:sz w:val="18"/>
          <w:szCs w:val="18"/>
        </w:rPr>
        <w:t>p-</w:t>
      </w:r>
      <w:r w:rsidRPr="007E0DA8">
        <w:rPr>
          <w:rFonts w:ascii="Times New Roman" w:hAnsi="Times New Roman"/>
          <w:bCs/>
          <w:sz w:val="18"/>
          <w:szCs w:val="18"/>
        </w:rPr>
        <w:t>MOPIP sebagai ligan interkalasi</w:t>
      </w:r>
      <w:r w:rsidRPr="007E0DA8">
        <w:rPr>
          <w:rFonts w:ascii="Times New Roman" w:hAnsi="Times New Roman"/>
          <w:bCs/>
          <w:i/>
          <w:sz w:val="18"/>
          <w:szCs w:val="18"/>
        </w:rPr>
        <w:t xml:space="preserve"> </w:t>
      </w:r>
      <w:r w:rsidRPr="007E0DA8">
        <w:rPr>
          <w:rFonts w:ascii="Times New Roman" w:hAnsi="Times New Roman"/>
          <w:bCs/>
          <w:sz w:val="18"/>
          <w:szCs w:val="18"/>
        </w:rPr>
        <w:t>dan dppz sebagai ligan sisi. Ciri-ciri ikatan DNA bagi</w:t>
      </w:r>
      <w:r w:rsidRPr="007E0DA8">
        <w:rPr>
          <w:rFonts w:ascii="Times New Roman" w:hAnsi="Times New Roman"/>
          <w:bCs/>
          <w:i/>
          <w:sz w:val="18"/>
          <w:szCs w:val="18"/>
        </w:rPr>
        <w:t xml:space="preserve"> </w:t>
      </w:r>
      <w:r w:rsidRPr="007E0DA8">
        <w:rPr>
          <w:rFonts w:ascii="Times New Roman" w:hAnsi="Times New Roman"/>
          <w:bCs/>
          <w:sz w:val="18"/>
          <w:szCs w:val="18"/>
        </w:rPr>
        <w:t xml:space="preserve">kompleks ini dengan </w:t>
      </w:r>
      <w:r w:rsidRPr="007E0DA8">
        <w:rPr>
          <w:rFonts w:ascii="Times New Roman" w:hAnsi="Times New Roman"/>
          <w:bCs/>
          <w:i/>
          <w:sz w:val="18"/>
          <w:szCs w:val="18"/>
        </w:rPr>
        <w:t>Calf Thymus</w:t>
      </w:r>
      <w:r w:rsidRPr="007E0DA8">
        <w:rPr>
          <w:rFonts w:ascii="Times New Roman" w:hAnsi="Times New Roman"/>
          <w:bCs/>
          <w:sz w:val="18"/>
          <w:szCs w:val="18"/>
        </w:rPr>
        <w:t xml:space="preserve"> DNA (CT-DNA) telah dianalisis dengan menggunakan kaedah spektroskopik</w:t>
      </w:r>
      <w:r w:rsidRPr="007E0DA8">
        <w:rPr>
          <w:rFonts w:ascii="Times New Roman" w:hAnsi="Times New Roman"/>
          <w:bCs/>
          <w:i/>
          <w:sz w:val="18"/>
          <w:szCs w:val="18"/>
        </w:rPr>
        <w:t>.</w:t>
      </w:r>
      <w:r w:rsidRPr="007E0DA8">
        <w:rPr>
          <w:rFonts w:ascii="Times New Roman" w:hAnsi="Times New Roman"/>
          <w:bCs/>
          <w:sz w:val="18"/>
          <w:szCs w:val="18"/>
        </w:rPr>
        <w:t xml:space="preserve"> Jalur pada 460 nm merujuk kepada caj metal-kepada-ligan (</w:t>
      </w:r>
      <w:r w:rsidRPr="007E0DA8">
        <w:rPr>
          <w:rFonts w:ascii="Times New Roman" w:hAnsi="Times New Roman"/>
          <w:bCs/>
          <w:i/>
          <w:sz w:val="18"/>
          <w:szCs w:val="18"/>
        </w:rPr>
        <w:t>MLCT</w:t>
      </w:r>
      <w:r w:rsidRPr="007E0DA8">
        <w:rPr>
          <w:rFonts w:ascii="Times New Roman" w:hAnsi="Times New Roman"/>
          <w:bCs/>
          <w:sz w:val="18"/>
          <w:szCs w:val="18"/>
        </w:rPr>
        <w:t>), manakala jalur pada 358 dan 281 nm dikaitkan dengan peralihan π-π* intra-ligan</w:t>
      </w:r>
      <w:r w:rsidRPr="007E0DA8">
        <w:rPr>
          <w:rFonts w:ascii="Times New Roman" w:hAnsi="Times New Roman"/>
          <w:bCs/>
          <w:i/>
          <w:sz w:val="18"/>
          <w:szCs w:val="18"/>
        </w:rPr>
        <w:t xml:space="preserve"> </w:t>
      </w:r>
      <w:r w:rsidRPr="007E0DA8">
        <w:rPr>
          <w:rFonts w:ascii="Times New Roman" w:hAnsi="Times New Roman"/>
          <w:bCs/>
          <w:sz w:val="18"/>
          <w:szCs w:val="18"/>
        </w:rPr>
        <w:t xml:space="preserve">(IL) bagi ligan </w:t>
      </w:r>
      <w:r w:rsidRPr="007E0DA8">
        <w:rPr>
          <w:rFonts w:ascii="Times New Roman" w:hAnsi="Times New Roman"/>
          <w:bCs/>
          <w:i/>
          <w:sz w:val="18"/>
          <w:szCs w:val="18"/>
        </w:rPr>
        <w:t>p</w:t>
      </w:r>
      <w:r w:rsidRPr="007E0DA8">
        <w:rPr>
          <w:rFonts w:ascii="Times New Roman" w:hAnsi="Times New Roman"/>
          <w:bCs/>
          <w:sz w:val="18"/>
          <w:szCs w:val="18"/>
        </w:rPr>
        <w:t>-MOPIP dan dppz. Nilai pemalar ikatan, K</w:t>
      </w:r>
      <w:r w:rsidRPr="007E0DA8">
        <w:rPr>
          <w:rFonts w:ascii="Times New Roman" w:hAnsi="Times New Roman"/>
          <w:bCs/>
          <w:sz w:val="18"/>
          <w:szCs w:val="18"/>
          <w:vertAlign w:val="subscript"/>
        </w:rPr>
        <w:t>b</w:t>
      </w:r>
      <w:r w:rsidRPr="007E0DA8">
        <w:rPr>
          <w:rFonts w:ascii="Times New Roman" w:hAnsi="Times New Roman"/>
          <w:bCs/>
          <w:sz w:val="18"/>
          <w:szCs w:val="18"/>
        </w:rPr>
        <w:t xml:space="preserve"> ialah 1.67 x 10</w:t>
      </w:r>
      <w:r w:rsidRPr="007E0DA8">
        <w:rPr>
          <w:rFonts w:ascii="Times New Roman" w:hAnsi="Times New Roman"/>
          <w:bCs/>
          <w:sz w:val="18"/>
          <w:szCs w:val="18"/>
          <w:vertAlign w:val="superscript"/>
        </w:rPr>
        <w:t>6</w:t>
      </w:r>
      <w:r w:rsidRPr="007E0DA8">
        <w:rPr>
          <w:rFonts w:ascii="Times New Roman" w:hAnsi="Times New Roman"/>
          <w:bCs/>
          <w:sz w:val="18"/>
          <w:szCs w:val="18"/>
        </w:rPr>
        <w:t xml:space="preserve"> M</w:t>
      </w:r>
      <w:r w:rsidRPr="007E0DA8">
        <w:rPr>
          <w:rFonts w:ascii="Times New Roman" w:hAnsi="Times New Roman"/>
          <w:bCs/>
          <w:sz w:val="18"/>
          <w:szCs w:val="18"/>
          <w:vertAlign w:val="superscript"/>
        </w:rPr>
        <w:t>-1</w:t>
      </w:r>
      <w:r w:rsidRPr="007E0DA8">
        <w:rPr>
          <w:rFonts w:ascii="Times New Roman" w:hAnsi="Times New Roman"/>
          <w:bCs/>
          <w:sz w:val="18"/>
          <w:szCs w:val="18"/>
        </w:rPr>
        <w:t xml:space="preserve"> dan keputusan eksperimen mencadangkan pengikatan berlaku melalui mod interkalasi. Menariknya, kompleks ini juga menunjukkan kesan ‘suis cahaya</w:t>
      </w:r>
      <w:r w:rsidRPr="007E0DA8">
        <w:rPr>
          <w:rFonts w:ascii="Times New Roman" w:hAnsi="Times New Roman"/>
          <w:bCs/>
          <w:i/>
          <w:sz w:val="18"/>
          <w:szCs w:val="18"/>
        </w:rPr>
        <w:t xml:space="preserve"> </w:t>
      </w:r>
      <w:r w:rsidRPr="007E0DA8">
        <w:rPr>
          <w:rFonts w:ascii="Times New Roman" w:hAnsi="Times New Roman"/>
          <w:bCs/>
          <w:sz w:val="18"/>
          <w:szCs w:val="18"/>
        </w:rPr>
        <w:t>molekul’.</w:t>
      </w:r>
    </w:p>
    <w:p w:rsidR="0078083B" w:rsidRPr="007E0DA8" w:rsidRDefault="0078083B" w:rsidP="0078083B">
      <w:pPr>
        <w:spacing w:after="0" w:line="240" w:lineRule="auto"/>
        <w:jc w:val="both"/>
        <w:rPr>
          <w:rFonts w:ascii="Times New Roman" w:hAnsi="Times New Roman"/>
          <w:bCs/>
          <w:sz w:val="18"/>
          <w:szCs w:val="18"/>
        </w:rPr>
      </w:pPr>
    </w:p>
    <w:p w:rsidR="0078083B" w:rsidRPr="007E0DA8" w:rsidRDefault="0078083B" w:rsidP="0078083B">
      <w:pPr>
        <w:spacing w:after="0" w:line="240" w:lineRule="auto"/>
        <w:jc w:val="both"/>
        <w:rPr>
          <w:rFonts w:ascii="Times New Roman" w:hAnsi="Times New Roman"/>
          <w:bCs/>
          <w:sz w:val="18"/>
          <w:szCs w:val="18"/>
        </w:rPr>
      </w:pPr>
      <w:r w:rsidRPr="007E0DA8">
        <w:rPr>
          <w:rFonts w:ascii="Times New Roman" w:hAnsi="Times New Roman"/>
          <w:b/>
          <w:sz w:val="18"/>
          <w:szCs w:val="18"/>
        </w:rPr>
        <w:t>Kata kunci</w:t>
      </w:r>
      <w:r w:rsidRPr="007E0DA8">
        <w:rPr>
          <w:rFonts w:ascii="Times New Roman" w:hAnsi="Times New Roman"/>
          <w:bCs/>
          <w:sz w:val="18"/>
          <w:szCs w:val="18"/>
        </w:rPr>
        <w:t>: ruthenium, pengikatan DNA, suis cahaya molekul</w:t>
      </w:r>
    </w:p>
    <w:p w:rsidR="006768E9" w:rsidRDefault="006768E9" w:rsidP="00F447A7">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78083B" w:rsidRPr="007E0DA8" w:rsidRDefault="0078083B" w:rsidP="0078083B">
      <w:pPr>
        <w:spacing w:after="0" w:line="240" w:lineRule="auto"/>
        <w:jc w:val="both"/>
        <w:rPr>
          <w:rFonts w:ascii="Times New Roman" w:hAnsi="Times New Roman"/>
          <w:sz w:val="20"/>
          <w:szCs w:val="20"/>
        </w:rPr>
      </w:pPr>
      <w:r w:rsidRPr="007E0DA8">
        <w:rPr>
          <w:rFonts w:ascii="Times New Roman" w:hAnsi="Times New Roman"/>
          <w:sz w:val="20"/>
          <w:szCs w:val="20"/>
        </w:rPr>
        <w:t xml:space="preserve">Ruthenium, as other transition metals, generally have the electronic configuration where the 4d sub-shells are partially filled </w:t>
      </w:r>
      <w:r w:rsidRPr="007E0DA8">
        <w:rPr>
          <w:rFonts w:ascii="Times New Roman" w:hAnsi="Times New Roman"/>
          <w:sz w:val="20"/>
          <w:szCs w:val="20"/>
        </w:rPr>
        <w:fldChar w:fldCharType="begin" w:fldLock="1"/>
      </w:r>
      <w:r w:rsidRPr="007E0DA8">
        <w:rPr>
          <w:rFonts w:ascii="Times New Roman" w:hAnsi="Times New Roman"/>
          <w:sz w:val="20"/>
          <w:szCs w:val="20"/>
        </w:rPr>
        <w:instrText>ADDIN CSL_CITATION { "citationItems" : [ { "id" : "ITEM-1", "itemData" : { "ISSN" : "1520-6890", "PMID" : "11848772", "author" : [ { "dropping-particle" : "", "family" : "Balzani", "given" : "Vincenzo", "non-dropping-particle" : "", "parse-names" : false, "suffix" : "" }, { "dropping-particle" : "", "family" : "Juris", "given" : "Alberto", "non-dropping-particle" : "", "parse-names" : false, "suffix" : "" }, { "dropping-particle" : "", "family" : "Venturi", "given" : "Margherita", "non-dropping-particle" : "", "parse-names" : false, "suffix" : "" }, { "dropping-particle" : "", "family" : "Campagna", "given" : "Sebastiano", "non-dropping-particle" : "", "parse-names" : false, "suffix" : "" }, { "dropping-particle" : "", "family" : "Serroni", "given" : "Scolastica", "non-dropping-particle" : "", "parse-names" : false, "suffix" : "" } ], "container-title" : "Chemical reviews", "id" : "ITEM-1", "issue" : "2", "issued" : { "date-parts" : [ [ "1996", "3", "28" ] ] }, "page" : "759-834", "title" : "Luminescent and Redox-Active Polynuclear Transition Metal Complexes.", "type" : "article-journal", "volume" : "96" }, "uris" : [ "http://www.mendeley.com/documents/?uuid=4b5ca9c6-3d88-471b-aa48-cb7de1ffe5fb" ] } ], "mendeley" : { "formattedCitation" : "[1]", "plainTextFormattedCitation" : "[1]", "previouslyFormattedCitation" : "[1]" }, "properties" : { "noteIndex" : 0 }, "schema" : "https://github.com/citation-style-language/schema/raw/master/csl-citation.json" }</w:instrText>
      </w:r>
      <w:r w:rsidRPr="007E0DA8">
        <w:rPr>
          <w:rFonts w:ascii="Times New Roman" w:hAnsi="Times New Roman"/>
          <w:sz w:val="20"/>
          <w:szCs w:val="20"/>
        </w:rPr>
        <w:fldChar w:fldCharType="separate"/>
      </w:r>
      <w:r w:rsidRPr="007E0DA8">
        <w:rPr>
          <w:rFonts w:ascii="Times New Roman" w:hAnsi="Times New Roman"/>
          <w:noProof/>
          <w:sz w:val="20"/>
          <w:szCs w:val="20"/>
        </w:rPr>
        <w:t>[1]</w:t>
      </w:r>
      <w:r w:rsidRPr="007E0DA8">
        <w:rPr>
          <w:rFonts w:ascii="Times New Roman" w:hAnsi="Times New Roman"/>
          <w:sz w:val="20"/>
          <w:szCs w:val="20"/>
        </w:rPr>
        <w:fldChar w:fldCharType="end"/>
      </w:r>
      <w:r w:rsidRPr="007E0DA8">
        <w:rPr>
          <w:rFonts w:ascii="Times New Roman" w:hAnsi="Times New Roman"/>
          <w:sz w:val="20"/>
          <w:szCs w:val="20"/>
        </w:rPr>
        <w:t xml:space="preserve">, allowing it to form different sorts of complexes that are suitable for various applications including as anticancer drugs, biosensors, in catalysis and others. Ruthenium complexes have properties that make them active biologically </w:t>
      </w:r>
      <w:r w:rsidRPr="007E0DA8">
        <w:rPr>
          <w:rFonts w:ascii="Times New Roman" w:hAnsi="Times New Roman"/>
          <w:sz w:val="20"/>
          <w:szCs w:val="20"/>
        </w:rPr>
        <w:fldChar w:fldCharType="begin" w:fldLock="1"/>
      </w:r>
      <w:r w:rsidRPr="007E0DA8">
        <w:rPr>
          <w:rFonts w:ascii="Times New Roman" w:hAnsi="Times New Roman"/>
          <w:sz w:val="20"/>
          <w:szCs w:val="20"/>
        </w:rPr>
        <w:instrText>ADDIN CSL_CITATION { "citationItems" : [ { "id" : "ITEM-1", "itemData" : { "DOI" : "10.1016/S0010-8545(02)00312-0", "ISSN" : "00108545", "author" : [ { "dropping-particle" : "", "family" : "Clarke", "given" : "Michael J.", "non-dropping-particle" : "", "parse-names" : false, "suffix" : "" } ], "container-title" : "Coordination Chemistry Reviews", "id" : "ITEM-1", "issue" : "1-2", "issued" : { "date-parts" : [ [ "2003", "1" ] ] }, "page" : "209-233", "title" : "Ruthenium metallopharmaceuticals", "type" : "article-journal", "volume" : "236" }, "uris" : [ "http://www.mendeley.com/documents/?uuid=8bcceae0-4409-4852-abcc-74128819f8d3" ] } ], "mendeley" : { "formattedCitation" : "[2]", "plainTextFormattedCitation" : "[2]", "previouslyFormattedCitation" : "[2]" }, "properties" : { "noteIndex" : 0 }, "schema" : "https://github.com/citation-style-language/schema/raw/master/csl-citation.json" }</w:instrText>
      </w:r>
      <w:r w:rsidRPr="007E0DA8">
        <w:rPr>
          <w:rFonts w:ascii="Times New Roman" w:hAnsi="Times New Roman"/>
          <w:sz w:val="20"/>
          <w:szCs w:val="20"/>
        </w:rPr>
        <w:fldChar w:fldCharType="separate"/>
      </w:r>
      <w:r w:rsidRPr="007E0DA8">
        <w:rPr>
          <w:rFonts w:ascii="Times New Roman" w:hAnsi="Times New Roman"/>
          <w:noProof/>
          <w:sz w:val="20"/>
          <w:szCs w:val="20"/>
        </w:rPr>
        <w:t>[2]</w:t>
      </w:r>
      <w:r w:rsidRPr="007E0DA8">
        <w:rPr>
          <w:rFonts w:ascii="Times New Roman" w:hAnsi="Times New Roman"/>
          <w:sz w:val="20"/>
          <w:szCs w:val="20"/>
        </w:rPr>
        <w:fldChar w:fldCharType="end"/>
      </w:r>
      <w:r w:rsidRPr="007E0DA8">
        <w:rPr>
          <w:rFonts w:ascii="Times New Roman" w:hAnsi="Times New Roman"/>
          <w:sz w:val="20"/>
          <w:szCs w:val="20"/>
        </w:rPr>
        <w:t xml:space="preserve">. One of the properties is ligand exchange, where ruthenium(II) and ruthenium(III) </w:t>
      </w:r>
      <w:r w:rsidRPr="007E0DA8">
        <w:rPr>
          <w:rFonts w:ascii="Times New Roman" w:hAnsi="Times New Roman"/>
          <w:sz w:val="20"/>
          <w:szCs w:val="20"/>
        </w:rPr>
        <w:lastRenderedPageBreak/>
        <w:t xml:space="preserve">complexes having similar exchange kinetics to those of platinum(II) complexes </w:t>
      </w:r>
      <w:r w:rsidRPr="007E0DA8">
        <w:rPr>
          <w:rFonts w:ascii="Times New Roman" w:hAnsi="Times New Roman"/>
          <w:sz w:val="20"/>
          <w:szCs w:val="20"/>
        </w:rPr>
        <w:fldChar w:fldCharType="begin" w:fldLock="1"/>
      </w:r>
      <w:r w:rsidRPr="007E0DA8">
        <w:rPr>
          <w:rFonts w:ascii="Times New Roman" w:hAnsi="Times New Roman"/>
          <w:sz w:val="20"/>
          <w:szCs w:val="20"/>
        </w:rPr>
        <w:instrText>ADDIN CSL_CITATION { "citationItems" : [ { "id" : "ITEM-1", "itemData" : { "DOI" : "10.1016/j.drup.2006.05.002", "ISSN" : "1368-7646", "PMID" : "16790363", "abstract" : "Transition-metal-based compounds constitute a discrete class of chemotherapeutics, widely used in the clinic as antitumor and antiviral agents. Examples of established antitumor metallodrugs, routinely used in the clinic, are cisplatin [cis-diamminedichloroplatinum(II)] and its analogues carboplatin and oxaliplatin. However, drug resistance and side effects have limited their clinical utility. These limitations have prompted a search for more effective and less toxic metal-based antitumor agents. Some of the efforts have been directed in the design of non-platinum, transition-metal-based antitumor agents and ruthenium complexes have attracted much interest as alternative drugs to cisplatin in cancer chemotherapy. Ruthenium complexes demonstrate similar ligand exchange kinetics to those of platinum(II) antitumor drugs already used in the clinic while displaying only low toxicity. This is in part due to the ability of ruthenium complexes to mimic the binding of iron to molecules of biological significance, exploiting the mechanisms that the body has evolved for transport of iron. In addition, the redox potential between the different accessible oxidation states occupied by ruthenium complexes enables the body to catalyze oxidation and reduction reactions, depending on physiological environment. The biochemical changes that accompany cancer alter physiological environment, enabling ruthenium complexes to be selectively activated in cancer tissues. Due to differing ligand geometry between their complexes, ruthenium compounds bind to DNA affecting its conformation differently than cisplatin and its analogues. In addition, non-nuclear targets, such as the mitochondrion and the cell surface, have also been implicated in the antineoplastic activity of some ruthenium complexes. Thus, ruthenium compounds offer the potential over antitumor platinum(II) complexes currently used in the clinic of reduced toxicity, a novel mechanism of action, the prospect of non-cross-resistance and a different spectrum of activity. In other words, some chemical properties make ruthenium compounds well suited for medicinal applications and as an alternative to platinum antitumor drugs in the treatment of cancer cells resistant to cisplatin. Although the pharmacological target for antitumor ruthenium compounds has not been unequivocally identified, there is a large body of evidence indicating that the cytotoxicity of many ruthenium complexes correlates with their ability to bind DNA a\u2026", "author" : [ { "dropping-particle" : "", "family" : "Brabec", "given" : "Viktor", "non-dropping-particle" : "", "parse-names" : false, "suffix" : "" }, { "dropping-particle" : "", "family" : "Nov\u00e1kov\u00e1", "given" : "Olga", "non-dropping-particle" : "", "parse-names" : false, "suffix" : "" } ], "container-title" : "Drug resistance updates : reviews and commentaries in antimicrobial and anticancer chemotherapy", "id" : "ITEM-1", "issue" : "3", "issued" : { "date-parts" : [ [ "2006", "6" ] ] }, "page" : "111-22", "title" : "DNA binding mode of ruthenium complexes and relationship to tumor cell toxicity.", "type" : "article-journal", "volume" : "9" }, "uris" : [ "http://www.mendeley.com/documents/?uuid=260bb7e4-c28d-4b36-a831-93fafb8b3c3d" ] } ], "mendeley" : { "formattedCitation" : "[3]", "plainTextFormattedCitation" : "[3]", "previouslyFormattedCitation" : "[3]" }, "properties" : { "noteIndex" : 0 }, "schema" : "https://github.com/citation-style-language/schema/raw/master/csl-citation.json" }</w:instrText>
      </w:r>
      <w:r w:rsidRPr="007E0DA8">
        <w:rPr>
          <w:rFonts w:ascii="Times New Roman" w:hAnsi="Times New Roman"/>
          <w:sz w:val="20"/>
          <w:szCs w:val="20"/>
        </w:rPr>
        <w:fldChar w:fldCharType="separate"/>
      </w:r>
      <w:r w:rsidRPr="007E0DA8">
        <w:rPr>
          <w:rFonts w:ascii="Times New Roman" w:hAnsi="Times New Roman"/>
          <w:noProof/>
          <w:sz w:val="20"/>
          <w:szCs w:val="20"/>
        </w:rPr>
        <w:t>[3]</w:t>
      </w:r>
      <w:r w:rsidRPr="007E0DA8">
        <w:rPr>
          <w:rFonts w:ascii="Times New Roman" w:hAnsi="Times New Roman"/>
          <w:sz w:val="20"/>
          <w:szCs w:val="20"/>
        </w:rPr>
        <w:fldChar w:fldCharType="end"/>
      </w:r>
      <w:r w:rsidRPr="007E0DA8">
        <w:rPr>
          <w:rFonts w:ascii="Times New Roman" w:hAnsi="Times New Roman"/>
          <w:sz w:val="20"/>
          <w:szCs w:val="20"/>
        </w:rPr>
        <w:t xml:space="preserve">, thus, are able to display similar biological effects as platinum(II) drugs. Additionally, ruthenium has a wide range of accessible oxidation states </w:t>
      </w:r>
      <w:r w:rsidRPr="007E0DA8">
        <w:rPr>
          <w:rFonts w:ascii="Times New Roman" w:hAnsi="Times New Roman"/>
          <w:sz w:val="20"/>
          <w:szCs w:val="20"/>
        </w:rPr>
        <w:fldChar w:fldCharType="begin" w:fldLock="1"/>
      </w:r>
      <w:r w:rsidRPr="007E0DA8">
        <w:rPr>
          <w:rFonts w:ascii="Times New Roman" w:hAnsi="Times New Roman"/>
          <w:sz w:val="20"/>
          <w:szCs w:val="20"/>
        </w:rPr>
        <w:instrText>ADDIN CSL_CITATION { "citationItems" : [ { "id" : "ITEM-1", "itemData" : { "author" : [ { "dropping-particle" : "", "family" : "Allardyce", "given" : "By Claire S", "non-dropping-particle" : "", "parse-names" : false, "suffix" : "" }, { "dropping-particle" : "", "family" : "Dyson", "given" : "Paul J", "non-dropping-particle" : "", "parse-names" : false, "suffix" : "" } ], "container-title" : "Platinum Metals Review", "id" : "ITEM-1", "issue" : "2", "issued" : { "date-parts" : [ [ "2001" ] ] }, "page" : "62-69", "title" : "Ruthenium in Medicine : Current Clinical Uses and Future Prospects", "type" : "article-journal", "volume" : "45" }, "uris" : [ "http://www.mendeley.com/documents/?uuid=b5925120-cf9b-4aef-a52e-188b24b63a23" ] } ], "mendeley" : { "formattedCitation" : "[4]", "plainTextFormattedCitation" : "[4]", "previouslyFormattedCitation" : "[4]" }, "properties" : { "noteIndex" : 0 }, "schema" : "https://github.com/citation-style-language/schema/raw/master/csl-citation.json" }</w:instrText>
      </w:r>
      <w:r w:rsidRPr="007E0DA8">
        <w:rPr>
          <w:rFonts w:ascii="Times New Roman" w:hAnsi="Times New Roman"/>
          <w:sz w:val="20"/>
          <w:szCs w:val="20"/>
        </w:rPr>
        <w:fldChar w:fldCharType="separate"/>
      </w:r>
      <w:r w:rsidRPr="007E0DA8">
        <w:rPr>
          <w:rFonts w:ascii="Times New Roman" w:hAnsi="Times New Roman"/>
          <w:noProof/>
          <w:sz w:val="20"/>
          <w:szCs w:val="20"/>
        </w:rPr>
        <w:t>[4]</w:t>
      </w:r>
      <w:r w:rsidRPr="007E0DA8">
        <w:rPr>
          <w:rFonts w:ascii="Times New Roman" w:hAnsi="Times New Roman"/>
          <w:sz w:val="20"/>
          <w:szCs w:val="20"/>
        </w:rPr>
        <w:fldChar w:fldCharType="end"/>
      </w:r>
      <w:r w:rsidRPr="007E0DA8">
        <w:rPr>
          <w:rFonts w:ascii="Times New Roman" w:hAnsi="Times New Roman"/>
          <w:sz w:val="20"/>
          <w:szCs w:val="20"/>
        </w:rPr>
        <w:t xml:space="preserve">, for instance, ruthenium(II), ruthenium(III) or ruthenium(IV). The reduction and oxidation (redox) potential of metal complexes can be modified and exploited by varying the ligands to improve the effectiveness of ruthenium based drugs in the pharmaceutical industry </w:t>
      </w:r>
      <w:r w:rsidRPr="007E0DA8">
        <w:rPr>
          <w:rFonts w:ascii="Times New Roman" w:hAnsi="Times New Roman"/>
          <w:sz w:val="20"/>
          <w:szCs w:val="20"/>
        </w:rPr>
        <w:fldChar w:fldCharType="begin" w:fldLock="1"/>
      </w:r>
      <w:r w:rsidRPr="007E0DA8">
        <w:rPr>
          <w:rFonts w:ascii="Times New Roman" w:hAnsi="Times New Roman"/>
          <w:sz w:val="20"/>
          <w:szCs w:val="20"/>
        </w:rPr>
        <w:instrText>ADDIN CSL_CITATION { "citationItems" : [ { "id" : "ITEM-1", "itemData" : { "DOI" : "10.1002/aoc.725", "ISSN" : "02682605", "author" : [ { "dropping-particle" : "", "family" : "Allardyce", "given" : "Claire S.", "non-dropping-particle" : "", "parse-names" : false, "suffix" : "" }, { "dropping-particle" : "", "family" : "Dorcier", "given" : "Antoine", "non-dropping-particle" : "", "parse-names" : false, "suffix" : "" }, { "dropping-particle" : "", "family" : "Scolaro", "given" : "Claudine", "non-dropping-particle" : "", "parse-names" : false, "suffix" : "" }, { "dropping-particle" : "", "family" : "Dyson", "given" : "Paul J.", "non-dropping-particle" : "", "parse-names" : false, "suffix" : "" } ], "container-title" : "Applied Organometallic Chemistry", "id" : "ITEM-1", "issue" : "1", "issued" : { "date-parts" : [ [ "2005", "1" ] ] }, "page" : "1-10", "title" : "Development of organometallic (organo-transition metal) pharmaceuticals", "type" : "article-journal", "volume" : "19" }, "uris" : [ "http://www.mendeley.com/documents/?uuid=12dab3f8-344b-4890-a786-7aa7b0e8107c" ] } ], "mendeley" : { "formattedCitation" : "[5]", "plainTextFormattedCitation" : "[5]", "previouslyFormattedCitation" : "[5]" }, "properties" : { "noteIndex" : 0 }, "schema" : "https://github.com/citation-style-language/schema/raw/master/csl-citation.json" }</w:instrText>
      </w:r>
      <w:r w:rsidRPr="007E0DA8">
        <w:rPr>
          <w:rFonts w:ascii="Times New Roman" w:hAnsi="Times New Roman"/>
          <w:sz w:val="20"/>
          <w:szCs w:val="20"/>
        </w:rPr>
        <w:fldChar w:fldCharType="separate"/>
      </w:r>
      <w:r w:rsidRPr="007E0DA8">
        <w:rPr>
          <w:rFonts w:ascii="Times New Roman" w:hAnsi="Times New Roman"/>
          <w:noProof/>
          <w:sz w:val="20"/>
          <w:szCs w:val="20"/>
        </w:rPr>
        <w:t>[5]</w:t>
      </w:r>
      <w:r w:rsidRPr="007E0DA8">
        <w:rPr>
          <w:rFonts w:ascii="Times New Roman" w:hAnsi="Times New Roman"/>
          <w:sz w:val="20"/>
          <w:szCs w:val="20"/>
        </w:rPr>
        <w:fldChar w:fldCharType="end"/>
      </w:r>
      <w:r w:rsidRPr="007E0DA8">
        <w:rPr>
          <w:rFonts w:ascii="Times New Roman" w:hAnsi="Times New Roman"/>
          <w:sz w:val="20"/>
          <w:szCs w:val="20"/>
        </w:rPr>
        <w:t>. Ruthenium(II) complexes with d</w:t>
      </w:r>
      <w:r w:rsidRPr="007E0DA8">
        <w:rPr>
          <w:rFonts w:ascii="Times New Roman" w:hAnsi="Times New Roman"/>
          <w:sz w:val="20"/>
          <w:szCs w:val="20"/>
          <w:vertAlign w:val="superscript"/>
        </w:rPr>
        <w:t>6</w:t>
      </w:r>
      <w:r w:rsidRPr="007E0DA8">
        <w:rPr>
          <w:rFonts w:ascii="Times New Roman" w:hAnsi="Times New Roman"/>
          <w:sz w:val="20"/>
          <w:szCs w:val="20"/>
        </w:rPr>
        <w:t xml:space="preserve"> configuration are predominantly are octahedral and diamagnetic </w:t>
      </w:r>
      <w:r w:rsidRPr="007E0DA8">
        <w:rPr>
          <w:rFonts w:ascii="Times New Roman" w:hAnsi="Times New Roman"/>
          <w:sz w:val="20"/>
          <w:szCs w:val="20"/>
        </w:rPr>
        <w:fldChar w:fldCharType="begin" w:fldLock="1"/>
      </w:r>
      <w:r w:rsidRPr="007E0DA8">
        <w:rPr>
          <w:rFonts w:ascii="Times New Roman" w:hAnsi="Times New Roman"/>
          <w:sz w:val="20"/>
          <w:szCs w:val="20"/>
        </w:rPr>
        <w:instrText>ADDIN CSL_CITATION { "citationItems" : [ { "id" : "ITEM-1", "itemData" : { "author" : [ { "dropping-particle" : "", "family" : "Stephenson", "given" : "T.A", "non-dropping-particle" : "", "parse-names" : false, "suffix" : "" }, { "dropping-particle" : "", "family" : "Wilkinson", "given" : "G", "non-dropping-particle" : "", "parse-names" : false, "suffix" : "" } ], "container-title" : "J. Inorg. Nucl. Chem", "id" : "ITEM-1", "issue" : "1964", "issued" : { "date-parts" : [ [ "1966" ] ] }, "page" : "2285-2291", "title" : "Carboxylatoruthenium chlorides", "type" : "article-journal", "volume" : "28" }, "uris" : [ "http://www.mendeley.com/documents/?uuid=c335f33b-b695-490a-9db4-136b4b00ec4d" ] } ], "mendeley" : { "formattedCitation" : "[6]", "plainTextFormattedCitation" : "[6]", "previouslyFormattedCitation" : "[6]" }, "properties" : { "noteIndex" : 0 }, "schema" : "https://github.com/citation-style-language/schema/raw/master/csl-citation.json" }</w:instrText>
      </w:r>
      <w:r w:rsidRPr="007E0DA8">
        <w:rPr>
          <w:rFonts w:ascii="Times New Roman" w:hAnsi="Times New Roman"/>
          <w:sz w:val="20"/>
          <w:szCs w:val="20"/>
        </w:rPr>
        <w:fldChar w:fldCharType="separate"/>
      </w:r>
      <w:r w:rsidRPr="007E0DA8">
        <w:rPr>
          <w:rFonts w:ascii="Times New Roman" w:hAnsi="Times New Roman"/>
          <w:noProof/>
          <w:sz w:val="20"/>
          <w:szCs w:val="20"/>
        </w:rPr>
        <w:t>[6]</w:t>
      </w:r>
      <w:r w:rsidRPr="007E0DA8">
        <w:rPr>
          <w:rFonts w:ascii="Times New Roman" w:hAnsi="Times New Roman"/>
          <w:sz w:val="20"/>
          <w:szCs w:val="20"/>
        </w:rPr>
        <w:fldChar w:fldCharType="end"/>
      </w:r>
      <w:r w:rsidRPr="007E0DA8">
        <w:rPr>
          <w:rFonts w:ascii="Times New Roman" w:hAnsi="Times New Roman"/>
          <w:sz w:val="20"/>
          <w:szCs w:val="20"/>
        </w:rPr>
        <w:t xml:space="preserve">. Recently, researchers have been more focused on the ruthenium(II) polypyridyl complexes due to their photoluminescence which makes them stable and also suitable as DNA probes. </w:t>
      </w:r>
    </w:p>
    <w:p w:rsidR="0078083B" w:rsidRPr="007E0DA8" w:rsidRDefault="0078083B" w:rsidP="0078083B">
      <w:pPr>
        <w:spacing w:after="0" w:line="240" w:lineRule="auto"/>
        <w:jc w:val="both"/>
        <w:rPr>
          <w:rFonts w:ascii="Times New Roman" w:hAnsi="Times New Roman"/>
          <w:sz w:val="20"/>
          <w:szCs w:val="20"/>
        </w:rPr>
      </w:pPr>
    </w:p>
    <w:p w:rsidR="0078083B" w:rsidRPr="007E0DA8" w:rsidRDefault="0078083B" w:rsidP="0078083B">
      <w:pPr>
        <w:spacing w:after="0" w:line="240" w:lineRule="auto"/>
        <w:jc w:val="both"/>
        <w:rPr>
          <w:rFonts w:ascii="Times New Roman" w:hAnsi="Times New Roman"/>
          <w:sz w:val="20"/>
          <w:szCs w:val="20"/>
        </w:rPr>
      </w:pPr>
      <w:r w:rsidRPr="007E0DA8">
        <w:rPr>
          <w:rFonts w:ascii="Times New Roman" w:hAnsi="Times New Roman"/>
          <w:sz w:val="20"/>
          <w:szCs w:val="20"/>
        </w:rPr>
        <w:t xml:space="preserve">Previously, the development of classical ruthenium drugs was based on the capability of ruthenium to bind with DNA </w:t>
      </w:r>
      <w:r w:rsidRPr="007E0DA8">
        <w:rPr>
          <w:rFonts w:ascii="Times New Roman" w:hAnsi="Times New Roman"/>
          <w:i/>
          <w:sz w:val="20"/>
          <w:szCs w:val="20"/>
        </w:rPr>
        <w:t>via</w:t>
      </w:r>
      <w:r w:rsidRPr="007E0DA8">
        <w:rPr>
          <w:rFonts w:ascii="Times New Roman" w:hAnsi="Times New Roman"/>
          <w:sz w:val="20"/>
          <w:szCs w:val="20"/>
        </w:rPr>
        <w:t xml:space="preserve"> some of the nitrogen atoms of nucleic bases. The interaction between transition metal complexes and nucleic acids were studied extensively in order to develop drugs that could react and bind to nucleic bases. The most important characteristics of ruthenium(II) complexes are that their intercalating ligand must possess extended and planar aromatic structures which is able to stack and insert between the base pairs of the DNA double helix. The intercalating ligand plays an important role in order to make the interaction with DNA happen. </w:t>
      </w:r>
    </w:p>
    <w:p w:rsidR="0078083B" w:rsidRPr="007E0DA8" w:rsidRDefault="0078083B" w:rsidP="0078083B">
      <w:pPr>
        <w:spacing w:before="100" w:beforeAutospacing="1" w:after="100" w:afterAutospacing="1" w:line="240" w:lineRule="auto"/>
        <w:jc w:val="both"/>
        <w:rPr>
          <w:rFonts w:ascii="Times New Roman" w:hAnsi="Times New Roman"/>
          <w:sz w:val="20"/>
          <w:szCs w:val="20"/>
        </w:rPr>
      </w:pPr>
      <w:r w:rsidRPr="007E0DA8">
        <w:rPr>
          <w:rFonts w:ascii="Times New Roman" w:hAnsi="Times New Roman"/>
          <w:sz w:val="20"/>
          <w:szCs w:val="20"/>
        </w:rPr>
        <w:t xml:space="preserve">The modification of polypyridyl ligands would allow fine tuning of the configuration and electronic structures of ruthenium(II) polypyridyl complexes therefore, varying the DNA binding properties of these complexes. Nowadays, the researchers are more interested in the complexes that contain one intercalating ligand and two ancillary ligands due to their stability, strong DNA affinity, photochemical properties and various other applications. Ruthenium complexes with stable, inert, coordinatively saturated and water soluble properties are the most ideally suited and extremely valuable as non-covalent probes of both structural and functional aspects of nucleic acid chemistry </w:t>
      </w:r>
      <w:r w:rsidRPr="007E0DA8">
        <w:rPr>
          <w:rFonts w:ascii="Times New Roman" w:hAnsi="Times New Roman"/>
          <w:sz w:val="20"/>
          <w:szCs w:val="20"/>
        </w:rPr>
        <w:fldChar w:fldCharType="begin" w:fldLock="1"/>
      </w:r>
      <w:r w:rsidRPr="007E0DA8">
        <w:rPr>
          <w:rFonts w:ascii="Times New Roman" w:hAnsi="Times New Roman"/>
          <w:sz w:val="20"/>
          <w:szCs w:val="20"/>
        </w:rPr>
        <w:instrText>ADDIN CSL_CITATION { "citationItems" : [ { "id" : "ITEM-1", "itemData" : { "DOI" : "10.1016/j.jinorgbio.2005.09.008", "ISBN" : "9143124070", "ISSN" : "01620134", "PMID" : "16290058", "abstract" : "The new mixed ligand complex [Ru(5,6-dmp)2(dppz)]Cl2 [5,6-dmp = 5,6-dimethyl-1,10-phenanthroline, dppz = dipyrido[3,2-a:2???, 3???-c]phenazine] has been isolated and its DNA-binding properties studied by employing UV-visible (UV-Vis), steady-state and time-resolved emission and circular dichroism spectral methods, viscometry, thermal denaturation and cyclic/differential pulse voltammetric techniques. The complex acts as a 'molecular light-switch' on binding to DNA, but the enhancement in emission intensity is only 75% of that of the parent complex [Ru(phen) 2(dppz)]2+ (phen = 1,10-phenanthroline). The emission decay curves and quenching studies suggest two different DNA-binding modes both involving intercalation of the dppz ligand of [Ru(5,6-dmp)2(dppz)] Cl2. The characteristic red-shift of the induced CD signal, which is not observed for the phen analogue, arises from exciton coupling. The hydrophobicity and polarizability of 5,6-dmp co-ligand strongly favour the formation of a stable structural and electronic scaffold on the DNA surface for the unbound molecules to couple with the DNA-bound complexes facilitating spontaneous assembly of novel extended molecular aggregates using DNA as a helical nanotemplate. This observation is consistent with the shift in Ru(II)/Ru(III) redox potential to more positive values with a dramatic drop in peak current on binding of the 5,6-dmp complex to calf thymus (CT) DNA. Equilibrium dialysis experiments monitored by CD spectroscopy unambiquously reveal the preferential binding of the ??-enantiomer to the right-handed calf thymus (CT) DNA. The 5,6-dmp complex exhibits preferential binding to [d(AT)6]2 over [d(GC)6]2 and the complex aggregates formed consist of six [Ru(5,6-dmp)2(dppz)] 2+ cations per base pair of [d(AT)6]2; however, only one [Ru(phen)2(dppz)]2+ cation per base pair is involved in DNA binding. ?? 2005 Elsevier Inc. All rights reserved.", "author" : [ { "dropping-particle" : "", "family" : "Maheswari", "given" : "Palanisamy Uma", "non-dropping-particle" : "", "parse-names" : false, "suffix" : "" }, { "dropping-particle" : "", "family" : "Rajendiran", "given" : "Venugopal", "non-dropping-particle" : "", "parse-names" : false, "suffix" : "" }, { "dropping-particle" : "", "family" : "Palaniandavar", "given" : "Mallayan", "non-dropping-particle" : "", "parse-names" : false, "suffix" : "" }, { "dropping-particle" : "", "family" : "Parthasarathi", "given" : "Ramalingam", "non-dropping-particle" : "", "parse-names" : false, "suffix" : "" }, { "dropping-particle" : "", "family" : "Subramanian", "given" : "Venkatesan", "non-dropping-particle" : "", "parse-names" : false, "suffix" : "" } ], "container-title" : "Journal of Inorganic Biochemistry", "id" : "ITEM-1", "issue" : "1", "issued" : { "date-parts" : [ [ "2006" ] ] }, "page" : "3-17", "title" : "Synthesis, characterization and DNA-binding properties of rac-[Ru(5,6-dmp)2(dppz)]2+ - Enantiopreferential DNA binding and co-ligand promoted exciton coupling", "type" : "article-journal", "volume" : "100" }, "uris" : [ "http://www.mendeley.com/documents/?uuid=76cc69ce-40fc-4c68-ad69-a0fc4c9c2910" ] } ], "mendeley" : { "formattedCitation" : "[7]", "plainTextFormattedCitation" : "[7]", "previouslyFormattedCitation" : "[7]" }, "properties" : { "noteIndex" : 0 }, "schema" : "https://github.com/citation-style-language/schema/raw/master/csl-citation.json" }</w:instrText>
      </w:r>
      <w:r w:rsidRPr="007E0DA8">
        <w:rPr>
          <w:rFonts w:ascii="Times New Roman" w:hAnsi="Times New Roman"/>
          <w:sz w:val="20"/>
          <w:szCs w:val="20"/>
        </w:rPr>
        <w:fldChar w:fldCharType="separate"/>
      </w:r>
      <w:r w:rsidRPr="007E0DA8">
        <w:rPr>
          <w:rFonts w:ascii="Times New Roman" w:hAnsi="Times New Roman"/>
          <w:noProof/>
          <w:sz w:val="20"/>
          <w:szCs w:val="20"/>
        </w:rPr>
        <w:t>[7]</w:t>
      </w:r>
      <w:r w:rsidRPr="007E0DA8">
        <w:rPr>
          <w:rFonts w:ascii="Times New Roman" w:hAnsi="Times New Roman"/>
          <w:sz w:val="20"/>
          <w:szCs w:val="20"/>
        </w:rPr>
        <w:fldChar w:fldCharType="end"/>
      </w:r>
      <w:r w:rsidRPr="007E0DA8">
        <w:rPr>
          <w:rFonts w:ascii="Times New Roman" w:hAnsi="Times New Roman"/>
          <w:sz w:val="20"/>
          <w:szCs w:val="20"/>
        </w:rPr>
        <w:t>.</w:t>
      </w:r>
    </w:p>
    <w:p w:rsidR="0078083B" w:rsidRPr="00485FFC" w:rsidRDefault="0078083B" w:rsidP="0078083B">
      <w:pPr>
        <w:spacing w:after="0" w:line="240" w:lineRule="auto"/>
        <w:jc w:val="both"/>
        <w:rPr>
          <w:rFonts w:ascii="Times New Roman" w:hAnsi="Times New Roman"/>
          <w:sz w:val="20"/>
          <w:szCs w:val="20"/>
        </w:rPr>
      </w:pPr>
      <w:r w:rsidRPr="007E0DA8">
        <w:rPr>
          <w:rFonts w:ascii="Times New Roman" w:hAnsi="Times New Roman"/>
          <w:sz w:val="20"/>
          <w:szCs w:val="20"/>
        </w:rPr>
        <w:t>Thus, the objective of this study is to synthesis, characterization and evaluate the DNA binding activity of a potential DNA intercalator based on novel complex, [Ru(dppz)</w:t>
      </w:r>
      <w:r w:rsidRPr="007E0DA8">
        <w:rPr>
          <w:rFonts w:ascii="Times New Roman" w:hAnsi="Times New Roman"/>
          <w:sz w:val="20"/>
          <w:szCs w:val="20"/>
          <w:vertAlign w:val="subscript"/>
        </w:rPr>
        <w:t>2</w:t>
      </w:r>
      <w:r w:rsidRPr="007E0DA8">
        <w:rPr>
          <w:rFonts w:ascii="Times New Roman" w:hAnsi="Times New Roman"/>
          <w:sz w:val="20"/>
          <w:szCs w:val="20"/>
        </w:rPr>
        <w:t>(p-MOPIP)]</w:t>
      </w:r>
      <w:r w:rsidRPr="007E0DA8">
        <w:rPr>
          <w:rFonts w:ascii="Times New Roman" w:hAnsi="Times New Roman"/>
          <w:sz w:val="20"/>
          <w:szCs w:val="20"/>
          <w:vertAlign w:val="superscript"/>
        </w:rPr>
        <w:t>2+</w:t>
      </w:r>
      <w:r>
        <w:rPr>
          <w:rFonts w:ascii="Times New Roman" w:hAnsi="Times New Roman"/>
          <w:sz w:val="20"/>
          <w:szCs w:val="20"/>
        </w:rPr>
        <w:t>.</w:t>
      </w:r>
    </w:p>
    <w:p w:rsidR="006768E9" w:rsidRPr="00F447A7" w:rsidRDefault="006768E9" w:rsidP="0078083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78083B" w:rsidRPr="007E0DA8" w:rsidRDefault="0078083B" w:rsidP="0078083B">
      <w:pPr>
        <w:spacing w:after="0" w:line="240" w:lineRule="auto"/>
        <w:jc w:val="both"/>
        <w:rPr>
          <w:rFonts w:ascii="Times New Roman" w:hAnsi="Times New Roman"/>
          <w:b/>
          <w:sz w:val="20"/>
          <w:szCs w:val="20"/>
        </w:rPr>
      </w:pPr>
      <w:r w:rsidRPr="007E0DA8">
        <w:rPr>
          <w:rFonts w:ascii="Times New Roman" w:hAnsi="Times New Roman"/>
          <w:b/>
          <w:sz w:val="20"/>
          <w:szCs w:val="20"/>
        </w:rPr>
        <w:t>Materials</w:t>
      </w:r>
    </w:p>
    <w:p w:rsidR="0078083B" w:rsidRPr="007E0DA8" w:rsidRDefault="0078083B" w:rsidP="0078083B">
      <w:pPr>
        <w:spacing w:after="0" w:line="240" w:lineRule="auto"/>
        <w:jc w:val="both"/>
        <w:rPr>
          <w:rFonts w:ascii="Times New Roman" w:hAnsi="Times New Roman"/>
          <w:sz w:val="20"/>
          <w:szCs w:val="20"/>
        </w:rPr>
      </w:pPr>
      <w:r w:rsidRPr="007E0DA8">
        <w:rPr>
          <w:rFonts w:ascii="Times New Roman" w:hAnsi="Times New Roman"/>
          <w:sz w:val="20"/>
          <w:szCs w:val="20"/>
        </w:rPr>
        <w:t>All the chemicals and solvents in this experiment are at least of analytical grade and used as received from the suppliers unless stated otherwise. The reagents used without purification are as follows: ruthenium(III) chloride hydrate,</w:t>
      </w:r>
      <w:r w:rsidRPr="007E0DA8">
        <w:rPr>
          <w:rFonts w:ascii="Times New Roman" w:hAnsi="Times New Roman"/>
          <w:i/>
          <w:sz w:val="20"/>
          <w:szCs w:val="20"/>
        </w:rPr>
        <w:t xml:space="preserve"> </w:t>
      </w:r>
      <w:r w:rsidRPr="007E0DA8">
        <w:rPr>
          <w:rFonts w:ascii="Times New Roman" w:hAnsi="Times New Roman"/>
          <w:sz w:val="20"/>
          <w:szCs w:val="20"/>
        </w:rPr>
        <w:t xml:space="preserve">4-methoxybenzaldehyde, 1,10-phenanthroline, sodium bromide, sodium hydrogen carbonate, magnesium sulfate, ammonium acetate, </w:t>
      </w:r>
      <w:r w:rsidRPr="007E0DA8">
        <w:rPr>
          <w:rFonts w:ascii="Times New Roman" w:hAnsi="Times New Roman"/>
          <w:i/>
          <w:sz w:val="20"/>
          <w:szCs w:val="20"/>
        </w:rPr>
        <w:t>o</w:t>
      </w:r>
      <w:r w:rsidRPr="007E0DA8">
        <w:rPr>
          <w:rFonts w:ascii="Times New Roman" w:hAnsi="Times New Roman"/>
          <w:sz w:val="20"/>
          <w:szCs w:val="20"/>
        </w:rPr>
        <w:t>-phenylene diamine, lithium chloride (LiCl), potassium hexaflorophosphate (KPF</w:t>
      </w:r>
      <w:r w:rsidRPr="007E0DA8">
        <w:rPr>
          <w:rFonts w:ascii="Times New Roman" w:hAnsi="Times New Roman"/>
          <w:sz w:val="20"/>
          <w:szCs w:val="20"/>
          <w:vertAlign w:val="subscript"/>
        </w:rPr>
        <w:t>6</w:t>
      </w:r>
      <w:r w:rsidRPr="007E0DA8">
        <w:rPr>
          <w:rFonts w:ascii="Times New Roman" w:hAnsi="Times New Roman"/>
          <w:sz w:val="20"/>
          <w:szCs w:val="20"/>
        </w:rPr>
        <w:t>) and tetra-</w:t>
      </w:r>
      <w:r w:rsidRPr="007E0DA8">
        <w:rPr>
          <w:rFonts w:ascii="Times New Roman" w:hAnsi="Times New Roman"/>
          <w:i/>
          <w:sz w:val="20"/>
          <w:szCs w:val="20"/>
        </w:rPr>
        <w:t>N-</w:t>
      </w:r>
      <w:r w:rsidRPr="007E0DA8">
        <w:rPr>
          <w:rFonts w:ascii="Times New Roman" w:hAnsi="Times New Roman"/>
          <w:sz w:val="20"/>
          <w:szCs w:val="20"/>
        </w:rPr>
        <w:t>butylammoniumchloride. The solvents are listed as follows: nitric acid, sulphuric acid, chloroform, methanol, glacial acetic acid, aqueous ammonia, dimethylformamide, toluene, acetonitrile and ethylene glycol.</w:t>
      </w:r>
    </w:p>
    <w:p w:rsidR="0078083B" w:rsidRPr="007E0DA8" w:rsidRDefault="0078083B" w:rsidP="0078083B">
      <w:pPr>
        <w:spacing w:after="0" w:line="240" w:lineRule="auto"/>
        <w:jc w:val="both"/>
        <w:rPr>
          <w:rFonts w:ascii="Times New Roman" w:hAnsi="Times New Roman"/>
          <w:sz w:val="20"/>
          <w:szCs w:val="20"/>
        </w:rPr>
      </w:pPr>
    </w:p>
    <w:p w:rsidR="0078083B" w:rsidRPr="007E0DA8" w:rsidRDefault="0078083B" w:rsidP="0078083B">
      <w:pPr>
        <w:spacing w:after="0" w:line="240" w:lineRule="auto"/>
        <w:jc w:val="both"/>
        <w:rPr>
          <w:rFonts w:ascii="Times New Roman" w:hAnsi="Times New Roman"/>
          <w:sz w:val="20"/>
          <w:szCs w:val="20"/>
        </w:rPr>
      </w:pPr>
      <w:r w:rsidRPr="007E0DA8">
        <w:rPr>
          <w:rFonts w:ascii="Times New Roman" w:hAnsi="Times New Roman"/>
          <w:b/>
          <w:sz w:val="20"/>
          <w:szCs w:val="20"/>
        </w:rPr>
        <w:t>Instrumentation</w:t>
      </w:r>
    </w:p>
    <w:p w:rsidR="0078083B" w:rsidRPr="007E0DA8" w:rsidRDefault="0078083B" w:rsidP="0078083B">
      <w:pPr>
        <w:spacing w:after="0" w:line="240" w:lineRule="auto"/>
        <w:jc w:val="both"/>
        <w:rPr>
          <w:rFonts w:ascii="Times New Roman" w:hAnsi="Times New Roman"/>
          <w:sz w:val="20"/>
          <w:szCs w:val="20"/>
        </w:rPr>
      </w:pPr>
      <w:r w:rsidRPr="007E0DA8">
        <w:rPr>
          <w:rFonts w:ascii="Times New Roman" w:hAnsi="Times New Roman"/>
          <w:sz w:val="20"/>
          <w:szCs w:val="20"/>
        </w:rPr>
        <w:t>The elemental analysis of the complex was carried out by using Leco CHNS-932 Elemental Analyzer. The nuclear magnetic resonance (NMR) spectra was recorded at room temperature in deuterated acetonitrile (CD</w:t>
      </w:r>
      <w:r w:rsidRPr="007E0DA8">
        <w:rPr>
          <w:rFonts w:ascii="Times New Roman" w:hAnsi="Times New Roman"/>
          <w:sz w:val="20"/>
          <w:szCs w:val="20"/>
          <w:vertAlign w:val="subscript"/>
        </w:rPr>
        <w:t>3</w:t>
      </w:r>
      <w:r w:rsidRPr="007E0DA8">
        <w:rPr>
          <w:rFonts w:ascii="Times New Roman" w:hAnsi="Times New Roman"/>
          <w:sz w:val="20"/>
          <w:szCs w:val="20"/>
        </w:rPr>
        <w:t xml:space="preserve">CN) by using JEOL ECX500 FT NMR 500 MHz spectrometer with tetramethylsilane (TMS) as the internal standard for </w:t>
      </w:r>
      <w:r w:rsidRPr="007E0DA8">
        <w:rPr>
          <w:rFonts w:ascii="Times New Roman" w:hAnsi="Times New Roman"/>
          <w:sz w:val="20"/>
          <w:szCs w:val="20"/>
          <w:vertAlign w:val="superscript"/>
        </w:rPr>
        <w:t>1</w:t>
      </w:r>
      <w:r w:rsidRPr="007E0DA8">
        <w:rPr>
          <w:rFonts w:ascii="Times New Roman" w:hAnsi="Times New Roman"/>
          <w:sz w:val="20"/>
          <w:szCs w:val="20"/>
        </w:rPr>
        <w:t xml:space="preserve">H. Electrospray Ionization Mass Spectrometry (ESI-MS) of the complex was performed on a triple stage quadrupole Finnigan TSQ7000 mass spectrometer with a diverted inject valve where the spectra recorded were in the scanning range of 50 – 2200 </w:t>
      </w:r>
      <w:r w:rsidRPr="007E0DA8">
        <w:rPr>
          <w:rFonts w:ascii="Times New Roman" w:hAnsi="Times New Roman"/>
          <w:i/>
          <w:sz w:val="20"/>
          <w:szCs w:val="20"/>
        </w:rPr>
        <w:t xml:space="preserve">m/z </w:t>
      </w:r>
      <w:r w:rsidRPr="007E0DA8">
        <w:rPr>
          <w:rFonts w:ascii="Times New Roman" w:hAnsi="Times New Roman"/>
          <w:sz w:val="20"/>
          <w:szCs w:val="20"/>
        </w:rPr>
        <w:t>ratio. The Infrared absorption spectra were measured by using Perkin Elmer 100 series FT-IR Spectrometer in the range 4000 – 200 cm</w:t>
      </w:r>
      <w:r w:rsidRPr="007E0DA8">
        <w:rPr>
          <w:rFonts w:ascii="Times New Roman" w:hAnsi="Times New Roman"/>
          <w:sz w:val="20"/>
          <w:szCs w:val="20"/>
          <w:vertAlign w:val="superscript"/>
        </w:rPr>
        <w:t>-1</w:t>
      </w:r>
      <w:r w:rsidRPr="007E0DA8">
        <w:rPr>
          <w:rFonts w:ascii="Times New Roman" w:hAnsi="Times New Roman"/>
          <w:sz w:val="20"/>
          <w:szCs w:val="20"/>
        </w:rPr>
        <w:t>. UV-Visible spectra were recorded over the range of 200 – 600 nm on Shimadzu H.U.V.1650 PC UV-Visible spectrophotometer using quartz cells of 10 mm path length. Emission spectra were recorded over the range 500 – 850 nm using an excitation wavelength of 460 nm on a Shimadzu RF-5301 PC spectrofluorometer at room temperature.</w:t>
      </w:r>
    </w:p>
    <w:p w:rsidR="0078083B" w:rsidRPr="007E0DA8" w:rsidRDefault="0078083B" w:rsidP="0078083B">
      <w:pPr>
        <w:spacing w:after="0" w:line="240" w:lineRule="auto"/>
        <w:jc w:val="both"/>
        <w:rPr>
          <w:rFonts w:ascii="Times New Roman" w:hAnsi="Times New Roman"/>
          <w:sz w:val="20"/>
          <w:szCs w:val="20"/>
        </w:rPr>
      </w:pPr>
    </w:p>
    <w:p w:rsidR="0078083B" w:rsidRPr="007E0DA8" w:rsidRDefault="0078083B" w:rsidP="0078083B">
      <w:pPr>
        <w:spacing w:after="0" w:line="240" w:lineRule="auto"/>
        <w:jc w:val="both"/>
        <w:rPr>
          <w:rFonts w:ascii="Times New Roman" w:hAnsi="Times New Roman"/>
          <w:sz w:val="20"/>
          <w:szCs w:val="20"/>
        </w:rPr>
      </w:pPr>
      <w:r w:rsidRPr="007E0DA8">
        <w:rPr>
          <w:rFonts w:ascii="Times New Roman" w:hAnsi="Times New Roman"/>
          <w:b/>
          <w:sz w:val="20"/>
          <w:szCs w:val="20"/>
        </w:rPr>
        <w:t>Preparation of the precursor ligand and complex</w:t>
      </w:r>
    </w:p>
    <w:p w:rsidR="0078083B" w:rsidRPr="007E0DA8" w:rsidRDefault="0078083B" w:rsidP="0078083B">
      <w:pPr>
        <w:spacing w:after="0" w:line="240" w:lineRule="auto"/>
        <w:jc w:val="both"/>
        <w:rPr>
          <w:rFonts w:ascii="Times New Roman" w:hAnsi="Times New Roman"/>
          <w:sz w:val="20"/>
          <w:szCs w:val="20"/>
        </w:rPr>
      </w:pPr>
      <w:r w:rsidRPr="007E0DA8">
        <w:rPr>
          <w:rFonts w:ascii="Times New Roman" w:hAnsi="Times New Roman"/>
          <w:sz w:val="20"/>
          <w:szCs w:val="20"/>
        </w:rPr>
        <w:t xml:space="preserve">The precursor ligand, 1,10-phenanthroline-5,6-dione was prepared according to literature </w:t>
      </w:r>
      <w:r w:rsidRPr="007E0DA8">
        <w:rPr>
          <w:rFonts w:ascii="Times New Roman" w:hAnsi="Times New Roman"/>
          <w:sz w:val="20"/>
          <w:szCs w:val="20"/>
        </w:rPr>
        <w:fldChar w:fldCharType="begin" w:fldLock="1"/>
      </w:r>
      <w:r w:rsidRPr="007E0DA8">
        <w:rPr>
          <w:rFonts w:ascii="Times New Roman" w:hAnsi="Times New Roman"/>
          <w:sz w:val="20"/>
          <w:szCs w:val="20"/>
        </w:rPr>
        <w:instrText>ADDIN CSL_CITATION { "citationItems" : [ { "id" : "ITEM-1", "itemData" : { "DOI" : "10.1016/j.dyepig.2007.08.008", "ISSN" : "01437208", "author" : [ { "dropping-particle" : "", "family" : "Zhong", "given" : "Chaofan", "non-dropping-particle" : "", "parse-names" : false, "suffix" : "" }, { "dropping-particle" : "", "family" : "Huang", "given" : "Hualiang", "non-dropping-particle" : "", "parse-names" : false, "suffix" : "" }, { "dropping-particle" : "", "family" : "He", "given" : "Aihong", "non-dropping-particle" : "", "parse-names" : false, "suffix" : "" }, { "dropping-particle" : "", "family" : "Zhang", "given" : "Hailiang", "non-dropping-particle" : "", "parse-names" : false, "suffix" : "" } ], "container-title" : "Dyes and Pigments", "id" : "ITEM-1", "issue" : "3", "issued" : { "date-parts" : [ [ "2008", "1" ] ] }, "page" : "578-583", "title" : "Synthesis and luminescent properties of novel polymeric metal complexes with bis(1,10-phenanthroline) group", "type" : "article-journal", "volume" : "77" }, "uris" : [ "http://www.mendeley.com/documents/?uuid=1820a08d-c2e1-442e-9dc0-f77303da1fd7" ] } ], "mendeley" : { "formattedCitation" : "[8]", "plainTextFormattedCitation" : "[8]", "previouslyFormattedCitation" : "[8]" }, "properties" : { "noteIndex" : 0 }, "schema" : "https://github.com/citation-style-language/schema/raw/master/csl-citation.json" }</w:instrText>
      </w:r>
      <w:r w:rsidRPr="007E0DA8">
        <w:rPr>
          <w:rFonts w:ascii="Times New Roman" w:hAnsi="Times New Roman"/>
          <w:sz w:val="20"/>
          <w:szCs w:val="20"/>
        </w:rPr>
        <w:fldChar w:fldCharType="separate"/>
      </w:r>
      <w:r w:rsidRPr="007E0DA8">
        <w:rPr>
          <w:rFonts w:ascii="Times New Roman" w:hAnsi="Times New Roman"/>
          <w:noProof/>
          <w:sz w:val="20"/>
          <w:szCs w:val="20"/>
        </w:rPr>
        <w:t>[8]</w:t>
      </w:r>
      <w:r w:rsidRPr="007E0DA8">
        <w:rPr>
          <w:rFonts w:ascii="Times New Roman" w:hAnsi="Times New Roman"/>
          <w:sz w:val="20"/>
          <w:szCs w:val="20"/>
        </w:rPr>
        <w:fldChar w:fldCharType="end"/>
      </w:r>
      <w:r w:rsidRPr="007E0DA8">
        <w:rPr>
          <w:rFonts w:ascii="Times New Roman" w:hAnsi="Times New Roman"/>
          <w:sz w:val="20"/>
          <w:szCs w:val="20"/>
        </w:rPr>
        <w:t xml:space="preserve"> and recrystallized in methanol. The precursor ligand was later used to prepare </w:t>
      </w:r>
      <w:r w:rsidRPr="007E0DA8">
        <w:rPr>
          <w:rFonts w:ascii="Times New Roman" w:hAnsi="Times New Roman"/>
          <w:bCs/>
          <w:sz w:val="20"/>
          <w:szCs w:val="20"/>
        </w:rPr>
        <w:t>dipyrido[3,2-a:2’,3’-c]phenazine (dppz)</w:t>
      </w:r>
      <w:r w:rsidRPr="007E0DA8">
        <w:rPr>
          <w:rFonts w:ascii="Times New Roman" w:hAnsi="Times New Roman"/>
          <w:sz w:val="20"/>
          <w:szCs w:val="20"/>
        </w:rPr>
        <w:t xml:space="preserve"> </w:t>
      </w:r>
      <w:r w:rsidRPr="007E0DA8">
        <w:rPr>
          <w:rFonts w:ascii="Times New Roman" w:hAnsi="Times New Roman"/>
          <w:sz w:val="20"/>
          <w:szCs w:val="20"/>
        </w:rPr>
        <w:fldChar w:fldCharType="begin" w:fldLock="1"/>
      </w:r>
      <w:r w:rsidRPr="007E0DA8">
        <w:rPr>
          <w:rFonts w:ascii="Times New Roman" w:hAnsi="Times New Roman"/>
          <w:sz w:val="20"/>
          <w:szCs w:val="20"/>
        </w:rPr>
        <w:instrText>ADDIN CSL_CITATION { "citationItems" : [ { "id" : "ITEM-1", "itemData" : { "DOI" : "10.1021/ja00062a007", "ISSN" : "0002-7863", "author" : [ { "dropping-particle" : "", "family" : "Hiort", "given" : "Catharina", "non-dropping-particle" : "", "parse-names" : false, "suffix" : "" }, { "dropping-particle" : "", "family" : "Lincoln", "given" : "Per", "non-dropping-particle" : "", "parse-names" : false, "suffix" : "" }, { "dropping-particle" : "", "family" : "Norden", "given" : "Bengt", "non-dropping-particle" : "", "parse-names" : false, "suffix" : "" } ], "container-title" : "Journal of the American Chemical Society", "id" : "ITEM-1", "issue" : "9", "issued" : { "date-parts" : [ [ "1993", "5" ] ] }, "page" : "3448-3454", "title" : "DNA binding of .DELTA.- and .LAMBDA.-[Ru(phen)2DPPZ]2+", "type" : "article-journal", "volume" : "115" }, "uris" : [ "http://www.mendeley.com/documents/?uuid=47da2557-55a1-465f-a92e-1aeccfb8663d" ] } ], "mendeley" : { "formattedCitation" : "[9]", "plainTextFormattedCitation" : "[9]", "previouslyFormattedCitation" : "[9]" }, "properties" : { "noteIndex" : 0 }, "schema" : "https://github.com/citation-style-language/schema/raw/master/csl-citation.json" }</w:instrText>
      </w:r>
      <w:r w:rsidRPr="007E0DA8">
        <w:rPr>
          <w:rFonts w:ascii="Times New Roman" w:hAnsi="Times New Roman"/>
          <w:sz w:val="20"/>
          <w:szCs w:val="20"/>
        </w:rPr>
        <w:fldChar w:fldCharType="separate"/>
      </w:r>
      <w:r w:rsidRPr="007E0DA8">
        <w:rPr>
          <w:rFonts w:ascii="Times New Roman" w:hAnsi="Times New Roman"/>
          <w:noProof/>
          <w:sz w:val="20"/>
          <w:szCs w:val="20"/>
        </w:rPr>
        <w:t>[9]</w:t>
      </w:r>
      <w:r w:rsidRPr="007E0DA8">
        <w:rPr>
          <w:rFonts w:ascii="Times New Roman" w:hAnsi="Times New Roman"/>
          <w:sz w:val="20"/>
          <w:szCs w:val="20"/>
        </w:rPr>
        <w:fldChar w:fldCharType="end"/>
      </w:r>
      <w:r w:rsidRPr="007E0DA8">
        <w:rPr>
          <w:rFonts w:ascii="Times New Roman" w:hAnsi="Times New Roman"/>
          <w:sz w:val="20"/>
          <w:szCs w:val="20"/>
        </w:rPr>
        <w:t xml:space="preserve"> and </w:t>
      </w:r>
      <w:r w:rsidRPr="007E0DA8">
        <w:rPr>
          <w:rFonts w:ascii="Times New Roman" w:hAnsi="Times New Roman"/>
          <w:bCs/>
          <w:sz w:val="20"/>
          <w:szCs w:val="24"/>
        </w:rPr>
        <w:t>2-(4-methoxylphenyl)imidazo[4,5-f][1,10]phenanthroline</w:t>
      </w:r>
      <w:r w:rsidRPr="007E0DA8">
        <w:rPr>
          <w:rFonts w:ascii="Times New Roman" w:hAnsi="Times New Roman"/>
          <w:b/>
          <w:bCs/>
          <w:sz w:val="20"/>
          <w:szCs w:val="24"/>
        </w:rPr>
        <w:t xml:space="preserve"> </w:t>
      </w:r>
      <w:r w:rsidRPr="007E0DA8">
        <w:rPr>
          <w:rFonts w:ascii="Times New Roman" w:hAnsi="Times New Roman"/>
          <w:sz w:val="20"/>
          <w:szCs w:val="20"/>
        </w:rPr>
        <w:t>(</w:t>
      </w:r>
      <w:r w:rsidRPr="007E0DA8">
        <w:rPr>
          <w:rFonts w:ascii="Times New Roman" w:hAnsi="Times New Roman"/>
          <w:i/>
          <w:sz w:val="20"/>
          <w:szCs w:val="20"/>
        </w:rPr>
        <w:t>p</w:t>
      </w:r>
      <w:r w:rsidRPr="007E0DA8">
        <w:rPr>
          <w:rFonts w:ascii="Times New Roman" w:hAnsi="Times New Roman"/>
          <w:sz w:val="20"/>
          <w:szCs w:val="20"/>
        </w:rPr>
        <w:t xml:space="preserve">-MOPIP) </w:t>
      </w:r>
      <w:r w:rsidRPr="007E0DA8">
        <w:rPr>
          <w:rFonts w:ascii="Times New Roman" w:hAnsi="Times New Roman"/>
          <w:sz w:val="20"/>
          <w:szCs w:val="20"/>
        </w:rPr>
        <w:fldChar w:fldCharType="begin" w:fldLock="1"/>
      </w:r>
      <w:r w:rsidRPr="007E0DA8">
        <w:rPr>
          <w:rFonts w:ascii="Times New Roman" w:hAnsi="Times New Roman"/>
          <w:sz w:val="20"/>
          <w:szCs w:val="20"/>
        </w:rPr>
        <w:instrText>ADDIN CSL_CITATION { "citationItems" : [ { "id" : "ITEM-1", "itemData" : { "DOI" : "10.1016/j.jinorgbio.2007.07.035", "ISSN" : "0162-0134", "PMID" : "17825915", "abstract" : "A series of octahedral Ru(II) polypyridyl complexes, [Ru(phen)(2)L](2+) (L=R-PIP and PIP=2-phenylimidazo[4,5-f][1,10]phenanthroline) were synthesized and characterized by elementary analysis, (1)H NMR and ES-MS, as well as UV-visible spectra and emission spectra. The antitumor activities of these complexes and their corresponding ligands were investigated against mouse leukemia L1210 cells, human oral epidermoid carcinoma KB cells, human promyelocytic leukemia cells (HL-60) and Bel-7402 liver cancer cells by MTT (3-(4,5-dimethylthiazol-2-yl)-2,5-diphenyltetrazolium bromide) assay. It was found that the complexes [Ru(phen)(2)L](2+) (L=R-PIP) exert rather potent activities against all of these cell lines, especially for the KB cells (IC(50)=4.7+/-1.3 microM). The binding affinities of these Ru(II) complexes to CT-DNA (calf thymus DNA), as well as the DNA-unwinding properties on supercoiled pBR322 DNA were also investigated. The results showed that these Ru(II) polypyridyl complexes not only had an excellent DNA-binding property but also possessed a highly effective DNA-photocleavage ability. The structure-activity relationships and antitumor mechanism were also carefully discussed.", "author" : [ { "dropping-particle" : "", "family" : "Liu", "given" : "Jie", "non-dropping-particle" : "", "parse-names" : false, "suffix" : "" }, { "dropping-particle" : "", "family" : "Zheng", "given" : "Wenjie", "non-dropping-particle" : "", "parse-names" : false, "suffix" : "" }, { "dropping-particle" : "", "family" : "Shi", "given" : "Shuo", "non-dropping-particle" : "", "parse-names" : false, "suffix" : "" }, { "dropping-particle" : "", "family" : "Tan", "given" : "Caiping", "non-dropping-particle" : "", "parse-names" : false, "suffix" : "" }, { "dropping-particle" : "", "family" : "Chen", "given" : "Jincan", "non-dropping-particle" : "", "parse-names" : false, "suffix" : "" }, { "dropping-particle" : "", "family" : "Zheng", "given" : "Kangcheng", "non-dropping-particle" : "", "parse-names" : false, "suffix" : "" }, { "dropping-particle" : "", "family" : "Ji", "given" : "Liangnian", "non-dropping-particle" : "", "parse-names" : false, "suffix" : "" } ], "container-title" : "Journal of inorganic biochemistry", "id" : "ITEM-1", "issue" : "2", "issued" : { "date-parts" : [ [ "2008", "2" ] ] }, "page" : "193-202", "title" : "Synthesis, antitumor activity and structure-activity relationships of a series of Ru(II) complexes.", "type" : "article-journal", "volume" : "102" }, "uris" : [ "http://www.mendeley.com/documents/?uuid=299f144f-0c5d-46c4-a00d-87c677d0d0a0" ] } ], "mendeley" : { "formattedCitation" : "[10]", "plainTextFormattedCitation" : "[10]", "previouslyFormattedCitation" : "[10]" }, "properties" : { "noteIndex" : 0 }, "schema" : "https://github.com/citation-style-language/schema/raw/master/csl-citation.json" }</w:instrText>
      </w:r>
      <w:r w:rsidRPr="007E0DA8">
        <w:rPr>
          <w:rFonts w:ascii="Times New Roman" w:hAnsi="Times New Roman"/>
          <w:sz w:val="20"/>
          <w:szCs w:val="20"/>
        </w:rPr>
        <w:fldChar w:fldCharType="separate"/>
      </w:r>
      <w:r w:rsidRPr="007E0DA8">
        <w:rPr>
          <w:rFonts w:ascii="Times New Roman" w:hAnsi="Times New Roman"/>
          <w:noProof/>
          <w:sz w:val="20"/>
          <w:szCs w:val="20"/>
        </w:rPr>
        <w:t>[10]</w:t>
      </w:r>
      <w:r w:rsidRPr="007E0DA8">
        <w:rPr>
          <w:rFonts w:ascii="Times New Roman" w:hAnsi="Times New Roman"/>
          <w:sz w:val="20"/>
          <w:szCs w:val="20"/>
        </w:rPr>
        <w:fldChar w:fldCharType="end"/>
      </w:r>
      <w:r w:rsidRPr="007E0DA8">
        <w:rPr>
          <w:rFonts w:ascii="Times New Roman" w:hAnsi="Times New Roman"/>
          <w:sz w:val="20"/>
          <w:szCs w:val="20"/>
        </w:rPr>
        <w:t xml:space="preserve"> by following literature methods. </w:t>
      </w:r>
    </w:p>
    <w:p w:rsidR="0078083B" w:rsidRDefault="0078083B" w:rsidP="0078083B">
      <w:pPr>
        <w:spacing w:after="0" w:line="240" w:lineRule="auto"/>
        <w:jc w:val="both"/>
        <w:rPr>
          <w:rFonts w:ascii="Times New Roman" w:hAnsi="Times New Roman"/>
          <w:sz w:val="20"/>
          <w:szCs w:val="20"/>
        </w:rPr>
      </w:pPr>
    </w:p>
    <w:p w:rsidR="0078083B" w:rsidRDefault="0078083B" w:rsidP="0078083B">
      <w:pPr>
        <w:spacing w:after="0" w:line="240" w:lineRule="auto"/>
        <w:jc w:val="both"/>
        <w:rPr>
          <w:rFonts w:ascii="Times New Roman" w:hAnsi="Times New Roman"/>
          <w:sz w:val="20"/>
          <w:szCs w:val="20"/>
        </w:rPr>
      </w:pPr>
    </w:p>
    <w:p w:rsidR="0078083B" w:rsidRPr="007E0DA8" w:rsidRDefault="0078083B" w:rsidP="0078083B">
      <w:pPr>
        <w:spacing w:after="0" w:line="240" w:lineRule="auto"/>
        <w:jc w:val="both"/>
        <w:rPr>
          <w:rFonts w:ascii="Times New Roman" w:hAnsi="Times New Roman"/>
          <w:sz w:val="20"/>
          <w:szCs w:val="20"/>
        </w:rPr>
      </w:pPr>
    </w:p>
    <w:p w:rsidR="0078083B" w:rsidRPr="007E0DA8" w:rsidRDefault="0078083B" w:rsidP="0078083B">
      <w:pPr>
        <w:spacing w:after="0" w:line="240" w:lineRule="auto"/>
        <w:jc w:val="both"/>
        <w:rPr>
          <w:rFonts w:ascii="Times New Roman" w:hAnsi="Times New Roman"/>
          <w:sz w:val="20"/>
          <w:szCs w:val="20"/>
        </w:rPr>
      </w:pPr>
      <w:r w:rsidRPr="007E0DA8">
        <w:rPr>
          <w:rFonts w:ascii="Times New Roman" w:hAnsi="Times New Roman"/>
          <w:b/>
          <w:sz w:val="20"/>
          <w:szCs w:val="20"/>
        </w:rPr>
        <w:lastRenderedPageBreak/>
        <w:t>Synthesis of Ru(dppz)</w:t>
      </w:r>
      <w:r w:rsidRPr="007E0DA8">
        <w:rPr>
          <w:rFonts w:ascii="Times New Roman" w:hAnsi="Times New Roman"/>
          <w:b/>
          <w:sz w:val="20"/>
          <w:szCs w:val="20"/>
          <w:vertAlign w:val="subscript"/>
        </w:rPr>
        <w:t>2</w:t>
      </w:r>
      <w:r w:rsidRPr="007E0DA8">
        <w:rPr>
          <w:rFonts w:ascii="Times New Roman" w:hAnsi="Times New Roman"/>
          <w:b/>
          <w:sz w:val="20"/>
          <w:szCs w:val="20"/>
        </w:rPr>
        <w:t>Cl</w:t>
      </w:r>
      <w:r w:rsidRPr="007E0DA8">
        <w:rPr>
          <w:rFonts w:ascii="Times New Roman" w:hAnsi="Times New Roman"/>
          <w:b/>
          <w:sz w:val="20"/>
          <w:szCs w:val="20"/>
          <w:vertAlign w:val="subscript"/>
        </w:rPr>
        <w:t>2</w:t>
      </w:r>
    </w:p>
    <w:p w:rsidR="0078083B" w:rsidRPr="007E0DA8" w:rsidRDefault="0078083B" w:rsidP="0078083B">
      <w:pPr>
        <w:spacing w:after="0" w:line="240" w:lineRule="auto"/>
        <w:jc w:val="both"/>
        <w:rPr>
          <w:rFonts w:ascii="Times New Roman" w:hAnsi="Times New Roman"/>
          <w:sz w:val="20"/>
          <w:szCs w:val="20"/>
        </w:rPr>
      </w:pPr>
      <w:r w:rsidRPr="007E0DA8">
        <w:rPr>
          <w:rFonts w:ascii="Times New Roman" w:hAnsi="Times New Roman"/>
          <w:sz w:val="20"/>
          <w:szCs w:val="20"/>
        </w:rPr>
        <w:t>Ru(dppz)</w:t>
      </w:r>
      <w:r w:rsidRPr="007E0DA8">
        <w:rPr>
          <w:rFonts w:ascii="Times New Roman" w:hAnsi="Times New Roman"/>
          <w:sz w:val="20"/>
          <w:szCs w:val="20"/>
          <w:vertAlign w:val="subscript"/>
        </w:rPr>
        <w:t>2</w:t>
      </w:r>
      <w:r w:rsidRPr="007E0DA8">
        <w:rPr>
          <w:rFonts w:ascii="Times New Roman" w:hAnsi="Times New Roman"/>
          <w:sz w:val="20"/>
          <w:szCs w:val="20"/>
        </w:rPr>
        <w:t>Cl</w:t>
      </w:r>
      <w:r w:rsidRPr="007E0DA8">
        <w:rPr>
          <w:rFonts w:ascii="Times New Roman" w:hAnsi="Times New Roman"/>
          <w:sz w:val="20"/>
          <w:szCs w:val="20"/>
          <w:vertAlign w:val="subscript"/>
        </w:rPr>
        <w:t>2</w:t>
      </w:r>
      <w:r w:rsidRPr="007E0DA8">
        <w:rPr>
          <w:rFonts w:ascii="Times New Roman" w:hAnsi="Times New Roman"/>
          <w:sz w:val="20"/>
          <w:szCs w:val="20"/>
        </w:rPr>
        <w:t xml:space="preserve"> was prepared according to an established method </w:t>
      </w:r>
      <w:r w:rsidRPr="007E0DA8">
        <w:rPr>
          <w:rFonts w:ascii="Times New Roman" w:hAnsi="Times New Roman"/>
          <w:sz w:val="20"/>
          <w:szCs w:val="20"/>
        </w:rPr>
        <w:fldChar w:fldCharType="begin" w:fldLock="1"/>
      </w:r>
      <w:r w:rsidRPr="007E0DA8">
        <w:rPr>
          <w:rFonts w:ascii="Times New Roman" w:hAnsi="Times New Roman"/>
          <w:sz w:val="20"/>
          <w:szCs w:val="20"/>
        </w:rPr>
        <w:instrText>ADDIN CSL_CITATION { "citationItems" : [ { "id" : "ITEM-1", "itemData" : { "author" : [ { "dropping-particle" : "", "family" : "Sullivan", "given" : "B.P.", "non-dropping-particle" : "", "parse-names" : false, "suffix" : "" }, { "dropping-particle" : "", "family" : "Meyer", "given" : "T.J.", "non-dropping-particle" : "", "parse-names" : false, "suffix" : "" }, { "dropping-particle" : "", "family" : "Salmon", "given" : "D.J.", "non-dropping-particle" : "", "parse-names" : false, "suffix" : "" } ], "container-title" : "Inorganic chemistry", "id" : "ITEM-1", "issue" : "12", "issued" : { "date-parts" : [ [ "1978" ] ] }, "page" : "3334-3341", "title" : "Mixed Phosphine 2,2\u2019-Bipyridine Complexes of Ruthenium", "type" : "article-journal", "volume" : "17" }, "uris" : [ "http://www.mendeley.com/documents/?uuid=16e7fd8b-0b28-4ffd-bb10-ec92d095023c" ] } ], "mendeley" : { "formattedCitation" : "[11]", "plainTextFormattedCitation" : "[11]", "previouslyFormattedCitation" : "[11]" }, "properties" : { "noteIndex" : 0 }, "schema" : "https://github.com/citation-style-language/schema/raw/master/csl-citation.json" }</w:instrText>
      </w:r>
      <w:r w:rsidRPr="007E0DA8">
        <w:rPr>
          <w:rFonts w:ascii="Times New Roman" w:hAnsi="Times New Roman"/>
          <w:sz w:val="20"/>
          <w:szCs w:val="20"/>
        </w:rPr>
        <w:fldChar w:fldCharType="separate"/>
      </w:r>
      <w:r w:rsidRPr="007E0DA8">
        <w:rPr>
          <w:rFonts w:ascii="Times New Roman" w:hAnsi="Times New Roman"/>
          <w:noProof/>
          <w:sz w:val="20"/>
          <w:szCs w:val="20"/>
        </w:rPr>
        <w:t>[11]</w:t>
      </w:r>
      <w:r w:rsidRPr="007E0DA8">
        <w:rPr>
          <w:rFonts w:ascii="Times New Roman" w:hAnsi="Times New Roman"/>
          <w:sz w:val="20"/>
          <w:szCs w:val="20"/>
        </w:rPr>
        <w:fldChar w:fldCharType="end"/>
      </w:r>
      <w:r w:rsidRPr="007E0DA8">
        <w:rPr>
          <w:rFonts w:ascii="Times New Roman" w:hAnsi="Times New Roman"/>
          <w:sz w:val="20"/>
          <w:szCs w:val="20"/>
        </w:rPr>
        <w:t>. A mixture of 0.2 g (1.0 mmol) RuCl</w:t>
      </w:r>
      <w:r w:rsidRPr="007E0DA8">
        <w:rPr>
          <w:rFonts w:ascii="Times New Roman" w:hAnsi="Times New Roman"/>
          <w:sz w:val="20"/>
          <w:szCs w:val="20"/>
          <w:vertAlign w:val="subscript"/>
        </w:rPr>
        <w:t>3</w:t>
      </w:r>
      <w:r w:rsidRPr="007E0DA8">
        <w:rPr>
          <w:rFonts w:ascii="Times New Roman" w:hAnsi="Times New Roman"/>
          <w:sz w:val="20"/>
          <w:szCs w:val="20"/>
        </w:rPr>
        <w:t>.3H</w:t>
      </w:r>
      <w:r w:rsidRPr="007E0DA8">
        <w:rPr>
          <w:rFonts w:ascii="Times New Roman" w:hAnsi="Times New Roman"/>
          <w:sz w:val="20"/>
          <w:szCs w:val="20"/>
          <w:vertAlign w:val="subscript"/>
        </w:rPr>
        <w:t>2</w:t>
      </w:r>
      <w:r w:rsidRPr="007E0DA8">
        <w:rPr>
          <w:rFonts w:ascii="Times New Roman" w:hAnsi="Times New Roman"/>
          <w:sz w:val="20"/>
          <w:szCs w:val="20"/>
        </w:rPr>
        <w:t xml:space="preserve">O, 0.55 g (2.0 mmol) dppz, 0.22 g of LiCl, and 30 mL of DMF was refluxed for 8 hours. The dark solution was stirred in 100 mL of chilled acetone and then kept in the freezer overnight. The crude product was collected by filtration and washed with water. The dried crude product was a fine dark purple powder. Yield: 0.623 g (80.1%), MS, </w:t>
      </w:r>
      <w:r w:rsidRPr="007E0DA8">
        <w:rPr>
          <w:rFonts w:ascii="Times New Roman" w:hAnsi="Times New Roman"/>
          <w:i/>
          <w:sz w:val="20"/>
          <w:szCs w:val="20"/>
        </w:rPr>
        <w:t>m/z</w:t>
      </w:r>
      <w:r w:rsidRPr="007E0DA8">
        <w:rPr>
          <w:rFonts w:ascii="Times New Roman" w:hAnsi="Times New Roman"/>
          <w:sz w:val="20"/>
          <w:szCs w:val="20"/>
        </w:rPr>
        <w:t xml:space="preserve">: 703 </w:t>
      </w:r>
      <w:r w:rsidRPr="007E0DA8">
        <w:rPr>
          <w:rFonts w:ascii="Times New Roman" w:hAnsi="Times New Roman"/>
          <w:bCs/>
          <w:sz w:val="20"/>
          <w:szCs w:val="20"/>
        </w:rPr>
        <w:t>[M</w:t>
      </w:r>
      <w:r w:rsidRPr="007E0DA8">
        <w:rPr>
          <w:rFonts w:ascii="Times New Roman" w:hAnsi="Times New Roman"/>
          <w:bCs/>
          <w:sz w:val="20"/>
          <w:szCs w:val="20"/>
          <w:vertAlign w:val="superscript"/>
        </w:rPr>
        <w:t>+</w:t>
      </w:r>
      <w:r w:rsidRPr="007E0DA8">
        <w:rPr>
          <w:rFonts w:ascii="Times New Roman" w:hAnsi="Times New Roman"/>
          <w:bCs/>
          <w:sz w:val="20"/>
          <w:szCs w:val="20"/>
        </w:rPr>
        <w:t xml:space="preserve">- 2Cl] ; </w:t>
      </w:r>
      <w:r w:rsidRPr="007E0DA8">
        <w:rPr>
          <w:rFonts w:ascii="Times New Roman" w:hAnsi="Times New Roman"/>
          <w:bCs/>
          <w:sz w:val="20"/>
          <w:szCs w:val="20"/>
          <w:vertAlign w:val="superscript"/>
        </w:rPr>
        <w:t>1</w:t>
      </w:r>
      <w:r w:rsidRPr="007E0DA8">
        <w:rPr>
          <w:rFonts w:ascii="Times New Roman" w:hAnsi="Times New Roman"/>
          <w:bCs/>
          <w:sz w:val="20"/>
          <w:szCs w:val="20"/>
        </w:rPr>
        <w:t>H NMR 500 MHz (CD</w:t>
      </w:r>
      <w:r w:rsidRPr="007E0DA8">
        <w:rPr>
          <w:rFonts w:ascii="Times New Roman" w:hAnsi="Times New Roman"/>
          <w:bCs/>
          <w:sz w:val="20"/>
          <w:szCs w:val="20"/>
          <w:vertAlign w:val="subscript"/>
        </w:rPr>
        <w:t>3</w:t>
      </w:r>
      <w:r w:rsidRPr="007E0DA8">
        <w:rPr>
          <w:rFonts w:ascii="Times New Roman" w:hAnsi="Times New Roman"/>
          <w:bCs/>
          <w:sz w:val="20"/>
          <w:szCs w:val="20"/>
        </w:rPr>
        <w:t>CN, δ ppm): 9.50 (d, 4H), 9.17 (d, 4H), 8.38 (dd, 4H), 8.04 (dd, 4H) and 7.92 (d, 4H) ; IR (ν, cm</w:t>
      </w:r>
      <w:r w:rsidRPr="007E0DA8">
        <w:rPr>
          <w:rFonts w:ascii="Times New Roman" w:hAnsi="Times New Roman"/>
          <w:bCs/>
          <w:sz w:val="20"/>
          <w:szCs w:val="20"/>
          <w:vertAlign w:val="superscript"/>
        </w:rPr>
        <w:t>-1</w:t>
      </w:r>
      <w:r w:rsidRPr="007E0DA8">
        <w:rPr>
          <w:rFonts w:ascii="Times New Roman" w:hAnsi="Times New Roman"/>
          <w:bCs/>
          <w:sz w:val="20"/>
          <w:szCs w:val="20"/>
        </w:rPr>
        <w:t>) :3057.49 (sp</w:t>
      </w:r>
      <w:r w:rsidRPr="007E0DA8">
        <w:rPr>
          <w:rFonts w:ascii="Times New Roman" w:hAnsi="Times New Roman"/>
          <w:bCs/>
          <w:sz w:val="20"/>
          <w:szCs w:val="20"/>
          <w:vertAlign w:val="superscript"/>
        </w:rPr>
        <w:t>2</w:t>
      </w:r>
      <w:r w:rsidRPr="007E0DA8">
        <w:rPr>
          <w:rFonts w:ascii="Times New Roman" w:hAnsi="Times New Roman"/>
          <w:bCs/>
          <w:sz w:val="20"/>
          <w:szCs w:val="20"/>
        </w:rPr>
        <w:t xml:space="preserve"> C-H), 1631.00 (C=N), 1581.31 (C=C), 1073.58 (C-N) and 327.32 (Ru-Cl). </w:t>
      </w:r>
    </w:p>
    <w:p w:rsidR="0078083B" w:rsidRPr="007E0DA8" w:rsidRDefault="0078083B" w:rsidP="0078083B">
      <w:pPr>
        <w:spacing w:after="0" w:line="240" w:lineRule="auto"/>
        <w:jc w:val="both"/>
        <w:rPr>
          <w:rFonts w:ascii="Times New Roman" w:hAnsi="Times New Roman"/>
          <w:sz w:val="20"/>
          <w:szCs w:val="20"/>
        </w:rPr>
      </w:pPr>
    </w:p>
    <w:p w:rsidR="0078083B" w:rsidRPr="007E0DA8" w:rsidRDefault="0078083B" w:rsidP="0078083B">
      <w:pPr>
        <w:spacing w:after="0" w:line="240" w:lineRule="auto"/>
        <w:jc w:val="both"/>
        <w:rPr>
          <w:rFonts w:ascii="Times New Roman" w:hAnsi="Times New Roman"/>
          <w:sz w:val="20"/>
          <w:szCs w:val="20"/>
        </w:rPr>
      </w:pPr>
      <w:r w:rsidRPr="007E0DA8">
        <w:rPr>
          <w:rFonts w:ascii="Times New Roman" w:hAnsi="Times New Roman"/>
          <w:b/>
          <w:sz w:val="20"/>
          <w:szCs w:val="20"/>
        </w:rPr>
        <w:t>Synthesis of</w:t>
      </w:r>
      <w:r w:rsidRPr="007E0DA8">
        <w:rPr>
          <w:rFonts w:ascii="Times New Roman" w:hAnsi="Times New Roman"/>
          <w:sz w:val="20"/>
          <w:szCs w:val="20"/>
        </w:rPr>
        <w:t xml:space="preserve"> </w:t>
      </w:r>
      <w:r w:rsidRPr="007E0DA8">
        <w:rPr>
          <w:rFonts w:ascii="Times New Roman" w:hAnsi="Times New Roman"/>
          <w:b/>
          <w:sz w:val="20"/>
          <w:szCs w:val="20"/>
        </w:rPr>
        <w:t>[Ru(dppz)</w:t>
      </w:r>
      <w:r w:rsidRPr="007E0DA8">
        <w:rPr>
          <w:rFonts w:ascii="Times New Roman" w:hAnsi="Times New Roman"/>
          <w:b/>
          <w:sz w:val="20"/>
          <w:szCs w:val="20"/>
          <w:vertAlign w:val="subscript"/>
        </w:rPr>
        <w:t>2</w:t>
      </w:r>
      <w:r w:rsidRPr="007E0DA8">
        <w:rPr>
          <w:rFonts w:ascii="Times New Roman" w:hAnsi="Times New Roman"/>
          <w:b/>
          <w:i/>
          <w:sz w:val="20"/>
          <w:szCs w:val="20"/>
        </w:rPr>
        <w:t>p</w:t>
      </w:r>
      <w:r w:rsidRPr="007E0DA8">
        <w:rPr>
          <w:rFonts w:ascii="Times New Roman" w:hAnsi="Times New Roman"/>
          <w:b/>
          <w:sz w:val="20"/>
          <w:szCs w:val="20"/>
        </w:rPr>
        <w:t>-MOPIP</w:t>
      </w:r>
      <w:r w:rsidRPr="007E0DA8">
        <w:rPr>
          <w:rFonts w:ascii="Times New Roman" w:hAnsi="Times New Roman"/>
          <w:b/>
          <w:sz w:val="20"/>
          <w:szCs w:val="20"/>
          <w:vertAlign w:val="subscript"/>
        </w:rPr>
        <w:t>2</w:t>
      </w:r>
      <w:r w:rsidRPr="007E0DA8">
        <w:rPr>
          <w:rFonts w:ascii="Times New Roman" w:hAnsi="Times New Roman"/>
          <w:b/>
          <w:sz w:val="20"/>
          <w:szCs w:val="20"/>
        </w:rPr>
        <w:t>]</w:t>
      </w:r>
      <w:r w:rsidRPr="007E0DA8">
        <w:rPr>
          <w:rFonts w:ascii="Times New Roman" w:hAnsi="Times New Roman"/>
          <w:b/>
          <w:sz w:val="20"/>
          <w:szCs w:val="20"/>
          <w:vertAlign w:val="superscript"/>
        </w:rPr>
        <w:t>2+</w:t>
      </w:r>
    </w:p>
    <w:p w:rsidR="0078083B" w:rsidRPr="007E0DA8" w:rsidRDefault="0078083B" w:rsidP="0078083B">
      <w:pPr>
        <w:spacing w:after="0" w:line="240" w:lineRule="auto"/>
        <w:jc w:val="both"/>
        <w:rPr>
          <w:rFonts w:ascii="Times New Roman" w:hAnsi="Times New Roman"/>
          <w:sz w:val="20"/>
          <w:szCs w:val="20"/>
        </w:rPr>
      </w:pPr>
      <w:r w:rsidRPr="007E0DA8">
        <w:rPr>
          <w:rFonts w:ascii="Times New Roman" w:hAnsi="Times New Roman"/>
          <w:sz w:val="20"/>
          <w:szCs w:val="20"/>
        </w:rPr>
        <w:t xml:space="preserve">A mixture of 0.034g (0.10 mmol) </w:t>
      </w:r>
      <w:r w:rsidRPr="007E0DA8">
        <w:rPr>
          <w:rFonts w:ascii="Times New Roman" w:hAnsi="Times New Roman"/>
          <w:i/>
          <w:sz w:val="20"/>
          <w:szCs w:val="20"/>
        </w:rPr>
        <w:t>p</w:t>
      </w:r>
      <w:r w:rsidRPr="007E0DA8">
        <w:rPr>
          <w:rFonts w:ascii="Times New Roman" w:hAnsi="Times New Roman"/>
          <w:sz w:val="20"/>
          <w:szCs w:val="20"/>
        </w:rPr>
        <w:t>-MOPIP, 0.08g (0.10 mmol) of [Ru(dppz)</w:t>
      </w:r>
      <w:r w:rsidRPr="007E0DA8">
        <w:rPr>
          <w:rFonts w:ascii="Times New Roman" w:hAnsi="Times New Roman"/>
          <w:sz w:val="20"/>
          <w:szCs w:val="20"/>
          <w:vertAlign w:val="subscript"/>
        </w:rPr>
        <w:t>2</w:t>
      </w:r>
      <w:r w:rsidRPr="007E0DA8">
        <w:rPr>
          <w:rFonts w:ascii="Times New Roman" w:hAnsi="Times New Roman"/>
          <w:sz w:val="20"/>
          <w:szCs w:val="20"/>
        </w:rPr>
        <w:t>Cl</w:t>
      </w:r>
      <w:r w:rsidRPr="007E0DA8">
        <w:rPr>
          <w:rFonts w:ascii="Times New Roman" w:hAnsi="Times New Roman"/>
          <w:sz w:val="20"/>
          <w:szCs w:val="20"/>
          <w:vertAlign w:val="subscript"/>
        </w:rPr>
        <w:t>2</w:t>
      </w:r>
      <w:r w:rsidRPr="007E0DA8">
        <w:rPr>
          <w:rFonts w:ascii="Times New Roman" w:hAnsi="Times New Roman"/>
          <w:sz w:val="20"/>
          <w:szCs w:val="20"/>
        </w:rPr>
        <w:t>]</w:t>
      </w:r>
      <w:r w:rsidRPr="007E0DA8">
        <w:rPr>
          <w:rFonts w:ascii="Times New Roman" w:hAnsi="Times New Roman"/>
          <w:sz w:val="20"/>
          <w:szCs w:val="20"/>
          <w:vertAlign w:val="superscript"/>
        </w:rPr>
        <w:t>2+</w:t>
      </w:r>
      <w:r w:rsidRPr="007E0DA8">
        <w:rPr>
          <w:rFonts w:ascii="Times New Roman" w:hAnsi="Times New Roman"/>
          <w:sz w:val="20"/>
          <w:szCs w:val="20"/>
        </w:rPr>
        <w:t xml:space="preserve"> was dissolved in 10 ml of ethylene glycol and refluxed for 4 hours under nitrogen. Upon cooling, concentrated KPF</w:t>
      </w:r>
      <w:r w:rsidRPr="007E0DA8">
        <w:rPr>
          <w:rFonts w:ascii="Times New Roman" w:hAnsi="Times New Roman"/>
          <w:sz w:val="20"/>
          <w:szCs w:val="20"/>
          <w:vertAlign w:val="subscript"/>
        </w:rPr>
        <w:t>6</w:t>
      </w:r>
      <w:r w:rsidRPr="007E0DA8">
        <w:rPr>
          <w:rFonts w:ascii="Times New Roman" w:hAnsi="Times New Roman"/>
          <w:sz w:val="20"/>
          <w:szCs w:val="20"/>
        </w:rPr>
        <w:t xml:space="preserve"> solution was added into the dark solution. Once the precipitation was complete, the solution was filtered by using a grade-4 crucible followed by washing with water. The crude product was purified by column chromatography by using neutral alumina with a 1:1 ratio of acetonitrile and toluene. The orange-red band was collected and analyzed. The final product was a fine dark orange solid. Yield:  0.08g (62.5%); Found: C, 53.2; H, 2.67; N, 13.2 (calculated for C</w:t>
      </w:r>
      <w:r w:rsidRPr="007E0DA8">
        <w:rPr>
          <w:rFonts w:ascii="Times New Roman" w:hAnsi="Times New Roman"/>
          <w:sz w:val="20"/>
          <w:szCs w:val="20"/>
          <w:vertAlign w:val="subscript"/>
        </w:rPr>
        <w:t>56</w:t>
      </w:r>
      <w:r w:rsidRPr="007E0DA8">
        <w:rPr>
          <w:rFonts w:ascii="Times New Roman" w:hAnsi="Times New Roman"/>
          <w:sz w:val="20"/>
          <w:szCs w:val="20"/>
        </w:rPr>
        <w:t>F</w:t>
      </w:r>
      <w:r w:rsidRPr="007E0DA8">
        <w:rPr>
          <w:rFonts w:ascii="Times New Roman" w:hAnsi="Times New Roman"/>
          <w:sz w:val="20"/>
          <w:szCs w:val="20"/>
          <w:vertAlign w:val="subscript"/>
        </w:rPr>
        <w:t>12</w:t>
      </w:r>
      <w:r w:rsidRPr="007E0DA8">
        <w:rPr>
          <w:rFonts w:ascii="Times New Roman" w:hAnsi="Times New Roman"/>
          <w:sz w:val="20"/>
          <w:szCs w:val="20"/>
        </w:rPr>
        <w:t>H</w:t>
      </w:r>
      <w:r w:rsidRPr="007E0DA8">
        <w:rPr>
          <w:rFonts w:ascii="Times New Roman" w:hAnsi="Times New Roman"/>
          <w:sz w:val="20"/>
          <w:szCs w:val="20"/>
          <w:vertAlign w:val="subscript"/>
        </w:rPr>
        <w:t>34</w:t>
      </w:r>
      <w:r w:rsidRPr="007E0DA8">
        <w:rPr>
          <w:rFonts w:ascii="Times New Roman" w:hAnsi="Times New Roman"/>
          <w:sz w:val="20"/>
          <w:szCs w:val="20"/>
        </w:rPr>
        <w:t>N</w:t>
      </w:r>
      <w:r w:rsidRPr="007E0DA8">
        <w:rPr>
          <w:rFonts w:ascii="Times New Roman" w:hAnsi="Times New Roman"/>
          <w:sz w:val="20"/>
          <w:szCs w:val="20"/>
          <w:vertAlign w:val="subscript"/>
        </w:rPr>
        <w:t>12</w:t>
      </w:r>
      <w:r w:rsidRPr="007E0DA8">
        <w:rPr>
          <w:rFonts w:ascii="Times New Roman" w:hAnsi="Times New Roman"/>
          <w:sz w:val="20"/>
          <w:szCs w:val="20"/>
        </w:rPr>
        <w:t>OP</w:t>
      </w:r>
      <w:r w:rsidRPr="007E0DA8">
        <w:rPr>
          <w:rFonts w:ascii="Times New Roman" w:hAnsi="Times New Roman"/>
          <w:sz w:val="20"/>
          <w:szCs w:val="20"/>
          <w:vertAlign w:val="subscript"/>
        </w:rPr>
        <w:t>2</w:t>
      </w:r>
      <w:r w:rsidRPr="007E0DA8">
        <w:rPr>
          <w:rFonts w:ascii="Times New Roman" w:hAnsi="Times New Roman"/>
          <w:sz w:val="20"/>
          <w:szCs w:val="20"/>
        </w:rPr>
        <w:t xml:space="preserve">Ru: C, 52.4; H, 3.0; N, 13.1); MS, </w:t>
      </w:r>
      <w:r w:rsidRPr="007E0DA8">
        <w:rPr>
          <w:rFonts w:ascii="Times New Roman" w:hAnsi="Times New Roman"/>
          <w:i/>
          <w:sz w:val="20"/>
          <w:szCs w:val="20"/>
        </w:rPr>
        <w:t>m/z</w:t>
      </w:r>
      <w:r w:rsidRPr="007E0DA8">
        <w:rPr>
          <w:rFonts w:ascii="Times New Roman" w:hAnsi="Times New Roman"/>
          <w:sz w:val="20"/>
          <w:szCs w:val="20"/>
        </w:rPr>
        <w:t>: 1136.9 [M</w:t>
      </w:r>
      <w:r w:rsidRPr="007E0DA8">
        <w:rPr>
          <w:rFonts w:ascii="Times New Roman" w:hAnsi="Times New Roman"/>
          <w:sz w:val="20"/>
          <w:szCs w:val="20"/>
          <w:vertAlign w:val="superscript"/>
        </w:rPr>
        <w:t>+</w:t>
      </w:r>
      <w:r w:rsidRPr="007E0DA8">
        <w:rPr>
          <w:rFonts w:ascii="Times New Roman" w:hAnsi="Times New Roman"/>
          <w:sz w:val="20"/>
          <w:szCs w:val="20"/>
        </w:rPr>
        <w:t>- PF</w:t>
      </w:r>
      <w:r w:rsidRPr="007E0DA8">
        <w:rPr>
          <w:rFonts w:ascii="Times New Roman" w:hAnsi="Times New Roman"/>
          <w:sz w:val="20"/>
          <w:szCs w:val="20"/>
          <w:vertAlign w:val="subscript"/>
        </w:rPr>
        <w:t>6</w:t>
      </w:r>
      <w:r w:rsidRPr="007E0DA8">
        <w:rPr>
          <w:rFonts w:ascii="Times New Roman" w:hAnsi="Times New Roman"/>
          <w:sz w:val="20"/>
          <w:szCs w:val="20"/>
          <w:vertAlign w:val="superscript"/>
        </w:rPr>
        <w:t>-</w:t>
      </w:r>
      <w:r w:rsidRPr="007E0DA8">
        <w:rPr>
          <w:rFonts w:ascii="Times New Roman" w:hAnsi="Times New Roman"/>
          <w:sz w:val="20"/>
          <w:szCs w:val="20"/>
        </w:rPr>
        <w:t xml:space="preserve">] and 993.2 </w:t>
      </w:r>
      <w:r w:rsidRPr="007E0DA8">
        <w:rPr>
          <w:rFonts w:ascii="Times New Roman" w:hAnsi="Times New Roman"/>
          <w:bCs/>
          <w:sz w:val="20"/>
          <w:szCs w:val="20"/>
        </w:rPr>
        <w:t>[M</w:t>
      </w:r>
      <w:r w:rsidRPr="007E0DA8">
        <w:rPr>
          <w:rFonts w:ascii="Times New Roman" w:hAnsi="Times New Roman"/>
          <w:bCs/>
          <w:sz w:val="20"/>
          <w:szCs w:val="20"/>
          <w:vertAlign w:val="superscript"/>
        </w:rPr>
        <w:t>+</w:t>
      </w:r>
      <w:r w:rsidRPr="007E0DA8">
        <w:rPr>
          <w:rFonts w:ascii="Times New Roman" w:hAnsi="Times New Roman"/>
          <w:bCs/>
          <w:sz w:val="20"/>
          <w:szCs w:val="20"/>
        </w:rPr>
        <w:t>- 2PF</w:t>
      </w:r>
      <w:r w:rsidRPr="007E0DA8">
        <w:rPr>
          <w:rFonts w:ascii="Times New Roman" w:hAnsi="Times New Roman"/>
          <w:bCs/>
          <w:sz w:val="20"/>
          <w:szCs w:val="20"/>
          <w:vertAlign w:val="subscript"/>
        </w:rPr>
        <w:t>6</w:t>
      </w:r>
      <w:r w:rsidRPr="007E0DA8">
        <w:rPr>
          <w:rFonts w:ascii="Times New Roman" w:hAnsi="Times New Roman"/>
          <w:bCs/>
          <w:sz w:val="20"/>
          <w:szCs w:val="20"/>
          <w:vertAlign w:val="superscript"/>
        </w:rPr>
        <w:t>-</w:t>
      </w:r>
      <w:r w:rsidRPr="007E0DA8">
        <w:rPr>
          <w:rFonts w:ascii="Times New Roman" w:hAnsi="Times New Roman"/>
          <w:bCs/>
          <w:sz w:val="20"/>
          <w:szCs w:val="20"/>
        </w:rPr>
        <w:t xml:space="preserve">], ; </w:t>
      </w:r>
      <w:r w:rsidRPr="007E0DA8">
        <w:rPr>
          <w:rFonts w:ascii="Times New Roman" w:hAnsi="Times New Roman"/>
          <w:bCs/>
          <w:sz w:val="20"/>
          <w:szCs w:val="20"/>
          <w:vertAlign w:val="superscript"/>
        </w:rPr>
        <w:t>1</w:t>
      </w:r>
      <w:r w:rsidRPr="007E0DA8">
        <w:rPr>
          <w:rFonts w:ascii="Times New Roman" w:hAnsi="Times New Roman"/>
          <w:bCs/>
          <w:sz w:val="20"/>
          <w:szCs w:val="20"/>
        </w:rPr>
        <w:t>H NMR (CD</w:t>
      </w:r>
      <w:r w:rsidRPr="007E0DA8">
        <w:rPr>
          <w:rFonts w:ascii="Times New Roman" w:hAnsi="Times New Roman"/>
          <w:bCs/>
          <w:sz w:val="20"/>
          <w:szCs w:val="20"/>
          <w:vertAlign w:val="subscript"/>
        </w:rPr>
        <w:t>3</w:t>
      </w:r>
      <w:r w:rsidRPr="007E0DA8">
        <w:rPr>
          <w:rFonts w:ascii="Times New Roman" w:hAnsi="Times New Roman"/>
          <w:bCs/>
          <w:sz w:val="20"/>
          <w:szCs w:val="20"/>
        </w:rPr>
        <w:t>CN, δ ppm): 9.65 (d,</w:t>
      </w:r>
      <w:r w:rsidRPr="007E0DA8">
        <w:rPr>
          <w:rFonts w:ascii="Times New Roman" w:hAnsi="Times New Roman"/>
          <w:bCs/>
          <w:i/>
          <w:sz w:val="20"/>
          <w:szCs w:val="20"/>
        </w:rPr>
        <w:t xml:space="preserve"> </w:t>
      </w:r>
      <w:r w:rsidRPr="007E0DA8">
        <w:rPr>
          <w:rFonts w:ascii="Times New Roman" w:hAnsi="Times New Roman"/>
          <w:bCs/>
          <w:sz w:val="20"/>
          <w:szCs w:val="20"/>
        </w:rPr>
        <w:t xml:space="preserve">6H, </w:t>
      </w:r>
      <w:r w:rsidRPr="007E0DA8">
        <w:rPr>
          <w:rFonts w:ascii="Times New Roman" w:hAnsi="Times New Roman"/>
          <w:bCs/>
          <w:i/>
          <w:sz w:val="20"/>
          <w:szCs w:val="20"/>
        </w:rPr>
        <w:t>J</w:t>
      </w:r>
      <w:r w:rsidRPr="007E0DA8">
        <w:rPr>
          <w:rFonts w:ascii="Times New Roman" w:hAnsi="Times New Roman"/>
          <w:bCs/>
          <w:sz w:val="20"/>
          <w:szCs w:val="20"/>
        </w:rPr>
        <w:t xml:space="preserve">=6.87 Hz), 9.05 (d, 4H, </w:t>
      </w:r>
      <w:r w:rsidRPr="007E0DA8">
        <w:rPr>
          <w:rFonts w:ascii="Times New Roman" w:hAnsi="Times New Roman"/>
          <w:bCs/>
          <w:i/>
          <w:sz w:val="20"/>
          <w:szCs w:val="20"/>
        </w:rPr>
        <w:t>J</w:t>
      </w:r>
      <w:r w:rsidRPr="007E0DA8">
        <w:rPr>
          <w:rFonts w:ascii="Times New Roman" w:hAnsi="Times New Roman"/>
          <w:bCs/>
          <w:sz w:val="20"/>
          <w:szCs w:val="20"/>
        </w:rPr>
        <w:t xml:space="preserve">=8.02 Hz), 8.43 (m, 6H), 8.23 (dd, 4H, </w:t>
      </w:r>
      <w:r w:rsidRPr="007E0DA8">
        <w:rPr>
          <w:rFonts w:ascii="Times New Roman" w:hAnsi="Times New Roman"/>
          <w:bCs/>
          <w:i/>
          <w:sz w:val="20"/>
          <w:szCs w:val="20"/>
        </w:rPr>
        <w:t>J</w:t>
      </w:r>
      <w:r w:rsidRPr="007E0DA8">
        <w:rPr>
          <w:rFonts w:ascii="Times New Roman" w:hAnsi="Times New Roman"/>
          <w:bCs/>
          <w:sz w:val="20"/>
          <w:szCs w:val="20"/>
        </w:rPr>
        <w:t xml:space="preserve">=3.44 Hz), 8.15 (d, 2H, </w:t>
      </w:r>
      <w:r w:rsidRPr="007E0DA8">
        <w:rPr>
          <w:rFonts w:ascii="Times New Roman" w:hAnsi="Times New Roman"/>
          <w:bCs/>
          <w:i/>
          <w:sz w:val="20"/>
          <w:szCs w:val="20"/>
        </w:rPr>
        <w:t>J</w:t>
      </w:r>
      <w:r w:rsidRPr="007E0DA8">
        <w:rPr>
          <w:rFonts w:ascii="Times New Roman" w:hAnsi="Times New Roman"/>
          <w:bCs/>
          <w:sz w:val="20"/>
          <w:szCs w:val="20"/>
        </w:rPr>
        <w:t xml:space="preserve">=9.16 Hz), 7.82 (m, 4H), 7.69 (dd, 2H, </w:t>
      </w:r>
      <w:r w:rsidRPr="007E0DA8">
        <w:rPr>
          <w:rFonts w:ascii="Times New Roman" w:hAnsi="Times New Roman"/>
          <w:bCs/>
          <w:i/>
          <w:sz w:val="20"/>
          <w:szCs w:val="20"/>
        </w:rPr>
        <w:t>J</w:t>
      </w:r>
      <w:r w:rsidRPr="007E0DA8">
        <w:rPr>
          <w:rFonts w:ascii="Times New Roman" w:hAnsi="Times New Roman"/>
          <w:bCs/>
          <w:sz w:val="20"/>
          <w:szCs w:val="20"/>
        </w:rPr>
        <w:t xml:space="preserve">=5.73 Hz), 7.20 (d, 2H, </w:t>
      </w:r>
      <w:r w:rsidRPr="007E0DA8">
        <w:rPr>
          <w:rFonts w:ascii="Times New Roman" w:hAnsi="Times New Roman"/>
          <w:bCs/>
          <w:i/>
          <w:sz w:val="20"/>
          <w:szCs w:val="20"/>
        </w:rPr>
        <w:t>J</w:t>
      </w:r>
      <w:r w:rsidRPr="007E0DA8">
        <w:rPr>
          <w:rFonts w:ascii="Times New Roman" w:hAnsi="Times New Roman"/>
          <w:bCs/>
          <w:sz w:val="20"/>
          <w:szCs w:val="20"/>
        </w:rPr>
        <w:t>=9.16 Hz) and 3.88 (s, 3H) ; IR (</w:t>
      </w:r>
      <w:r w:rsidRPr="007E0DA8">
        <w:rPr>
          <w:rFonts w:ascii="Times New Roman" w:hAnsi="Times New Roman"/>
          <w:bCs/>
          <w:i/>
          <w:sz w:val="20"/>
          <w:szCs w:val="20"/>
        </w:rPr>
        <w:t>ν</w:t>
      </w:r>
      <w:r w:rsidRPr="007E0DA8">
        <w:rPr>
          <w:rFonts w:ascii="Times New Roman" w:hAnsi="Times New Roman"/>
          <w:bCs/>
          <w:sz w:val="20"/>
          <w:szCs w:val="20"/>
        </w:rPr>
        <w:t>, cm</w:t>
      </w:r>
      <w:r w:rsidRPr="007E0DA8">
        <w:rPr>
          <w:rFonts w:ascii="Times New Roman" w:hAnsi="Times New Roman"/>
          <w:bCs/>
          <w:sz w:val="20"/>
          <w:szCs w:val="20"/>
          <w:vertAlign w:val="superscript"/>
        </w:rPr>
        <w:t>-1</w:t>
      </w:r>
      <w:r w:rsidRPr="007E0DA8">
        <w:rPr>
          <w:rFonts w:ascii="Times New Roman" w:hAnsi="Times New Roman"/>
          <w:bCs/>
          <w:sz w:val="20"/>
          <w:szCs w:val="20"/>
        </w:rPr>
        <w:t>) :3386.03 (secondary N-H), 2954.87 (</w:t>
      </w:r>
      <w:r w:rsidRPr="007E0DA8">
        <w:rPr>
          <w:rFonts w:ascii="Times New Roman" w:hAnsi="Times New Roman"/>
          <w:bCs/>
          <w:i/>
          <w:sz w:val="20"/>
          <w:szCs w:val="20"/>
        </w:rPr>
        <w:t>sp</w:t>
      </w:r>
      <w:r w:rsidRPr="007E0DA8">
        <w:rPr>
          <w:rFonts w:ascii="Times New Roman" w:hAnsi="Times New Roman"/>
          <w:bCs/>
          <w:i/>
          <w:sz w:val="20"/>
          <w:szCs w:val="20"/>
          <w:vertAlign w:val="superscript"/>
        </w:rPr>
        <w:t>3</w:t>
      </w:r>
      <w:r w:rsidRPr="007E0DA8">
        <w:rPr>
          <w:rFonts w:ascii="Times New Roman" w:hAnsi="Times New Roman"/>
          <w:bCs/>
          <w:sz w:val="20"/>
          <w:szCs w:val="20"/>
        </w:rPr>
        <w:t xml:space="preserve"> C-H), 1458.91 (C=C), 1354.91 (C=N), 1022.27 (C-N) and 811.44 (Ar </w:t>
      </w:r>
      <w:r w:rsidRPr="007E0DA8">
        <w:rPr>
          <w:rFonts w:ascii="Times New Roman" w:hAnsi="Times New Roman"/>
          <w:bCs/>
          <w:i/>
          <w:sz w:val="20"/>
          <w:szCs w:val="20"/>
        </w:rPr>
        <w:t>para</w:t>
      </w:r>
      <w:r w:rsidRPr="007E0DA8">
        <w:rPr>
          <w:rFonts w:ascii="Times New Roman" w:hAnsi="Times New Roman"/>
          <w:bCs/>
          <w:sz w:val="20"/>
          <w:szCs w:val="20"/>
        </w:rPr>
        <w:t>-subs.)</w:t>
      </w:r>
    </w:p>
    <w:p w:rsidR="0078083B" w:rsidRPr="007E0DA8" w:rsidRDefault="0078083B" w:rsidP="0078083B">
      <w:pPr>
        <w:spacing w:after="0" w:line="240" w:lineRule="auto"/>
        <w:jc w:val="both"/>
        <w:rPr>
          <w:rFonts w:ascii="Times New Roman" w:hAnsi="Times New Roman"/>
          <w:sz w:val="20"/>
          <w:szCs w:val="20"/>
        </w:rPr>
      </w:pPr>
    </w:p>
    <w:p w:rsidR="0078083B" w:rsidRPr="007E0DA8" w:rsidRDefault="0078083B" w:rsidP="0078083B">
      <w:pPr>
        <w:spacing w:after="0" w:line="240" w:lineRule="auto"/>
        <w:jc w:val="both"/>
        <w:rPr>
          <w:rFonts w:ascii="Times New Roman" w:hAnsi="Times New Roman"/>
          <w:sz w:val="20"/>
          <w:szCs w:val="20"/>
        </w:rPr>
      </w:pPr>
      <w:r w:rsidRPr="007E0DA8">
        <w:rPr>
          <w:rFonts w:ascii="Times New Roman" w:hAnsi="Times New Roman"/>
          <w:b/>
          <w:bCs/>
          <w:sz w:val="20"/>
          <w:szCs w:val="20"/>
        </w:rPr>
        <w:t>UV-Visible titration</w:t>
      </w:r>
    </w:p>
    <w:p w:rsidR="0078083B" w:rsidRPr="007E0DA8" w:rsidRDefault="0078083B" w:rsidP="0078083B">
      <w:pPr>
        <w:spacing w:after="0" w:line="240" w:lineRule="auto"/>
        <w:jc w:val="both"/>
        <w:rPr>
          <w:rFonts w:ascii="Times New Roman" w:hAnsi="Times New Roman"/>
          <w:sz w:val="20"/>
          <w:szCs w:val="20"/>
        </w:rPr>
      </w:pPr>
      <w:r w:rsidRPr="007E0DA8">
        <w:rPr>
          <w:rFonts w:ascii="Times New Roman" w:hAnsi="Times New Roman"/>
          <w:bCs/>
          <w:sz w:val="20"/>
          <w:szCs w:val="20"/>
        </w:rPr>
        <w:t xml:space="preserve">The interaction of ruthenium(II) complex, </w:t>
      </w:r>
      <w:r w:rsidRPr="007E0DA8">
        <w:rPr>
          <w:rFonts w:ascii="Times New Roman" w:hAnsi="Times New Roman"/>
          <w:sz w:val="20"/>
          <w:szCs w:val="20"/>
          <w:lang w:val="ms-MY"/>
        </w:rPr>
        <w:t>[Ru(dppz)</w:t>
      </w:r>
      <w:r w:rsidRPr="007E0DA8">
        <w:rPr>
          <w:rFonts w:ascii="Times New Roman" w:hAnsi="Times New Roman"/>
          <w:sz w:val="20"/>
          <w:szCs w:val="20"/>
          <w:vertAlign w:val="subscript"/>
          <w:lang w:val="ms-MY"/>
        </w:rPr>
        <w:t>2</w:t>
      </w:r>
      <w:r w:rsidRPr="007E0DA8">
        <w:rPr>
          <w:rFonts w:ascii="Times New Roman" w:hAnsi="Times New Roman"/>
          <w:sz w:val="20"/>
          <w:szCs w:val="20"/>
          <w:lang w:val="ms-MY"/>
        </w:rPr>
        <w:t>(</w:t>
      </w:r>
      <w:r w:rsidRPr="007E0DA8">
        <w:rPr>
          <w:rFonts w:ascii="Times New Roman" w:hAnsi="Times New Roman"/>
          <w:i/>
          <w:sz w:val="20"/>
          <w:szCs w:val="20"/>
          <w:lang w:val="ms-MY"/>
        </w:rPr>
        <w:t>p</w:t>
      </w:r>
      <w:r w:rsidRPr="007E0DA8">
        <w:rPr>
          <w:rFonts w:ascii="Times New Roman" w:hAnsi="Times New Roman"/>
          <w:sz w:val="20"/>
          <w:szCs w:val="20"/>
          <w:lang w:val="ms-MY"/>
        </w:rPr>
        <w:t>-MOPIP)]</w:t>
      </w:r>
      <w:r w:rsidRPr="007E0DA8">
        <w:rPr>
          <w:rFonts w:ascii="Times New Roman" w:hAnsi="Times New Roman"/>
          <w:sz w:val="20"/>
          <w:szCs w:val="20"/>
          <w:vertAlign w:val="superscript"/>
          <w:lang w:val="ms-MY"/>
        </w:rPr>
        <w:t>2+</w:t>
      </w:r>
      <w:r w:rsidRPr="007E0DA8">
        <w:rPr>
          <w:rFonts w:ascii="Times New Roman" w:hAnsi="Times New Roman"/>
          <w:bCs/>
          <w:sz w:val="20"/>
          <w:szCs w:val="20"/>
        </w:rPr>
        <w:t xml:space="preserve"> with CT-DNA was analyzed using UV-Vis spectroscopy. </w:t>
      </w:r>
      <w:r w:rsidRPr="007E0DA8">
        <w:rPr>
          <w:rFonts w:ascii="Times New Roman" w:hAnsi="Times New Roman"/>
          <w:sz w:val="20"/>
          <w:szCs w:val="20"/>
        </w:rPr>
        <w:t xml:space="preserve">The UV-Vis titration of the complex in a buffer was performed </w:t>
      </w:r>
      <w:r w:rsidRPr="007E0DA8">
        <w:rPr>
          <w:rFonts w:ascii="Times New Roman" w:hAnsi="Times New Roman"/>
          <w:bCs/>
          <w:sz w:val="20"/>
          <w:szCs w:val="20"/>
        </w:rPr>
        <w:t>at room temperature</w:t>
      </w:r>
      <w:r w:rsidRPr="007E0DA8">
        <w:rPr>
          <w:rFonts w:ascii="Times New Roman" w:hAnsi="Times New Roman"/>
          <w:sz w:val="20"/>
          <w:szCs w:val="20"/>
        </w:rPr>
        <w:t xml:space="preserve"> using a fixed concentration of the complex with increasing concentration of DNA. The concentration of the [Ru(dppz)</w:t>
      </w:r>
      <w:r w:rsidRPr="007E0DA8">
        <w:rPr>
          <w:rFonts w:ascii="Times New Roman" w:hAnsi="Times New Roman"/>
          <w:sz w:val="20"/>
          <w:szCs w:val="20"/>
          <w:vertAlign w:val="subscript"/>
        </w:rPr>
        <w:t>2</w:t>
      </w:r>
      <w:r w:rsidRPr="007E0DA8">
        <w:rPr>
          <w:rFonts w:ascii="Times New Roman" w:hAnsi="Times New Roman"/>
          <w:sz w:val="20"/>
          <w:szCs w:val="20"/>
        </w:rPr>
        <w:t>(</w:t>
      </w:r>
      <w:r w:rsidRPr="007E0DA8">
        <w:rPr>
          <w:rFonts w:ascii="Times New Roman" w:hAnsi="Times New Roman"/>
          <w:i/>
          <w:sz w:val="20"/>
          <w:szCs w:val="20"/>
        </w:rPr>
        <w:t>p</w:t>
      </w:r>
      <w:r w:rsidRPr="007E0DA8">
        <w:rPr>
          <w:rFonts w:ascii="Times New Roman" w:hAnsi="Times New Roman"/>
          <w:sz w:val="20"/>
          <w:szCs w:val="20"/>
        </w:rPr>
        <w:t>-MOPIP)]</w:t>
      </w:r>
      <w:r w:rsidRPr="007E0DA8">
        <w:rPr>
          <w:rFonts w:ascii="Times New Roman" w:hAnsi="Times New Roman"/>
          <w:sz w:val="20"/>
          <w:szCs w:val="20"/>
          <w:vertAlign w:val="superscript"/>
        </w:rPr>
        <w:t>2+</w:t>
      </w:r>
      <w:r w:rsidRPr="007E0DA8">
        <w:rPr>
          <w:rFonts w:ascii="Times New Roman" w:hAnsi="Times New Roman"/>
          <w:sz w:val="20"/>
          <w:szCs w:val="20"/>
        </w:rPr>
        <w:t xml:space="preserve"> solution was 15 μM while the concentration of DNA titrated varied from 0 to 86 μM.</w:t>
      </w:r>
      <w:r w:rsidRPr="007E0DA8">
        <w:rPr>
          <w:rFonts w:ascii="Times New Roman" w:hAnsi="Times New Roman"/>
          <w:b/>
          <w:bCs/>
          <w:sz w:val="20"/>
          <w:szCs w:val="20"/>
        </w:rPr>
        <w:t xml:space="preserve"> </w:t>
      </w:r>
      <w:r w:rsidRPr="007E0DA8">
        <w:rPr>
          <w:rFonts w:ascii="Times New Roman" w:hAnsi="Times New Roman"/>
          <w:sz w:val="20"/>
          <w:szCs w:val="20"/>
        </w:rPr>
        <w:t>The complex-DNA solution was allowed to incubate for10 minutes before the spectra were recorded. The titration processes were repeated several times until no more changes were observed in the spectra which indicated that the binding saturation was achieved. The changes in the concentration of the ruthenium(II) complex due to dilution at the end of each titration were negligible.</w:t>
      </w:r>
    </w:p>
    <w:p w:rsidR="0078083B" w:rsidRPr="007E0DA8" w:rsidRDefault="0078083B" w:rsidP="0078083B">
      <w:pPr>
        <w:spacing w:after="0" w:line="240" w:lineRule="auto"/>
        <w:jc w:val="both"/>
        <w:rPr>
          <w:rFonts w:ascii="Times New Roman" w:hAnsi="Times New Roman"/>
          <w:sz w:val="20"/>
          <w:szCs w:val="20"/>
        </w:rPr>
      </w:pPr>
    </w:p>
    <w:p w:rsidR="0078083B" w:rsidRPr="007E0DA8" w:rsidRDefault="0078083B" w:rsidP="0078083B">
      <w:pPr>
        <w:spacing w:after="0" w:line="240" w:lineRule="auto"/>
        <w:jc w:val="both"/>
        <w:rPr>
          <w:rFonts w:ascii="Times New Roman" w:hAnsi="Times New Roman"/>
          <w:sz w:val="20"/>
          <w:szCs w:val="20"/>
        </w:rPr>
      </w:pPr>
      <w:r w:rsidRPr="007E0DA8">
        <w:rPr>
          <w:rFonts w:ascii="Times New Roman" w:hAnsi="Times New Roman"/>
          <w:b/>
          <w:sz w:val="20"/>
          <w:szCs w:val="20"/>
        </w:rPr>
        <w:t>Emission titration</w:t>
      </w:r>
    </w:p>
    <w:p w:rsidR="0078083B" w:rsidRPr="007E0DA8" w:rsidRDefault="0078083B" w:rsidP="0078083B">
      <w:pPr>
        <w:spacing w:after="0" w:line="240" w:lineRule="auto"/>
        <w:jc w:val="both"/>
        <w:rPr>
          <w:rFonts w:ascii="Times New Roman" w:hAnsi="Times New Roman"/>
          <w:sz w:val="20"/>
          <w:szCs w:val="20"/>
        </w:rPr>
      </w:pPr>
      <w:r w:rsidRPr="007E0DA8">
        <w:rPr>
          <w:rFonts w:ascii="Times New Roman" w:hAnsi="Times New Roman"/>
          <w:bCs/>
          <w:sz w:val="20"/>
          <w:szCs w:val="20"/>
        </w:rPr>
        <w:t>The intrinsic fluorescence emission spectra of the complex in  Tris-buffer was carried out by using a fixed ruthenium(II) concentration to which increments of the DNA stock solution were added. Ruthenium-DNA solution was allowed to incubate for 5 minutes before the emission spectra were recorded. The excitation wavelength was set at 460 nm.</w:t>
      </w:r>
    </w:p>
    <w:p w:rsidR="0078083B" w:rsidRPr="007E0DA8" w:rsidRDefault="0078083B" w:rsidP="0078083B">
      <w:pPr>
        <w:spacing w:after="0" w:line="240" w:lineRule="auto"/>
        <w:jc w:val="both"/>
        <w:rPr>
          <w:rFonts w:ascii="Times New Roman" w:hAnsi="Times New Roman"/>
          <w:sz w:val="20"/>
          <w:szCs w:val="20"/>
        </w:rPr>
      </w:pPr>
    </w:p>
    <w:p w:rsidR="0078083B" w:rsidRPr="007E0DA8" w:rsidRDefault="0078083B" w:rsidP="0078083B">
      <w:pPr>
        <w:spacing w:after="0" w:line="240" w:lineRule="auto"/>
        <w:jc w:val="both"/>
        <w:rPr>
          <w:rFonts w:ascii="Times New Roman" w:hAnsi="Times New Roman"/>
          <w:sz w:val="20"/>
          <w:szCs w:val="20"/>
        </w:rPr>
      </w:pPr>
      <w:r w:rsidRPr="007E0DA8">
        <w:rPr>
          <w:rFonts w:ascii="Times New Roman" w:hAnsi="Times New Roman"/>
          <w:b/>
          <w:bCs/>
          <w:sz w:val="20"/>
          <w:szCs w:val="20"/>
        </w:rPr>
        <w:t>Viscosity measurements</w:t>
      </w:r>
    </w:p>
    <w:p w:rsidR="006768E9" w:rsidRPr="00F447A7" w:rsidRDefault="0078083B" w:rsidP="0078083B">
      <w:pPr>
        <w:spacing w:after="0" w:line="240" w:lineRule="auto"/>
        <w:jc w:val="both"/>
        <w:rPr>
          <w:rFonts w:ascii="Times New Roman" w:hAnsi="Times New Roman"/>
          <w:noProof/>
          <w:sz w:val="20"/>
          <w:szCs w:val="20"/>
          <w:lang w:bidi="ar-SA"/>
        </w:rPr>
      </w:pPr>
      <w:r w:rsidRPr="007E0DA8">
        <w:rPr>
          <w:rFonts w:ascii="Times New Roman" w:hAnsi="Times New Roman"/>
          <w:bCs/>
          <w:sz w:val="20"/>
          <w:szCs w:val="20"/>
        </w:rPr>
        <w:t xml:space="preserve">Viscosity measurements were carried out with an Cannon Flask viscometer, suspended vertically and immersed in a water bath with a constant temperature of 25 ̊C. The flow time was measured with a digital stopwatch and each sample was tested three times to obtain the average flow time. Data were represented as </w:t>
      </w:r>
      <w:r w:rsidRPr="007E0DA8">
        <w:rPr>
          <w:rFonts w:ascii="Times New Roman" w:hAnsi="Times New Roman"/>
          <w:sz w:val="20"/>
          <w:szCs w:val="20"/>
        </w:rPr>
        <w:t>(</w:t>
      </w:r>
      <w:r w:rsidRPr="007E0DA8">
        <w:rPr>
          <w:rFonts w:ascii="Times New Roman" w:hAnsi="Times New Roman"/>
          <w:iCs/>
          <w:sz w:val="20"/>
          <w:szCs w:val="20"/>
        </w:rPr>
        <w:t>η</w:t>
      </w:r>
      <w:r w:rsidRPr="007E0DA8">
        <w:rPr>
          <w:rFonts w:ascii="Times New Roman" w:hAnsi="Times New Roman"/>
          <w:sz w:val="20"/>
          <w:szCs w:val="20"/>
        </w:rPr>
        <w:t>/</w:t>
      </w:r>
      <w:r w:rsidRPr="007E0DA8">
        <w:rPr>
          <w:rFonts w:ascii="Times New Roman" w:hAnsi="Times New Roman"/>
          <w:iCs/>
          <w:sz w:val="20"/>
          <w:szCs w:val="20"/>
        </w:rPr>
        <w:t>η</w:t>
      </w:r>
      <w:r w:rsidRPr="007E0DA8">
        <w:rPr>
          <w:rFonts w:ascii="Times New Roman" w:hAnsi="Times New Roman"/>
          <w:bCs/>
          <w:sz w:val="20"/>
          <w:szCs w:val="20"/>
          <w:vertAlign w:val="subscript"/>
        </w:rPr>
        <w:t>0</w:t>
      </w:r>
      <w:r w:rsidRPr="007E0DA8">
        <w:rPr>
          <w:rFonts w:ascii="Times New Roman" w:hAnsi="Times New Roman"/>
          <w:sz w:val="20"/>
          <w:szCs w:val="20"/>
        </w:rPr>
        <w:t>)</w:t>
      </w:r>
      <w:r w:rsidRPr="007E0DA8">
        <w:rPr>
          <w:rFonts w:ascii="Times New Roman" w:hAnsi="Times New Roman"/>
          <w:bCs/>
          <w:sz w:val="20"/>
          <w:szCs w:val="20"/>
          <w:vertAlign w:val="superscript"/>
        </w:rPr>
        <w:t>1/3</w:t>
      </w:r>
      <w:r w:rsidRPr="007E0DA8">
        <w:rPr>
          <w:rFonts w:ascii="Times New Roman" w:hAnsi="Times New Roman"/>
          <w:bCs/>
          <w:sz w:val="20"/>
          <w:szCs w:val="20"/>
        </w:rPr>
        <w:t xml:space="preserve"> </w:t>
      </w:r>
      <w:r w:rsidRPr="007E0DA8">
        <w:rPr>
          <w:rFonts w:ascii="Times New Roman" w:hAnsi="Times New Roman"/>
          <w:bCs/>
          <w:i/>
          <w:sz w:val="20"/>
          <w:szCs w:val="20"/>
        </w:rPr>
        <w:t xml:space="preserve">versus </w:t>
      </w:r>
      <w:r w:rsidRPr="007E0DA8">
        <w:rPr>
          <w:rFonts w:ascii="Times New Roman" w:hAnsi="Times New Roman"/>
          <w:bCs/>
          <w:sz w:val="20"/>
          <w:szCs w:val="20"/>
        </w:rPr>
        <w:t xml:space="preserve">binding ratio, 1/R where </w:t>
      </w:r>
      <w:r w:rsidRPr="007E0DA8">
        <w:rPr>
          <w:rFonts w:ascii="Times New Roman" w:hAnsi="Times New Roman"/>
          <w:iCs/>
          <w:sz w:val="20"/>
          <w:szCs w:val="20"/>
        </w:rPr>
        <w:t>η</w:t>
      </w:r>
      <w:r w:rsidRPr="007E0DA8">
        <w:rPr>
          <w:rFonts w:ascii="Times New Roman" w:hAnsi="Times New Roman"/>
          <w:i/>
          <w:iCs/>
          <w:sz w:val="20"/>
          <w:szCs w:val="20"/>
        </w:rPr>
        <w:t xml:space="preserve"> </w:t>
      </w:r>
      <w:r w:rsidRPr="007E0DA8">
        <w:rPr>
          <w:rFonts w:ascii="Times New Roman" w:hAnsi="Times New Roman"/>
          <w:iCs/>
          <w:sz w:val="20"/>
          <w:szCs w:val="20"/>
        </w:rPr>
        <w:t xml:space="preserve">is the viscosity of DNA in the presence of the complex. Specific viscosity values were calculated by the equation </w:t>
      </w:r>
      <w:r w:rsidRPr="007E0DA8">
        <w:rPr>
          <w:rFonts w:ascii="Times New Roman" w:hAnsi="Times New Roman"/>
          <w:sz w:val="20"/>
          <w:szCs w:val="20"/>
        </w:rPr>
        <w:t xml:space="preserve">η = (t </w:t>
      </w:r>
      <w:r w:rsidRPr="007E0DA8">
        <w:rPr>
          <w:rFonts w:ascii="Times New Roman" w:eastAsia="AdvOT8608a8d1+22" w:hAnsi="Times New Roman"/>
          <w:sz w:val="20"/>
          <w:szCs w:val="20"/>
        </w:rPr>
        <w:t xml:space="preserve">− </w:t>
      </w:r>
      <w:r w:rsidRPr="007E0DA8">
        <w:rPr>
          <w:rFonts w:ascii="Times New Roman" w:hAnsi="Times New Roman"/>
          <w:sz w:val="20"/>
          <w:szCs w:val="20"/>
        </w:rPr>
        <w:t>t</w:t>
      </w:r>
      <w:r w:rsidRPr="007E0DA8">
        <w:rPr>
          <w:rFonts w:ascii="Times New Roman" w:hAnsi="Times New Roman"/>
          <w:sz w:val="20"/>
          <w:szCs w:val="20"/>
          <w:vertAlign w:val="subscript"/>
        </w:rPr>
        <w:t>0</w:t>
      </w:r>
      <w:r w:rsidRPr="007E0DA8">
        <w:rPr>
          <w:rFonts w:ascii="Times New Roman" w:hAnsi="Times New Roman"/>
          <w:sz w:val="20"/>
          <w:szCs w:val="20"/>
        </w:rPr>
        <w:t>)/t</w:t>
      </w:r>
      <w:r w:rsidRPr="007E0DA8">
        <w:rPr>
          <w:rFonts w:ascii="Times New Roman" w:hAnsi="Times New Roman"/>
          <w:sz w:val="20"/>
          <w:szCs w:val="20"/>
          <w:vertAlign w:val="subscript"/>
        </w:rPr>
        <w:t>0</w:t>
      </w:r>
      <w:r w:rsidRPr="007E0DA8">
        <w:rPr>
          <w:rFonts w:ascii="Times New Roman" w:hAnsi="Times New Roman"/>
          <w:sz w:val="20"/>
          <w:szCs w:val="20"/>
        </w:rPr>
        <w:t>, where t and t</w:t>
      </w:r>
      <w:r w:rsidRPr="007E0DA8">
        <w:rPr>
          <w:rFonts w:ascii="Times New Roman" w:hAnsi="Times New Roman"/>
          <w:sz w:val="20"/>
          <w:szCs w:val="20"/>
          <w:vertAlign w:val="subscript"/>
        </w:rPr>
        <w:t>0</w:t>
      </w:r>
      <w:r w:rsidRPr="007E0DA8">
        <w:rPr>
          <w:rFonts w:ascii="Times New Roman" w:hAnsi="Times New Roman"/>
          <w:sz w:val="20"/>
          <w:szCs w:val="20"/>
        </w:rPr>
        <w:t xml:space="preserve"> represent flow time of the DNA solution and the blank buffer, respectively.</w:t>
      </w:r>
    </w:p>
    <w:p w:rsidR="0078083B" w:rsidRDefault="0078083B" w:rsidP="00F447A7">
      <w:pPr>
        <w:spacing w:after="0" w:line="240" w:lineRule="auto"/>
        <w:jc w:val="center"/>
        <w:rPr>
          <w:rFonts w:ascii="Times New Roman" w:hAnsi="Times New Roman"/>
          <w:b/>
          <w:noProof/>
          <w:sz w:val="20"/>
          <w:szCs w:val="20"/>
          <w:lang w:bidi="ar-SA"/>
        </w:rPr>
      </w:pPr>
    </w:p>
    <w:p w:rsidR="006768E9"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78083B" w:rsidRPr="007E0DA8" w:rsidRDefault="0078083B" w:rsidP="0078083B">
      <w:pPr>
        <w:spacing w:after="0" w:line="240" w:lineRule="auto"/>
        <w:jc w:val="both"/>
        <w:rPr>
          <w:rFonts w:ascii="Times New Roman" w:hAnsi="Times New Roman"/>
          <w:sz w:val="20"/>
          <w:szCs w:val="20"/>
        </w:rPr>
      </w:pPr>
      <w:r w:rsidRPr="007E0DA8">
        <w:rPr>
          <w:rFonts w:ascii="Times New Roman" w:hAnsi="Times New Roman"/>
          <w:sz w:val="20"/>
          <w:szCs w:val="20"/>
        </w:rPr>
        <w:t>The reaction of [Ru(dppz)</w:t>
      </w:r>
      <w:r w:rsidRPr="007E0DA8">
        <w:rPr>
          <w:rFonts w:ascii="Times New Roman" w:hAnsi="Times New Roman"/>
          <w:sz w:val="20"/>
          <w:szCs w:val="20"/>
          <w:vertAlign w:val="subscript"/>
        </w:rPr>
        <w:t>2</w:t>
      </w:r>
      <w:r w:rsidRPr="007E0DA8">
        <w:rPr>
          <w:rFonts w:ascii="Times New Roman" w:hAnsi="Times New Roman"/>
          <w:sz w:val="20"/>
          <w:szCs w:val="20"/>
        </w:rPr>
        <w:t>Cl</w:t>
      </w:r>
      <w:r w:rsidRPr="007E0DA8">
        <w:rPr>
          <w:rFonts w:ascii="Times New Roman" w:hAnsi="Times New Roman"/>
          <w:sz w:val="20"/>
          <w:szCs w:val="20"/>
          <w:vertAlign w:val="subscript"/>
        </w:rPr>
        <w:t>2</w:t>
      </w:r>
      <w:r w:rsidRPr="007E0DA8">
        <w:rPr>
          <w:rFonts w:ascii="Times New Roman" w:hAnsi="Times New Roman"/>
          <w:sz w:val="20"/>
          <w:szCs w:val="20"/>
        </w:rPr>
        <w:t xml:space="preserve">] with </w:t>
      </w:r>
      <w:r w:rsidRPr="007E0DA8">
        <w:rPr>
          <w:rFonts w:ascii="Times New Roman" w:hAnsi="Times New Roman"/>
          <w:i/>
          <w:sz w:val="20"/>
          <w:szCs w:val="20"/>
        </w:rPr>
        <w:t>p</w:t>
      </w:r>
      <w:r w:rsidRPr="007E0DA8">
        <w:rPr>
          <w:rFonts w:ascii="Times New Roman" w:hAnsi="Times New Roman"/>
          <w:sz w:val="20"/>
          <w:szCs w:val="20"/>
        </w:rPr>
        <w:t>-MOPIP in a ratio 1:1 treated with potassium fluorophosphate resulted in formation of [Ru(dppz)</w:t>
      </w:r>
      <w:r w:rsidRPr="007E0DA8">
        <w:rPr>
          <w:rFonts w:ascii="Times New Roman" w:hAnsi="Times New Roman"/>
          <w:sz w:val="20"/>
          <w:szCs w:val="20"/>
          <w:vertAlign w:val="subscript"/>
        </w:rPr>
        <w:t>2</w:t>
      </w:r>
      <w:r w:rsidRPr="007E0DA8">
        <w:rPr>
          <w:rFonts w:ascii="Times New Roman" w:hAnsi="Times New Roman"/>
          <w:sz w:val="20"/>
          <w:szCs w:val="20"/>
        </w:rPr>
        <w:t>p-MOPIP]</w:t>
      </w:r>
      <w:r w:rsidRPr="007E0DA8">
        <w:rPr>
          <w:rFonts w:ascii="Times New Roman" w:hAnsi="Times New Roman"/>
          <w:sz w:val="20"/>
          <w:szCs w:val="20"/>
          <w:vertAlign w:val="superscript"/>
        </w:rPr>
        <w:t>2+</w:t>
      </w:r>
      <w:r w:rsidRPr="007E0DA8">
        <w:rPr>
          <w:rFonts w:ascii="Times New Roman" w:hAnsi="Times New Roman"/>
          <w:sz w:val="20"/>
          <w:szCs w:val="20"/>
        </w:rPr>
        <w:t xml:space="preserve"> in PF</w:t>
      </w:r>
      <w:r w:rsidRPr="007E0DA8">
        <w:rPr>
          <w:rFonts w:ascii="Times New Roman" w:hAnsi="Times New Roman"/>
          <w:sz w:val="20"/>
          <w:szCs w:val="20"/>
          <w:vertAlign w:val="subscript"/>
        </w:rPr>
        <w:t>6</w:t>
      </w:r>
      <w:r w:rsidRPr="007E0DA8">
        <w:rPr>
          <w:rFonts w:ascii="Times New Roman" w:hAnsi="Times New Roman"/>
          <w:sz w:val="20"/>
          <w:szCs w:val="20"/>
        </w:rPr>
        <w:t xml:space="preserve"> salt (Scheme 1). The purified complex was obtained as an orange-red fine solid with 62.5% yield. Conversion to chloride salts was done with the treatment of the complex in acetonitrile solution with tetra-</w:t>
      </w:r>
      <w:r w:rsidRPr="007E0DA8">
        <w:rPr>
          <w:rFonts w:ascii="Times New Roman" w:hAnsi="Times New Roman"/>
          <w:i/>
          <w:sz w:val="20"/>
          <w:szCs w:val="20"/>
        </w:rPr>
        <w:t>N</w:t>
      </w:r>
      <w:r w:rsidRPr="007E0DA8">
        <w:rPr>
          <w:rFonts w:ascii="Times New Roman" w:hAnsi="Times New Roman"/>
          <w:sz w:val="20"/>
          <w:szCs w:val="20"/>
        </w:rPr>
        <w:t>-butylammoniumchloride. The complex in PF</w:t>
      </w:r>
      <w:r w:rsidRPr="007E0DA8">
        <w:rPr>
          <w:rFonts w:ascii="Times New Roman" w:hAnsi="Times New Roman"/>
          <w:sz w:val="20"/>
          <w:szCs w:val="20"/>
          <w:vertAlign w:val="subscript"/>
        </w:rPr>
        <w:t>6</w:t>
      </w:r>
      <w:r w:rsidRPr="007E0DA8">
        <w:rPr>
          <w:rFonts w:ascii="Times New Roman" w:hAnsi="Times New Roman"/>
          <w:sz w:val="20"/>
          <w:szCs w:val="20"/>
        </w:rPr>
        <w:t xml:space="preserve"> salt was easily soluble in acetonitrile while as a chloride salt, it was soluble in water. </w:t>
      </w:r>
    </w:p>
    <w:p w:rsidR="0078083B" w:rsidRDefault="0078083B" w:rsidP="0078083B">
      <w:pPr>
        <w:spacing w:after="0" w:line="240" w:lineRule="auto"/>
        <w:jc w:val="both"/>
        <w:rPr>
          <w:rFonts w:ascii="Times New Roman" w:hAnsi="Times New Roman"/>
          <w:noProof/>
          <w:sz w:val="20"/>
          <w:szCs w:val="20"/>
          <w:lang w:bidi="ar-SA"/>
        </w:rPr>
      </w:pPr>
    </w:p>
    <w:p w:rsidR="0078083B" w:rsidRPr="0078083B" w:rsidRDefault="0078083B" w:rsidP="0078083B">
      <w:pPr>
        <w:spacing w:after="0" w:line="240" w:lineRule="auto"/>
        <w:jc w:val="both"/>
        <w:rPr>
          <w:rFonts w:ascii="Times New Roman" w:hAnsi="Times New Roman"/>
          <w:noProof/>
          <w:sz w:val="20"/>
          <w:szCs w:val="20"/>
          <w:lang w:bidi="ar-SA"/>
        </w:rPr>
      </w:pPr>
    </w:p>
    <w:p w:rsidR="0078083B" w:rsidRPr="007E0DA8" w:rsidRDefault="0078083B" w:rsidP="0078083B">
      <w:pPr>
        <w:spacing w:line="240" w:lineRule="auto"/>
        <w:jc w:val="center"/>
        <w:rPr>
          <w:rFonts w:ascii="Times New Roman" w:hAnsi="Times New Roman"/>
          <w:b/>
          <w:sz w:val="20"/>
          <w:szCs w:val="20"/>
        </w:rPr>
      </w:pPr>
      <w:r w:rsidRPr="007E0DA8">
        <w:object w:dxaOrig="7965" w:dyaOrig="4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3.85pt;height:176.25pt" o:ole="">
            <v:imagedata r:id="rId11" o:title=""/>
          </v:shape>
          <o:OLEObject Type="Embed" ProgID="MDLDrawOLE.MDLDrawObject.1" ShapeID="_x0000_i1025" DrawAspect="Content" ObjectID="_1529906965" r:id="rId12">
            <o:FieldCodes>\s</o:FieldCodes>
          </o:OLEObject>
        </w:object>
      </w:r>
    </w:p>
    <w:p w:rsidR="0078083B" w:rsidRPr="007E0DA8" w:rsidRDefault="0078083B" w:rsidP="0078083B">
      <w:pPr>
        <w:spacing w:after="0" w:line="240" w:lineRule="auto"/>
        <w:jc w:val="center"/>
        <w:rPr>
          <w:rFonts w:ascii="Times New Roman" w:hAnsi="Times New Roman"/>
          <w:sz w:val="20"/>
          <w:szCs w:val="20"/>
          <w:vertAlign w:val="superscript"/>
        </w:rPr>
      </w:pPr>
      <w:r w:rsidRPr="007E0DA8">
        <w:rPr>
          <w:rFonts w:ascii="Times New Roman" w:hAnsi="Times New Roman"/>
          <w:sz w:val="20"/>
          <w:szCs w:val="20"/>
        </w:rPr>
        <w:t xml:space="preserve">Scheme 1. </w:t>
      </w:r>
      <w:r>
        <w:rPr>
          <w:rFonts w:ascii="Times New Roman" w:hAnsi="Times New Roman"/>
          <w:sz w:val="20"/>
          <w:szCs w:val="20"/>
        </w:rPr>
        <w:t xml:space="preserve"> </w:t>
      </w:r>
      <w:r w:rsidRPr="007E0DA8">
        <w:rPr>
          <w:rFonts w:ascii="Times New Roman" w:hAnsi="Times New Roman"/>
          <w:sz w:val="20"/>
          <w:szCs w:val="20"/>
        </w:rPr>
        <w:t>Preparation of [Ru(dppz)</w:t>
      </w:r>
      <w:r w:rsidRPr="007E0DA8">
        <w:rPr>
          <w:rFonts w:ascii="Times New Roman" w:hAnsi="Times New Roman"/>
          <w:sz w:val="20"/>
          <w:szCs w:val="20"/>
          <w:vertAlign w:val="subscript"/>
        </w:rPr>
        <w:t>2</w:t>
      </w:r>
      <w:r w:rsidRPr="007E0DA8">
        <w:rPr>
          <w:rFonts w:ascii="Times New Roman" w:hAnsi="Times New Roman"/>
          <w:i/>
          <w:sz w:val="20"/>
          <w:szCs w:val="20"/>
        </w:rPr>
        <w:t>p</w:t>
      </w:r>
      <w:r w:rsidRPr="007E0DA8">
        <w:rPr>
          <w:rFonts w:ascii="Times New Roman" w:hAnsi="Times New Roman"/>
          <w:sz w:val="20"/>
          <w:szCs w:val="20"/>
        </w:rPr>
        <w:t>-MOPIP]</w:t>
      </w:r>
      <w:r w:rsidRPr="007E0DA8">
        <w:rPr>
          <w:rFonts w:ascii="Times New Roman" w:hAnsi="Times New Roman"/>
          <w:sz w:val="20"/>
          <w:szCs w:val="20"/>
          <w:vertAlign w:val="superscript"/>
        </w:rPr>
        <w:t>2+</w:t>
      </w:r>
    </w:p>
    <w:p w:rsidR="0078083B" w:rsidRDefault="0078083B" w:rsidP="0078083B">
      <w:pPr>
        <w:spacing w:after="0" w:line="240" w:lineRule="auto"/>
        <w:jc w:val="both"/>
        <w:rPr>
          <w:rFonts w:ascii="Times New Roman" w:hAnsi="Times New Roman"/>
          <w:sz w:val="20"/>
          <w:szCs w:val="20"/>
        </w:rPr>
      </w:pPr>
    </w:p>
    <w:p w:rsidR="0078083B" w:rsidRPr="007E0DA8" w:rsidRDefault="0078083B" w:rsidP="0078083B">
      <w:pPr>
        <w:spacing w:after="0" w:line="240" w:lineRule="auto"/>
        <w:jc w:val="both"/>
        <w:rPr>
          <w:rFonts w:ascii="Times New Roman" w:hAnsi="Times New Roman"/>
          <w:sz w:val="20"/>
          <w:szCs w:val="20"/>
        </w:rPr>
      </w:pPr>
    </w:p>
    <w:p w:rsidR="0078083B" w:rsidRDefault="0078083B" w:rsidP="0078083B">
      <w:pPr>
        <w:spacing w:after="0" w:line="240" w:lineRule="auto"/>
        <w:jc w:val="both"/>
        <w:rPr>
          <w:rFonts w:ascii="Times New Roman" w:hAnsi="Times New Roman"/>
          <w:sz w:val="20"/>
          <w:szCs w:val="20"/>
        </w:rPr>
      </w:pPr>
      <w:r w:rsidRPr="007E0DA8">
        <w:rPr>
          <w:rFonts w:ascii="Times New Roman" w:hAnsi="Times New Roman"/>
          <w:bCs/>
          <w:sz w:val="20"/>
          <w:szCs w:val="20"/>
        </w:rPr>
        <w:t xml:space="preserve">Electrospray ionization mass spectrometry (ESI-MS) in acetonitrile showed a peak at </w:t>
      </w:r>
      <w:r w:rsidRPr="007E0DA8">
        <w:rPr>
          <w:rFonts w:ascii="Times New Roman" w:hAnsi="Times New Roman"/>
          <w:bCs/>
          <w:i/>
          <w:sz w:val="20"/>
          <w:szCs w:val="20"/>
        </w:rPr>
        <w:t>m/z</w:t>
      </w:r>
      <w:r w:rsidRPr="007E0DA8">
        <w:rPr>
          <w:rFonts w:ascii="Times New Roman" w:hAnsi="Times New Roman"/>
          <w:bCs/>
          <w:sz w:val="20"/>
          <w:szCs w:val="20"/>
        </w:rPr>
        <w:t xml:space="preserve"> 1136.9 for [M</w:t>
      </w:r>
      <w:r w:rsidRPr="007E0DA8">
        <w:rPr>
          <w:rFonts w:ascii="Times New Roman" w:hAnsi="Times New Roman"/>
          <w:bCs/>
          <w:sz w:val="20"/>
          <w:szCs w:val="20"/>
          <w:vertAlign w:val="superscript"/>
        </w:rPr>
        <w:t>+</w:t>
      </w:r>
      <w:r w:rsidRPr="007E0DA8">
        <w:rPr>
          <w:rFonts w:ascii="Times New Roman" w:hAnsi="Times New Roman"/>
          <w:bCs/>
          <w:sz w:val="20"/>
          <w:szCs w:val="20"/>
        </w:rPr>
        <w:t xml:space="preserve">] while the intense peak at </w:t>
      </w:r>
      <w:r w:rsidRPr="007E0DA8">
        <w:rPr>
          <w:rFonts w:ascii="Times New Roman" w:hAnsi="Times New Roman"/>
          <w:bCs/>
          <w:i/>
          <w:sz w:val="20"/>
          <w:szCs w:val="20"/>
        </w:rPr>
        <w:t>m/z</w:t>
      </w:r>
      <w:r w:rsidRPr="007E0DA8">
        <w:rPr>
          <w:rFonts w:ascii="Times New Roman" w:hAnsi="Times New Roman"/>
          <w:bCs/>
          <w:sz w:val="20"/>
          <w:szCs w:val="20"/>
        </w:rPr>
        <w:t xml:space="preserve"> 496.1 served as the base peak for [M</w:t>
      </w:r>
      <w:r w:rsidRPr="007E0DA8">
        <w:rPr>
          <w:rFonts w:ascii="Times New Roman" w:hAnsi="Times New Roman"/>
          <w:bCs/>
          <w:sz w:val="20"/>
          <w:szCs w:val="20"/>
          <w:vertAlign w:val="superscript"/>
        </w:rPr>
        <w:t>2+</w:t>
      </w:r>
      <w:r w:rsidRPr="007E0DA8">
        <w:rPr>
          <w:rFonts w:ascii="Times New Roman" w:hAnsi="Times New Roman"/>
          <w:bCs/>
          <w:sz w:val="20"/>
          <w:szCs w:val="20"/>
        </w:rPr>
        <w:t xml:space="preserve">]. The </w:t>
      </w:r>
      <w:r w:rsidRPr="007E0DA8">
        <w:rPr>
          <w:rFonts w:ascii="Times New Roman" w:hAnsi="Times New Roman"/>
          <w:bCs/>
          <w:sz w:val="20"/>
          <w:szCs w:val="20"/>
          <w:vertAlign w:val="superscript"/>
        </w:rPr>
        <w:t>1</w:t>
      </w:r>
      <w:r w:rsidRPr="007E0DA8">
        <w:rPr>
          <w:rFonts w:ascii="Times New Roman" w:hAnsi="Times New Roman"/>
          <w:bCs/>
          <w:sz w:val="20"/>
          <w:szCs w:val="20"/>
        </w:rPr>
        <w:t xml:space="preserve">H NMR spectrum of </w:t>
      </w:r>
      <w:r w:rsidRPr="007E0DA8">
        <w:rPr>
          <w:rFonts w:ascii="Times New Roman" w:hAnsi="Times New Roman"/>
          <w:sz w:val="20"/>
          <w:szCs w:val="20"/>
        </w:rPr>
        <w:t>[Ru(dppz)</w:t>
      </w:r>
      <w:r w:rsidRPr="007E0DA8">
        <w:rPr>
          <w:rFonts w:ascii="Times New Roman" w:hAnsi="Times New Roman"/>
          <w:sz w:val="20"/>
          <w:szCs w:val="20"/>
          <w:vertAlign w:val="subscript"/>
        </w:rPr>
        <w:t>2</w:t>
      </w:r>
      <w:r w:rsidRPr="007E0DA8">
        <w:rPr>
          <w:rFonts w:ascii="Times New Roman" w:hAnsi="Times New Roman"/>
          <w:sz w:val="20"/>
          <w:szCs w:val="20"/>
        </w:rPr>
        <w:t>p-MOPIP]</w:t>
      </w:r>
      <w:r w:rsidRPr="007E0DA8">
        <w:rPr>
          <w:rFonts w:ascii="Times New Roman" w:hAnsi="Times New Roman"/>
          <w:sz w:val="20"/>
          <w:szCs w:val="20"/>
          <w:vertAlign w:val="superscript"/>
        </w:rPr>
        <w:t>2+</w:t>
      </w:r>
      <w:r w:rsidRPr="007E0DA8">
        <w:rPr>
          <w:rFonts w:ascii="Times New Roman" w:hAnsi="Times New Roman"/>
          <w:sz w:val="20"/>
          <w:szCs w:val="20"/>
        </w:rPr>
        <w:t xml:space="preserve"> (Figure 1) in deuterated acetonitrile were properly defined and integrated. There are nine signals which corresponded to the protons of dppz and </w:t>
      </w:r>
      <w:r w:rsidRPr="007E0DA8">
        <w:rPr>
          <w:rFonts w:ascii="Times New Roman" w:hAnsi="Times New Roman"/>
          <w:i/>
          <w:sz w:val="20"/>
          <w:szCs w:val="20"/>
        </w:rPr>
        <w:t>p</w:t>
      </w:r>
      <w:r w:rsidRPr="007E0DA8">
        <w:rPr>
          <w:rFonts w:ascii="Times New Roman" w:hAnsi="Times New Roman"/>
          <w:sz w:val="20"/>
          <w:szCs w:val="20"/>
        </w:rPr>
        <w:t xml:space="preserve">-MOPIP ligands in the complex. The resonance at 9.65 ppm corresponded to the proton attached to the carbon adjacent to a coordinated nitrogen atom in the aromatic ring while the proton attached to the neighboring oxygen atom was shielded at 7.20 ppm. The proton signal for the methyl group was observed at 3.88 ppm as a singlet peak. Unfortunately, the signal that corresponded to the proton directly attached to nitrogen atom in </w:t>
      </w:r>
      <w:r w:rsidRPr="007E0DA8">
        <w:rPr>
          <w:rFonts w:ascii="Times New Roman" w:hAnsi="Times New Roman"/>
          <w:i/>
          <w:sz w:val="20"/>
          <w:szCs w:val="20"/>
        </w:rPr>
        <w:t>p</w:t>
      </w:r>
      <w:r w:rsidRPr="007E0DA8">
        <w:rPr>
          <w:rFonts w:ascii="Times New Roman" w:hAnsi="Times New Roman"/>
          <w:sz w:val="20"/>
          <w:szCs w:val="20"/>
        </w:rPr>
        <w:t xml:space="preserve">-MOPIP was not observed in the spectrum, probably due to fast exchange chemistry of the active proton in the imidazole ring or it was obscured by the nitrogen quadrapole broadening property </w:t>
      </w:r>
      <w:r w:rsidRPr="007E0DA8">
        <w:rPr>
          <w:rFonts w:ascii="Times New Roman" w:hAnsi="Times New Roman"/>
          <w:sz w:val="20"/>
          <w:szCs w:val="20"/>
        </w:rPr>
        <w:fldChar w:fldCharType="begin" w:fldLock="1"/>
      </w:r>
      <w:r w:rsidRPr="007E0DA8">
        <w:rPr>
          <w:rFonts w:ascii="Times New Roman" w:hAnsi="Times New Roman"/>
          <w:sz w:val="20"/>
          <w:szCs w:val="20"/>
        </w:rPr>
        <w:instrText>ADDIN CSL_CITATION { "citationItems" : [ { "id" : "ITEM-1", "itemData" : { "DOI" : "10.1016/j.ejmech.2013.04.006", "ISSN" : "0223-5234", "author" : [ { "dropping-particle" : "", "family" : "Devi", "given" : "C Shobha", "non-dropping-particle" : "", "parse-names" : false, "suffix" : "" }, { "dropping-particle" : "", "family" : "Kumar", "given" : "D Anil", "non-dropping-particle" : "", "parse-names" : false, "suffix" : "" }, { "dropping-particle" : "", "family" : "Singh", "given" : "Surya S", "non-dropping-particle" : "", "parse-names" : false, "suffix" : "" }, { "dropping-particle" : "", "family" : "Gabra", "given" : "Nazar", "non-dropping-particle" : "", "parse-names" : false, "suffix" : "" }, { "dropping-particle" : "", "family" : "Deepika", "given" : "N", "non-dropping-particle" : "", "parse-names" : false, "suffix" : "" }, { "dropping-particle" : "", "family" : "Kumar", "given" : "Y Praveen", "non-dropping-particle" : "", "parse-names" : false, "suffix" : "" }, { "dropping-particle" : "", "family" : "Satyanarayana", "given" : "S", "non-dropping-particle" : "", "parse-names" : false, "suffix" : "" } ], "container-title" : "European Journal of Medicinal Chemistry", "id" : "ITEM-1", "issued" : { "date-parts" : [ [ "2013" ] ] }, "page" : "410-421", "publisher" : "Elsevier Masson SAS", "title" : "European Journal of Medicinal Chemistry Synthesis , interaction with DNA , cytotoxicity , cell cycle arrest and apoptotic inducing properties of ruthenium ( II ) molecular \u201c light switch \u201d complexes", "type" : "article-journal", "volume" : "64" }, "uris" : [ "http://www.mendeley.com/documents/?uuid=dd2d4128-17e9-4007-912a-ecea70f6e2aa" ] } ], "mendeley" : { "formattedCitation" : "[12]", "plainTextFormattedCitation" : "[12]", "previouslyFormattedCitation" : "[12]" }, "properties" : { "noteIndex" : 0 }, "schema" : "https://github.com/citation-style-language/schema/raw/master/csl-citation.json" }</w:instrText>
      </w:r>
      <w:r w:rsidRPr="007E0DA8">
        <w:rPr>
          <w:rFonts w:ascii="Times New Roman" w:hAnsi="Times New Roman"/>
          <w:sz w:val="20"/>
          <w:szCs w:val="20"/>
        </w:rPr>
        <w:fldChar w:fldCharType="separate"/>
      </w:r>
      <w:r w:rsidRPr="007E0DA8">
        <w:rPr>
          <w:rFonts w:ascii="Times New Roman" w:hAnsi="Times New Roman"/>
          <w:noProof/>
          <w:sz w:val="20"/>
          <w:szCs w:val="20"/>
        </w:rPr>
        <w:t>[12]</w:t>
      </w:r>
      <w:r w:rsidRPr="007E0DA8">
        <w:rPr>
          <w:rFonts w:ascii="Times New Roman" w:hAnsi="Times New Roman"/>
          <w:sz w:val="20"/>
          <w:szCs w:val="20"/>
        </w:rPr>
        <w:fldChar w:fldCharType="end"/>
      </w:r>
      <w:r w:rsidRPr="007E0DA8">
        <w:rPr>
          <w:rFonts w:ascii="Times New Roman" w:hAnsi="Times New Roman"/>
          <w:sz w:val="20"/>
          <w:szCs w:val="20"/>
        </w:rPr>
        <w:t xml:space="preserve">. However, the presence of NH was confirmed by the IR spectrum. </w:t>
      </w:r>
    </w:p>
    <w:p w:rsidR="0078083B" w:rsidRDefault="0078083B" w:rsidP="0078083B">
      <w:pPr>
        <w:spacing w:after="0" w:line="240" w:lineRule="auto"/>
        <w:jc w:val="both"/>
        <w:rPr>
          <w:rFonts w:ascii="Times New Roman" w:hAnsi="Times New Roman"/>
          <w:sz w:val="20"/>
          <w:szCs w:val="20"/>
        </w:rPr>
      </w:pPr>
    </w:p>
    <w:p w:rsidR="0078083B" w:rsidRPr="007E0DA8" w:rsidRDefault="0078083B" w:rsidP="00B13C14">
      <w:pPr>
        <w:spacing w:after="0" w:line="240" w:lineRule="auto"/>
        <w:rPr>
          <w:rFonts w:ascii="Times New Roman" w:hAnsi="Times New Roman"/>
          <w:sz w:val="20"/>
          <w:szCs w:val="20"/>
        </w:rPr>
      </w:pPr>
    </w:p>
    <w:p w:rsidR="0078083B" w:rsidRPr="007E0DA8" w:rsidRDefault="0078083B" w:rsidP="0078083B">
      <w:pPr>
        <w:spacing w:after="0" w:line="240" w:lineRule="auto"/>
        <w:jc w:val="center"/>
        <w:rPr>
          <w:rFonts w:ascii="Times New Roman" w:hAnsi="Times New Roman"/>
          <w:sz w:val="20"/>
          <w:szCs w:val="20"/>
        </w:rPr>
      </w:pPr>
      <w:r w:rsidRPr="007E0DA8">
        <w:rPr>
          <w:rFonts w:ascii="Times New Roman" w:hAnsi="Times New Roman"/>
          <w:noProof/>
          <w:sz w:val="20"/>
          <w:szCs w:val="20"/>
          <w:lang w:bidi="ar-SA"/>
        </w:rPr>
        <w:drawing>
          <wp:inline distT="0" distB="0" distL="0" distR="0" wp14:anchorId="0A53DF67" wp14:editId="4EAE388D">
            <wp:extent cx="4778734" cy="2329349"/>
            <wp:effectExtent l="19050" t="19050" r="22225" b="139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78085" cy="2329033"/>
                    </a:xfrm>
                    <a:prstGeom prst="rect">
                      <a:avLst/>
                    </a:prstGeom>
                    <a:noFill/>
                    <a:ln>
                      <a:solidFill>
                        <a:schemeClr val="tx1"/>
                      </a:solidFill>
                    </a:ln>
                  </pic:spPr>
                </pic:pic>
              </a:graphicData>
            </a:graphic>
          </wp:inline>
        </w:drawing>
      </w:r>
    </w:p>
    <w:p w:rsidR="0078083B" w:rsidRPr="007E0DA8" w:rsidRDefault="0078083B" w:rsidP="0078083B">
      <w:pPr>
        <w:spacing w:after="0" w:line="240" w:lineRule="auto"/>
        <w:jc w:val="center"/>
        <w:rPr>
          <w:rFonts w:ascii="Times New Roman" w:hAnsi="Times New Roman"/>
          <w:sz w:val="20"/>
          <w:szCs w:val="20"/>
        </w:rPr>
      </w:pPr>
    </w:p>
    <w:p w:rsidR="0078083B" w:rsidRPr="007E0DA8" w:rsidRDefault="0078083B" w:rsidP="0078083B">
      <w:pPr>
        <w:spacing w:after="0" w:line="240" w:lineRule="auto"/>
        <w:jc w:val="center"/>
        <w:rPr>
          <w:rFonts w:ascii="Times New Roman" w:hAnsi="Times New Roman"/>
          <w:sz w:val="20"/>
          <w:szCs w:val="20"/>
          <w:vertAlign w:val="superscript"/>
        </w:rPr>
      </w:pPr>
      <w:r w:rsidRPr="007E0DA8">
        <w:rPr>
          <w:rFonts w:ascii="Times New Roman" w:hAnsi="Times New Roman"/>
          <w:sz w:val="20"/>
          <w:szCs w:val="20"/>
        </w:rPr>
        <w:t xml:space="preserve">Figure 1. </w:t>
      </w:r>
      <w:r w:rsidR="00B13C14">
        <w:rPr>
          <w:rFonts w:ascii="Times New Roman" w:hAnsi="Times New Roman"/>
          <w:sz w:val="20"/>
          <w:szCs w:val="20"/>
        </w:rPr>
        <w:t xml:space="preserve"> </w:t>
      </w:r>
      <w:r w:rsidRPr="007E0DA8">
        <w:rPr>
          <w:rFonts w:ascii="Times New Roman" w:hAnsi="Times New Roman"/>
          <w:sz w:val="20"/>
          <w:szCs w:val="20"/>
          <w:vertAlign w:val="superscript"/>
        </w:rPr>
        <w:t>1</w:t>
      </w:r>
      <w:r w:rsidRPr="007E0DA8">
        <w:rPr>
          <w:rFonts w:ascii="Times New Roman" w:hAnsi="Times New Roman"/>
          <w:sz w:val="20"/>
          <w:szCs w:val="20"/>
        </w:rPr>
        <w:t>H NMR spectrum of [Ru(dppz)</w:t>
      </w:r>
      <w:r w:rsidRPr="007E0DA8">
        <w:rPr>
          <w:rFonts w:ascii="Times New Roman" w:hAnsi="Times New Roman"/>
          <w:sz w:val="20"/>
          <w:szCs w:val="20"/>
          <w:vertAlign w:val="subscript"/>
        </w:rPr>
        <w:t>2</w:t>
      </w:r>
      <w:r w:rsidRPr="007E0DA8">
        <w:rPr>
          <w:rFonts w:ascii="Times New Roman" w:hAnsi="Times New Roman"/>
          <w:i/>
          <w:sz w:val="20"/>
          <w:szCs w:val="20"/>
        </w:rPr>
        <w:t>p</w:t>
      </w:r>
      <w:r w:rsidRPr="007E0DA8">
        <w:rPr>
          <w:rFonts w:ascii="Times New Roman" w:hAnsi="Times New Roman"/>
          <w:sz w:val="20"/>
          <w:szCs w:val="20"/>
        </w:rPr>
        <w:t>-MOPIP]</w:t>
      </w:r>
      <w:r w:rsidRPr="007E0DA8">
        <w:rPr>
          <w:rFonts w:ascii="Times New Roman" w:hAnsi="Times New Roman"/>
          <w:sz w:val="20"/>
          <w:szCs w:val="20"/>
          <w:vertAlign w:val="superscript"/>
        </w:rPr>
        <w:t>2+</w:t>
      </w:r>
    </w:p>
    <w:p w:rsidR="0078083B" w:rsidRDefault="0078083B" w:rsidP="00B13C14">
      <w:pPr>
        <w:spacing w:after="0" w:line="240" w:lineRule="auto"/>
        <w:jc w:val="both"/>
        <w:rPr>
          <w:rFonts w:ascii="Times New Roman" w:hAnsi="Times New Roman"/>
          <w:sz w:val="20"/>
          <w:szCs w:val="20"/>
        </w:rPr>
      </w:pPr>
    </w:p>
    <w:p w:rsidR="00B13C14" w:rsidRPr="00B13C14" w:rsidRDefault="00B13C14" w:rsidP="00B13C14">
      <w:pPr>
        <w:spacing w:after="0" w:line="240" w:lineRule="auto"/>
        <w:jc w:val="both"/>
        <w:rPr>
          <w:rFonts w:ascii="Times New Roman" w:hAnsi="Times New Roman"/>
          <w:sz w:val="20"/>
          <w:szCs w:val="20"/>
        </w:rPr>
      </w:pPr>
    </w:p>
    <w:p w:rsidR="00B13C14" w:rsidRDefault="00B13C14" w:rsidP="00B13C14">
      <w:pPr>
        <w:spacing w:after="0" w:line="240" w:lineRule="auto"/>
        <w:jc w:val="both"/>
        <w:rPr>
          <w:rFonts w:ascii="Times New Roman" w:hAnsi="Times New Roman"/>
          <w:sz w:val="20"/>
          <w:szCs w:val="20"/>
        </w:rPr>
      </w:pPr>
      <w:r w:rsidRPr="007E0DA8">
        <w:rPr>
          <w:rFonts w:ascii="Times New Roman" w:hAnsi="Times New Roman"/>
          <w:sz w:val="20"/>
          <w:szCs w:val="20"/>
        </w:rPr>
        <w:t>The IR spectrums of the complex were recorded in the region of 4000 – 280 cm</w:t>
      </w:r>
      <w:r w:rsidRPr="007E0DA8">
        <w:rPr>
          <w:rFonts w:ascii="Times New Roman" w:hAnsi="Times New Roman"/>
          <w:sz w:val="20"/>
          <w:szCs w:val="20"/>
          <w:vertAlign w:val="superscript"/>
        </w:rPr>
        <w:t>-1</w:t>
      </w:r>
      <w:r w:rsidRPr="007E0DA8">
        <w:rPr>
          <w:rFonts w:ascii="Times New Roman" w:hAnsi="Times New Roman"/>
          <w:sz w:val="20"/>
          <w:szCs w:val="20"/>
        </w:rPr>
        <w:t xml:space="preserve"> and the data is summarized in Table 1. A broad and strong peak which gives information on secondary amine group of imidazole </w:t>
      </w:r>
      <w:r w:rsidRPr="007E0DA8">
        <w:rPr>
          <w:rFonts w:ascii="Times New Roman" w:hAnsi="Times New Roman"/>
          <w:i/>
          <w:sz w:val="20"/>
          <w:szCs w:val="20"/>
        </w:rPr>
        <w:t>v</w:t>
      </w:r>
      <w:r w:rsidRPr="007E0DA8">
        <w:rPr>
          <w:rFonts w:ascii="Times New Roman" w:hAnsi="Times New Roman"/>
          <w:sz w:val="20"/>
          <w:szCs w:val="20"/>
        </w:rPr>
        <w:t xml:space="preserve">(N-H) was </w:t>
      </w:r>
      <w:r w:rsidRPr="007E0DA8">
        <w:rPr>
          <w:rFonts w:ascii="Times New Roman" w:hAnsi="Times New Roman"/>
          <w:sz w:val="20"/>
          <w:szCs w:val="20"/>
        </w:rPr>
        <w:lastRenderedPageBreak/>
        <w:t>observed at 3386 cm</w:t>
      </w:r>
      <w:r w:rsidRPr="007E0DA8">
        <w:rPr>
          <w:rFonts w:ascii="Times New Roman" w:hAnsi="Times New Roman"/>
          <w:sz w:val="20"/>
          <w:szCs w:val="20"/>
          <w:vertAlign w:val="superscript"/>
        </w:rPr>
        <w:t>-1</w:t>
      </w:r>
      <w:r w:rsidRPr="007E0DA8">
        <w:rPr>
          <w:rFonts w:ascii="Times New Roman" w:hAnsi="Times New Roman"/>
          <w:sz w:val="20"/>
          <w:szCs w:val="20"/>
        </w:rPr>
        <w:t xml:space="preserve">. The carbon-nitrogen bonds absorptions </w:t>
      </w:r>
      <w:r w:rsidRPr="007E0DA8">
        <w:rPr>
          <w:rFonts w:ascii="Times New Roman" w:hAnsi="Times New Roman"/>
          <w:i/>
          <w:sz w:val="20"/>
          <w:szCs w:val="20"/>
        </w:rPr>
        <w:t>v</w:t>
      </w:r>
      <w:r w:rsidRPr="007E0DA8">
        <w:rPr>
          <w:rFonts w:ascii="Times New Roman" w:hAnsi="Times New Roman"/>
          <w:sz w:val="20"/>
          <w:szCs w:val="20"/>
        </w:rPr>
        <w:t xml:space="preserve">(C=N) and </w:t>
      </w:r>
      <w:r w:rsidRPr="007E0DA8">
        <w:rPr>
          <w:rFonts w:ascii="Times New Roman" w:hAnsi="Times New Roman"/>
          <w:i/>
          <w:sz w:val="20"/>
          <w:szCs w:val="20"/>
        </w:rPr>
        <w:t>v</w:t>
      </w:r>
      <w:r w:rsidRPr="007E0DA8">
        <w:rPr>
          <w:rFonts w:ascii="Times New Roman" w:hAnsi="Times New Roman"/>
          <w:sz w:val="20"/>
          <w:szCs w:val="20"/>
        </w:rPr>
        <w:t>(C-N) were at 1638 and 1354 cm</w:t>
      </w:r>
      <w:r w:rsidRPr="007E0DA8">
        <w:rPr>
          <w:rFonts w:ascii="Times New Roman" w:hAnsi="Times New Roman"/>
          <w:sz w:val="20"/>
          <w:szCs w:val="20"/>
          <w:vertAlign w:val="superscript"/>
        </w:rPr>
        <w:t>-1</w:t>
      </w:r>
      <w:r w:rsidRPr="007E0DA8">
        <w:rPr>
          <w:rFonts w:ascii="Times New Roman" w:hAnsi="Times New Roman"/>
          <w:sz w:val="20"/>
          <w:szCs w:val="20"/>
        </w:rPr>
        <w:t xml:space="preserve">, respectively. The stretching frequency of </w:t>
      </w:r>
      <w:r w:rsidRPr="007E0DA8">
        <w:rPr>
          <w:rFonts w:ascii="Times New Roman" w:hAnsi="Times New Roman"/>
          <w:i/>
          <w:sz w:val="20"/>
          <w:szCs w:val="20"/>
        </w:rPr>
        <w:t>v</w:t>
      </w:r>
      <w:r w:rsidRPr="007E0DA8">
        <w:rPr>
          <w:rFonts w:ascii="Times New Roman" w:hAnsi="Times New Roman"/>
          <w:sz w:val="20"/>
          <w:szCs w:val="20"/>
        </w:rPr>
        <w:t>(C-O) at 1022 cm</w:t>
      </w:r>
      <w:r w:rsidRPr="007E0DA8">
        <w:rPr>
          <w:rFonts w:ascii="Times New Roman" w:hAnsi="Times New Roman"/>
          <w:sz w:val="20"/>
          <w:szCs w:val="20"/>
          <w:vertAlign w:val="superscript"/>
        </w:rPr>
        <w:t>-1</w:t>
      </w:r>
      <w:r w:rsidRPr="007E0DA8">
        <w:rPr>
          <w:rFonts w:ascii="Times New Roman" w:hAnsi="Times New Roman"/>
          <w:sz w:val="20"/>
          <w:szCs w:val="20"/>
        </w:rPr>
        <w:t xml:space="preserve"> were indicative of the O-CH</w:t>
      </w:r>
      <w:r w:rsidRPr="007E0DA8">
        <w:rPr>
          <w:rFonts w:ascii="Times New Roman" w:hAnsi="Times New Roman"/>
          <w:sz w:val="20"/>
          <w:szCs w:val="20"/>
          <w:vertAlign w:val="subscript"/>
        </w:rPr>
        <w:t>3</w:t>
      </w:r>
      <w:r w:rsidRPr="007E0DA8">
        <w:rPr>
          <w:rFonts w:ascii="Times New Roman" w:hAnsi="Times New Roman"/>
          <w:sz w:val="20"/>
          <w:szCs w:val="20"/>
        </w:rPr>
        <w:t xml:space="preserve"> group. </w:t>
      </w:r>
      <w:r w:rsidRPr="007E0DA8">
        <w:rPr>
          <w:rFonts w:ascii="Times New Roman" w:hAnsi="Times New Roman"/>
          <w:bCs/>
          <w:sz w:val="20"/>
          <w:szCs w:val="20"/>
        </w:rPr>
        <w:t xml:space="preserve">In addition, a strong out of plane </w:t>
      </w:r>
      <w:r w:rsidRPr="007E0DA8">
        <w:rPr>
          <w:rFonts w:ascii="Times New Roman" w:hAnsi="Times New Roman"/>
          <w:bCs/>
          <w:i/>
          <w:sz w:val="20"/>
          <w:szCs w:val="20"/>
        </w:rPr>
        <w:t>v</w:t>
      </w:r>
      <w:r w:rsidRPr="007E0DA8">
        <w:rPr>
          <w:rFonts w:ascii="Times New Roman" w:hAnsi="Times New Roman"/>
          <w:bCs/>
          <w:sz w:val="20"/>
          <w:szCs w:val="20"/>
        </w:rPr>
        <w:t>(C-H) bending frequency appeared at 811 cm</w:t>
      </w:r>
      <w:r w:rsidRPr="007E0DA8">
        <w:rPr>
          <w:rFonts w:ascii="Times New Roman" w:hAnsi="Times New Roman"/>
          <w:bCs/>
          <w:sz w:val="20"/>
          <w:szCs w:val="20"/>
          <w:vertAlign w:val="superscript"/>
        </w:rPr>
        <w:t>-1</w:t>
      </w:r>
      <w:r w:rsidRPr="007E0DA8">
        <w:rPr>
          <w:rFonts w:ascii="Times New Roman" w:hAnsi="Times New Roman"/>
          <w:bCs/>
          <w:sz w:val="20"/>
          <w:szCs w:val="20"/>
        </w:rPr>
        <w:t xml:space="preserve"> indicating that the substitution in the aromatic phenyl referred to the </w:t>
      </w:r>
      <w:r w:rsidRPr="007E0DA8">
        <w:rPr>
          <w:rFonts w:ascii="Times New Roman" w:hAnsi="Times New Roman"/>
          <w:bCs/>
          <w:i/>
          <w:sz w:val="20"/>
          <w:szCs w:val="20"/>
        </w:rPr>
        <w:t>para</w:t>
      </w:r>
      <w:r w:rsidRPr="007E0DA8">
        <w:rPr>
          <w:rFonts w:ascii="Times New Roman" w:hAnsi="Times New Roman"/>
          <w:bCs/>
          <w:sz w:val="20"/>
          <w:szCs w:val="20"/>
        </w:rPr>
        <w:t>-position.</w:t>
      </w:r>
      <w:r w:rsidRPr="007E0DA8">
        <w:rPr>
          <w:rFonts w:ascii="Times New Roman" w:hAnsi="Times New Roman"/>
          <w:sz w:val="20"/>
          <w:szCs w:val="20"/>
        </w:rPr>
        <w:t xml:space="preserve"> The accumulated MS, NMR and IR data supported by elemental analysis was consistent with the proposed structure and composition of the complex.</w:t>
      </w:r>
    </w:p>
    <w:p w:rsidR="0078083B" w:rsidRDefault="0078083B" w:rsidP="00B13C14">
      <w:pPr>
        <w:spacing w:after="0" w:line="240" w:lineRule="auto"/>
        <w:jc w:val="both"/>
        <w:rPr>
          <w:rFonts w:ascii="Times New Roman" w:hAnsi="Times New Roman"/>
          <w:sz w:val="20"/>
          <w:szCs w:val="20"/>
        </w:rPr>
      </w:pPr>
    </w:p>
    <w:p w:rsidR="00B13C14" w:rsidRPr="00B13C14" w:rsidRDefault="00B13C14" w:rsidP="00B13C14">
      <w:pPr>
        <w:spacing w:after="0" w:line="240" w:lineRule="auto"/>
        <w:jc w:val="both"/>
        <w:rPr>
          <w:rFonts w:ascii="Times New Roman" w:hAnsi="Times New Roman"/>
          <w:sz w:val="20"/>
          <w:szCs w:val="20"/>
        </w:rPr>
      </w:pPr>
    </w:p>
    <w:p w:rsidR="0078083B" w:rsidRPr="00B13C14" w:rsidRDefault="0078083B" w:rsidP="00B13C14">
      <w:pPr>
        <w:spacing w:after="120" w:line="240" w:lineRule="auto"/>
        <w:jc w:val="center"/>
        <w:rPr>
          <w:rFonts w:ascii="Times New Roman" w:hAnsi="Times New Roman"/>
          <w:sz w:val="20"/>
          <w:szCs w:val="20"/>
          <w:vertAlign w:val="superscript"/>
        </w:rPr>
      </w:pPr>
      <w:r w:rsidRPr="007E0DA8">
        <w:rPr>
          <w:rFonts w:ascii="Times New Roman" w:hAnsi="Times New Roman"/>
          <w:sz w:val="20"/>
          <w:szCs w:val="20"/>
        </w:rPr>
        <w:t>Table 1. IR data of [Ru(dppz)</w:t>
      </w:r>
      <w:r w:rsidRPr="007E0DA8">
        <w:rPr>
          <w:rFonts w:ascii="Times New Roman" w:hAnsi="Times New Roman"/>
          <w:sz w:val="20"/>
          <w:szCs w:val="20"/>
          <w:vertAlign w:val="subscript"/>
        </w:rPr>
        <w:t>2</w:t>
      </w:r>
      <w:r w:rsidRPr="007E0DA8">
        <w:rPr>
          <w:rFonts w:ascii="Times New Roman" w:hAnsi="Times New Roman"/>
          <w:i/>
          <w:sz w:val="20"/>
          <w:szCs w:val="20"/>
        </w:rPr>
        <w:t>p</w:t>
      </w:r>
      <w:r w:rsidRPr="007E0DA8">
        <w:rPr>
          <w:rFonts w:ascii="Times New Roman" w:hAnsi="Times New Roman"/>
          <w:sz w:val="20"/>
          <w:szCs w:val="20"/>
        </w:rPr>
        <w:t>-MOPIP]</w:t>
      </w:r>
      <w:r w:rsidRPr="007E0DA8">
        <w:rPr>
          <w:rFonts w:ascii="Times New Roman" w:hAnsi="Times New Roman"/>
          <w:sz w:val="20"/>
          <w:szCs w:val="20"/>
          <w:vertAlign w:val="superscript"/>
        </w:rPr>
        <w:t>2+</w:t>
      </w:r>
    </w:p>
    <w:tbl>
      <w:tblPr>
        <w:tblStyle w:val="LightShading"/>
        <w:tblW w:w="0" w:type="auto"/>
        <w:jc w:val="center"/>
        <w:tblLook w:val="04A0" w:firstRow="1" w:lastRow="0" w:firstColumn="1" w:lastColumn="0" w:noHBand="0" w:noVBand="1"/>
      </w:tblPr>
      <w:tblGrid>
        <w:gridCol w:w="1530"/>
        <w:gridCol w:w="2371"/>
        <w:gridCol w:w="1589"/>
      </w:tblGrid>
      <w:tr w:rsidR="0078083B" w:rsidRPr="007E0DA8" w:rsidTr="00B13C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shd w:val="clear" w:color="auto" w:fill="auto"/>
          </w:tcPr>
          <w:p w:rsidR="0078083B" w:rsidRPr="007E0DA8" w:rsidRDefault="0078083B" w:rsidP="00B13C14">
            <w:pPr>
              <w:spacing w:before="60" w:after="60" w:line="240" w:lineRule="auto"/>
              <w:jc w:val="center"/>
              <w:rPr>
                <w:rFonts w:ascii="Times New Roman" w:hAnsi="Times New Roman" w:cs="Times New Roman"/>
                <w:i/>
                <w:sz w:val="20"/>
                <w:szCs w:val="20"/>
              </w:rPr>
            </w:pPr>
            <w:r w:rsidRPr="007E0DA8">
              <w:rPr>
                <w:rFonts w:ascii="Times New Roman" w:hAnsi="Times New Roman" w:cs="Times New Roman"/>
                <w:i/>
                <w:sz w:val="20"/>
                <w:szCs w:val="20"/>
              </w:rPr>
              <w:t>v</w:t>
            </w:r>
          </w:p>
        </w:tc>
        <w:tc>
          <w:tcPr>
            <w:tcW w:w="2371" w:type="dxa"/>
            <w:shd w:val="clear" w:color="auto" w:fill="auto"/>
          </w:tcPr>
          <w:p w:rsidR="0078083B" w:rsidRPr="007E0DA8" w:rsidRDefault="0078083B" w:rsidP="00B13C14">
            <w:pPr>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E0DA8">
              <w:rPr>
                <w:rFonts w:ascii="Times New Roman" w:hAnsi="Times New Roman" w:cs="Times New Roman"/>
                <w:sz w:val="20"/>
                <w:szCs w:val="20"/>
              </w:rPr>
              <w:t>Wave number (cm</w:t>
            </w:r>
            <w:r w:rsidRPr="007E0DA8">
              <w:rPr>
                <w:rFonts w:ascii="Times New Roman" w:hAnsi="Times New Roman" w:cs="Times New Roman"/>
                <w:sz w:val="20"/>
                <w:szCs w:val="20"/>
                <w:vertAlign w:val="superscript"/>
              </w:rPr>
              <w:t>-1</w:t>
            </w:r>
            <w:r w:rsidRPr="007E0DA8">
              <w:rPr>
                <w:rFonts w:ascii="Times New Roman" w:hAnsi="Times New Roman" w:cs="Times New Roman"/>
                <w:sz w:val="20"/>
                <w:szCs w:val="20"/>
              </w:rPr>
              <w:t>)</w:t>
            </w:r>
          </w:p>
        </w:tc>
        <w:tc>
          <w:tcPr>
            <w:tcW w:w="1589" w:type="dxa"/>
            <w:shd w:val="clear" w:color="auto" w:fill="auto"/>
          </w:tcPr>
          <w:p w:rsidR="0078083B" w:rsidRPr="007E0DA8" w:rsidRDefault="0078083B" w:rsidP="00B13C14">
            <w:pPr>
              <w:spacing w:before="60" w:after="6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E0DA8">
              <w:rPr>
                <w:rFonts w:ascii="Times New Roman" w:hAnsi="Times New Roman" w:cs="Times New Roman"/>
                <w:sz w:val="20"/>
                <w:szCs w:val="20"/>
              </w:rPr>
              <w:t>Intensity</w:t>
            </w:r>
          </w:p>
        </w:tc>
      </w:tr>
      <w:tr w:rsidR="0078083B" w:rsidRPr="007E0DA8" w:rsidTr="00B13C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shd w:val="clear" w:color="auto" w:fill="auto"/>
          </w:tcPr>
          <w:p w:rsidR="0078083B" w:rsidRPr="007E0DA8" w:rsidRDefault="0078083B" w:rsidP="00B13C14">
            <w:pPr>
              <w:spacing w:before="60" w:after="0" w:line="240" w:lineRule="auto"/>
              <w:jc w:val="center"/>
              <w:rPr>
                <w:rFonts w:ascii="Times New Roman" w:hAnsi="Times New Roman" w:cs="Times New Roman"/>
                <w:b w:val="0"/>
                <w:bCs w:val="0"/>
                <w:sz w:val="20"/>
                <w:szCs w:val="20"/>
              </w:rPr>
            </w:pPr>
            <w:r w:rsidRPr="007E0DA8">
              <w:rPr>
                <w:rFonts w:ascii="Times New Roman" w:hAnsi="Times New Roman" w:cs="Times New Roman"/>
                <w:b w:val="0"/>
                <w:bCs w:val="0"/>
                <w:sz w:val="20"/>
                <w:szCs w:val="20"/>
              </w:rPr>
              <w:t>(N-H)</w:t>
            </w:r>
          </w:p>
          <w:p w:rsidR="0078083B" w:rsidRPr="007E0DA8" w:rsidRDefault="0078083B" w:rsidP="00B13C14">
            <w:pPr>
              <w:spacing w:before="60" w:after="0" w:line="240" w:lineRule="auto"/>
              <w:jc w:val="center"/>
              <w:rPr>
                <w:rFonts w:ascii="Times New Roman" w:hAnsi="Times New Roman" w:cs="Times New Roman"/>
                <w:b w:val="0"/>
                <w:bCs w:val="0"/>
                <w:sz w:val="20"/>
                <w:szCs w:val="20"/>
              </w:rPr>
            </w:pPr>
            <w:r w:rsidRPr="007E0DA8">
              <w:rPr>
                <w:rFonts w:ascii="Times New Roman" w:hAnsi="Times New Roman" w:cs="Times New Roman"/>
                <w:b w:val="0"/>
                <w:bCs w:val="0"/>
                <w:sz w:val="20"/>
                <w:szCs w:val="20"/>
              </w:rPr>
              <w:t>(</w:t>
            </w:r>
            <w:r w:rsidRPr="007E0DA8">
              <w:rPr>
                <w:rFonts w:ascii="Times New Roman" w:hAnsi="Times New Roman" w:cs="Times New Roman"/>
                <w:b w:val="0"/>
                <w:bCs w:val="0"/>
                <w:i/>
                <w:sz w:val="20"/>
                <w:szCs w:val="20"/>
              </w:rPr>
              <w:t>sp</w:t>
            </w:r>
            <w:r w:rsidRPr="007E0DA8">
              <w:rPr>
                <w:rFonts w:ascii="Times New Roman" w:hAnsi="Times New Roman" w:cs="Times New Roman"/>
                <w:b w:val="0"/>
                <w:bCs w:val="0"/>
                <w:i/>
                <w:sz w:val="20"/>
                <w:szCs w:val="20"/>
                <w:vertAlign w:val="superscript"/>
              </w:rPr>
              <w:t>3</w:t>
            </w:r>
            <w:r w:rsidRPr="007E0DA8">
              <w:rPr>
                <w:rFonts w:ascii="Times New Roman" w:hAnsi="Times New Roman" w:cs="Times New Roman"/>
                <w:b w:val="0"/>
                <w:bCs w:val="0"/>
                <w:sz w:val="20"/>
                <w:szCs w:val="20"/>
              </w:rPr>
              <w:t xml:space="preserve"> C-H)</w:t>
            </w:r>
          </w:p>
          <w:p w:rsidR="0078083B" w:rsidRPr="007E0DA8" w:rsidRDefault="0078083B" w:rsidP="00B13C14">
            <w:pPr>
              <w:spacing w:before="60" w:after="0" w:line="240" w:lineRule="auto"/>
              <w:jc w:val="center"/>
              <w:rPr>
                <w:rFonts w:ascii="Times New Roman" w:hAnsi="Times New Roman" w:cs="Times New Roman"/>
                <w:b w:val="0"/>
                <w:bCs w:val="0"/>
                <w:sz w:val="20"/>
                <w:szCs w:val="20"/>
              </w:rPr>
            </w:pPr>
            <w:r w:rsidRPr="007E0DA8">
              <w:rPr>
                <w:rFonts w:ascii="Times New Roman" w:hAnsi="Times New Roman" w:cs="Times New Roman"/>
                <w:b w:val="0"/>
                <w:bCs w:val="0"/>
                <w:sz w:val="20"/>
                <w:szCs w:val="20"/>
              </w:rPr>
              <w:t>(C=N)</w:t>
            </w:r>
          </w:p>
          <w:p w:rsidR="0078083B" w:rsidRPr="007E0DA8" w:rsidRDefault="0078083B" w:rsidP="00B13C14">
            <w:pPr>
              <w:spacing w:before="60" w:after="0" w:line="240" w:lineRule="auto"/>
              <w:jc w:val="center"/>
              <w:rPr>
                <w:rFonts w:ascii="Times New Roman" w:hAnsi="Times New Roman" w:cs="Times New Roman"/>
                <w:b w:val="0"/>
                <w:bCs w:val="0"/>
                <w:sz w:val="20"/>
                <w:szCs w:val="20"/>
              </w:rPr>
            </w:pPr>
            <w:r w:rsidRPr="007E0DA8">
              <w:rPr>
                <w:rFonts w:ascii="Times New Roman" w:hAnsi="Times New Roman" w:cs="Times New Roman"/>
                <w:b w:val="0"/>
                <w:bCs w:val="0"/>
                <w:sz w:val="20"/>
                <w:szCs w:val="20"/>
              </w:rPr>
              <w:t>(C=C)</w:t>
            </w:r>
          </w:p>
          <w:p w:rsidR="0078083B" w:rsidRPr="007E0DA8" w:rsidRDefault="0078083B" w:rsidP="00B13C14">
            <w:pPr>
              <w:spacing w:before="60" w:after="0" w:line="240" w:lineRule="auto"/>
              <w:jc w:val="center"/>
              <w:rPr>
                <w:rFonts w:ascii="Times New Roman" w:hAnsi="Times New Roman" w:cs="Times New Roman"/>
                <w:b w:val="0"/>
                <w:bCs w:val="0"/>
                <w:sz w:val="20"/>
                <w:szCs w:val="20"/>
              </w:rPr>
            </w:pPr>
            <w:r w:rsidRPr="007E0DA8">
              <w:rPr>
                <w:rFonts w:ascii="Times New Roman" w:hAnsi="Times New Roman" w:cs="Times New Roman"/>
                <w:b w:val="0"/>
                <w:bCs w:val="0"/>
                <w:sz w:val="20"/>
                <w:szCs w:val="20"/>
              </w:rPr>
              <w:t>(C-N)</w:t>
            </w:r>
          </w:p>
          <w:p w:rsidR="0078083B" w:rsidRPr="007E0DA8" w:rsidRDefault="0078083B" w:rsidP="00B13C14">
            <w:pPr>
              <w:spacing w:before="60" w:after="0" w:line="240" w:lineRule="auto"/>
              <w:jc w:val="center"/>
              <w:rPr>
                <w:rFonts w:ascii="Times New Roman" w:hAnsi="Times New Roman" w:cs="Times New Roman"/>
                <w:b w:val="0"/>
                <w:bCs w:val="0"/>
                <w:sz w:val="20"/>
                <w:szCs w:val="20"/>
              </w:rPr>
            </w:pPr>
            <w:r w:rsidRPr="007E0DA8">
              <w:rPr>
                <w:rFonts w:ascii="Times New Roman" w:hAnsi="Times New Roman" w:cs="Times New Roman"/>
                <w:b w:val="0"/>
                <w:bCs w:val="0"/>
                <w:sz w:val="20"/>
                <w:szCs w:val="20"/>
              </w:rPr>
              <w:t>(C-O)</w:t>
            </w:r>
          </w:p>
          <w:p w:rsidR="0078083B" w:rsidRPr="007E0DA8" w:rsidRDefault="0078083B" w:rsidP="00B13C14">
            <w:pPr>
              <w:spacing w:before="60" w:after="60" w:line="240" w:lineRule="auto"/>
              <w:jc w:val="center"/>
              <w:rPr>
                <w:rFonts w:ascii="Times New Roman" w:hAnsi="Times New Roman" w:cs="Times New Roman"/>
                <w:b w:val="0"/>
                <w:bCs w:val="0"/>
                <w:sz w:val="20"/>
                <w:szCs w:val="20"/>
              </w:rPr>
            </w:pPr>
            <w:r w:rsidRPr="007E0DA8">
              <w:rPr>
                <w:rFonts w:ascii="Times New Roman" w:hAnsi="Times New Roman" w:cs="Times New Roman"/>
                <w:b w:val="0"/>
                <w:bCs w:val="0"/>
                <w:i/>
                <w:sz w:val="20"/>
                <w:szCs w:val="20"/>
              </w:rPr>
              <w:t>Para</w:t>
            </w:r>
            <w:r w:rsidRPr="007E0DA8">
              <w:rPr>
                <w:rFonts w:ascii="Times New Roman" w:hAnsi="Times New Roman" w:cs="Times New Roman"/>
                <w:b w:val="0"/>
                <w:bCs w:val="0"/>
                <w:sz w:val="20"/>
                <w:szCs w:val="20"/>
              </w:rPr>
              <w:t xml:space="preserve"> subs ring</w:t>
            </w:r>
          </w:p>
        </w:tc>
        <w:tc>
          <w:tcPr>
            <w:tcW w:w="2371" w:type="dxa"/>
            <w:shd w:val="clear" w:color="auto" w:fill="auto"/>
          </w:tcPr>
          <w:p w:rsidR="0078083B" w:rsidRPr="007E0DA8" w:rsidRDefault="0078083B" w:rsidP="00B13C14">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0DA8">
              <w:rPr>
                <w:rFonts w:ascii="Times New Roman" w:hAnsi="Times New Roman" w:cs="Times New Roman"/>
                <w:sz w:val="20"/>
                <w:szCs w:val="20"/>
              </w:rPr>
              <w:t>3386</w:t>
            </w:r>
          </w:p>
          <w:p w:rsidR="0078083B" w:rsidRPr="007E0DA8" w:rsidRDefault="0078083B" w:rsidP="00B13C14">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0DA8">
              <w:rPr>
                <w:rFonts w:ascii="Times New Roman" w:hAnsi="Times New Roman" w:cs="Times New Roman"/>
                <w:sz w:val="20"/>
                <w:szCs w:val="20"/>
              </w:rPr>
              <w:t>2954</w:t>
            </w:r>
          </w:p>
          <w:p w:rsidR="0078083B" w:rsidRPr="007E0DA8" w:rsidRDefault="0078083B" w:rsidP="00B13C14">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0DA8">
              <w:rPr>
                <w:rFonts w:ascii="Times New Roman" w:hAnsi="Times New Roman" w:cs="Times New Roman"/>
                <w:sz w:val="20"/>
                <w:szCs w:val="20"/>
              </w:rPr>
              <w:t>1638</w:t>
            </w:r>
          </w:p>
          <w:p w:rsidR="0078083B" w:rsidRPr="007E0DA8" w:rsidRDefault="0078083B" w:rsidP="00B13C14">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0DA8">
              <w:rPr>
                <w:rFonts w:ascii="Times New Roman" w:hAnsi="Times New Roman" w:cs="Times New Roman"/>
                <w:sz w:val="20"/>
                <w:szCs w:val="20"/>
              </w:rPr>
              <w:t>1458</w:t>
            </w:r>
          </w:p>
          <w:p w:rsidR="0078083B" w:rsidRPr="007E0DA8" w:rsidRDefault="0078083B" w:rsidP="00B13C14">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0DA8">
              <w:rPr>
                <w:rFonts w:ascii="Times New Roman" w:hAnsi="Times New Roman" w:cs="Times New Roman"/>
                <w:sz w:val="20"/>
                <w:szCs w:val="20"/>
              </w:rPr>
              <w:t>1354</w:t>
            </w:r>
          </w:p>
          <w:p w:rsidR="0078083B" w:rsidRPr="007E0DA8" w:rsidRDefault="0078083B" w:rsidP="00B13C14">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0DA8">
              <w:rPr>
                <w:rFonts w:ascii="Times New Roman" w:hAnsi="Times New Roman" w:cs="Times New Roman"/>
                <w:sz w:val="20"/>
                <w:szCs w:val="20"/>
              </w:rPr>
              <w:t>1022</w:t>
            </w:r>
          </w:p>
          <w:p w:rsidR="0078083B" w:rsidRPr="007E0DA8" w:rsidRDefault="0078083B" w:rsidP="00B13C14">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0DA8">
              <w:rPr>
                <w:rFonts w:ascii="Times New Roman" w:hAnsi="Times New Roman" w:cs="Times New Roman"/>
                <w:sz w:val="20"/>
                <w:szCs w:val="20"/>
              </w:rPr>
              <w:t>811</w:t>
            </w:r>
          </w:p>
        </w:tc>
        <w:tc>
          <w:tcPr>
            <w:tcW w:w="1589" w:type="dxa"/>
            <w:shd w:val="clear" w:color="auto" w:fill="auto"/>
          </w:tcPr>
          <w:p w:rsidR="0078083B" w:rsidRPr="007E0DA8" w:rsidRDefault="0078083B" w:rsidP="00B13C14">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0DA8">
              <w:rPr>
                <w:rFonts w:ascii="Times New Roman" w:hAnsi="Times New Roman" w:cs="Times New Roman"/>
                <w:sz w:val="20"/>
                <w:szCs w:val="20"/>
              </w:rPr>
              <w:t>strong, broad</w:t>
            </w:r>
          </w:p>
          <w:p w:rsidR="0078083B" w:rsidRPr="007E0DA8" w:rsidRDefault="0078083B" w:rsidP="00B13C14">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0DA8">
              <w:rPr>
                <w:rFonts w:ascii="Times New Roman" w:hAnsi="Times New Roman" w:cs="Times New Roman"/>
                <w:sz w:val="20"/>
                <w:szCs w:val="20"/>
              </w:rPr>
              <w:t>strong, sharp</w:t>
            </w:r>
          </w:p>
          <w:p w:rsidR="0078083B" w:rsidRPr="007E0DA8" w:rsidRDefault="0078083B" w:rsidP="00B13C14">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0DA8">
              <w:rPr>
                <w:rFonts w:ascii="Times New Roman" w:hAnsi="Times New Roman" w:cs="Times New Roman"/>
                <w:sz w:val="20"/>
                <w:szCs w:val="20"/>
              </w:rPr>
              <w:t>medium, sharp</w:t>
            </w:r>
          </w:p>
          <w:p w:rsidR="0078083B" w:rsidRPr="007E0DA8" w:rsidRDefault="0078083B" w:rsidP="00B13C14">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0DA8">
              <w:rPr>
                <w:rFonts w:ascii="Times New Roman" w:hAnsi="Times New Roman" w:cs="Times New Roman"/>
                <w:sz w:val="20"/>
                <w:szCs w:val="20"/>
              </w:rPr>
              <w:t>strong, sharp</w:t>
            </w:r>
          </w:p>
          <w:p w:rsidR="0078083B" w:rsidRPr="007E0DA8" w:rsidRDefault="0078083B" w:rsidP="00B13C14">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0DA8">
              <w:rPr>
                <w:rFonts w:ascii="Times New Roman" w:hAnsi="Times New Roman" w:cs="Times New Roman"/>
                <w:sz w:val="20"/>
                <w:szCs w:val="20"/>
              </w:rPr>
              <w:t>strong, sharp</w:t>
            </w:r>
          </w:p>
          <w:p w:rsidR="0078083B" w:rsidRPr="007E0DA8" w:rsidRDefault="0078083B" w:rsidP="00B13C14">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0DA8">
              <w:rPr>
                <w:rFonts w:ascii="Times New Roman" w:hAnsi="Times New Roman" w:cs="Times New Roman"/>
                <w:sz w:val="20"/>
                <w:szCs w:val="20"/>
              </w:rPr>
              <w:t>medium</w:t>
            </w:r>
          </w:p>
          <w:p w:rsidR="0078083B" w:rsidRPr="007E0DA8" w:rsidRDefault="0078083B" w:rsidP="00B13C14">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0DA8">
              <w:rPr>
                <w:rFonts w:ascii="Times New Roman" w:hAnsi="Times New Roman" w:cs="Times New Roman"/>
                <w:sz w:val="20"/>
                <w:szCs w:val="20"/>
              </w:rPr>
              <w:t>medium</w:t>
            </w:r>
          </w:p>
        </w:tc>
      </w:tr>
    </w:tbl>
    <w:p w:rsidR="0078083B" w:rsidRDefault="0078083B" w:rsidP="00B13C14">
      <w:pPr>
        <w:spacing w:after="0" w:line="240" w:lineRule="auto"/>
        <w:jc w:val="both"/>
        <w:rPr>
          <w:rFonts w:ascii="Times New Roman" w:hAnsi="Times New Roman"/>
          <w:sz w:val="20"/>
          <w:szCs w:val="20"/>
        </w:rPr>
      </w:pPr>
    </w:p>
    <w:p w:rsidR="00B13C14" w:rsidRDefault="00B13C14" w:rsidP="00B13C14">
      <w:pPr>
        <w:spacing w:after="0" w:line="240" w:lineRule="auto"/>
        <w:jc w:val="both"/>
        <w:rPr>
          <w:rFonts w:ascii="Times New Roman" w:hAnsi="Times New Roman"/>
          <w:sz w:val="20"/>
          <w:szCs w:val="20"/>
        </w:rPr>
      </w:pPr>
    </w:p>
    <w:p w:rsidR="00B13C14" w:rsidRPr="007E0DA8" w:rsidRDefault="00B13C14" w:rsidP="00B13C14">
      <w:pPr>
        <w:spacing w:after="0" w:line="240" w:lineRule="auto"/>
        <w:jc w:val="both"/>
        <w:rPr>
          <w:rFonts w:ascii="Times New Roman" w:hAnsi="Times New Roman"/>
          <w:sz w:val="20"/>
          <w:szCs w:val="20"/>
        </w:rPr>
      </w:pPr>
      <w:r w:rsidRPr="007E0DA8">
        <w:rPr>
          <w:rFonts w:ascii="Times New Roman" w:hAnsi="Times New Roman"/>
          <w:sz w:val="20"/>
          <w:szCs w:val="20"/>
        </w:rPr>
        <w:t>The UV-Visible absorption spectrum for [Ru(dppz)</w:t>
      </w:r>
      <w:r w:rsidRPr="007E0DA8">
        <w:rPr>
          <w:rFonts w:ascii="Times New Roman" w:hAnsi="Times New Roman"/>
          <w:sz w:val="20"/>
          <w:szCs w:val="20"/>
          <w:vertAlign w:val="subscript"/>
        </w:rPr>
        <w:t>2</w:t>
      </w:r>
      <w:r w:rsidRPr="007E0DA8">
        <w:rPr>
          <w:rFonts w:ascii="Times New Roman" w:hAnsi="Times New Roman"/>
          <w:sz w:val="20"/>
          <w:szCs w:val="20"/>
        </w:rPr>
        <w:t>p-MOPIP]</w:t>
      </w:r>
      <w:r w:rsidRPr="007E0DA8">
        <w:rPr>
          <w:rFonts w:ascii="Times New Roman" w:hAnsi="Times New Roman"/>
          <w:sz w:val="20"/>
          <w:szCs w:val="20"/>
          <w:vertAlign w:val="superscript"/>
        </w:rPr>
        <w:t>2+</w:t>
      </w:r>
      <w:r w:rsidRPr="007E0DA8">
        <w:rPr>
          <w:rFonts w:ascii="Times New Roman" w:hAnsi="Times New Roman"/>
          <w:sz w:val="20"/>
          <w:szCs w:val="20"/>
        </w:rPr>
        <w:t xml:space="preserve"> was recorded in acetonitrile, with a concentration of 10 µM at room temperature. Through comparison to related molecules </w:t>
      </w:r>
      <w:r w:rsidRPr="007E0DA8">
        <w:rPr>
          <w:rFonts w:ascii="Times New Roman" w:hAnsi="Times New Roman"/>
          <w:sz w:val="20"/>
          <w:szCs w:val="20"/>
        </w:rPr>
        <w:fldChar w:fldCharType="begin" w:fldLock="1"/>
      </w:r>
      <w:r w:rsidRPr="007E0DA8">
        <w:rPr>
          <w:rFonts w:ascii="Times New Roman" w:hAnsi="Times New Roman"/>
          <w:sz w:val="20"/>
          <w:szCs w:val="20"/>
        </w:rPr>
        <w:instrText>ADDIN CSL_CITATION { "citationItems" : [ { "id" : "ITEM-1", "itemData" : { "DOI" : "10.1016/j.jinorgbio.2005.12.005", "ISSN" : "0162-0134", "PMID" : "16457890", "abstract" : "Novel chiral Ru(II) complexes [Ru(bpy)2L]2+ (bpy = 2,2-bipyridine; L: o-mopip = 2-(2-methoxylphenyl)imidazo[4,5-f][1,10]phenanthroline, p-mopip = 2-(4-methoxylphenyl)imidazo[4,5-f][1,10]phenanthroline) containing -OCH3 at different positions on the phenyl ring have been synthesized and characterized. The DNA-binding and DNA-photocleavage properties of the complexes were investigated. The theoretical calculations for these complexes were also carried out applying the density functional theory (DFT) method. The experimental results show that: both these two isomer complexes can bind to DNA in an intercalative mode; the DNA-binding affinity of [Ru(bpy)2(p-mopip)] 2 is greater than that of [Ru(bpy)2(o-mopip)] 1; moreover, the DNA-binding affinities of enantiomers delta-1 and delta-2 are all greater than those of lambda-1 and lambda-2, respectively. In addition, a very interesting finding is experimentally obtained, i.e. under a low [DNA]/[Ru] ratio, the emission intensities of delta-1 and lambda-1 are all weaker than those of delta-2 and lambda-2, however, upon a high [DNA]/[Ru] ratio, the emission intensities of both delta-1 and lambda-1 are stronger than those of delta-2 and lambda-2. Such a difference of the emission spectra can be interpreted by the electric effect of substituent on the intercalative ligand. The difference in DNA-binding affinities of these two isomeric complexes can also be reasonably explained by the DFT calculations.", "author" : [ { "dropping-particle" : "", "family" : "Shi", "given" : "Shuo", "non-dropping-particle" : "", "parse-names" : false, "suffix" : "" }, { "dropping-particle" : "", "family" : "Liu", "given" : "Jie", "non-dropping-particle" : "", "parse-names" : false, "suffix" : "" }, { "dropping-particle" : "", "family" : "Li", "given" : "Jun", "non-dropping-particle" : "", "parse-names" : false, "suffix" : "" }, { "dropping-particle" : "", "family" : "Zheng", "given" : "Kang-Cheng", "non-dropping-particle" : "", "parse-names" : false, "suffix" : "" }, { "dropping-particle" : "", "family" : "Huang", "given" : "Xiao-Mei", "non-dropping-particle" : "", "parse-names" : false, "suffix" : "" }, { "dropping-particle" : "", "family" : "Tan", "given" : "Cai-Ping", "non-dropping-particle" : "", "parse-names" : false, "suffix" : "" }, { "dropping-particle" : "", "family" : "Chen", "given" : "Lan-Mei", "non-dropping-particle" : "", "parse-names" : false, "suffix" : "" }, { "dropping-particle" : "", "family" : "Ji", "given" : "Liang-Nian", "non-dropping-particle" : "", "parse-names" : false, "suffix" : "" } ], "container-title" : "Journal of inorganic biochemistry", "id" : "ITEM-1", "issue" : "3", "issued" : { "date-parts" : [ [ "2006", "3" ] ] }, "page" : "385-95", "title" : "Synthesis, characterization and DNA-binding of novel chiral complexes delta- and lambda-[Ru(bpy)2L]2+ (L = o-mopip and p-mopip).", "type" : "article-journal", "volume" : "100" }, "uris" : [ "http://www.mendeley.com/documents/?uuid=d938a0aa-9de0-4d6c-89a6-299dfd4e9552" ] }, { "id" : "ITEM-2", "itemData" : { "DOI" : "10.1016/j.molstruc.2009.12.026", "ISSN" : "00222860", "author" : [ { "dropping-particle" : "", "family" : "Huang", "given" : "Hong-Liang", "non-dropping-particle" : "", "parse-names" : false, "suffix" : "" }, { "dropping-particle" : "", "family" : "Liu", "given" : "Yun-Jun", "non-dropping-particle" : "", "parse-names" : false, "suffix" : "" }, { "dropping-particle" : "", "family" : "Zeng", "given" : "Cheng-Hui", "non-dropping-particle" : "", "parse-names" : false, "suffix" : "" }, { "dropping-particle" : "", "family" : "Yao", "given" : "Jun-Hua", "non-dropping-particle" : "", "parse-names" : false, "suffix" : "" }, { "dropping-particle" : "", "family" : "Liang", "given" : "Zhen-Hua", "non-dropping-particle" : "", "parse-names" : false, "suffix" : "" }, { "dropping-particle" : "", "family" : "Li", "given" : "Zheng-Zheng", "non-dropping-particle" : "", "parse-names" : false, "suffix" : "" }, { "dropping-particle" : "", "family" : "Wu", "given" : "Fu-Hai", "non-dropping-particle" : "", "parse-names" : false, "suffix" : "" } ], "container-title" : "Journal of Molecular Structure", "id" : "ITEM-2", "issue" : "1-3", "issued" : { "date-parts" : [ [ "2010", "3" ] ] }, "page" : "136-143", "publisher" : "Elsevier B.V.", "title" : "Studies of ruthenium(II) polypyridyl complexes on cytotoxicity in vitro, apoptosis, DNA-binding and antioxidant activity", "type" : "article-journal", "volume" : "966" }, "uris" : [ "http://www.mendeley.com/documents/?uuid=ca503e7f-900d-4653-96c9-85d023069eb4" ] } ], "mendeley" : { "formattedCitation" : "[13], [14]", "manualFormatting" : "[8, 9]", "plainTextFormattedCitation" : "[13], [14]", "previouslyFormattedCitation" : "[13], [14]" }, "properties" : { "noteIndex" : 0 }, "schema" : "https://github.com/citation-style-language/schema/raw/master/csl-citation.json" }</w:instrText>
      </w:r>
      <w:r w:rsidRPr="007E0DA8">
        <w:rPr>
          <w:rFonts w:ascii="Times New Roman" w:hAnsi="Times New Roman"/>
          <w:sz w:val="20"/>
          <w:szCs w:val="20"/>
        </w:rPr>
        <w:fldChar w:fldCharType="separate"/>
      </w:r>
      <w:r w:rsidRPr="007E0DA8">
        <w:rPr>
          <w:rFonts w:ascii="Times New Roman" w:hAnsi="Times New Roman"/>
          <w:noProof/>
          <w:sz w:val="20"/>
          <w:szCs w:val="20"/>
        </w:rPr>
        <w:t>[8, 9]</w:t>
      </w:r>
      <w:r w:rsidRPr="007E0DA8">
        <w:rPr>
          <w:rFonts w:ascii="Times New Roman" w:hAnsi="Times New Roman"/>
          <w:sz w:val="20"/>
          <w:szCs w:val="20"/>
        </w:rPr>
        <w:fldChar w:fldCharType="end"/>
      </w:r>
      <w:r w:rsidRPr="007E0DA8">
        <w:rPr>
          <w:rFonts w:ascii="Times New Roman" w:hAnsi="Times New Roman"/>
          <w:sz w:val="20"/>
          <w:szCs w:val="20"/>
        </w:rPr>
        <w:t>, the bands centered at around 281 nm (</w:t>
      </w:r>
      <w:r w:rsidRPr="007E0DA8">
        <w:rPr>
          <w:rFonts w:ascii="Times New Roman" w:hAnsi="Times New Roman"/>
          <w:i/>
          <w:sz w:val="20"/>
          <w:szCs w:val="20"/>
        </w:rPr>
        <w:t>ε</w:t>
      </w:r>
      <w:r w:rsidRPr="007E0DA8">
        <w:rPr>
          <w:rFonts w:ascii="Times New Roman" w:hAnsi="Times New Roman"/>
          <w:sz w:val="20"/>
          <w:szCs w:val="20"/>
        </w:rPr>
        <w:t xml:space="preserve"> = 66600  M</w:t>
      </w:r>
      <w:r w:rsidRPr="007E0DA8">
        <w:rPr>
          <w:rFonts w:ascii="Times New Roman" w:hAnsi="Times New Roman"/>
          <w:sz w:val="20"/>
          <w:szCs w:val="20"/>
          <w:vertAlign w:val="superscript"/>
        </w:rPr>
        <w:t xml:space="preserve">-1 </w:t>
      </w:r>
      <w:r w:rsidRPr="007E0DA8">
        <w:rPr>
          <w:rFonts w:ascii="Times New Roman" w:hAnsi="Times New Roman"/>
          <w:sz w:val="20"/>
          <w:szCs w:val="20"/>
        </w:rPr>
        <w:t>cm</w:t>
      </w:r>
      <w:r w:rsidRPr="007E0DA8">
        <w:rPr>
          <w:rFonts w:ascii="Times New Roman" w:hAnsi="Times New Roman"/>
          <w:sz w:val="20"/>
          <w:szCs w:val="20"/>
          <w:vertAlign w:val="superscript"/>
        </w:rPr>
        <w:t>-1</w:t>
      </w:r>
      <w:r w:rsidRPr="007E0DA8">
        <w:rPr>
          <w:rFonts w:ascii="Times New Roman" w:hAnsi="Times New Roman"/>
          <w:sz w:val="20"/>
          <w:szCs w:val="20"/>
        </w:rPr>
        <w:t>) and 358 nm (</w:t>
      </w:r>
      <w:r w:rsidRPr="007E0DA8">
        <w:rPr>
          <w:rFonts w:ascii="Times New Roman" w:hAnsi="Times New Roman"/>
          <w:i/>
          <w:sz w:val="20"/>
          <w:szCs w:val="20"/>
        </w:rPr>
        <w:t>ε</w:t>
      </w:r>
      <w:r w:rsidRPr="007E0DA8">
        <w:rPr>
          <w:rFonts w:ascii="Times New Roman" w:hAnsi="Times New Roman"/>
          <w:sz w:val="20"/>
          <w:szCs w:val="20"/>
        </w:rPr>
        <w:t xml:space="preserve"> = 17400 M</w:t>
      </w:r>
      <w:r w:rsidRPr="007E0DA8">
        <w:rPr>
          <w:rFonts w:ascii="Times New Roman" w:hAnsi="Times New Roman"/>
          <w:sz w:val="20"/>
          <w:szCs w:val="20"/>
          <w:vertAlign w:val="superscript"/>
        </w:rPr>
        <w:t xml:space="preserve">-1 </w:t>
      </w:r>
      <w:r w:rsidRPr="007E0DA8">
        <w:rPr>
          <w:rFonts w:ascii="Times New Roman" w:hAnsi="Times New Roman"/>
          <w:sz w:val="20"/>
          <w:szCs w:val="20"/>
        </w:rPr>
        <w:t>cm</w:t>
      </w:r>
      <w:r w:rsidRPr="007E0DA8">
        <w:rPr>
          <w:rFonts w:ascii="Times New Roman" w:hAnsi="Times New Roman"/>
          <w:sz w:val="20"/>
          <w:szCs w:val="20"/>
          <w:vertAlign w:val="superscript"/>
        </w:rPr>
        <w:t>-1</w:t>
      </w:r>
      <w:r w:rsidRPr="007E0DA8">
        <w:rPr>
          <w:rFonts w:ascii="Times New Roman" w:hAnsi="Times New Roman"/>
          <w:sz w:val="20"/>
          <w:szCs w:val="20"/>
        </w:rPr>
        <w:t>) were assigned to intra-ligand π→π</w:t>
      </w:r>
      <w:r w:rsidRPr="007E0DA8">
        <w:rPr>
          <w:rFonts w:ascii="Times New Roman" w:hAnsi="Times New Roman"/>
          <w:sz w:val="24"/>
          <w:szCs w:val="24"/>
        </w:rPr>
        <w:t xml:space="preserve">* </w:t>
      </w:r>
      <w:r w:rsidRPr="007E0DA8">
        <w:rPr>
          <w:rFonts w:ascii="Times New Roman" w:hAnsi="Times New Roman"/>
          <w:sz w:val="20"/>
          <w:szCs w:val="20"/>
        </w:rPr>
        <w:t>transitions in the scaffold. The lowest energy band at 460 nm (</w:t>
      </w:r>
      <w:r w:rsidRPr="007E0DA8">
        <w:rPr>
          <w:rFonts w:ascii="Times New Roman" w:hAnsi="Times New Roman"/>
          <w:i/>
          <w:sz w:val="20"/>
          <w:szCs w:val="20"/>
        </w:rPr>
        <w:t>ε</w:t>
      </w:r>
      <w:r w:rsidRPr="007E0DA8">
        <w:rPr>
          <w:rFonts w:ascii="Times New Roman" w:hAnsi="Times New Roman"/>
          <w:sz w:val="20"/>
          <w:szCs w:val="20"/>
        </w:rPr>
        <w:t xml:space="preserve"> = 10200 M</w:t>
      </w:r>
      <w:r w:rsidRPr="007E0DA8">
        <w:rPr>
          <w:rFonts w:ascii="Times New Roman" w:hAnsi="Times New Roman"/>
          <w:sz w:val="20"/>
          <w:szCs w:val="20"/>
          <w:vertAlign w:val="superscript"/>
        </w:rPr>
        <w:t xml:space="preserve">-1 </w:t>
      </w:r>
      <w:r w:rsidRPr="007E0DA8">
        <w:rPr>
          <w:rFonts w:ascii="Times New Roman" w:hAnsi="Times New Roman"/>
          <w:sz w:val="20"/>
          <w:szCs w:val="20"/>
        </w:rPr>
        <w:t>cm</w:t>
      </w:r>
      <w:r w:rsidRPr="007E0DA8">
        <w:rPr>
          <w:rFonts w:ascii="Times New Roman" w:hAnsi="Times New Roman"/>
          <w:sz w:val="20"/>
          <w:szCs w:val="20"/>
          <w:vertAlign w:val="superscript"/>
        </w:rPr>
        <w:t>-1</w:t>
      </w:r>
      <w:r w:rsidRPr="007E0DA8">
        <w:rPr>
          <w:rFonts w:ascii="Times New Roman" w:hAnsi="Times New Roman"/>
          <w:sz w:val="20"/>
          <w:szCs w:val="20"/>
        </w:rPr>
        <w:t>) was attributed to the metal-to-ligand charge transfer (MLCT) transition of the Ru(d</w:t>
      </w:r>
      <w:r w:rsidRPr="007E0DA8">
        <w:rPr>
          <w:rFonts w:ascii="Times New Roman" w:hAnsi="Times New Roman"/>
          <w:sz w:val="20"/>
          <w:szCs w:val="20"/>
          <w:vertAlign w:val="subscript"/>
        </w:rPr>
        <w:t>π</w:t>
      </w:r>
      <w:r w:rsidRPr="007E0DA8">
        <w:rPr>
          <w:rFonts w:ascii="Times New Roman" w:hAnsi="Times New Roman"/>
          <w:sz w:val="20"/>
          <w:szCs w:val="20"/>
        </w:rPr>
        <w:t>)</w:t>
      </w:r>
      <w:r w:rsidRPr="007E0DA8">
        <w:rPr>
          <w:rFonts w:ascii="Times New Roman" w:hAnsi="Times New Roman"/>
          <w:sz w:val="20"/>
          <w:szCs w:val="20"/>
        </w:rPr>
        <w:sym w:font="Wingdings" w:char="F0E0"/>
      </w:r>
      <w:r w:rsidRPr="007E0DA8">
        <w:rPr>
          <w:rFonts w:ascii="Times New Roman" w:hAnsi="Times New Roman"/>
          <w:sz w:val="20"/>
          <w:szCs w:val="20"/>
        </w:rPr>
        <w:t xml:space="preserve">ligand. The luminescence spectra of the complex upon MLCT excitation was performed at room temperature and the excitation wavelength was set at 460 nm. Figure 2 </w:t>
      </w:r>
      <w:r w:rsidRPr="007E0DA8">
        <w:rPr>
          <w:rFonts w:ascii="Times New Roman" w:hAnsi="Times New Roman"/>
          <w:sz w:val="20"/>
          <w:szCs w:val="20"/>
          <w:lang w:val="ms-MY"/>
        </w:rPr>
        <w:t>displays the emission spectra of complex in acetone (</w:t>
      </w:r>
      <w:r w:rsidRPr="007E0DA8">
        <w:rPr>
          <w:rFonts w:ascii="Times New Roman" w:hAnsi="Times New Roman"/>
          <w:b/>
          <w:sz w:val="20"/>
          <w:szCs w:val="20"/>
          <w:lang w:val="ms-MY"/>
        </w:rPr>
        <w:t>blue</w:t>
      </w:r>
      <w:r w:rsidRPr="007E0DA8">
        <w:rPr>
          <w:rFonts w:ascii="Times New Roman" w:hAnsi="Times New Roman"/>
          <w:sz w:val="20"/>
          <w:szCs w:val="20"/>
          <w:lang w:val="ms-MY"/>
        </w:rPr>
        <w:t>) and water (</w:t>
      </w:r>
      <w:r w:rsidRPr="007E0DA8">
        <w:rPr>
          <w:rFonts w:ascii="Times New Roman" w:hAnsi="Times New Roman"/>
          <w:b/>
          <w:sz w:val="20"/>
          <w:szCs w:val="20"/>
          <w:lang w:val="ms-MY"/>
        </w:rPr>
        <w:t>red</w:t>
      </w:r>
      <w:r w:rsidRPr="007E0DA8">
        <w:rPr>
          <w:rFonts w:ascii="Times New Roman" w:hAnsi="Times New Roman"/>
          <w:sz w:val="20"/>
          <w:szCs w:val="20"/>
          <w:lang w:val="ms-MY"/>
        </w:rPr>
        <w:t xml:space="preserve">) at room temperature to show the effect of the protic solvent on the complex. </w:t>
      </w:r>
      <w:r w:rsidRPr="007E0DA8">
        <w:rPr>
          <w:rFonts w:ascii="Times New Roman" w:hAnsi="Times New Roman"/>
          <w:sz w:val="20"/>
          <w:szCs w:val="20"/>
        </w:rPr>
        <w:t xml:space="preserve">The complex displayed high luminescence in acetonitrile but almost no emission in water probably due to the presence of the dppz ligands in the complex. In an aqueous environment, the free electron on the nitrogen of the phenazine ring can form hydrogen bonds with water molecules </w:t>
      </w:r>
      <w:r w:rsidRPr="007E0DA8">
        <w:rPr>
          <w:rFonts w:ascii="Times New Roman" w:hAnsi="Times New Roman"/>
          <w:sz w:val="20"/>
          <w:szCs w:val="20"/>
        </w:rPr>
        <w:fldChar w:fldCharType="begin" w:fldLock="1"/>
      </w:r>
      <w:r w:rsidRPr="007E0DA8">
        <w:rPr>
          <w:rFonts w:ascii="Times New Roman" w:hAnsi="Times New Roman"/>
          <w:sz w:val="20"/>
          <w:szCs w:val="20"/>
        </w:rPr>
        <w:instrText>ADDIN CSL_CITATION { "citationItems" : [ { "id" : "ITEM-1", "itemData" : { "author" : [ { "dropping-particle" : "", "family" : "Lan Jin", "given" : "Pin Yang", "non-dropping-particle" : "", "parse-names" : false, "suffix" : "" } ], "container-title" : "Polyhedron", "id" : "ITEM-1", "issue" : "19", "issued" : { "date-parts" : [ [ "1997" ] ] }, "page" : "3395-3398", "title" : "Synthesis and DNA binding studies of C o III mixed-ligand complex containing dipyrido", "type" : "article-journal", "volume" : "16" }, "uris" : [ "http://www.mendeley.com/documents/?uuid=1448b763-0bc8-4d98-9f3c-684e6a32d455" ] } ], "mendeley" : { "formattedCitation" : "[15]", "manualFormatting" : "[14", "plainTextFormattedCitation" : "[15]", "previouslyFormattedCitation" : "[15]" }, "properties" : { "noteIndex" : 0 }, "schema" : "https://github.com/citation-style-language/schema/raw/master/csl-citation.json" }</w:instrText>
      </w:r>
      <w:r w:rsidRPr="007E0DA8">
        <w:rPr>
          <w:rFonts w:ascii="Times New Roman" w:hAnsi="Times New Roman"/>
          <w:sz w:val="20"/>
          <w:szCs w:val="20"/>
        </w:rPr>
        <w:fldChar w:fldCharType="separate"/>
      </w:r>
      <w:r w:rsidRPr="007E0DA8">
        <w:rPr>
          <w:rFonts w:ascii="Times New Roman" w:hAnsi="Times New Roman"/>
          <w:noProof/>
          <w:sz w:val="20"/>
          <w:szCs w:val="20"/>
        </w:rPr>
        <w:t>[13,14</w:t>
      </w:r>
      <w:r w:rsidRPr="007E0DA8">
        <w:rPr>
          <w:rFonts w:ascii="Times New Roman" w:hAnsi="Times New Roman"/>
          <w:sz w:val="20"/>
          <w:szCs w:val="20"/>
        </w:rPr>
        <w:fldChar w:fldCharType="end"/>
      </w:r>
      <w:r w:rsidRPr="007E0DA8">
        <w:rPr>
          <w:rFonts w:ascii="Times New Roman" w:hAnsi="Times New Roman"/>
          <w:sz w:val="20"/>
          <w:szCs w:val="20"/>
        </w:rPr>
        <w:fldChar w:fldCharType="begin" w:fldLock="1"/>
      </w:r>
      <w:r w:rsidRPr="007E0DA8">
        <w:rPr>
          <w:rFonts w:ascii="Times New Roman" w:hAnsi="Times New Roman"/>
          <w:sz w:val="20"/>
          <w:szCs w:val="20"/>
        </w:rPr>
        <w:instrText>ADDIN CSL_CITATION { "citationItems" : [ { "id" : "ITEM-1", "itemData" : { "DOI" : "10.1016/j.jinorgbio.2010.04.002", "ISBN" : "0162-0134", "ISSN" : "01620134", "PMID" : "20554006", "abstract" : "The structural and spectroscopic properties of [Ru(phen)2(dppz)]2+ and [Ru(tap)2(dppz)]2+ (phen=1,10-phenanthroline; tap=1,4,5,8-tetraazaphenanthrene; dppz=dipyridophenazine ) have been investigated by means of density functional theory (DFT), time-dependent DFT (TD-DFT) within the polarized continuum model (IEF-PCM) and quantum mechanics/molecular mechanics (QM/MM) calculations. The model of the \u0394 and \u039b enantiomers of Ru(II) intercalated in DNA in the minor and major grooves is limited to the metal complexes intercalated in two guanine-cytosine base pairs. The main experimental spectral features of these complexes reported in DNA or synthetic polynucleotides are better reproduced by the theoretical absorption spectra of the \u0394 enantiomers regardless of intercalation mode (major or minor groove). This is especially true for [Ru(phen)2(dppz)]2+. The visible absorption of [Ru(tap)2(dppz)]2+ is governed by the MLCTtap transitions regardless of the environment (water, acetonitrile or bases pair), the visible absorption of [Ru(phen)2(dppz)]2+ is characterized by transitions to metal-to-ligand-charge-transfer MLCTdppz in water and acetonitrile and to MLCTphen when intercalated in DNA. The response of the ILdppz state to the environment is very sensitive. In vacuum, water and acetonitrile these transitions are characterized by significant oscillator strengths and their positions depend significantly on the medium with blue shifts of about 80nm when going from vacuum to solvent. When the complex is intercalated in the guanine-cytosine base pairs the 1ILdppz transition contributes mainly to the band at 370nm observed in the spectrum of [Ru(phen)2(dppz)]2+ and to the band at 362nm observed in the spectrum of [Ru(tap)2(dppz)]2+. \u00a9 2010 Elsevier Inc.", "author" : [ { "dropping-particle" : "", "family" : "Ambrosek", "given" : "David", "non-dropping-particle" : "", "parse-names" : false, "suffix" : "" }, { "dropping-particle" : "", "family" : "Loos", "given" : "Pierre Fran\u00e7ois", "non-dropping-particle" : "", "parse-names" : false, "suffix" : "" }, { "dropping-particle" : "", "family" : "Assfeld", "given" : "Xavier", "non-dropping-particle" : "", "parse-names" : false, "suffix" : "" }, { "dropping-particle" : "", "family" : "Daniel", "given" : "Chantal", "non-dropping-particle" : "", "parse-names" : false, "suffix" : "" } ], "container-title" : "Journal of Inorganic Biochemistry", "id" : "ITEM-1", "issue" : "9", "issued" : { "date-parts" : [ [ "2010" ] ] }, "page" : "893-901", "publisher" : "Elsevier Inc.", "title" : "A theoretical study of Ru(II) polypyridyl DNA intercalators. Structure and electronic absorption spectroscopy of [Ru(phen)2(dppz)]2+ and [Ru(tap)2(dppz)]2+ complexes intercalated in guanine-cytosine base pairs", "type" : "article-journal", "volume" : "104" }, "uris" : [ "http://www.mendeley.com/documents/?uuid=cdf3ca43-899e-439c-ad7c-564f34b4df43" ] } ], "mendeley" : { "formattedCitation" : "[16]", "manualFormatting" : ",15]", "plainTextFormattedCitation" : "[16]", "previouslyFormattedCitation" : "[16]" }, "properties" : { "noteIndex" : 0 }, "schema" : "https://github.com/citation-style-language/schema/raw/master/csl-citation.json" }</w:instrText>
      </w:r>
      <w:r w:rsidRPr="007E0DA8">
        <w:rPr>
          <w:rFonts w:ascii="Times New Roman" w:hAnsi="Times New Roman"/>
          <w:sz w:val="20"/>
          <w:szCs w:val="20"/>
        </w:rPr>
        <w:fldChar w:fldCharType="separate"/>
      </w:r>
      <w:r w:rsidRPr="007E0DA8">
        <w:rPr>
          <w:rFonts w:ascii="Times New Roman" w:hAnsi="Times New Roman"/>
          <w:noProof/>
          <w:sz w:val="20"/>
          <w:szCs w:val="20"/>
        </w:rPr>
        <w:t>]</w:t>
      </w:r>
      <w:r w:rsidRPr="007E0DA8">
        <w:rPr>
          <w:rFonts w:ascii="Times New Roman" w:hAnsi="Times New Roman"/>
          <w:sz w:val="20"/>
          <w:szCs w:val="20"/>
        </w:rPr>
        <w:fldChar w:fldCharType="end"/>
      </w:r>
      <w:r w:rsidRPr="007E0DA8">
        <w:rPr>
          <w:rFonts w:ascii="Times New Roman" w:hAnsi="Times New Roman"/>
          <w:sz w:val="20"/>
          <w:szCs w:val="20"/>
        </w:rPr>
        <w:t>. As a result, the excited-state luminescence was quenched [15, 16</w:t>
      </w:r>
      <w:r w:rsidRPr="007E0DA8">
        <w:rPr>
          <w:rFonts w:ascii="Times New Roman" w:hAnsi="Times New Roman"/>
          <w:sz w:val="20"/>
          <w:szCs w:val="20"/>
        </w:rPr>
        <w:fldChar w:fldCharType="begin" w:fldLock="1"/>
      </w:r>
      <w:r w:rsidRPr="007E0DA8">
        <w:rPr>
          <w:rFonts w:ascii="Times New Roman" w:hAnsi="Times New Roman"/>
          <w:sz w:val="20"/>
          <w:szCs w:val="20"/>
        </w:rPr>
        <w:instrText>ADDIN CSL_CITATION { "citationItems" : [ { "id" : "ITEM-1", "itemData" : { "DOI" : "10.1039/b710949k", "ISSN" : "1359-7345", "PMID" : "17989802", "abstract" : "Since the elucidation of the structure of double helical DNA, the construction of small molecules that recognize and react at specific DNA sites has been an area of considerable interest. In particular, the study of transition metal complexes that bind DNA with specificity has been a burgeoning field. This growth has been due in large part to the useful properties of metal complexes, which possess a wide array of photophysical attributes and allow for the modular assembly of an ensemble of recognition elements. Here we review recent experiments in our laboratory aimed at the design and study of octahedral metal complexes that bind DNA non-covalently and target reactions to specific sites. Emphasis is placed both on the variety of methods employed to confer site-specificity and upon the many applications for these complexes. Particular attention is given to the family of complexes recently designed that target single base mismatches in duplex DNA through metallo-insertion.", "author" : [ { "dropping-particle" : "", "family" : "Zeglis", "given" : "Brian M", "non-dropping-particle" : "", "parse-names" : false, "suffix" : "" }, { "dropping-particle" : "", "family" : "Pierre", "given" : "Valerie C", "non-dropping-particle" : "", "parse-names" : false, "suffix" : "" }, { "dropping-particle" : "", "family" : "Barton", "given" : "Jacqueline K", "non-dropping-particle" : "", "parse-names" : false, "suffix" : "" } ], "container-title" : "Chemical communications (Cambridge, England)", "id" : "ITEM-1", "issue" : "44", "issued" : { "date-parts" : [ [ "2007", "11", "28" ] ] }, "page" : "4565-79", "title" : "Metallo-intercalators and metallo-insertors.", "type" : "article-journal", "volume" : "7345" }, "uris" : [ "http://www.mendeley.com/documents/?uuid=18b06085-62ff-43a9-9ce8-26b0cb9724d0" ] } ], "mendeley" : { "formattedCitation" : "[18]", "manualFormatting" : ",18]", "plainTextFormattedCitation" : "[18]", "previouslyFormattedCitation" : "[18]" }, "properties" : { "noteIndex" : 0 }, "schema" : "https://github.com/citation-style-language/schema/raw/master/csl-citation.json" }</w:instrText>
      </w:r>
      <w:r w:rsidRPr="007E0DA8">
        <w:rPr>
          <w:rFonts w:ascii="Times New Roman" w:hAnsi="Times New Roman"/>
          <w:sz w:val="20"/>
          <w:szCs w:val="20"/>
        </w:rPr>
        <w:fldChar w:fldCharType="separate"/>
      </w:r>
      <w:r w:rsidRPr="007E0DA8">
        <w:rPr>
          <w:rFonts w:ascii="Times New Roman" w:hAnsi="Times New Roman"/>
          <w:noProof/>
          <w:sz w:val="20"/>
          <w:szCs w:val="20"/>
        </w:rPr>
        <w:t>]</w:t>
      </w:r>
      <w:r w:rsidRPr="007E0DA8">
        <w:rPr>
          <w:rFonts w:ascii="Times New Roman" w:hAnsi="Times New Roman"/>
          <w:sz w:val="20"/>
          <w:szCs w:val="20"/>
        </w:rPr>
        <w:fldChar w:fldCharType="end"/>
      </w:r>
      <w:r w:rsidRPr="007E0DA8">
        <w:rPr>
          <w:rFonts w:ascii="Times New Roman" w:hAnsi="Times New Roman"/>
          <w:sz w:val="20"/>
          <w:szCs w:val="20"/>
        </w:rPr>
        <w:t xml:space="preserve">. This property is advantageous in DNA-binding studies using an aqueous buffer, where the complex binds to DNA, and the dppz ligands were protected from water, thus intense luminescence could be observed. This phenomenon has been termed as the ‘molecular light switch’ effect </w:t>
      </w:r>
      <w:r w:rsidRPr="007E0DA8">
        <w:rPr>
          <w:rFonts w:ascii="Times New Roman" w:hAnsi="Times New Roman"/>
          <w:sz w:val="20"/>
          <w:szCs w:val="20"/>
        </w:rPr>
        <w:fldChar w:fldCharType="begin" w:fldLock="1"/>
      </w:r>
      <w:r w:rsidRPr="007E0DA8">
        <w:rPr>
          <w:rFonts w:ascii="Times New Roman" w:hAnsi="Times New Roman"/>
          <w:sz w:val="20"/>
          <w:szCs w:val="20"/>
        </w:rPr>
        <w:instrText>ADDIN CSL_CITATION { "citationItems" : [ { "id" : "ITEM-1", "itemData" : { "ISSN" : "0305-1048", "PMID" : "2041736", "abstract" : "Photophysical studies have been undertaken to characterize the binding interactions of enantiomers of Ru(phen)3(2+), Ru(DIP)3(2+), and racemic Ru(bpy)2dppz2+ (where phen = 1,10-phenanthroline, DIP = 4,7-diphenylphenanthroline, and dppz = dipyridophenazine) with Z-form poly d(GC). Parallel enhancements in steady state luminescent intensity and a lengthening of luminescent lifetimes are seen for ruthenium enantiomers with Z-DNA as for B-DNA but with enantioselectivities reversed. Greater enhancements are seen for delta-isomers with the right-handed helix but for lambda-isomers with the left-handed helix. Ru(bpy)2dppz2+, an avid intercalator in B-DNA, displays no luminescence free in aqueous solution, but luminesces brightly bound to either B- or Z-poly d(GC). Stern-Volmer quenching studies also support the enantioselective preference in binding to B-DNA by delta-isomers and a reversal with binding to Z-DNA preferentially by the lambda-isomers. Steady state polarization studies indicate a rigid association of the complexes with both B- and Z-DNA on the time-scale of their emission and again with symmetrical enantioselectivities for the left and right-handed helices. Given the well characterized intercalative association of the complexes with B-DNA, the parallel results seen here with Z-DNA point strongly to a comparable intercalative association with the Z-form helix. That molecules may interact with Z-DNA through intercalation has not been demonstrated previously and now requires consideration in describing the range of interactions of small molecules and proteins with Z-DNA.", "author" : [ { "dropping-particle" : "", "family" : "Friedman", "given" : "a E", "non-dropping-particle" : "", "parse-names" : false, "suffix" : "" }, { "dropping-particle" : "V", "family" : "Kumar", "given" : "C", "non-dropping-particle" : "", "parse-names" : false, "suffix" : "" }, { "dropping-particle" : "", "family" : "Turro", "given" : "N J", "non-dropping-particle" : "", "parse-names" : false, "suffix" : "" }, { "dropping-particle" : "", "family" : "Barton", "given" : "J K", "non-dropping-particle" : "", "parse-names" : false, "suffix" : "" } ], "container-title" : "Nucleic acids research", "id" : "ITEM-1", "issue" : "10", "issued" : { "date-parts" : [ [ "1991", "5", "25" ] ] }, "page" : "2595-602", "title" : "Luminescence of ruthenium(II) polypyridyls: evidence for intercalative binding to Z-DNA.", "type" : "article-journal", "volume" : "19" }, "uris" : [ "http://www.mendeley.com/documents/?uuid=6848a32a-45e8-44d2-ad9b-8d3f14a3bd70" ] } ], "mendeley" : { "formattedCitation" : "[19]", "plainTextFormattedCitation" : "[19]", "previouslyFormattedCitation" : "[19]" }, "properties" : { "noteIndex" : 0 }, "schema" : "https://github.com/citation-style-language/schema/raw/master/csl-citation.json" }</w:instrText>
      </w:r>
      <w:r w:rsidRPr="007E0DA8">
        <w:rPr>
          <w:rFonts w:ascii="Times New Roman" w:hAnsi="Times New Roman"/>
          <w:sz w:val="20"/>
          <w:szCs w:val="20"/>
        </w:rPr>
        <w:fldChar w:fldCharType="separate"/>
      </w:r>
      <w:r w:rsidRPr="007E0DA8">
        <w:rPr>
          <w:rFonts w:ascii="Times New Roman" w:hAnsi="Times New Roman"/>
          <w:noProof/>
          <w:sz w:val="20"/>
          <w:szCs w:val="20"/>
        </w:rPr>
        <w:t>[17]</w:t>
      </w:r>
      <w:r w:rsidRPr="007E0DA8">
        <w:rPr>
          <w:rFonts w:ascii="Times New Roman" w:hAnsi="Times New Roman"/>
          <w:sz w:val="20"/>
          <w:szCs w:val="20"/>
        </w:rPr>
        <w:fldChar w:fldCharType="end"/>
      </w:r>
      <w:r w:rsidRPr="007E0DA8">
        <w:rPr>
          <w:rFonts w:ascii="Times New Roman" w:hAnsi="Times New Roman"/>
          <w:sz w:val="20"/>
          <w:szCs w:val="20"/>
        </w:rPr>
        <w:t>.</w:t>
      </w:r>
    </w:p>
    <w:p w:rsidR="00B13C14" w:rsidRPr="007E0DA8" w:rsidRDefault="00B13C14" w:rsidP="00B13C14">
      <w:pPr>
        <w:spacing w:after="0" w:line="240" w:lineRule="auto"/>
        <w:jc w:val="both"/>
        <w:rPr>
          <w:rFonts w:ascii="Times New Roman" w:hAnsi="Times New Roman"/>
          <w:sz w:val="20"/>
          <w:szCs w:val="20"/>
        </w:rPr>
      </w:pPr>
    </w:p>
    <w:p w:rsidR="00B13C14" w:rsidRPr="007E0DA8" w:rsidRDefault="00B13C14" w:rsidP="00B13C14">
      <w:pPr>
        <w:spacing w:after="0" w:line="240" w:lineRule="auto"/>
        <w:jc w:val="both"/>
        <w:rPr>
          <w:rFonts w:ascii="Times New Roman" w:hAnsi="Times New Roman"/>
          <w:sz w:val="20"/>
          <w:szCs w:val="20"/>
        </w:rPr>
      </w:pPr>
    </w:p>
    <w:p w:rsidR="0078083B" w:rsidRPr="007E0DA8" w:rsidRDefault="0078083B" w:rsidP="0078083B">
      <w:pPr>
        <w:spacing w:after="0" w:line="240" w:lineRule="auto"/>
        <w:jc w:val="center"/>
        <w:rPr>
          <w:rFonts w:ascii="Times New Roman" w:hAnsi="Times New Roman"/>
          <w:sz w:val="20"/>
          <w:szCs w:val="20"/>
        </w:rPr>
      </w:pPr>
      <w:r w:rsidRPr="007E0DA8">
        <w:rPr>
          <w:noProof/>
          <w:lang w:bidi="ar-SA"/>
        </w:rPr>
        <w:drawing>
          <wp:inline distT="0" distB="0" distL="0" distR="0" wp14:anchorId="0CBC53AA" wp14:editId="2FE25D73">
            <wp:extent cx="3514725" cy="2081212"/>
            <wp:effectExtent l="0" t="0" r="9525" b="1460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78083B" w:rsidRPr="007E0DA8" w:rsidRDefault="0078083B" w:rsidP="0078083B">
      <w:pPr>
        <w:spacing w:after="0" w:line="240" w:lineRule="auto"/>
        <w:jc w:val="center"/>
        <w:rPr>
          <w:rFonts w:ascii="Times New Roman" w:hAnsi="Times New Roman"/>
          <w:sz w:val="20"/>
          <w:szCs w:val="20"/>
        </w:rPr>
      </w:pPr>
    </w:p>
    <w:p w:rsidR="00B13C14" w:rsidRPr="007E0DA8" w:rsidRDefault="0078083B" w:rsidP="00B13C14">
      <w:pPr>
        <w:spacing w:after="0" w:line="240" w:lineRule="auto"/>
        <w:jc w:val="center"/>
        <w:rPr>
          <w:rFonts w:ascii="Times New Roman" w:hAnsi="Times New Roman"/>
          <w:sz w:val="20"/>
          <w:szCs w:val="20"/>
        </w:rPr>
      </w:pPr>
      <w:r w:rsidRPr="007E0DA8">
        <w:rPr>
          <w:rFonts w:ascii="Times New Roman" w:hAnsi="Times New Roman"/>
          <w:sz w:val="20"/>
          <w:szCs w:val="20"/>
        </w:rPr>
        <w:t xml:space="preserve">Figure 2. </w:t>
      </w:r>
      <w:r w:rsidR="00B13C14">
        <w:rPr>
          <w:rFonts w:ascii="Times New Roman" w:hAnsi="Times New Roman"/>
          <w:sz w:val="20"/>
          <w:szCs w:val="20"/>
        </w:rPr>
        <w:t xml:space="preserve"> </w:t>
      </w:r>
      <w:r w:rsidRPr="007E0DA8">
        <w:rPr>
          <w:rFonts w:ascii="Times New Roman" w:hAnsi="Times New Roman"/>
          <w:sz w:val="20"/>
          <w:szCs w:val="20"/>
        </w:rPr>
        <w:t>Luminescence spectra of [Ru(dppz)</w:t>
      </w:r>
      <w:r w:rsidRPr="007E0DA8">
        <w:rPr>
          <w:rFonts w:ascii="Times New Roman" w:hAnsi="Times New Roman"/>
          <w:sz w:val="20"/>
          <w:szCs w:val="20"/>
          <w:vertAlign w:val="subscript"/>
        </w:rPr>
        <w:t>2</w:t>
      </w:r>
      <w:r w:rsidRPr="007E0DA8">
        <w:rPr>
          <w:rFonts w:ascii="Times New Roman" w:hAnsi="Times New Roman"/>
          <w:i/>
          <w:sz w:val="20"/>
          <w:szCs w:val="20"/>
        </w:rPr>
        <w:t>p</w:t>
      </w:r>
      <w:r w:rsidRPr="007E0DA8">
        <w:rPr>
          <w:rFonts w:ascii="Times New Roman" w:hAnsi="Times New Roman"/>
          <w:sz w:val="20"/>
          <w:szCs w:val="20"/>
        </w:rPr>
        <w:t>-MOPIP]</w:t>
      </w:r>
      <w:r w:rsidRPr="007E0DA8">
        <w:rPr>
          <w:rFonts w:ascii="Times New Roman" w:hAnsi="Times New Roman"/>
          <w:sz w:val="20"/>
          <w:szCs w:val="20"/>
          <w:vertAlign w:val="superscript"/>
        </w:rPr>
        <w:t xml:space="preserve">2+ </w:t>
      </w:r>
      <w:r w:rsidRPr="007E0DA8">
        <w:rPr>
          <w:rFonts w:ascii="Times New Roman" w:hAnsi="Times New Roman"/>
          <w:sz w:val="20"/>
          <w:szCs w:val="20"/>
        </w:rPr>
        <w:t>in acetonitrile and water</w:t>
      </w:r>
    </w:p>
    <w:p w:rsidR="0078083B" w:rsidRPr="007E0DA8" w:rsidRDefault="0078083B" w:rsidP="0078083B">
      <w:pPr>
        <w:spacing w:after="0" w:line="240" w:lineRule="auto"/>
        <w:jc w:val="both"/>
        <w:rPr>
          <w:rFonts w:ascii="Times New Roman" w:hAnsi="Times New Roman"/>
          <w:sz w:val="20"/>
          <w:szCs w:val="20"/>
        </w:rPr>
      </w:pPr>
      <w:r w:rsidRPr="007E0DA8">
        <w:rPr>
          <w:rFonts w:ascii="Times New Roman" w:hAnsi="Times New Roman"/>
          <w:b/>
          <w:bCs/>
          <w:sz w:val="20"/>
          <w:szCs w:val="20"/>
        </w:rPr>
        <w:lastRenderedPageBreak/>
        <w:t>DNA-binding studies</w:t>
      </w:r>
    </w:p>
    <w:p w:rsidR="0078083B" w:rsidRPr="007E0DA8" w:rsidRDefault="0078083B" w:rsidP="0078083B">
      <w:pPr>
        <w:spacing w:after="0" w:line="240" w:lineRule="auto"/>
        <w:jc w:val="both"/>
        <w:rPr>
          <w:rFonts w:ascii="Times New Roman" w:hAnsi="Times New Roman"/>
          <w:sz w:val="20"/>
          <w:szCs w:val="20"/>
        </w:rPr>
      </w:pPr>
      <w:r w:rsidRPr="007E0DA8">
        <w:rPr>
          <w:rFonts w:ascii="Times New Roman" w:hAnsi="Times New Roman"/>
          <w:bCs/>
          <w:sz w:val="20"/>
          <w:szCs w:val="20"/>
        </w:rPr>
        <w:t xml:space="preserve">The interaction of the ruthenium(II) complex, </w:t>
      </w:r>
      <w:r w:rsidRPr="007E0DA8">
        <w:rPr>
          <w:rFonts w:ascii="Times New Roman" w:hAnsi="Times New Roman"/>
          <w:sz w:val="20"/>
          <w:szCs w:val="20"/>
          <w:lang w:val="ms-MY"/>
        </w:rPr>
        <w:t>[Ru(dppz)</w:t>
      </w:r>
      <w:r w:rsidRPr="007E0DA8">
        <w:rPr>
          <w:rFonts w:ascii="Times New Roman" w:hAnsi="Times New Roman"/>
          <w:sz w:val="20"/>
          <w:szCs w:val="20"/>
          <w:vertAlign w:val="subscript"/>
          <w:lang w:val="ms-MY"/>
        </w:rPr>
        <w:t>2</w:t>
      </w:r>
      <w:r w:rsidRPr="007E0DA8">
        <w:rPr>
          <w:rFonts w:ascii="Times New Roman" w:hAnsi="Times New Roman"/>
          <w:sz w:val="20"/>
          <w:szCs w:val="20"/>
          <w:lang w:val="ms-MY"/>
        </w:rPr>
        <w:t>(</w:t>
      </w:r>
      <w:r w:rsidRPr="007E0DA8">
        <w:rPr>
          <w:rFonts w:ascii="Times New Roman" w:hAnsi="Times New Roman"/>
          <w:i/>
          <w:sz w:val="20"/>
          <w:szCs w:val="20"/>
          <w:lang w:val="ms-MY"/>
        </w:rPr>
        <w:t>p</w:t>
      </w:r>
      <w:r w:rsidRPr="007E0DA8">
        <w:rPr>
          <w:rFonts w:ascii="Times New Roman" w:hAnsi="Times New Roman"/>
          <w:sz w:val="20"/>
          <w:szCs w:val="20"/>
          <w:lang w:val="ms-MY"/>
        </w:rPr>
        <w:t>-MOPIP)]</w:t>
      </w:r>
      <w:r w:rsidRPr="007E0DA8">
        <w:rPr>
          <w:rFonts w:ascii="Times New Roman" w:hAnsi="Times New Roman"/>
          <w:sz w:val="20"/>
          <w:szCs w:val="20"/>
          <w:vertAlign w:val="superscript"/>
          <w:lang w:val="ms-MY"/>
        </w:rPr>
        <w:t>2+</w:t>
      </w:r>
      <w:r w:rsidRPr="007E0DA8">
        <w:rPr>
          <w:rFonts w:ascii="Times New Roman" w:hAnsi="Times New Roman"/>
          <w:bCs/>
          <w:sz w:val="20"/>
          <w:szCs w:val="20"/>
        </w:rPr>
        <w:t xml:space="preserve"> with CT-DNA was analyzed using UV-Vis spectroscopy. </w:t>
      </w:r>
      <w:r w:rsidRPr="007E0DA8">
        <w:rPr>
          <w:rFonts w:ascii="Times New Roman" w:hAnsi="Times New Roman"/>
          <w:sz w:val="20"/>
          <w:szCs w:val="20"/>
        </w:rPr>
        <w:t xml:space="preserve">The UV-Vis titration of the complex in a buffer was performed </w:t>
      </w:r>
      <w:r w:rsidRPr="007E0DA8">
        <w:rPr>
          <w:rFonts w:ascii="Times New Roman" w:hAnsi="Times New Roman"/>
          <w:bCs/>
          <w:sz w:val="20"/>
          <w:szCs w:val="20"/>
        </w:rPr>
        <w:t>at room temperature</w:t>
      </w:r>
      <w:r w:rsidRPr="007E0DA8">
        <w:rPr>
          <w:rFonts w:ascii="Times New Roman" w:hAnsi="Times New Roman"/>
          <w:sz w:val="20"/>
          <w:szCs w:val="20"/>
        </w:rPr>
        <w:t xml:space="preserve"> using a fixed concentration of the complex with increasing concentration of DNA.</w:t>
      </w:r>
    </w:p>
    <w:p w:rsidR="0078083B" w:rsidRPr="007E0DA8" w:rsidRDefault="0078083B" w:rsidP="0078083B">
      <w:pPr>
        <w:spacing w:after="0" w:line="240" w:lineRule="auto"/>
        <w:jc w:val="both"/>
        <w:rPr>
          <w:rFonts w:ascii="Times New Roman" w:hAnsi="Times New Roman"/>
          <w:sz w:val="20"/>
          <w:szCs w:val="20"/>
        </w:rPr>
      </w:pPr>
    </w:p>
    <w:p w:rsidR="0078083B" w:rsidRPr="007E0DA8" w:rsidRDefault="0078083B" w:rsidP="0078083B">
      <w:pPr>
        <w:spacing w:after="0" w:line="240" w:lineRule="auto"/>
        <w:jc w:val="both"/>
        <w:rPr>
          <w:rFonts w:ascii="Times New Roman" w:hAnsi="Times New Roman"/>
          <w:sz w:val="20"/>
          <w:szCs w:val="20"/>
        </w:rPr>
      </w:pPr>
      <w:r w:rsidRPr="007E0DA8">
        <w:rPr>
          <w:rFonts w:ascii="Times New Roman" w:hAnsi="Times New Roman"/>
          <w:sz w:val="20"/>
          <w:szCs w:val="20"/>
        </w:rPr>
        <w:t>The concentration of the [Ru(dppz)</w:t>
      </w:r>
      <w:r w:rsidRPr="007E0DA8">
        <w:rPr>
          <w:rFonts w:ascii="Times New Roman" w:hAnsi="Times New Roman"/>
          <w:sz w:val="20"/>
          <w:szCs w:val="20"/>
          <w:vertAlign w:val="subscript"/>
        </w:rPr>
        <w:t>2</w:t>
      </w:r>
      <w:r w:rsidRPr="007E0DA8">
        <w:rPr>
          <w:rFonts w:ascii="Times New Roman" w:hAnsi="Times New Roman"/>
          <w:sz w:val="20"/>
          <w:szCs w:val="20"/>
        </w:rPr>
        <w:t>(</w:t>
      </w:r>
      <w:r w:rsidRPr="007E0DA8">
        <w:rPr>
          <w:rFonts w:ascii="Times New Roman" w:hAnsi="Times New Roman"/>
          <w:i/>
          <w:sz w:val="20"/>
          <w:szCs w:val="20"/>
        </w:rPr>
        <w:t>p</w:t>
      </w:r>
      <w:r w:rsidRPr="007E0DA8">
        <w:rPr>
          <w:rFonts w:ascii="Times New Roman" w:hAnsi="Times New Roman"/>
          <w:sz w:val="20"/>
          <w:szCs w:val="20"/>
        </w:rPr>
        <w:t>-MOPIP)]</w:t>
      </w:r>
      <w:r w:rsidRPr="007E0DA8">
        <w:rPr>
          <w:rFonts w:ascii="Times New Roman" w:hAnsi="Times New Roman"/>
          <w:sz w:val="20"/>
          <w:szCs w:val="20"/>
          <w:vertAlign w:val="superscript"/>
        </w:rPr>
        <w:t>2+</w:t>
      </w:r>
      <w:r w:rsidRPr="007E0DA8">
        <w:rPr>
          <w:rFonts w:ascii="Times New Roman" w:hAnsi="Times New Roman"/>
          <w:sz w:val="20"/>
          <w:szCs w:val="20"/>
        </w:rPr>
        <w:t xml:space="preserve"> solution was at 15 μM while the concentration of DNA varried from 0 to 86 μM.</w:t>
      </w:r>
      <w:r w:rsidRPr="007E0DA8">
        <w:rPr>
          <w:rFonts w:ascii="Times New Roman" w:hAnsi="Times New Roman"/>
          <w:b/>
          <w:bCs/>
          <w:sz w:val="20"/>
          <w:szCs w:val="20"/>
        </w:rPr>
        <w:t xml:space="preserve"> </w:t>
      </w:r>
      <w:r w:rsidRPr="007E0DA8">
        <w:rPr>
          <w:rFonts w:ascii="Times New Roman" w:hAnsi="Times New Roman"/>
          <w:sz w:val="20"/>
          <w:szCs w:val="20"/>
        </w:rPr>
        <w:t xml:space="preserve">The complex-DNA solution was allowed to incubate for 10 minutes before the spectra were recorded in order to allow the interaction between DNA and the complex. The titration processes were repeated several times until no more changes were observed in the spectra indicating that the binding saturation was achieved. The changes in the ruthenium(II) complex concentration due to dilution at the end of each titration were too small and thus were negligible </w:t>
      </w:r>
      <w:r w:rsidRPr="007E0DA8">
        <w:rPr>
          <w:rFonts w:ascii="Times New Roman" w:hAnsi="Times New Roman"/>
          <w:sz w:val="20"/>
          <w:szCs w:val="20"/>
        </w:rPr>
        <w:fldChar w:fldCharType="begin" w:fldLock="1"/>
      </w:r>
      <w:r w:rsidRPr="007E0DA8">
        <w:rPr>
          <w:rFonts w:ascii="Times New Roman" w:hAnsi="Times New Roman"/>
          <w:sz w:val="20"/>
          <w:szCs w:val="20"/>
        </w:rPr>
        <w:instrText>ADDIN CSL_CITATION { "citationItems" : [ { "id" : "ITEM-1", "itemData" : { "DOI" : "10.1371/journal.pone.0050902", "ISBN" : "1932-6203 (Electronic)\r1932-6203 (Linking)", "ISSN" : "19326203", "PMID" : "23236402", "abstract" : "Two ruthenium(II) complexes, \u039b-[Ru(phen)(2)(p-HPIP)](2+) and \u0394-[Ru(phen)(2)(p-HPIP)](2+), were synthesized and characterized via proton nuclear magnetic resonance spectroscopy, electrospray ionization-mass spectrometry, and circular dichroism spectroscopy. This study aims to clarify the anticancer effect of metal complexes as novel and potent telomerase inhibitors and cellular nucleus target drug. First, the chiral selectivity of the compounds and their ability to stabilize quadruplex DNA were studied via absorption and emission analyses, circular dichroism spectroscopy, fluorescence-resonance energy transfer melting assay, electrophoretic mobility shift assay, and polymerase chain reaction stop assay. The two chiral compounds selectively induced and stabilized the G-quadruplex of telomeric DNA with or without metal cations. These results provide new insights into the development of chiral anticancer agents for G-quadruplex DNA targeting. Telomerase repeat amplification protocol reveals the higher inhibitory activity of \u039b-[Ru(phen)(2)(p-HPIP)](2+) against telomerase, suggesting that \u039b-[Ru(phen)(2)(p-HPIP)](2+) may be a potential telomerase inhibitor for cancer chemotherapy. MTT assay results show that these chiral complexes have significant antitumor activities in HepG2 cells. More interestingly, cellular uptake and laser-scanning confocal microscopic studies reveal the efficient uptake of \u039b-[Ru(phen)(2)(p-HPIP)](2+) by HepG2 cells. This complex then enters the cytoplasm and tends to accumulate in the nucleus. This nuclear penetration of the ruthenium complexes and their subsequent accumulation are associated with the chirality of the isomers as well as with the subtle environment of the ruthenium complexes. Therefore, the nucleus can be the cellular target of chiral ruthenium complexes for anticancer therapy.", "author" : [ { "dropping-particle" : "", "family" : "Yu", "given" : "Qianqian", "non-dropping-particle" : "", "parse-names" : false, "suffix" : "" }, { "dropping-particle" : "", "family" : "Liu", "given" : "Yanan", "non-dropping-particle" : "", "parse-names" : false, "suffix" : "" }, { "dropping-particle" : "", "family" : "Wang", "given" : "Chuan", "non-dropping-particle" : "", "parse-names" : false, "suffix" : "" }, { "dropping-particle" : "", "family" : "Sun", "given" : "Dongdong", "non-dropping-particle" : "", "parse-names" : false, "suffix" : "" }, { "dropping-particle" : "", "family" : "Yang", "given" : "Xingcheng", "non-dropping-particle" : "", "parse-names" : false, "suffix" : "" }, { "dropping-particle" : "", "family" : "Liu", "given" : "Yanyu", "non-dropping-particle" : "", "parse-names" : false, "suffix" : "" }, { "dropping-particle" : "", "family" : "Liu", "given" : "Jie", "non-dropping-particle" : "", "parse-names" : false, "suffix" : "" } ], "container-title" : "PLoS ONE", "id" : "ITEM-1", "issue" : "12", "issued" : { "date-parts" : [ [ "2012" ] ] }, "page" : "1-13", "title" : "Chiral Ruthenium(II) Polypyridyl Complexes: Stabilization of G-Quadruplex DNA, Inhibition of Telomerase Activity and Cellular Uptake", "type" : "article-journal", "volume" : "7" }, "uris" : [ "http://www.mendeley.com/documents/?uuid=6893d309-1fb2-4ed0-9635-102f26e9ed64" ] } ], "mendeley" : { "formattedCitation" : "[20]", "plainTextFormattedCitation" : "[20]", "previouslyFormattedCitation" : "[20]" }, "properties" : { "noteIndex" : 0 }, "schema" : "https://github.com/citation-style-language/schema/raw/master/csl-citation.json" }</w:instrText>
      </w:r>
      <w:r w:rsidRPr="007E0DA8">
        <w:rPr>
          <w:rFonts w:ascii="Times New Roman" w:hAnsi="Times New Roman"/>
          <w:sz w:val="20"/>
          <w:szCs w:val="20"/>
        </w:rPr>
        <w:fldChar w:fldCharType="separate"/>
      </w:r>
      <w:r w:rsidRPr="007E0DA8">
        <w:rPr>
          <w:rFonts w:ascii="Times New Roman" w:hAnsi="Times New Roman"/>
          <w:noProof/>
          <w:sz w:val="20"/>
          <w:szCs w:val="20"/>
        </w:rPr>
        <w:t>[18]</w:t>
      </w:r>
      <w:r w:rsidRPr="007E0DA8">
        <w:rPr>
          <w:rFonts w:ascii="Times New Roman" w:hAnsi="Times New Roman"/>
          <w:sz w:val="20"/>
          <w:szCs w:val="20"/>
        </w:rPr>
        <w:fldChar w:fldCharType="end"/>
      </w:r>
      <w:r w:rsidRPr="007E0DA8">
        <w:rPr>
          <w:rFonts w:ascii="Times New Roman" w:hAnsi="Times New Roman"/>
          <w:sz w:val="20"/>
          <w:szCs w:val="20"/>
        </w:rPr>
        <w:t>. The absorption spectrum of complex with increasing concentration of CT-DNA is shown in Figure 3.</w:t>
      </w:r>
    </w:p>
    <w:p w:rsidR="0078083B" w:rsidRDefault="0078083B" w:rsidP="0078083B">
      <w:pPr>
        <w:spacing w:after="0" w:line="240" w:lineRule="auto"/>
        <w:jc w:val="both"/>
        <w:rPr>
          <w:rFonts w:ascii="Times New Roman" w:hAnsi="Times New Roman"/>
          <w:sz w:val="20"/>
          <w:szCs w:val="20"/>
        </w:rPr>
      </w:pPr>
    </w:p>
    <w:p w:rsidR="00DD7CAB" w:rsidRPr="007E0DA8" w:rsidRDefault="00DD7CAB" w:rsidP="00DD7CAB">
      <w:pPr>
        <w:spacing w:after="0" w:line="240" w:lineRule="auto"/>
        <w:jc w:val="both"/>
        <w:rPr>
          <w:rFonts w:ascii="Times New Roman" w:hAnsi="Times New Roman"/>
          <w:sz w:val="20"/>
          <w:szCs w:val="20"/>
        </w:rPr>
      </w:pPr>
    </w:p>
    <w:p w:rsidR="00DD7CAB" w:rsidRDefault="007976B1" w:rsidP="00DD7CAB">
      <w:pPr>
        <w:spacing w:line="240" w:lineRule="auto"/>
        <w:jc w:val="center"/>
        <w:rPr>
          <w:rFonts w:ascii="Times New Roman" w:hAnsi="Times New Roman"/>
          <w:sz w:val="20"/>
          <w:szCs w:val="20"/>
          <w:lang w:val="ms-MY"/>
        </w:rPr>
      </w:pPr>
      <w:r>
        <w:rPr>
          <w:rFonts w:ascii="Times New Roman" w:hAnsi="Times New Roman"/>
          <w:noProof/>
          <w:sz w:val="20"/>
          <w:szCs w:val="20"/>
          <w:lang w:bidi="ar-SA"/>
        </w:rPr>
        <mc:AlternateContent>
          <mc:Choice Requires="wpg">
            <w:drawing>
              <wp:anchor distT="0" distB="0" distL="114300" distR="114300" simplePos="0" relativeHeight="251665920" behindDoc="0" locked="0" layoutInCell="1" allowOverlap="1">
                <wp:simplePos x="0" y="0"/>
                <wp:positionH relativeFrom="column">
                  <wp:posOffset>2176463</wp:posOffset>
                </wp:positionH>
                <wp:positionV relativeFrom="paragraph">
                  <wp:posOffset>84138</wp:posOffset>
                </wp:positionV>
                <wp:extent cx="1504950" cy="1204912"/>
                <wp:effectExtent l="76200" t="0" r="95250" b="52705"/>
                <wp:wrapNone/>
                <wp:docPr id="7" name="Group 7"/>
                <wp:cNvGraphicFramePr/>
                <a:graphic xmlns:a="http://schemas.openxmlformats.org/drawingml/2006/main">
                  <a:graphicData uri="http://schemas.microsoft.com/office/word/2010/wordprocessingGroup">
                    <wpg:wgp>
                      <wpg:cNvGrpSpPr/>
                      <wpg:grpSpPr>
                        <a:xfrm>
                          <a:off x="0" y="0"/>
                          <a:ext cx="1504950" cy="1204912"/>
                          <a:chOff x="0" y="0"/>
                          <a:chExt cx="1504950" cy="1204912"/>
                        </a:xfrm>
                      </wpg:grpSpPr>
                      <wps:wsp>
                        <wps:cNvPr id="8" name="Straight Arrow Connector 8"/>
                        <wps:cNvCnPr>
                          <a:cxnSpLocks noChangeShapeType="1"/>
                        </wps:cNvCnPr>
                        <wps:spPr bwMode="auto">
                          <a:xfrm>
                            <a:off x="0" y="0"/>
                            <a:ext cx="0" cy="18573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 name="Straight Arrow Connector 18"/>
                        <wps:cNvCnPr>
                          <a:cxnSpLocks noChangeShapeType="1"/>
                        </wps:cNvCnPr>
                        <wps:spPr bwMode="auto">
                          <a:xfrm>
                            <a:off x="1504950" y="862012"/>
                            <a:ext cx="0" cy="3429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 name="Straight Arrow Connector 15"/>
                        <wps:cNvCnPr>
                          <a:cxnSpLocks noChangeShapeType="1"/>
                        </wps:cNvCnPr>
                        <wps:spPr bwMode="auto">
                          <a:xfrm>
                            <a:off x="652462" y="695325"/>
                            <a:ext cx="0" cy="3810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anchor>
            </w:drawing>
          </mc:Choice>
          <mc:Fallback>
            <w:pict>
              <v:group id="Group 7" o:spid="_x0000_s1026" style="position:absolute;margin-left:171.4pt;margin-top:6.65pt;width:118.5pt;height:94.85pt;z-index:251665920" coordsize="15049,12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">
                <v:shapetype id="_x0000_t32" coordsize="21600,21600" o:spt="32" o:oned="t" path="m,l21600,21600e" filled="f">
                  <v:path arrowok="t" fillok="f" o:connecttype="none"/>
                  <o:lock v:ext="edit" shapetype="t"/>
                </v:shapetype>
                <v:shape id="Straight Arrow Connector 8" o:spid="_x0000_s1027" type="#_x0000_t32" style="position:absolute;width:0;height:185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jN8msAAAADaAAAADwAAAGRycy9kb3ducmV2LnhtbERPTYvCMBC9C/6HMMLeNHUPi1ajLAu7&#10;LIoHrRS9Dc3YFptJSaJWf705CB4f73u+7EwjruR8bVnBeJSAIC6srrlUsM9+hxMQPiBrbCyTgjt5&#10;WC76vTmm2t54S9ddKEUMYZ+igiqENpXSFxUZ9CPbEkfuZJ3BEKErpXZ4i+GmkZ9J8iUN1hwbKmzp&#10;p6LivLsYBYf19JLf8w2t8vF0dURn/CP7U+pj0H3PQATqwlv8cv9rBXFrvBJvgFw8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4zfJrAAAAA2gAAAA8AAAAAAAAAAAAAAAAA&#10;oQIAAGRycy9kb3ducmV2LnhtbFBLBQYAAAAABAAEAPkAAACOAwAAAAA=&#10;">
                  <v:stroke endarrow="block"/>
                </v:shape>
                <v:shape id="Straight Arrow Connector 18" o:spid="_x0000_s1028" type="#_x0000_t32" style="position:absolute;left:15049;top:8620;width:0;height:34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fkf8UAAADbAAAADwAAAGRycy9kb3ducmV2LnhtbESPQWvCQBCF74L/YRmhN93YQ9HUVUqh&#10;pSgeNCW0tyE7TUKzs2F31eivdw6F3mZ4b977ZrUZXKfOFGLr2cB8loEirrxtuTbwWbxNF6BiQrbY&#10;eSYDV4qwWY9HK8ytv/CBzsdUKwnhmKOBJqU+1zpWDTmMM98Ti/bjg8Mka6i1DXiRcNfpxyx70g5b&#10;loYGe3ptqPo9npyBr93yVF7LPW3L+XL7jcHFW/FuzMNkeHkGlWhI/+a/6w8r+AIrv8gAen0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Xfkf8UAAADbAAAADwAAAAAAAAAA&#10;AAAAAAChAgAAZHJzL2Rvd25yZXYueG1sUEsFBgAAAAAEAAQA+QAAAJMDAAAAAA==&#10;">
                  <v:stroke endarrow="block"/>
                </v:shape>
                <v:shape id="Straight Arrow Connector 15" o:spid="_x0000_s1029" type="#_x0000_t32" style="position:absolute;left:6524;top:6953;width:0;height:3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3ZL4cIAAADbAAAADwAAAGRycy9kb3ducmV2LnhtbERPTYvCMBC9C/6HMII3TV1Q1moUEVZE&#10;8bC6lPU2NLNt2WZSkqjVX2+Ehb3N433OfNmaWlzJ+cqygtEwAUGcW11xoeDr9DF4B+EDssbaMim4&#10;k4flotuZY6rtjT/pegyFiCHsU1RQhtCkUvq8JIN+aBviyP1YZzBE6AqpHd5iuKnlW5JMpMGKY0OJ&#10;Da1Lyn+PF6Pgez+9ZPfsQLtsNN2d0Rn/OG2U6vfa1QxEoDb8i//cWx3nj+H1Szx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3ZL4cIAAADbAAAADwAAAAAAAAAAAAAA&#10;AAChAgAAZHJzL2Rvd25yZXYueG1sUEsFBgAAAAAEAAQA+QAAAJADAAAAAA==&#10;">
                  <v:stroke endarrow="block"/>
                </v:shape>
              </v:group>
            </w:pict>
          </mc:Fallback>
        </mc:AlternateContent>
      </w:r>
      <w:r w:rsidR="00DD7CAB" w:rsidRPr="007E0DA8">
        <w:rPr>
          <w:rFonts w:ascii="Times New Roman" w:hAnsi="Times New Roman"/>
          <w:noProof/>
          <w:sz w:val="20"/>
          <w:szCs w:val="20"/>
          <w:lang w:bidi="ar-SA"/>
        </w:rPr>
        <w:drawing>
          <wp:inline distT="0" distB="0" distL="0" distR="0" wp14:anchorId="789001F1" wp14:editId="47A77668">
            <wp:extent cx="4007457" cy="2075290"/>
            <wp:effectExtent l="0" t="0" r="12700" b="2032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bookmarkStart w:id="0" w:name="_GoBack"/>
      <w:bookmarkEnd w:id="0"/>
    </w:p>
    <w:p w:rsidR="0078083B" w:rsidRPr="007E0DA8" w:rsidRDefault="0078083B" w:rsidP="0078083B">
      <w:pPr>
        <w:autoSpaceDE w:val="0"/>
        <w:autoSpaceDN w:val="0"/>
        <w:adjustRightInd w:val="0"/>
        <w:spacing w:after="0" w:line="240" w:lineRule="auto"/>
        <w:ind w:left="851" w:hanging="851"/>
        <w:jc w:val="both"/>
        <w:rPr>
          <w:rFonts w:ascii="Times New Roman" w:hAnsi="Times New Roman"/>
          <w:sz w:val="20"/>
          <w:szCs w:val="20"/>
          <w:lang w:val="ms-MY"/>
        </w:rPr>
      </w:pPr>
      <w:r w:rsidRPr="007E0DA8">
        <w:rPr>
          <w:rFonts w:ascii="Times New Roman" w:hAnsi="Times New Roman"/>
          <w:sz w:val="20"/>
          <w:szCs w:val="20"/>
          <w:lang w:val="ms-MY"/>
        </w:rPr>
        <w:t xml:space="preserve">Figure 3.  </w:t>
      </w:r>
      <w:r w:rsidR="00B13C14">
        <w:rPr>
          <w:rFonts w:ascii="Times New Roman" w:hAnsi="Times New Roman"/>
          <w:sz w:val="20"/>
          <w:szCs w:val="20"/>
          <w:lang w:val="ms-MY"/>
        </w:rPr>
        <w:tab/>
      </w:r>
      <w:r w:rsidRPr="007E0DA8">
        <w:rPr>
          <w:rFonts w:ascii="Times New Roman" w:hAnsi="Times New Roman"/>
          <w:sz w:val="20"/>
          <w:szCs w:val="20"/>
          <w:lang w:val="ms-MY"/>
        </w:rPr>
        <w:t>Absorption spectra of ruthenium(II) complex in Tris-HCl buffer upon addition of CT-DNA. [Complex] = 15μM, [DNA]= 0-86 μM</w:t>
      </w:r>
    </w:p>
    <w:p w:rsidR="0078083B" w:rsidRDefault="0078083B" w:rsidP="0078083B">
      <w:pPr>
        <w:spacing w:after="0" w:line="240" w:lineRule="auto"/>
        <w:jc w:val="both"/>
        <w:rPr>
          <w:rFonts w:ascii="Times New Roman" w:hAnsi="Times New Roman"/>
          <w:sz w:val="20"/>
          <w:szCs w:val="20"/>
          <w:lang w:val="ms-MY"/>
        </w:rPr>
      </w:pPr>
    </w:p>
    <w:p w:rsidR="00B13C14" w:rsidRPr="007E0DA8" w:rsidRDefault="00B13C14" w:rsidP="0078083B">
      <w:pPr>
        <w:spacing w:after="0" w:line="240" w:lineRule="auto"/>
        <w:jc w:val="both"/>
        <w:rPr>
          <w:rFonts w:ascii="Times New Roman" w:hAnsi="Times New Roman"/>
          <w:sz w:val="20"/>
          <w:szCs w:val="20"/>
          <w:lang w:val="ms-MY"/>
        </w:rPr>
      </w:pPr>
    </w:p>
    <w:p w:rsidR="0078083B" w:rsidRPr="007E0DA8" w:rsidRDefault="0078083B" w:rsidP="0078083B">
      <w:pPr>
        <w:spacing w:after="0" w:line="240" w:lineRule="auto"/>
        <w:jc w:val="both"/>
        <w:rPr>
          <w:rFonts w:ascii="Times New Roman" w:hAnsi="Times New Roman"/>
          <w:sz w:val="20"/>
          <w:szCs w:val="20"/>
        </w:rPr>
      </w:pPr>
      <w:r w:rsidRPr="007E0DA8">
        <w:rPr>
          <w:rFonts w:ascii="Times New Roman" w:hAnsi="Times New Roman"/>
          <w:sz w:val="20"/>
          <w:szCs w:val="20"/>
          <w:lang w:val="ms-MY"/>
        </w:rPr>
        <w:t xml:space="preserve">The arrows showed the absorbance changing upon the increase in DNA concentration. </w:t>
      </w:r>
      <w:r w:rsidRPr="007E0DA8">
        <w:rPr>
          <w:rFonts w:ascii="Times New Roman" w:hAnsi="Times New Roman"/>
          <w:sz w:val="20"/>
          <w:szCs w:val="20"/>
        </w:rPr>
        <w:t xml:space="preserve">Normally, the hypochromic and bathochromic effects are seen during the binding process which is due to the perturbation of the metal centred MLCT band and the ligand centred </w:t>
      </w:r>
      <w:r w:rsidRPr="007E0DA8">
        <w:rPr>
          <w:rFonts w:ascii="Times New Roman" w:hAnsi="Times New Roman"/>
          <w:sz w:val="20"/>
          <w:szCs w:val="20"/>
          <w:lang w:val="ms-MY"/>
        </w:rPr>
        <w:t xml:space="preserve">π-π* band of the complex </w:t>
      </w:r>
      <w:r w:rsidRPr="007E0DA8">
        <w:rPr>
          <w:rFonts w:ascii="Times New Roman" w:hAnsi="Times New Roman"/>
          <w:sz w:val="20"/>
          <w:szCs w:val="20"/>
          <w:lang w:val="ms-MY"/>
        </w:rPr>
        <w:fldChar w:fldCharType="begin" w:fldLock="1"/>
      </w:r>
      <w:r w:rsidRPr="007E0DA8">
        <w:rPr>
          <w:rFonts w:ascii="Times New Roman" w:hAnsi="Times New Roman"/>
          <w:sz w:val="20"/>
          <w:szCs w:val="20"/>
          <w:lang w:val="ms-MY"/>
        </w:rPr>
        <w:instrText>ADDIN CSL_CITATION { "citationItems" : [ { "id" : "ITEM-1", "itemData" : { "author" : [ { "dropping-particle" : "", "family" : "Ahmad", "given" : "H", "non-dropping-particle" : "", "parse-names" : false, "suffix" : "" } ], "id" : "ITEM-1", "issue" : "August", "issued" : { "date-parts" : [ [ "2009" ] ] }, "title" : "Kinetically Locked Metallomacrocycles as Self-Assembled Hosts for Biomolecules", "type" : "thesis" }, "uris" : [ "http://www.mendeley.com/documents/?uuid=6b01395e-c347-4abd-bfb2-53c992247607" ] } ], "mendeley" : { "formattedCitation" : "[21]", "plainTextFormattedCitation" : "[21]", "previouslyFormattedCitation" : "[21]" }, "properties" : { "noteIndex" : 0 }, "schema" : "https://github.com/citation-style-language/schema/raw/master/csl-citation.json" }</w:instrText>
      </w:r>
      <w:r w:rsidRPr="007E0DA8">
        <w:rPr>
          <w:rFonts w:ascii="Times New Roman" w:hAnsi="Times New Roman"/>
          <w:sz w:val="20"/>
          <w:szCs w:val="20"/>
          <w:lang w:val="ms-MY"/>
        </w:rPr>
        <w:fldChar w:fldCharType="separate"/>
      </w:r>
      <w:r w:rsidRPr="007E0DA8">
        <w:rPr>
          <w:rFonts w:ascii="Times New Roman" w:hAnsi="Times New Roman"/>
          <w:noProof/>
          <w:sz w:val="20"/>
          <w:szCs w:val="20"/>
          <w:lang w:val="ms-MY"/>
        </w:rPr>
        <w:t>[19]</w:t>
      </w:r>
      <w:r w:rsidRPr="007E0DA8">
        <w:rPr>
          <w:rFonts w:ascii="Times New Roman" w:hAnsi="Times New Roman"/>
          <w:sz w:val="20"/>
          <w:szCs w:val="20"/>
          <w:lang w:val="ms-MY"/>
        </w:rPr>
        <w:fldChar w:fldCharType="end"/>
      </w:r>
      <w:r w:rsidRPr="007E0DA8">
        <w:rPr>
          <w:rFonts w:ascii="Times New Roman" w:hAnsi="Times New Roman"/>
          <w:sz w:val="20"/>
          <w:szCs w:val="20"/>
          <w:lang w:val="ms-MY"/>
        </w:rPr>
        <w:t xml:space="preserve">. </w:t>
      </w:r>
      <w:r w:rsidRPr="007E0DA8">
        <w:rPr>
          <w:rFonts w:ascii="Times New Roman" w:hAnsi="Times New Roman"/>
          <w:sz w:val="20"/>
          <w:szCs w:val="20"/>
        </w:rPr>
        <w:t xml:space="preserve">For this case, although there was no obvious red shift, hypochromicities was observed. The hypochromicities in the absorption bands for </w:t>
      </w:r>
      <w:r w:rsidRPr="007E0DA8">
        <w:rPr>
          <w:rFonts w:ascii="Times New Roman" w:hAnsi="Times New Roman"/>
          <w:sz w:val="20"/>
          <w:szCs w:val="20"/>
          <w:lang w:val="ms-MY"/>
        </w:rPr>
        <w:t>[Ru(dppz)</w:t>
      </w:r>
      <w:r w:rsidRPr="007E0DA8">
        <w:rPr>
          <w:rFonts w:ascii="Times New Roman" w:hAnsi="Times New Roman"/>
          <w:sz w:val="20"/>
          <w:szCs w:val="20"/>
          <w:vertAlign w:val="subscript"/>
          <w:lang w:val="ms-MY"/>
        </w:rPr>
        <w:t>2</w:t>
      </w:r>
      <w:r w:rsidRPr="007E0DA8">
        <w:rPr>
          <w:rFonts w:ascii="Times New Roman" w:hAnsi="Times New Roman"/>
          <w:sz w:val="20"/>
          <w:szCs w:val="20"/>
          <w:lang w:val="ms-MY"/>
        </w:rPr>
        <w:t>(</w:t>
      </w:r>
      <w:r w:rsidRPr="007E0DA8">
        <w:rPr>
          <w:rFonts w:ascii="Times New Roman" w:hAnsi="Times New Roman"/>
          <w:i/>
          <w:sz w:val="20"/>
          <w:szCs w:val="20"/>
          <w:lang w:val="ms-MY"/>
        </w:rPr>
        <w:t>p</w:t>
      </w:r>
      <w:r w:rsidRPr="007E0DA8">
        <w:rPr>
          <w:rFonts w:ascii="Times New Roman" w:hAnsi="Times New Roman"/>
          <w:sz w:val="20"/>
          <w:szCs w:val="20"/>
          <w:lang w:val="ms-MY"/>
        </w:rPr>
        <w:t>-MOPIP)]</w:t>
      </w:r>
      <w:r w:rsidRPr="007E0DA8">
        <w:rPr>
          <w:rFonts w:ascii="Times New Roman" w:hAnsi="Times New Roman"/>
          <w:sz w:val="20"/>
          <w:szCs w:val="20"/>
          <w:vertAlign w:val="superscript"/>
          <w:lang w:val="ms-MY"/>
        </w:rPr>
        <w:t>2+</w:t>
      </w:r>
      <w:r w:rsidRPr="007E0DA8">
        <w:rPr>
          <w:rFonts w:ascii="Times New Roman" w:hAnsi="Times New Roman"/>
          <w:sz w:val="20"/>
          <w:szCs w:val="20"/>
        </w:rPr>
        <w:t xml:space="preserve"> complex by the addition of CT-DNA in aqueous buffer was 29 %. This hypochromism effect has been attributed to the presence of synergic non-covalent interactions: electrostatic, groove or intercalation binding along the outside of DNA helix, and often the extent of hypochromism was parallel to the intercalative binding strength </w:t>
      </w:r>
      <w:r w:rsidRPr="007E0DA8">
        <w:rPr>
          <w:rFonts w:ascii="Times New Roman" w:hAnsi="Times New Roman"/>
          <w:sz w:val="20"/>
          <w:szCs w:val="20"/>
        </w:rPr>
        <w:fldChar w:fldCharType="begin" w:fldLock="1"/>
      </w:r>
      <w:r w:rsidRPr="007E0DA8">
        <w:rPr>
          <w:rFonts w:ascii="Times New Roman" w:hAnsi="Times New Roman"/>
          <w:sz w:val="20"/>
          <w:szCs w:val="20"/>
        </w:rPr>
        <w:instrText>ADDIN CSL_CITATION { "citationItems" : [ { "id" : "ITEM-1", "itemData" : { "DOI" : "10.1002/chir", "author" : [ { "dropping-particle" : "", "family" : "Shi", "given" : "Shuo", "non-dropping-particle" : "", "parse-names" : false, "suffix" : "" }, { "dropping-particle" : "", "family" : "Yao", "given" : "Tian-ming", "non-dropping-particle" : "", "parse-names" : false, "suffix" : "" }, { "dropping-particle" : "", "family" : "Geng", "given" : "Xiao-ting", "non-dropping-particle" : "", "parse-names" : false, "suffix" : "" }, { "dropping-particle" : "", "family" : "Jiang", "given" : "Ling-feng", "non-dropping-particle" : "", "parse-names" : false, "suffix" : "" }, { "dropping-particle" : "", "family" : "Liu", "given" : "J I E", "non-dropping-particle" : "", "parse-names" : false, "suffix" : "" } ], "id" : "ITEM-1", "issued" : { "date-parts" : [ [ "2009" ] ] }, "page" : "276-283", "title" : "Synthesis , Characterization , and DNA-Binding of Chiral Complexes D - and L - [ Ru ( bpy ) 2 ( pyip )] 2 \u00fe", "type" : "article-journal", "volume" : "283" }, "uris" : [ "http://www.mendeley.com/documents/?uuid=944eabda-c14d-4ec5-854a-8db659350fc8" ] } ], "mendeley" : { "formattedCitation" : "[22]", "plainTextFormattedCitation" : "[22]", "previouslyFormattedCitation" : "[22]" }, "properties" : { "noteIndex" : 0 }, "schema" : "https://github.com/citation-style-language/schema/raw/master/csl-citation.json" }</w:instrText>
      </w:r>
      <w:r w:rsidRPr="007E0DA8">
        <w:rPr>
          <w:rFonts w:ascii="Times New Roman" w:hAnsi="Times New Roman"/>
          <w:sz w:val="20"/>
          <w:szCs w:val="20"/>
        </w:rPr>
        <w:fldChar w:fldCharType="separate"/>
      </w:r>
      <w:r w:rsidRPr="007E0DA8">
        <w:rPr>
          <w:rFonts w:ascii="Times New Roman" w:hAnsi="Times New Roman"/>
          <w:noProof/>
          <w:sz w:val="20"/>
          <w:szCs w:val="20"/>
        </w:rPr>
        <w:t>[20]</w:t>
      </w:r>
      <w:r w:rsidRPr="007E0DA8">
        <w:rPr>
          <w:rFonts w:ascii="Times New Roman" w:hAnsi="Times New Roman"/>
          <w:sz w:val="20"/>
          <w:szCs w:val="20"/>
        </w:rPr>
        <w:fldChar w:fldCharType="end"/>
      </w:r>
      <w:r w:rsidRPr="007E0DA8">
        <w:rPr>
          <w:rFonts w:ascii="Times New Roman" w:hAnsi="Times New Roman"/>
          <w:sz w:val="20"/>
          <w:szCs w:val="20"/>
        </w:rPr>
        <w:t>.</w:t>
      </w:r>
    </w:p>
    <w:p w:rsidR="0078083B" w:rsidRPr="007E0DA8" w:rsidRDefault="0078083B" w:rsidP="0078083B">
      <w:pPr>
        <w:spacing w:after="0" w:line="240" w:lineRule="auto"/>
        <w:jc w:val="both"/>
        <w:rPr>
          <w:rFonts w:ascii="Times New Roman" w:hAnsi="Times New Roman"/>
          <w:sz w:val="20"/>
          <w:szCs w:val="20"/>
        </w:rPr>
      </w:pPr>
    </w:p>
    <w:p w:rsidR="0078083B" w:rsidRPr="007E0DA8" w:rsidRDefault="0078083B" w:rsidP="0078083B">
      <w:pPr>
        <w:spacing w:after="0" w:line="240" w:lineRule="auto"/>
        <w:jc w:val="both"/>
        <w:rPr>
          <w:rFonts w:ascii="Times New Roman" w:hAnsi="Times New Roman"/>
          <w:sz w:val="20"/>
          <w:szCs w:val="20"/>
        </w:rPr>
      </w:pPr>
      <w:r w:rsidRPr="007E0DA8">
        <w:rPr>
          <w:rFonts w:ascii="Times New Roman" w:hAnsi="Times New Roman"/>
          <w:sz w:val="20"/>
          <w:szCs w:val="20"/>
        </w:rPr>
        <w:t xml:space="preserve">There were three well resolved bands at 284 nm, 363 nm and 474 nm. The absorption bands decreased with higher concentration of CT-DNA which fit a characteristic feature of CT-DNA binding interaction. </w:t>
      </w:r>
      <w:r w:rsidRPr="007E0DA8">
        <w:rPr>
          <w:rFonts w:ascii="Times New Roman" w:hAnsi="Times New Roman"/>
          <w:sz w:val="20"/>
          <w:szCs w:val="20"/>
          <w:lang w:val="ms-MY"/>
        </w:rPr>
        <w:t xml:space="preserve">The ultraviolet bands at 284 nm and 363 nm correlated to the intra-ligand π-π* transition </w:t>
      </w:r>
      <w:r w:rsidRPr="007E0DA8">
        <w:rPr>
          <w:rFonts w:ascii="Times New Roman" w:hAnsi="Times New Roman"/>
          <w:sz w:val="20"/>
          <w:szCs w:val="20"/>
          <w:lang w:val="ms-MY"/>
        </w:rPr>
        <w:fldChar w:fldCharType="begin" w:fldLock="1"/>
      </w:r>
      <w:r w:rsidRPr="007E0DA8">
        <w:rPr>
          <w:rFonts w:ascii="Times New Roman" w:hAnsi="Times New Roman"/>
          <w:sz w:val="20"/>
          <w:szCs w:val="20"/>
          <w:lang w:val="ms-MY"/>
        </w:rPr>
        <w:instrText>ADDIN CSL_CITATION { "citationItems" : [ { "id" : "ITEM-1", "itemData" : { "author" : [ { "dropping-particle" : "", "family" : "Ahmad", "given" : "H", "non-dropping-particle" : "", "parse-names" : false, "suffix" : "" } ], "id" : "ITEM-1", "issue" : "August", "issued" : { "date-parts" : [ [ "2009" ] ] }, "title" : "Kinetically Locked Metallomacrocycles as Self-Assembled Hosts for Biomolecules", "type" : "thesis" }, "uris" : [ "http://www.mendeley.com/documents/?uuid=6b01395e-c347-4abd-bfb2-53c992247607" ] } ], "mendeley" : { "formattedCitation" : "[21]", "plainTextFormattedCitation" : "[21]", "previouslyFormattedCitation" : "[21]" }, "properties" : { "noteIndex" : 0 }, "schema" : "https://github.com/citation-style-language/schema/raw/master/csl-citation.json" }</w:instrText>
      </w:r>
      <w:r w:rsidRPr="007E0DA8">
        <w:rPr>
          <w:rFonts w:ascii="Times New Roman" w:hAnsi="Times New Roman"/>
          <w:sz w:val="20"/>
          <w:szCs w:val="20"/>
          <w:lang w:val="ms-MY"/>
        </w:rPr>
        <w:fldChar w:fldCharType="separate"/>
      </w:r>
      <w:r w:rsidRPr="007E0DA8">
        <w:rPr>
          <w:rFonts w:ascii="Times New Roman" w:hAnsi="Times New Roman"/>
          <w:noProof/>
          <w:sz w:val="20"/>
          <w:szCs w:val="20"/>
          <w:lang w:val="ms-MY"/>
        </w:rPr>
        <w:t>[19]</w:t>
      </w:r>
      <w:r w:rsidRPr="007E0DA8">
        <w:rPr>
          <w:rFonts w:ascii="Times New Roman" w:hAnsi="Times New Roman"/>
          <w:sz w:val="20"/>
          <w:szCs w:val="20"/>
          <w:lang w:val="ms-MY"/>
        </w:rPr>
        <w:fldChar w:fldCharType="end"/>
      </w:r>
      <w:r w:rsidRPr="007E0DA8">
        <w:rPr>
          <w:rFonts w:ascii="Times New Roman" w:hAnsi="Times New Roman"/>
          <w:sz w:val="20"/>
          <w:szCs w:val="20"/>
          <w:lang w:val="ms-MY"/>
        </w:rPr>
        <w:t xml:space="preserve">. The lowest energy bands at 474 nm was assigned to the MLCT transitions pf </w:t>
      </w:r>
      <w:r w:rsidRPr="007E0DA8">
        <w:rPr>
          <w:rFonts w:ascii="Times New Roman" w:hAnsi="Times New Roman"/>
          <w:sz w:val="20"/>
          <w:szCs w:val="20"/>
        </w:rPr>
        <w:t>Ru(d</w:t>
      </w:r>
      <w:r w:rsidRPr="007E0DA8">
        <w:rPr>
          <w:rFonts w:ascii="Times New Roman" w:hAnsi="Times New Roman"/>
          <w:sz w:val="20"/>
          <w:szCs w:val="20"/>
          <w:vertAlign w:val="subscript"/>
        </w:rPr>
        <w:t>π</w:t>
      </w:r>
      <w:r w:rsidRPr="007E0DA8">
        <w:rPr>
          <w:rFonts w:ascii="Times New Roman" w:hAnsi="Times New Roman"/>
          <w:sz w:val="20"/>
          <w:szCs w:val="20"/>
        </w:rPr>
        <w:t>)</w:t>
      </w:r>
      <w:r w:rsidRPr="007E0DA8">
        <w:rPr>
          <w:rFonts w:ascii="Times New Roman" w:hAnsi="Times New Roman"/>
          <w:sz w:val="20"/>
          <w:szCs w:val="20"/>
        </w:rPr>
        <w:sym w:font="Wingdings" w:char="F0E0"/>
      </w:r>
      <w:r w:rsidRPr="007E0DA8">
        <w:rPr>
          <w:rFonts w:ascii="Times New Roman" w:hAnsi="Times New Roman"/>
          <w:sz w:val="20"/>
          <w:szCs w:val="20"/>
        </w:rPr>
        <w:t>ligand</w:t>
      </w:r>
      <w:r w:rsidRPr="007E0DA8">
        <w:rPr>
          <w:rFonts w:ascii="Times New Roman" w:hAnsi="Times New Roman"/>
          <w:sz w:val="20"/>
          <w:szCs w:val="20"/>
          <w:lang w:val="ms-MY"/>
        </w:rPr>
        <w:t xml:space="preserve"> according to the other related ruthenium (II) complexes </w:t>
      </w:r>
      <w:r w:rsidRPr="007E0DA8">
        <w:rPr>
          <w:rFonts w:ascii="Times New Roman" w:hAnsi="Times New Roman"/>
          <w:sz w:val="20"/>
          <w:szCs w:val="20"/>
          <w:lang w:val="ms-MY"/>
        </w:rPr>
        <w:fldChar w:fldCharType="begin" w:fldLock="1"/>
      </w:r>
      <w:r w:rsidRPr="007E0DA8">
        <w:rPr>
          <w:rFonts w:ascii="Times New Roman" w:hAnsi="Times New Roman"/>
          <w:sz w:val="20"/>
          <w:szCs w:val="20"/>
          <w:lang w:val="ms-MY"/>
        </w:rPr>
        <w:instrText>ADDIN CSL_CITATION { "citationItems" : [ { "id" : "ITEM-1", "itemData" : { "DOI" : "10.1016/S0020-1693(03)00478-X", "ISBN" : "8620841106", "ISSN" : "00201693", "author" : [ { "dropping-particle" : "", "family" : "Liu", "given" : "Jie", "non-dropping-particle" : "", "parse-names" : false, "suffix" : "" }, { "dropping-particle" : "", "family" : "Mei", "given" : "Wen J.", "non-dropping-particle" : "", "parse-names" : false, "suffix" : "" }, { "dropping-particle" : "", "family" : "Lin", "given" : "Li J.", "non-dropping-particle" : "", "parse-names" : false, "suffix" : "" }, { "dropping-particle" : "", "family" : "Zheng", "given" : "Kang C.", "non-dropping-particle" : "", "parse-names" : false, "suffix" : "" }, { "dropping-particle" : "", "family" : "Chao", "given" : "Hui", "non-dropping-particle" : "", "parse-names" : false, "suffix" : "" }, { "dropping-particle" : "", "family" : "Yun", "given" : "Feng C.", "non-dropping-particle" : "", "parse-names" : false, "suffix" : "" }, { "dropping-particle" : "", "family" : "Ji", "given" : "Liang N.", "non-dropping-particle" : "", "parse-names" : false, "suffix" : "" } ], "container-title" : "Inorganica Chimica Acta", "id" : "ITEM-1", "issue" : "1", "issued" : { "date-parts" : [ [ "2004", "1" ] ] }, "page" : "285-293", "title" : "Electronic effects on the interactions of complexes [Ru(phen)2(p-L)]2+ (L=MOPIP, HPIP, and NPIP) with DNA", "type" : "article-journal", "volume" : "357" }, "uris" : [ "http://www.mendeley.com/documents/?uuid=fb385275-49c7-47e6-96af-ee6e22647653" ] } ], "mendeley" : { "formattedCitation" : "[23]", "plainTextFormattedCitation" : "[23]", "previouslyFormattedCitation" : "[23]" }, "properties" : { "noteIndex" : 0 }, "schema" : "https://github.com/citation-style-language/schema/raw/master/csl-citation.json" }</w:instrText>
      </w:r>
      <w:r w:rsidRPr="007E0DA8">
        <w:rPr>
          <w:rFonts w:ascii="Times New Roman" w:hAnsi="Times New Roman"/>
          <w:sz w:val="20"/>
          <w:szCs w:val="20"/>
          <w:lang w:val="ms-MY"/>
        </w:rPr>
        <w:fldChar w:fldCharType="separate"/>
      </w:r>
      <w:r w:rsidRPr="007E0DA8">
        <w:rPr>
          <w:rFonts w:ascii="Times New Roman" w:hAnsi="Times New Roman"/>
          <w:noProof/>
          <w:sz w:val="20"/>
          <w:szCs w:val="20"/>
          <w:lang w:val="ms-MY"/>
        </w:rPr>
        <w:t>[21]</w:t>
      </w:r>
      <w:r w:rsidRPr="007E0DA8">
        <w:rPr>
          <w:rFonts w:ascii="Times New Roman" w:hAnsi="Times New Roman"/>
          <w:sz w:val="20"/>
          <w:szCs w:val="20"/>
          <w:lang w:val="ms-MY"/>
        </w:rPr>
        <w:fldChar w:fldCharType="end"/>
      </w:r>
      <w:r w:rsidRPr="007E0DA8">
        <w:rPr>
          <w:rFonts w:ascii="Times New Roman" w:hAnsi="Times New Roman"/>
          <w:sz w:val="20"/>
          <w:szCs w:val="20"/>
          <w:lang w:val="ms-MY"/>
        </w:rPr>
        <w:t>.</w:t>
      </w:r>
    </w:p>
    <w:p w:rsidR="0078083B" w:rsidRPr="007E0DA8" w:rsidRDefault="0078083B" w:rsidP="0078083B">
      <w:pPr>
        <w:spacing w:after="0" w:line="240" w:lineRule="auto"/>
        <w:jc w:val="both"/>
        <w:rPr>
          <w:rFonts w:ascii="Times New Roman" w:hAnsi="Times New Roman"/>
          <w:sz w:val="20"/>
          <w:szCs w:val="20"/>
        </w:rPr>
      </w:pPr>
    </w:p>
    <w:p w:rsidR="0078083B" w:rsidRPr="007E0DA8" w:rsidRDefault="0078083B" w:rsidP="0078083B">
      <w:pPr>
        <w:spacing w:after="0" w:line="240" w:lineRule="auto"/>
        <w:jc w:val="both"/>
        <w:rPr>
          <w:rFonts w:ascii="Times New Roman" w:hAnsi="Times New Roman"/>
          <w:sz w:val="20"/>
          <w:szCs w:val="20"/>
          <w:lang w:val="ms-MY"/>
        </w:rPr>
      </w:pPr>
      <w:r w:rsidRPr="007E0DA8">
        <w:rPr>
          <w:rFonts w:ascii="Times New Roman" w:hAnsi="Times New Roman"/>
          <w:sz w:val="20"/>
          <w:szCs w:val="20"/>
          <w:lang w:val="ms-MY"/>
        </w:rPr>
        <w:t>In order to quantitatively illustrate the DNA binding strength of the complex, the intrinsic binding constant,K</w:t>
      </w:r>
      <w:r w:rsidRPr="007E0DA8">
        <w:rPr>
          <w:rFonts w:ascii="Times New Roman" w:hAnsi="Times New Roman"/>
          <w:sz w:val="20"/>
          <w:szCs w:val="20"/>
          <w:vertAlign w:val="subscript"/>
          <w:lang w:val="ms-MY"/>
        </w:rPr>
        <w:t>b</w:t>
      </w:r>
      <w:r w:rsidRPr="007E0DA8">
        <w:rPr>
          <w:rFonts w:ascii="Times New Roman" w:hAnsi="Times New Roman"/>
          <w:sz w:val="20"/>
          <w:szCs w:val="20"/>
          <w:lang w:val="ms-MY"/>
        </w:rPr>
        <w:t xml:space="preserve"> of complex with CT-DNA was determined by monitoring the changes of absorbance at 284 nm while increasing the concentration of DNA according to the following equation 1 </w:t>
      </w:r>
      <w:r w:rsidRPr="007E0DA8">
        <w:rPr>
          <w:rFonts w:ascii="Times New Roman" w:hAnsi="Times New Roman"/>
          <w:sz w:val="20"/>
          <w:szCs w:val="20"/>
          <w:lang w:val="ms-MY"/>
        </w:rPr>
        <w:fldChar w:fldCharType="begin" w:fldLock="1"/>
      </w:r>
      <w:r w:rsidRPr="007E0DA8">
        <w:rPr>
          <w:rFonts w:ascii="Times New Roman" w:hAnsi="Times New Roman"/>
          <w:sz w:val="20"/>
          <w:szCs w:val="20"/>
          <w:lang w:val="ms-MY"/>
        </w:rPr>
        <w:instrText>ADDIN CSL_CITATION { "citationItems" : [ { "id" : "ITEM-1", "itemData" : { "DOI" : "10.1016/j.jphotobiol.2014.02.003", "ISSN" : "1873-2682", "PMID" : "24607611", "abstract" : "Three new mononuclear [Ru (phen)2 ptip](2+) (1), [Ru (bpy)2 ptip](2+) (2) and [Ru (dmb)2 ptip](2+) (3) [ptip=(2-(5-phenylthiophen-2-yl)-1H-imidazo[4, 5-f][1,10 phenanthroline, phen=1, 10 phenanthroline, bpy=2, 2' bipyridine, dmb=4, 4'-dimethyl 2, 2' bipyridine] complexes were synthesized and characterised by elemental analysis, IR, NMR and Mass spectra. The DNA-binding behaviours were investigated by electronic absorption titration, luminescence spectra, viscosity measurements and photo-activated cleavage. The DNA-binding constants Kb of complexes 1, 2 and 3 were determined to be 7.0 (\u00b1 0.06)\u00d7 10(5), 3.87 (\u00b1 0.04) \u00d7 10(5), 2.79 (\u00b10.07) \u00d7 10(5) respectively. The results showed that these complexes interact with CT-DNA by intercalative mode. Cell viability experiments indicated that the Ru(II) complex showed significant dose-dependent cytotoxicity to HeLa tumour cell lines. Further flow cytometry experiments showed that the cytotoxic Ru(II) complex induced apoptosis of HeLa tumour cell lines. Our data demonstrated that the Ru(II) polypyridyl complex binds to DNA and thereby induces apoptosis in tumor cells, suggesting that anti-tumor activity of the Ru(II) complex could be related to its interaction with DNA. The molecular dynamic simulations and docking methods were used to predict the DNA binding affinity of ruthenium complexes and with good visualisation images supporting with experimental results.", "author" : [ { "dropping-particle" : "", "family" : "Srishailam", "given" : "a", "non-dropping-particle" : "", "parse-names" : false, "suffix" : "" }, { "dropping-particle" : "", "family" : "Kumar", "given" : "Yata Praveen", "non-dropping-particle" : "", "parse-names" : false, "suffix" : "" }, { "dropping-particle" : "", "family" : "Venkat Reddy", "given" : "P", "non-dropping-particle" : "", "parse-names" : false, "suffix" : "" }, { "dropping-particle" : "", "family" : "Nambigari", "given" : "Navaneetha", "non-dropping-particle" : "", "parse-names" : false, "suffix" : "" }, { "dropping-particle" : "", "family" : "Vuruputuri", "given" : "Uma", "non-dropping-particle" : "", "parse-names" : false, "suffix" : "" }, { "dropping-particle" : "", "family" : "Singh", "given" : "Surya S", "non-dropping-particle" : "", "parse-names" : false, "suffix" : "" }, { "dropping-particle" : "", "family" : "Satyanarayana", "given" : "S", "non-dropping-particle" : "", "parse-names" : false, "suffix" : "" } ], "container-title" : "Journal of photochemistry and photobiology. B, Biology", "id" : "ITEM-1", "issued" : { "date-parts" : [ [ "2014", "3", "5" ] ] }, "page" : "111-23", "publisher" : "Elsevier B.V.", "title" : "Cellular uptake, cytotoxicity, apoptosis, DNA-binding, photocleavage and molecular docking studies of ruthenium(II) polypyridyl complexes.", "type" : "article-journal", "volume" : "132" }, "uris" : [ "http://www.mendeley.com/documents/?uuid=5bef9b56-4943-4410-942e-19c881cc08cf" ] } ], "mendeley" : { "formattedCitation" : "[24]", "plainTextFormattedCitation" : "[24]", "previouslyFormattedCitation" : "[24]" }, "properties" : { "noteIndex" : 0 }, "schema" : "https://github.com/citation-style-language/schema/raw/master/csl-citation.json" }</w:instrText>
      </w:r>
      <w:r w:rsidRPr="007E0DA8">
        <w:rPr>
          <w:rFonts w:ascii="Times New Roman" w:hAnsi="Times New Roman"/>
          <w:sz w:val="20"/>
          <w:szCs w:val="20"/>
          <w:lang w:val="ms-MY"/>
        </w:rPr>
        <w:fldChar w:fldCharType="separate"/>
      </w:r>
      <w:r w:rsidRPr="007E0DA8">
        <w:rPr>
          <w:rFonts w:ascii="Times New Roman" w:hAnsi="Times New Roman"/>
          <w:noProof/>
          <w:sz w:val="20"/>
          <w:szCs w:val="20"/>
          <w:lang w:val="ms-MY"/>
        </w:rPr>
        <w:t>[22]</w:t>
      </w:r>
      <w:r w:rsidRPr="007E0DA8">
        <w:rPr>
          <w:rFonts w:ascii="Times New Roman" w:hAnsi="Times New Roman"/>
          <w:sz w:val="20"/>
          <w:szCs w:val="20"/>
          <w:lang w:val="ms-MY"/>
        </w:rPr>
        <w:fldChar w:fldCharType="end"/>
      </w:r>
      <w:r w:rsidRPr="007E0DA8">
        <w:rPr>
          <w:rFonts w:ascii="Times New Roman" w:hAnsi="Times New Roman"/>
          <w:sz w:val="20"/>
          <w:szCs w:val="20"/>
          <w:lang w:val="ms-MY"/>
        </w:rPr>
        <w:t>:</w:t>
      </w:r>
    </w:p>
    <w:p w:rsidR="0078083B" w:rsidRPr="007E0DA8" w:rsidRDefault="0078083B" w:rsidP="0078083B">
      <w:pPr>
        <w:spacing w:after="0" w:line="240" w:lineRule="auto"/>
        <w:jc w:val="both"/>
        <w:rPr>
          <w:rFonts w:ascii="Times New Roman" w:hAnsi="Times New Roman"/>
          <w:sz w:val="20"/>
          <w:szCs w:val="20"/>
        </w:rPr>
      </w:pPr>
    </w:p>
    <w:p w:rsidR="00B13C14" w:rsidRDefault="0078083B" w:rsidP="00B13C14">
      <w:pPr>
        <w:autoSpaceDE w:val="0"/>
        <w:autoSpaceDN w:val="0"/>
        <w:adjustRightInd w:val="0"/>
        <w:spacing w:after="0" w:line="240" w:lineRule="auto"/>
        <w:ind w:firstLine="720"/>
        <w:rPr>
          <w:rFonts w:ascii="Times New Roman" w:hAnsi="Times New Roman"/>
          <w:sz w:val="20"/>
          <w:szCs w:val="20"/>
          <w:lang w:val="ms-MY"/>
        </w:rPr>
      </w:pPr>
      <w:r w:rsidRPr="007E0DA8">
        <w:rPr>
          <w:rFonts w:ascii="Times New Roman" w:hAnsi="Times New Roman"/>
          <w:sz w:val="20"/>
          <w:szCs w:val="20"/>
          <w:lang w:val="ms-MY"/>
        </w:rPr>
        <w:t>[DNA]/(ε</w:t>
      </w:r>
      <w:r w:rsidRPr="007E0DA8">
        <w:rPr>
          <w:rFonts w:ascii="Times New Roman" w:hAnsi="Times New Roman"/>
          <w:sz w:val="20"/>
          <w:szCs w:val="20"/>
          <w:vertAlign w:val="subscript"/>
          <w:lang w:val="ms-MY"/>
        </w:rPr>
        <w:t>a</w:t>
      </w:r>
      <w:r w:rsidRPr="007E0DA8">
        <w:rPr>
          <w:rFonts w:ascii="Times New Roman" w:hAnsi="Times New Roman"/>
          <w:sz w:val="20"/>
          <w:szCs w:val="20"/>
          <w:lang w:val="ms-MY"/>
        </w:rPr>
        <w:t>- ε</w:t>
      </w:r>
      <w:r w:rsidRPr="007E0DA8">
        <w:rPr>
          <w:rFonts w:ascii="Times New Roman" w:hAnsi="Times New Roman"/>
          <w:sz w:val="20"/>
          <w:szCs w:val="20"/>
          <w:vertAlign w:val="subscript"/>
          <w:lang w:val="ms-MY"/>
        </w:rPr>
        <w:t>f</w:t>
      </w:r>
      <w:r w:rsidRPr="007E0DA8">
        <w:rPr>
          <w:rFonts w:ascii="Times New Roman" w:hAnsi="Times New Roman"/>
          <w:sz w:val="20"/>
          <w:szCs w:val="20"/>
          <w:lang w:val="ms-MY"/>
        </w:rPr>
        <w:t>) = [DNA]/( ε</w:t>
      </w:r>
      <w:r w:rsidRPr="007E0DA8">
        <w:rPr>
          <w:rFonts w:ascii="Times New Roman" w:hAnsi="Times New Roman"/>
          <w:sz w:val="20"/>
          <w:szCs w:val="20"/>
          <w:vertAlign w:val="subscript"/>
          <w:lang w:val="ms-MY"/>
        </w:rPr>
        <w:t>b</w:t>
      </w:r>
      <w:r w:rsidRPr="007E0DA8">
        <w:rPr>
          <w:rFonts w:ascii="Times New Roman" w:hAnsi="Times New Roman"/>
          <w:sz w:val="20"/>
          <w:szCs w:val="20"/>
          <w:lang w:val="ms-MY"/>
        </w:rPr>
        <w:t>- ε</w:t>
      </w:r>
      <w:r w:rsidRPr="007E0DA8">
        <w:rPr>
          <w:rFonts w:ascii="Times New Roman" w:hAnsi="Times New Roman"/>
          <w:sz w:val="20"/>
          <w:szCs w:val="20"/>
          <w:vertAlign w:val="subscript"/>
          <w:lang w:val="ms-MY"/>
        </w:rPr>
        <w:t>f</w:t>
      </w:r>
      <w:r w:rsidRPr="007E0DA8">
        <w:rPr>
          <w:rFonts w:ascii="Times New Roman" w:hAnsi="Times New Roman"/>
          <w:sz w:val="20"/>
          <w:szCs w:val="20"/>
          <w:lang w:val="ms-MY"/>
        </w:rPr>
        <w:t>) + 1/K</w:t>
      </w:r>
      <w:r w:rsidRPr="007E0DA8">
        <w:rPr>
          <w:rFonts w:ascii="Times New Roman" w:hAnsi="Times New Roman"/>
          <w:sz w:val="20"/>
          <w:szCs w:val="20"/>
          <w:vertAlign w:val="subscript"/>
          <w:lang w:val="ms-MY"/>
        </w:rPr>
        <w:t>b</w:t>
      </w:r>
      <w:r w:rsidRPr="007E0DA8">
        <w:rPr>
          <w:rFonts w:ascii="Times New Roman" w:hAnsi="Times New Roman"/>
          <w:sz w:val="20"/>
          <w:szCs w:val="20"/>
          <w:lang w:val="ms-MY"/>
        </w:rPr>
        <w:t>(ε</w:t>
      </w:r>
      <w:r w:rsidRPr="007E0DA8">
        <w:rPr>
          <w:rFonts w:ascii="Times New Roman" w:hAnsi="Times New Roman"/>
          <w:sz w:val="20"/>
          <w:szCs w:val="20"/>
          <w:vertAlign w:val="subscript"/>
          <w:lang w:val="ms-MY"/>
        </w:rPr>
        <w:t>b</w:t>
      </w:r>
      <w:r w:rsidRPr="007E0DA8">
        <w:rPr>
          <w:rFonts w:ascii="Times New Roman" w:hAnsi="Times New Roman"/>
          <w:sz w:val="20"/>
          <w:szCs w:val="20"/>
          <w:lang w:val="ms-MY"/>
        </w:rPr>
        <w:t>- ε</w:t>
      </w:r>
      <w:r w:rsidRPr="007E0DA8">
        <w:rPr>
          <w:rFonts w:ascii="Times New Roman" w:hAnsi="Times New Roman"/>
          <w:sz w:val="20"/>
          <w:szCs w:val="20"/>
          <w:vertAlign w:val="subscript"/>
          <w:lang w:val="ms-MY"/>
        </w:rPr>
        <w:t>f</w:t>
      </w:r>
      <w:r w:rsidRPr="007E0DA8">
        <w:rPr>
          <w:rFonts w:ascii="Times New Roman" w:hAnsi="Times New Roman"/>
          <w:sz w:val="20"/>
          <w:szCs w:val="20"/>
          <w:lang w:val="ms-MY"/>
        </w:rPr>
        <w:t>)</w:t>
      </w:r>
      <w:r w:rsidRPr="007E0DA8">
        <w:rPr>
          <w:rFonts w:ascii="Times New Roman" w:hAnsi="Times New Roman"/>
          <w:sz w:val="20"/>
          <w:szCs w:val="20"/>
          <w:lang w:val="ms-MY"/>
        </w:rPr>
        <w:tab/>
      </w:r>
      <w:r w:rsidRPr="007E0DA8">
        <w:rPr>
          <w:rFonts w:ascii="Times New Roman" w:hAnsi="Times New Roman"/>
          <w:sz w:val="20"/>
          <w:szCs w:val="20"/>
          <w:lang w:val="ms-MY"/>
        </w:rPr>
        <w:tab/>
      </w:r>
      <w:r w:rsidRPr="007E0DA8">
        <w:rPr>
          <w:rFonts w:ascii="Times New Roman" w:hAnsi="Times New Roman"/>
          <w:sz w:val="20"/>
          <w:szCs w:val="20"/>
          <w:lang w:val="ms-MY"/>
        </w:rPr>
        <w:tab/>
      </w:r>
      <w:r w:rsidRPr="007E0DA8">
        <w:rPr>
          <w:rFonts w:ascii="Times New Roman" w:hAnsi="Times New Roman"/>
          <w:sz w:val="20"/>
          <w:szCs w:val="20"/>
          <w:lang w:val="ms-MY"/>
        </w:rPr>
        <w:tab/>
      </w:r>
      <w:r w:rsidRPr="007E0DA8">
        <w:rPr>
          <w:rFonts w:ascii="Times New Roman" w:hAnsi="Times New Roman"/>
          <w:sz w:val="20"/>
          <w:szCs w:val="20"/>
          <w:lang w:val="ms-MY"/>
        </w:rPr>
        <w:tab/>
      </w:r>
      <w:r w:rsidRPr="007E0DA8">
        <w:rPr>
          <w:rFonts w:ascii="Times New Roman" w:hAnsi="Times New Roman"/>
          <w:sz w:val="20"/>
          <w:szCs w:val="20"/>
          <w:lang w:val="ms-MY"/>
        </w:rPr>
        <w:tab/>
        <w:t xml:space="preserve">   </w:t>
      </w:r>
      <w:r w:rsidR="00B13C14">
        <w:rPr>
          <w:rFonts w:ascii="Times New Roman" w:hAnsi="Times New Roman"/>
          <w:sz w:val="20"/>
          <w:szCs w:val="20"/>
          <w:lang w:val="ms-MY"/>
        </w:rPr>
        <w:t xml:space="preserve">     </w:t>
      </w:r>
      <w:r w:rsidRPr="007E0DA8">
        <w:rPr>
          <w:rFonts w:ascii="Times New Roman" w:hAnsi="Times New Roman"/>
          <w:sz w:val="20"/>
          <w:szCs w:val="20"/>
          <w:lang w:val="ms-MY"/>
        </w:rPr>
        <w:t xml:space="preserve"> (1)</w:t>
      </w:r>
    </w:p>
    <w:p w:rsidR="0078083B" w:rsidRPr="007E0DA8" w:rsidRDefault="00B13C14" w:rsidP="00B13C14">
      <w:pPr>
        <w:autoSpaceDE w:val="0"/>
        <w:autoSpaceDN w:val="0"/>
        <w:adjustRightInd w:val="0"/>
        <w:spacing w:after="0" w:line="240" w:lineRule="auto"/>
        <w:jc w:val="both"/>
        <w:rPr>
          <w:rFonts w:ascii="Times New Roman" w:hAnsi="Times New Roman"/>
          <w:sz w:val="20"/>
          <w:szCs w:val="20"/>
          <w:lang w:val="ms-MY"/>
        </w:rPr>
      </w:pPr>
      <w:r>
        <w:rPr>
          <w:rFonts w:ascii="Times New Roman" w:hAnsi="Times New Roman"/>
          <w:sz w:val="20"/>
          <w:szCs w:val="20"/>
          <w:lang w:val="ms-MY"/>
        </w:rPr>
        <w:lastRenderedPageBreak/>
        <w:t>w</w:t>
      </w:r>
      <w:r w:rsidR="0078083B" w:rsidRPr="007E0DA8">
        <w:rPr>
          <w:rFonts w:ascii="Times New Roman" w:hAnsi="Times New Roman"/>
          <w:sz w:val="20"/>
          <w:szCs w:val="20"/>
          <w:lang w:val="ms-MY"/>
        </w:rPr>
        <w:t>here [DNA] is the concentration of CT-DNA in base pairs, the apparent absorption coefficient, ε</w:t>
      </w:r>
      <w:r w:rsidR="0078083B" w:rsidRPr="007E0DA8">
        <w:rPr>
          <w:rFonts w:ascii="Times New Roman" w:hAnsi="Times New Roman"/>
          <w:sz w:val="20"/>
          <w:szCs w:val="20"/>
          <w:vertAlign w:val="subscript"/>
          <w:lang w:val="ms-MY"/>
        </w:rPr>
        <w:t>a</w:t>
      </w:r>
      <w:r w:rsidR="0078083B" w:rsidRPr="007E0DA8">
        <w:rPr>
          <w:rFonts w:ascii="Times New Roman" w:hAnsi="Times New Roman"/>
          <w:sz w:val="20"/>
          <w:szCs w:val="20"/>
          <w:lang w:val="ms-MY"/>
        </w:rPr>
        <w:t>, ε</w:t>
      </w:r>
      <w:r w:rsidR="0078083B" w:rsidRPr="007E0DA8">
        <w:rPr>
          <w:rFonts w:ascii="Times New Roman" w:hAnsi="Times New Roman"/>
          <w:sz w:val="20"/>
          <w:szCs w:val="20"/>
          <w:vertAlign w:val="subscript"/>
          <w:lang w:val="ms-MY"/>
        </w:rPr>
        <w:t>f</w:t>
      </w:r>
      <w:r w:rsidR="0078083B" w:rsidRPr="007E0DA8">
        <w:rPr>
          <w:rFonts w:ascii="Times New Roman" w:hAnsi="Times New Roman"/>
          <w:sz w:val="20"/>
          <w:szCs w:val="20"/>
          <w:lang w:val="ms-MY"/>
        </w:rPr>
        <w:t xml:space="preserve"> and ε</w:t>
      </w:r>
      <w:r w:rsidR="0078083B" w:rsidRPr="007E0DA8">
        <w:rPr>
          <w:rFonts w:ascii="Times New Roman" w:hAnsi="Times New Roman"/>
          <w:sz w:val="20"/>
          <w:szCs w:val="20"/>
          <w:vertAlign w:val="subscript"/>
          <w:lang w:val="ms-MY"/>
        </w:rPr>
        <w:t>b</w:t>
      </w:r>
      <w:r w:rsidR="0078083B" w:rsidRPr="007E0DA8">
        <w:rPr>
          <w:rFonts w:ascii="Times New Roman" w:hAnsi="Times New Roman"/>
          <w:sz w:val="20"/>
          <w:szCs w:val="20"/>
          <w:lang w:val="ms-MY"/>
        </w:rPr>
        <w:t xml:space="preserve"> correspond to A</w:t>
      </w:r>
      <w:r w:rsidR="0078083B" w:rsidRPr="007E0DA8">
        <w:rPr>
          <w:rFonts w:ascii="Times New Roman" w:hAnsi="Times New Roman"/>
          <w:sz w:val="20"/>
          <w:szCs w:val="20"/>
          <w:vertAlign w:val="subscript"/>
          <w:lang w:val="ms-MY"/>
        </w:rPr>
        <w:t>observed</w:t>
      </w:r>
      <w:r w:rsidR="0078083B" w:rsidRPr="007E0DA8">
        <w:rPr>
          <w:rFonts w:ascii="Times New Roman" w:hAnsi="Times New Roman"/>
          <w:sz w:val="20"/>
          <w:szCs w:val="20"/>
          <w:lang w:val="ms-MY"/>
        </w:rPr>
        <w:t xml:space="preserve">/[Ru], the extinction coefficient for the free ruthenium complex and the extinction coefficient for the free ruthenium complex in the fully bound form, respectively . </w:t>
      </w:r>
    </w:p>
    <w:p w:rsidR="0078083B" w:rsidRDefault="0078083B" w:rsidP="0078083B">
      <w:pPr>
        <w:autoSpaceDE w:val="0"/>
        <w:autoSpaceDN w:val="0"/>
        <w:adjustRightInd w:val="0"/>
        <w:spacing w:after="0" w:line="240" w:lineRule="auto"/>
        <w:jc w:val="both"/>
        <w:rPr>
          <w:rFonts w:ascii="Times New Roman" w:hAnsi="Times New Roman"/>
          <w:sz w:val="20"/>
          <w:szCs w:val="20"/>
          <w:lang w:val="ms-MY"/>
        </w:rPr>
      </w:pPr>
    </w:p>
    <w:p w:rsidR="00B13C14" w:rsidRPr="007E0DA8" w:rsidRDefault="00B13C14" w:rsidP="0078083B">
      <w:pPr>
        <w:autoSpaceDE w:val="0"/>
        <w:autoSpaceDN w:val="0"/>
        <w:adjustRightInd w:val="0"/>
        <w:spacing w:after="0" w:line="240" w:lineRule="auto"/>
        <w:jc w:val="both"/>
        <w:rPr>
          <w:rFonts w:ascii="Times New Roman" w:hAnsi="Times New Roman"/>
          <w:sz w:val="20"/>
          <w:szCs w:val="20"/>
          <w:lang w:val="ms-MY"/>
        </w:rPr>
      </w:pPr>
    </w:p>
    <w:p w:rsidR="0078083B" w:rsidRPr="007E0DA8" w:rsidRDefault="0078083B" w:rsidP="0078083B">
      <w:pPr>
        <w:autoSpaceDE w:val="0"/>
        <w:autoSpaceDN w:val="0"/>
        <w:adjustRightInd w:val="0"/>
        <w:spacing w:after="0" w:line="240" w:lineRule="auto"/>
        <w:jc w:val="center"/>
        <w:rPr>
          <w:rFonts w:ascii="Times New Roman" w:hAnsi="Times New Roman"/>
          <w:sz w:val="20"/>
          <w:szCs w:val="20"/>
          <w:lang w:val="ms-MY"/>
        </w:rPr>
      </w:pPr>
      <w:r w:rsidRPr="007E0DA8">
        <w:rPr>
          <w:rFonts w:ascii="Times New Roman" w:hAnsi="Times New Roman"/>
          <w:noProof/>
          <w:sz w:val="20"/>
          <w:szCs w:val="20"/>
          <w:lang w:bidi="ar-SA"/>
        </w:rPr>
        <w:drawing>
          <wp:inline distT="0" distB="0" distL="0" distR="0" wp14:anchorId="53D73451" wp14:editId="01FEF919">
            <wp:extent cx="3808675" cy="2449002"/>
            <wp:effectExtent l="0" t="0" r="20955" b="2794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78083B" w:rsidRPr="007E0DA8" w:rsidRDefault="0078083B" w:rsidP="0078083B">
      <w:pPr>
        <w:autoSpaceDE w:val="0"/>
        <w:autoSpaceDN w:val="0"/>
        <w:adjustRightInd w:val="0"/>
        <w:spacing w:after="0" w:line="240" w:lineRule="auto"/>
        <w:jc w:val="center"/>
        <w:rPr>
          <w:rFonts w:ascii="Times New Roman" w:hAnsi="Times New Roman"/>
          <w:sz w:val="20"/>
          <w:szCs w:val="20"/>
          <w:lang w:val="ms-MY"/>
        </w:rPr>
      </w:pPr>
    </w:p>
    <w:p w:rsidR="0078083B" w:rsidRPr="007E0DA8" w:rsidRDefault="0078083B" w:rsidP="0078083B">
      <w:pPr>
        <w:autoSpaceDE w:val="0"/>
        <w:autoSpaceDN w:val="0"/>
        <w:adjustRightInd w:val="0"/>
        <w:spacing w:after="0" w:line="240" w:lineRule="auto"/>
        <w:jc w:val="center"/>
        <w:rPr>
          <w:rFonts w:ascii="Times New Roman" w:hAnsi="Times New Roman"/>
          <w:sz w:val="20"/>
          <w:szCs w:val="20"/>
          <w:lang w:val="ms-MY"/>
        </w:rPr>
      </w:pPr>
      <w:r w:rsidRPr="007E0DA8">
        <w:rPr>
          <w:rFonts w:ascii="Times New Roman" w:hAnsi="Times New Roman"/>
          <w:sz w:val="20"/>
          <w:szCs w:val="20"/>
          <w:lang w:val="ms-MY"/>
        </w:rPr>
        <w:t xml:space="preserve">Figure 4. </w:t>
      </w:r>
      <w:r w:rsidR="00B13C14">
        <w:rPr>
          <w:rFonts w:ascii="Times New Roman" w:hAnsi="Times New Roman"/>
          <w:sz w:val="20"/>
          <w:szCs w:val="20"/>
          <w:lang w:val="ms-MY"/>
        </w:rPr>
        <w:t xml:space="preserve"> </w:t>
      </w:r>
      <w:r w:rsidRPr="007E0DA8">
        <w:rPr>
          <w:rFonts w:ascii="Times New Roman" w:hAnsi="Times New Roman"/>
          <w:sz w:val="20"/>
          <w:szCs w:val="20"/>
          <w:lang w:val="ms-MY"/>
        </w:rPr>
        <w:t>[DNA]/(∆ε) vs [DNA] for the titration of DNA with the ruthenium(II)complex</w:t>
      </w:r>
    </w:p>
    <w:p w:rsidR="0078083B" w:rsidRDefault="0078083B" w:rsidP="0078083B">
      <w:pPr>
        <w:autoSpaceDE w:val="0"/>
        <w:autoSpaceDN w:val="0"/>
        <w:adjustRightInd w:val="0"/>
        <w:spacing w:after="0" w:line="240" w:lineRule="auto"/>
        <w:jc w:val="both"/>
        <w:rPr>
          <w:rFonts w:ascii="Times New Roman" w:hAnsi="Times New Roman"/>
          <w:sz w:val="20"/>
          <w:szCs w:val="20"/>
          <w:lang w:val="ms-MY"/>
        </w:rPr>
      </w:pPr>
    </w:p>
    <w:p w:rsidR="00B13C14" w:rsidRPr="007E0DA8" w:rsidRDefault="00B13C14" w:rsidP="0078083B">
      <w:pPr>
        <w:autoSpaceDE w:val="0"/>
        <w:autoSpaceDN w:val="0"/>
        <w:adjustRightInd w:val="0"/>
        <w:spacing w:after="0" w:line="240" w:lineRule="auto"/>
        <w:jc w:val="both"/>
        <w:rPr>
          <w:rFonts w:ascii="Times New Roman" w:hAnsi="Times New Roman"/>
          <w:sz w:val="20"/>
          <w:szCs w:val="20"/>
          <w:lang w:val="ms-MY"/>
        </w:rPr>
      </w:pPr>
    </w:p>
    <w:p w:rsidR="0078083B" w:rsidRPr="007E0DA8" w:rsidRDefault="0078083B" w:rsidP="0078083B">
      <w:pPr>
        <w:autoSpaceDE w:val="0"/>
        <w:autoSpaceDN w:val="0"/>
        <w:adjustRightInd w:val="0"/>
        <w:spacing w:after="0" w:line="240" w:lineRule="auto"/>
        <w:jc w:val="both"/>
        <w:rPr>
          <w:rFonts w:ascii="Times New Roman" w:hAnsi="Times New Roman"/>
          <w:sz w:val="20"/>
          <w:szCs w:val="20"/>
          <w:lang w:val="ms-MY"/>
        </w:rPr>
      </w:pPr>
      <w:r w:rsidRPr="007E0DA8">
        <w:rPr>
          <w:rFonts w:ascii="Times New Roman" w:hAnsi="Times New Roman"/>
          <w:sz w:val="20"/>
          <w:szCs w:val="20"/>
          <w:lang w:val="ms-MY"/>
        </w:rPr>
        <w:t>K</w:t>
      </w:r>
      <w:r w:rsidRPr="007E0DA8">
        <w:rPr>
          <w:rFonts w:ascii="Times New Roman" w:hAnsi="Times New Roman"/>
          <w:sz w:val="20"/>
          <w:szCs w:val="20"/>
          <w:vertAlign w:val="subscript"/>
          <w:lang w:val="ms-MY"/>
        </w:rPr>
        <w:t>b</w:t>
      </w:r>
      <w:r w:rsidRPr="007E0DA8">
        <w:rPr>
          <w:rFonts w:ascii="Times New Roman" w:hAnsi="Times New Roman"/>
          <w:sz w:val="20"/>
          <w:szCs w:val="20"/>
          <w:lang w:val="ms-MY"/>
        </w:rPr>
        <w:t xml:space="preserve"> was determined by the ratio of slope to the intercept and the value obtained was 1.67 x 10</w:t>
      </w:r>
      <w:r w:rsidRPr="007E0DA8">
        <w:rPr>
          <w:rFonts w:ascii="Times New Roman" w:hAnsi="Times New Roman"/>
          <w:sz w:val="20"/>
          <w:szCs w:val="20"/>
          <w:vertAlign w:val="superscript"/>
          <w:lang w:val="ms-MY"/>
        </w:rPr>
        <w:t>6</w:t>
      </w:r>
      <w:r w:rsidRPr="007E0DA8">
        <w:rPr>
          <w:rFonts w:ascii="Times New Roman" w:hAnsi="Times New Roman"/>
          <w:sz w:val="20"/>
          <w:szCs w:val="20"/>
          <w:lang w:val="ms-MY"/>
        </w:rPr>
        <w:t xml:space="preserve"> M</w:t>
      </w:r>
      <w:r w:rsidRPr="007E0DA8">
        <w:rPr>
          <w:rFonts w:ascii="Times New Roman" w:hAnsi="Times New Roman"/>
          <w:sz w:val="20"/>
          <w:szCs w:val="20"/>
          <w:vertAlign w:val="superscript"/>
          <w:lang w:val="ms-MY"/>
        </w:rPr>
        <w:t>-1</w:t>
      </w:r>
      <w:r w:rsidRPr="007E0DA8">
        <w:rPr>
          <w:rFonts w:ascii="Times New Roman" w:hAnsi="Times New Roman"/>
          <w:sz w:val="20"/>
          <w:szCs w:val="20"/>
          <w:lang w:val="ms-MY"/>
        </w:rPr>
        <w:t xml:space="preserve">. By comparing with other similar ruthenium(II) complexes that contained </w:t>
      </w:r>
      <w:r w:rsidRPr="007E0DA8">
        <w:rPr>
          <w:rFonts w:ascii="Times New Roman" w:hAnsi="Times New Roman"/>
          <w:i/>
          <w:sz w:val="20"/>
          <w:szCs w:val="20"/>
          <w:lang w:val="ms-MY"/>
        </w:rPr>
        <w:t>p</w:t>
      </w:r>
      <w:r w:rsidRPr="007E0DA8">
        <w:rPr>
          <w:rFonts w:ascii="Times New Roman" w:hAnsi="Times New Roman"/>
          <w:sz w:val="20"/>
          <w:szCs w:val="20"/>
          <w:lang w:val="ms-MY"/>
        </w:rPr>
        <w:t>-MOPIP as ligand, this value was greater compared to [Ru(bpy)</w:t>
      </w:r>
      <w:r w:rsidRPr="007E0DA8">
        <w:rPr>
          <w:rFonts w:ascii="Times New Roman" w:hAnsi="Times New Roman"/>
          <w:sz w:val="20"/>
          <w:szCs w:val="20"/>
          <w:vertAlign w:val="subscript"/>
          <w:lang w:val="ms-MY"/>
        </w:rPr>
        <w:t>2</w:t>
      </w:r>
      <w:r w:rsidRPr="007E0DA8">
        <w:rPr>
          <w:rFonts w:ascii="Times New Roman" w:hAnsi="Times New Roman"/>
          <w:sz w:val="20"/>
          <w:szCs w:val="20"/>
          <w:lang w:val="ms-MY"/>
        </w:rPr>
        <w:t>(</w:t>
      </w:r>
      <w:r w:rsidRPr="007E0DA8">
        <w:rPr>
          <w:rFonts w:ascii="Times New Roman" w:hAnsi="Times New Roman"/>
          <w:i/>
          <w:sz w:val="20"/>
          <w:szCs w:val="20"/>
          <w:lang w:val="ms-MY"/>
        </w:rPr>
        <w:t>p</w:t>
      </w:r>
      <w:r w:rsidRPr="007E0DA8">
        <w:rPr>
          <w:rFonts w:ascii="Times New Roman" w:hAnsi="Times New Roman"/>
          <w:sz w:val="20"/>
          <w:szCs w:val="20"/>
          <w:lang w:val="ms-MY"/>
        </w:rPr>
        <w:t>-MOPIP]</w:t>
      </w:r>
      <w:r w:rsidRPr="007E0DA8">
        <w:rPr>
          <w:rFonts w:ascii="Times New Roman" w:hAnsi="Times New Roman"/>
          <w:sz w:val="20"/>
          <w:szCs w:val="20"/>
          <w:vertAlign w:val="superscript"/>
          <w:lang w:val="ms-MY"/>
        </w:rPr>
        <w:t>2+</w:t>
      </w:r>
      <w:r w:rsidRPr="007E0DA8">
        <w:rPr>
          <w:rFonts w:ascii="Times New Roman" w:hAnsi="Times New Roman"/>
          <w:sz w:val="20"/>
          <w:szCs w:val="20"/>
          <w:lang w:val="ms-MY"/>
        </w:rPr>
        <w:t xml:space="preserve"> and [Ru(phen)</w:t>
      </w:r>
      <w:r w:rsidRPr="007E0DA8">
        <w:rPr>
          <w:rFonts w:ascii="Times New Roman" w:hAnsi="Times New Roman"/>
          <w:sz w:val="20"/>
          <w:szCs w:val="20"/>
          <w:vertAlign w:val="subscript"/>
          <w:lang w:val="ms-MY"/>
        </w:rPr>
        <w:t>2</w:t>
      </w:r>
      <w:r w:rsidRPr="007E0DA8">
        <w:rPr>
          <w:rFonts w:ascii="Times New Roman" w:hAnsi="Times New Roman"/>
          <w:sz w:val="20"/>
          <w:szCs w:val="20"/>
          <w:lang w:val="ms-MY"/>
        </w:rPr>
        <w:t>(</w:t>
      </w:r>
      <w:r w:rsidRPr="007E0DA8">
        <w:rPr>
          <w:rFonts w:ascii="Times New Roman" w:hAnsi="Times New Roman"/>
          <w:i/>
          <w:sz w:val="20"/>
          <w:szCs w:val="20"/>
          <w:lang w:val="ms-MY"/>
        </w:rPr>
        <w:t>p</w:t>
      </w:r>
      <w:r w:rsidRPr="007E0DA8">
        <w:rPr>
          <w:rFonts w:ascii="Times New Roman" w:hAnsi="Times New Roman"/>
          <w:sz w:val="20"/>
          <w:szCs w:val="20"/>
          <w:lang w:val="ms-MY"/>
        </w:rPr>
        <w:t>-MOPIP)]</w:t>
      </w:r>
      <w:r w:rsidRPr="007E0DA8">
        <w:rPr>
          <w:rFonts w:ascii="Times New Roman" w:hAnsi="Times New Roman"/>
          <w:sz w:val="20"/>
          <w:szCs w:val="20"/>
          <w:vertAlign w:val="superscript"/>
          <w:lang w:val="ms-MY"/>
        </w:rPr>
        <w:t xml:space="preserve">2+ </w:t>
      </w:r>
      <w:r w:rsidRPr="007E0DA8">
        <w:rPr>
          <w:rFonts w:ascii="Times New Roman" w:hAnsi="Times New Roman"/>
          <w:sz w:val="20"/>
          <w:szCs w:val="20"/>
          <w:lang w:val="ms-MY"/>
        </w:rPr>
        <w:t>where the value of K</w:t>
      </w:r>
      <w:r w:rsidRPr="007E0DA8">
        <w:rPr>
          <w:rFonts w:ascii="Times New Roman" w:hAnsi="Times New Roman"/>
          <w:sz w:val="20"/>
          <w:szCs w:val="20"/>
          <w:vertAlign w:val="subscript"/>
          <w:lang w:val="ms-MY"/>
        </w:rPr>
        <w:t>b</w:t>
      </w:r>
      <w:r w:rsidRPr="007E0DA8">
        <w:rPr>
          <w:rFonts w:ascii="Times New Roman" w:hAnsi="Times New Roman"/>
          <w:sz w:val="20"/>
          <w:szCs w:val="20"/>
          <w:lang w:val="ms-MY"/>
        </w:rPr>
        <w:t xml:space="preserve"> were 5.0 x 10</w:t>
      </w:r>
      <w:r w:rsidRPr="007E0DA8">
        <w:rPr>
          <w:rFonts w:ascii="Times New Roman" w:hAnsi="Times New Roman"/>
          <w:sz w:val="20"/>
          <w:szCs w:val="20"/>
          <w:vertAlign w:val="superscript"/>
          <w:lang w:val="ms-MY"/>
        </w:rPr>
        <w:t>5</w:t>
      </w:r>
      <w:r w:rsidRPr="007E0DA8">
        <w:rPr>
          <w:rFonts w:ascii="Times New Roman" w:hAnsi="Times New Roman"/>
          <w:sz w:val="20"/>
          <w:szCs w:val="20"/>
          <w:lang w:val="ms-MY"/>
        </w:rPr>
        <w:t xml:space="preserve"> M</w:t>
      </w:r>
      <w:r w:rsidRPr="007E0DA8">
        <w:rPr>
          <w:rFonts w:ascii="Times New Roman" w:hAnsi="Times New Roman"/>
          <w:sz w:val="20"/>
          <w:szCs w:val="20"/>
          <w:vertAlign w:val="superscript"/>
          <w:lang w:val="ms-MY"/>
        </w:rPr>
        <w:t>-1</w:t>
      </w:r>
      <w:r w:rsidRPr="007E0DA8">
        <w:rPr>
          <w:rFonts w:ascii="Times New Roman" w:hAnsi="Times New Roman"/>
          <w:sz w:val="20"/>
          <w:szCs w:val="20"/>
          <w:lang w:val="ms-MY"/>
        </w:rPr>
        <w:t xml:space="preserve"> and 0.20 x 10</w:t>
      </w:r>
      <w:r w:rsidRPr="007E0DA8">
        <w:rPr>
          <w:rFonts w:ascii="Times New Roman" w:hAnsi="Times New Roman"/>
          <w:sz w:val="20"/>
          <w:szCs w:val="20"/>
          <w:vertAlign w:val="superscript"/>
          <w:lang w:val="ms-MY"/>
        </w:rPr>
        <w:t>5</w:t>
      </w:r>
      <w:r w:rsidRPr="007E0DA8">
        <w:rPr>
          <w:rFonts w:ascii="Times New Roman" w:hAnsi="Times New Roman"/>
          <w:sz w:val="20"/>
          <w:szCs w:val="20"/>
          <w:lang w:val="ms-MY"/>
        </w:rPr>
        <w:t xml:space="preserve"> M</w:t>
      </w:r>
      <w:r w:rsidRPr="007E0DA8">
        <w:rPr>
          <w:rFonts w:ascii="Times New Roman" w:hAnsi="Times New Roman"/>
          <w:sz w:val="20"/>
          <w:szCs w:val="20"/>
          <w:vertAlign w:val="superscript"/>
          <w:lang w:val="ms-MY"/>
        </w:rPr>
        <w:t xml:space="preserve">-1 </w:t>
      </w:r>
      <w:r w:rsidRPr="007E0DA8">
        <w:rPr>
          <w:rFonts w:ascii="Times New Roman" w:hAnsi="Times New Roman"/>
          <w:sz w:val="20"/>
          <w:szCs w:val="20"/>
          <w:lang w:val="ms-MY"/>
        </w:rPr>
        <w:t>[10, 13], respectively. This signified that [Ru(dppz)</w:t>
      </w:r>
      <w:r w:rsidRPr="007E0DA8">
        <w:rPr>
          <w:rFonts w:ascii="Times New Roman" w:hAnsi="Times New Roman"/>
          <w:sz w:val="20"/>
          <w:szCs w:val="20"/>
          <w:vertAlign w:val="subscript"/>
          <w:lang w:val="ms-MY"/>
        </w:rPr>
        <w:t>2</w:t>
      </w:r>
      <w:r w:rsidRPr="007E0DA8">
        <w:rPr>
          <w:rFonts w:ascii="Times New Roman" w:hAnsi="Times New Roman"/>
          <w:sz w:val="20"/>
          <w:szCs w:val="20"/>
          <w:lang w:val="ms-MY"/>
        </w:rPr>
        <w:t>(</w:t>
      </w:r>
      <w:r w:rsidRPr="007E0DA8">
        <w:rPr>
          <w:rFonts w:ascii="Times New Roman" w:hAnsi="Times New Roman"/>
          <w:i/>
          <w:sz w:val="20"/>
          <w:szCs w:val="20"/>
          <w:lang w:val="ms-MY"/>
        </w:rPr>
        <w:t>p</w:t>
      </w:r>
      <w:r w:rsidRPr="007E0DA8">
        <w:rPr>
          <w:rFonts w:ascii="Times New Roman" w:hAnsi="Times New Roman"/>
          <w:sz w:val="20"/>
          <w:szCs w:val="20"/>
          <w:lang w:val="ms-MY"/>
        </w:rPr>
        <w:t>-MOPIP)]</w:t>
      </w:r>
      <w:r w:rsidRPr="007E0DA8">
        <w:rPr>
          <w:rFonts w:ascii="Times New Roman" w:hAnsi="Times New Roman"/>
          <w:sz w:val="20"/>
          <w:szCs w:val="20"/>
          <w:vertAlign w:val="superscript"/>
          <w:lang w:val="ms-MY"/>
        </w:rPr>
        <w:t>2+</w:t>
      </w:r>
      <w:r w:rsidRPr="007E0DA8">
        <w:rPr>
          <w:rFonts w:ascii="Times New Roman" w:hAnsi="Times New Roman"/>
          <w:sz w:val="20"/>
          <w:szCs w:val="20"/>
          <w:lang w:val="ms-MY"/>
        </w:rPr>
        <w:t xml:space="preserve"> bound more tightly to DNA compared to those complexes. In this case, the ancillary ligand dppz might have played an important influence suggesting that the high DNA binding affinity was relative to the dimension of π-conjugated aromatic area of ancillary ligands. This was mainly induced by the extended-aromatic structure of the ancillary ligand which was dppz that increased the action between the complexes and DNA. The dppz itself might also react with DNA consequently giving a higher value of binding constant as mentioned before.</w:t>
      </w:r>
    </w:p>
    <w:p w:rsidR="0078083B" w:rsidRPr="007E0DA8" w:rsidRDefault="0078083B" w:rsidP="0078083B">
      <w:pPr>
        <w:autoSpaceDE w:val="0"/>
        <w:autoSpaceDN w:val="0"/>
        <w:adjustRightInd w:val="0"/>
        <w:spacing w:after="0" w:line="240" w:lineRule="auto"/>
        <w:jc w:val="both"/>
        <w:rPr>
          <w:rFonts w:ascii="Times New Roman" w:hAnsi="Times New Roman"/>
          <w:sz w:val="20"/>
          <w:szCs w:val="20"/>
          <w:lang w:val="ms-MY"/>
        </w:rPr>
      </w:pPr>
    </w:p>
    <w:p w:rsidR="0078083B" w:rsidRPr="007E0DA8" w:rsidRDefault="0078083B" w:rsidP="0078083B">
      <w:pPr>
        <w:autoSpaceDE w:val="0"/>
        <w:autoSpaceDN w:val="0"/>
        <w:adjustRightInd w:val="0"/>
        <w:spacing w:after="0" w:line="240" w:lineRule="auto"/>
        <w:jc w:val="both"/>
        <w:rPr>
          <w:rFonts w:ascii="Times New Roman" w:hAnsi="Times New Roman"/>
          <w:sz w:val="20"/>
          <w:szCs w:val="20"/>
          <w:lang w:val="ms-MY"/>
        </w:rPr>
      </w:pPr>
      <w:r w:rsidRPr="007E0DA8">
        <w:rPr>
          <w:rFonts w:ascii="Times New Roman" w:hAnsi="Times New Roman"/>
          <w:sz w:val="20"/>
          <w:szCs w:val="20"/>
          <w:lang w:val="ms-MY"/>
        </w:rPr>
        <w:t>The K</w:t>
      </w:r>
      <w:r w:rsidRPr="007E0DA8">
        <w:rPr>
          <w:rFonts w:ascii="Times New Roman" w:hAnsi="Times New Roman"/>
          <w:sz w:val="20"/>
          <w:szCs w:val="20"/>
          <w:vertAlign w:val="subscript"/>
          <w:lang w:val="ms-MY"/>
        </w:rPr>
        <w:t>b</w:t>
      </w:r>
      <w:r w:rsidRPr="007E0DA8">
        <w:rPr>
          <w:rFonts w:ascii="Times New Roman" w:hAnsi="Times New Roman"/>
          <w:sz w:val="20"/>
          <w:szCs w:val="20"/>
          <w:lang w:val="ms-MY"/>
        </w:rPr>
        <w:t xml:space="preserve"> value was consistent with previous report by Sun et al. </w:t>
      </w:r>
      <w:r w:rsidRPr="007E0DA8">
        <w:rPr>
          <w:rFonts w:ascii="Times New Roman" w:hAnsi="Times New Roman"/>
          <w:sz w:val="20"/>
          <w:szCs w:val="20"/>
          <w:lang w:val="ms-MY"/>
        </w:rPr>
        <w:fldChar w:fldCharType="begin" w:fldLock="1"/>
      </w:r>
      <w:r w:rsidRPr="007E0DA8">
        <w:rPr>
          <w:rFonts w:ascii="Times New Roman" w:hAnsi="Times New Roman"/>
          <w:sz w:val="20"/>
          <w:szCs w:val="20"/>
          <w:lang w:val="ms-MY"/>
        </w:rPr>
        <w:instrText>ADDIN CSL_CITATION { "citationItems" : [ { "id" : "ITEM-1", "itemData" : { "DOI" : "10.1016/j.jinorgbio.2010.10.005", "ISSN" : "0162-0134", "author" : [ { "dropping-particle" : "", "family" : "Sun", "given" : "Jing", "non-dropping-particle" : "", "parse-names" : false, "suffix" : "" }, { "dropping-particle" : "", "family" : "An", "given" : "Yan", "non-dropping-particle" : "", "parse-names" : false, "suffix" : "" }, { "dropping-particle" : "", "family" : "Zhang", "given" : "Li", "non-dropping-particle" : "", "parse-names" : false, "suffix" : "" }, { "dropping-particle" : "", "family" : "Chen", "given" : "Huo-yan", "non-dropping-particle" : "", "parse-names" : false, "suffix" : "" }, { "dropping-particle" : "", "family" : "Han", "given" : "Yan", "non-dropping-particle" : "", "parse-names" : false, "suffix" : "" }, { "dropping-particle" : "", "family" : "Wang", "given" : "Yu-jia", "non-dropping-particle" : "", "parse-names" : false, "suffix" : "" }, { "dropping-particle" : "", "family" : "Mao", "given" : "Zong-wan", "non-dropping-particle" : "", "parse-names" : false, "suffix" : "" }, { "dropping-particle" : "", "family" : "Ji", "given" : "Liang-nian", "non-dropping-particle" : "", "parse-names" : false, "suffix" : "" } ], "container-title" : "Journal of Inorganic Biochemistry", "id" : "ITEM-1", "issue" : "2", "issued" : { "date-parts" : [ [ "2011" ] ] }, "page" : "149-154", "publisher" : "Elsevier Inc.", "title" : "Studies on synthesis , characterization , and G-quadruplex binding of Ru ( II ) complexes containing two dppz ligands", "type" : "article-journal", "volume" : "105" }, "uris" : [ "http://www.mendeley.com/documents/?uuid=8ee0b840-5e3f-449a-b9be-1b755ab11bbf" ] } ], "mendeley" : { "formattedCitation" : "[25]", "plainTextFormattedCitation" : "[25]", "previouslyFormattedCitation" : "[25]" }, "properties" : { "noteIndex" : 0 }, "schema" : "https://github.com/citation-style-language/schema/raw/master/csl-citation.json" }</w:instrText>
      </w:r>
      <w:r w:rsidRPr="007E0DA8">
        <w:rPr>
          <w:rFonts w:ascii="Times New Roman" w:hAnsi="Times New Roman"/>
          <w:sz w:val="20"/>
          <w:szCs w:val="20"/>
          <w:lang w:val="ms-MY"/>
        </w:rPr>
        <w:fldChar w:fldCharType="separate"/>
      </w:r>
      <w:r w:rsidRPr="007E0DA8">
        <w:rPr>
          <w:rFonts w:ascii="Times New Roman" w:hAnsi="Times New Roman"/>
          <w:noProof/>
          <w:sz w:val="20"/>
          <w:szCs w:val="20"/>
          <w:lang w:val="ms-MY"/>
        </w:rPr>
        <w:t>[23]</w:t>
      </w:r>
      <w:r w:rsidRPr="007E0DA8">
        <w:rPr>
          <w:rFonts w:ascii="Times New Roman" w:hAnsi="Times New Roman"/>
          <w:sz w:val="20"/>
          <w:szCs w:val="20"/>
          <w:lang w:val="ms-MY"/>
        </w:rPr>
        <w:fldChar w:fldCharType="end"/>
      </w:r>
      <w:r w:rsidRPr="007E0DA8">
        <w:rPr>
          <w:rFonts w:ascii="Times New Roman" w:hAnsi="Times New Roman"/>
          <w:sz w:val="20"/>
          <w:szCs w:val="20"/>
          <w:lang w:val="ms-MY"/>
        </w:rPr>
        <w:t xml:space="preserve"> on a closely related compound consisting of two dppz ligands in one system, [Ru(dppz)</w:t>
      </w:r>
      <w:r w:rsidRPr="007E0DA8">
        <w:rPr>
          <w:rFonts w:ascii="Times New Roman" w:hAnsi="Times New Roman"/>
          <w:sz w:val="20"/>
          <w:szCs w:val="20"/>
          <w:vertAlign w:val="subscript"/>
          <w:lang w:val="ms-MY"/>
        </w:rPr>
        <w:t>2</w:t>
      </w:r>
      <w:r w:rsidRPr="007E0DA8">
        <w:rPr>
          <w:rFonts w:ascii="Times New Roman" w:hAnsi="Times New Roman"/>
          <w:sz w:val="20"/>
          <w:szCs w:val="20"/>
          <w:lang w:val="ms-MY"/>
        </w:rPr>
        <w:t>(L</w:t>
      </w:r>
      <w:r w:rsidRPr="007E0DA8">
        <w:rPr>
          <w:rFonts w:ascii="Times New Roman" w:hAnsi="Times New Roman"/>
          <w:sz w:val="20"/>
          <w:szCs w:val="20"/>
          <w:vertAlign w:val="superscript"/>
          <w:lang w:val="ms-MY"/>
        </w:rPr>
        <w:t>1</w:t>
      </w:r>
      <w:r w:rsidRPr="007E0DA8">
        <w:rPr>
          <w:rFonts w:ascii="Times New Roman" w:hAnsi="Times New Roman"/>
          <w:sz w:val="20"/>
          <w:szCs w:val="20"/>
          <w:lang w:val="ms-MY"/>
        </w:rPr>
        <w:t>)]</w:t>
      </w:r>
      <w:r w:rsidRPr="007E0DA8">
        <w:rPr>
          <w:rFonts w:ascii="Times New Roman" w:hAnsi="Times New Roman"/>
          <w:sz w:val="20"/>
          <w:szCs w:val="20"/>
          <w:vertAlign w:val="superscript"/>
          <w:lang w:val="ms-MY"/>
        </w:rPr>
        <w:t>2+</w:t>
      </w:r>
      <w:r w:rsidRPr="007E0DA8">
        <w:rPr>
          <w:rFonts w:ascii="Times New Roman" w:hAnsi="Times New Roman"/>
          <w:sz w:val="20"/>
          <w:szCs w:val="20"/>
          <w:lang w:val="ms-MY"/>
        </w:rPr>
        <w:t>, (L</w:t>
      </w:r>
      <w:r w:rsidRPr="007E0DA8">
        <w:rPr>
          <w:rFonts w:ascii="Times New Roman" w:hAnsi="Times New Roman"/>
          <w:sz w:val="20"/>
          <w:szCs w:val="20"/>
          <w:vertAlign w:val="superscript"/>
          <w:lang w:val="ms-MY"/>
        </w:rPr>
        <w:t>1</w:t>
      </w:r>
      <w:r w:rsidRPr="007E0DA8">
        <w:rPr>
          <w:rFonts w:ascii="Times New Roman" w:hAnsi="Times New Roman"/>
          <w:sz w:val="20"/>
          <w:szCs w:val="20"/>
          <w:lang w:val="ms-MY"/>
        </w:rPr>
        <w:t>=5,5’-di(1-(trimethylammonio)methyl)-2,2’-dipyridyl cation) showed the effect of the intercalating ligand in DNA binding, with K</w:t>
      </w:r>
      <w:r w:rsidRPr="007E0DA8">
        <w:rPr>
          <w:rFonts w:ascii="Times New Roman" w:hAnsi="Times New Roman"/>
          <w:sz w:val="20"/>
          <w:szCs w:val="20"/>
          <w:vertAlign w:val="subscript"/>
          <w:lang w:val="ms-MY"/>
        </w:rPr>
        <w:t>b</w:t>
      </w:r>
      <w:r w:rsidRPr="007E0DA8">
        <w:rPr>
          <w:rFonts w:ascii="Times New Roman" w:hAnsi="Times New Roman"/>
          <w:sz w:val="20"/>
          <w:szCs w:val="20"/>
          <w:lang w:val="ms-MY"/>
        </w:rPr>
        <w:t xml:space="preserve"> values at 0.58 x 10</w:t>
      </w:r>
      <w:r w:rsidRPr="007E0DA8">
        <w:rPr>
          <w:rFonts w:ascii="Times New Roman" w:hAnsi="Times New Roman"/>
          <w:sz w:val="20"/>
          <w:szCs w:val="20"/>
          <w:vertAlign w:val="superscript"/>
          <w:lang w:val="ms-MY"/>
        </w:rPr>
        <w:t>6</w:t>
      </w:r>
      <w:r w:rsidRPr="007E0DA8">
        <w:rPr>
          <w:rFonts w:ascii="Times New Roman" w:hAnsi="Times New Roman"/>
          <w:sz w:val="20"/>
          <w:szCs w:val="20"/>
          <w:lang w:val="ms-MY"/>
        </w:rPr>
        <w:t xml:space="preserve"> M</w:t>
      </w:r>
      <w:r w:rsidRPr="007E0DA8">
        <w:rPr>
          <w:rFonts w:ascii="Times New Roman" w:hAnsi="Times New Roman"/>
          <w:sz w:val="20"/>
          <w:szCs w:val="20"/>
          <w:vertAlign w:val="superscript"/>
          <w:lang w:val="ms-MY"/>
        </w:rPr>
        <w:t>-1</w:t>
      </w:r>
      <w:r w:rsidRPr="007E0DA8">
        <w:rPr>
          <w:rFonts w:ascii="Times New Roman" w:hAnsi="Times New Roman"/>
          <w:sz w:val="20"/>
          <w:szCs w:val="20"/>
          <w:lang w:val="ms-MY"/>
        </w:rPr>
        <w:t xml:space="preserve">. The distinct structure of </w:t>
      </w:r>
      <w:r w:rsidRPr="007E0DA8">
        <w:rPr>
          <w:rFonts w:ascii="Times New Roman" w:hAnsi="Times New Roman"/>
          <w:i/>
          <w:sz w:val="20"/>
          <w:szCs w:val="20"/>
          <w:lang w:val="ms-MY"/>
        </w:rPr>
        <w:t>p</w:t>
      </w:r>
      <w:r w:rsidRPr="007E0DA8">
        <w:rPr>
          <w:rFonts w:ascii="Times New Roman" w:hAnsi="Times New Roman"/>
          <w:sz w:val="20"/>
          <w:szCs w:val="20"/>
          <w:lang w:val="ms-MY"/>
        </w:rPr>
        <w:t>-MOPIP which comprised of an extended aromatic area assisted [Ru(dppz)</w:t>
      </w:r>
      <w:r w:rsidRPr="007E0DA8">
        <w:rPr>
          <w:rFonts w:ascii="Times New Roman" w:hAnsi="Times New Roman"/>
          <w:sz w:val="20"/>
          <w:szCs w:val="20"/>
          <w:vertAlign w:val="subscript"/>
          <w:lang w:val="ms-MY"/>
        </w:rPr>
        <w:t>2</w:t>
      </w:r>
      <w:r w:rsidRPr="007E0DA8">
        <w:rPr>
          <w:rFonts w:ascii="Times New Roman" w:hAnsi="Times New Roman"/>
          <w:sz w:val="20"/>
          <w:szCs w:val="20"/>
          <w:lang w:val="ms-MY"/>
        </w:rPr>
        <w:t>(</w:t>
      </w:r>
      <w:r w:rsidRPr="007E0DA8">
        <w:rPr>
          <w:rFonts w:ascii="Times New Roman" w:hAnsi="Times New Roman"/>
          <w:i/>
          <w:sz w:val="20"/>
          <w:szCs w:val="20"/>
          <w:lang w:val="ms-MY"/>
        </w:rPr>
        <w:t>p</w:t>
      </w:r>
      <w:r w:rsidRPr="007E0DA8">
        <w:rPr>
          <w:rFonts w:ascii="Times New Roman" w:hAnsi="Times New Roman"/>
          <w:sz w:val="20"/>
          <w:szCs w:val="20"/>
          <w:lang w:val="ms-MY"/>
        </w:rPr>
        <w:t>-MOPIP)]</w:t>
      </w:r>
      <w:r w:rsidRPr="007E0DA8">
        <w:rPr>
          <w:rFonts w:ascii="Times New Roman" w:hAnsi="Times New Roman"/>
          <w:sz w:val="20"/>
          <w:szCs w:val="20"/>
          <w:vertAlign w:val="superscript"/>
          <w:lang w:val="ms-MY"/>
        </w:rPr>
        <w:t>2</w:t>
      </w:r>
      <w:r w:rsidRPr="007E0DA8">
        <w:rPr>
          <w:rFonts w:ascii="Times New Roman" w:hAnsi="Times New Roman"/>
          <w:sz w:val="20"/>
          <w:szCs w:val="20"/>
          <w:lang w:val="ms-MY"/>
        </w:rPr>
        <w:t xml:space="preserve"> to bind strongly to DNA through intercalation compared to [Ru(dppz)</w:t>
      </w:r>
      <w:r w:rsidRPr="007E0DA8">
        <w:rPr>
          <w:rFonts w:ascii="Times New Roman" w:hAnsi="Times New Roman"/>
          <w:sz w:val="20"/>
          <w:szCs w:val="20"/>
          <w:vertAlign w:val="subscript"/>
          <w:lang w:val="ms-MY"/>
        </w:rPr>
        <w:t>2</w:t>
      </w:r>
      <w:r w:rsidRPr="007E0DA8">
        <w:rPr>
          <w:rFonts w:ascii="Times New Roman" w:hAnsi="Times New Roman"/>
          <w:sz w:val="20"/>
          <w:szCs w:val="20"/>
          <w:lang w:val="ms-MY"/>
        </w:rPr>
        <w:t>(L</w:t>
      </w:r>
      <w:r w:rsidRPr="007E0DA8">
        <w:rPr>
          <w:rFonts w:ascii="Times New Roman" w:hAnsi="Times New Roman"/>
          <w:sz w:val="20"/>
          <w:szCs w:val="20"/>
          <w:vertAlign w:val="superscript"/>
          <w:lang w:val="ms-MY"/>
        </w:rPr>
        <w:t>1</w:t>
      </w:r>
      <w:r w:rsidRPr="007E0DA8">
        <w:rPr>
          <w:rFonts w:ascii="Times New Roman" w:hAnsi="Times New Roman"/>
          <w:sz w:val="20"/>
          <w:szCs w:val="20"/>
          <w:lang w:val="ms-MY"/>
        </w:rPr>
        <w:t>)]</w:t>
      </w:r>
      <w:r w:rsidRPr="007E0DA8">
        <w:rPr>
          <w:rFonts w:ascii="Times New Roman" w:hAnsi="Times New Roman"/>
          <w:sz w:val="20"/>
          <w:szCs w:val="20"/>
          <w:vertAlign w:val="superscript"/>
          <w:lang w:val="ms-MY"/>
        </w:rPr>
        <w:t xml:space="preserve">2+ </w:t>
      </w:r>
      <w:r w:rsidRPr="007E0DA8">
        <w:rPr>
          <w:rFonts w:ascii="Times New Roman" w:hAnsi="Times New Roman"/>
          <w:sz w:val="20"/>
          <w:szCs w:val="20"/>
          <w:lang w:val="ms-MY"/>
        </w:rPr>
        <w:t>where L</w:t>
      </w:r>
      <w:r w:rsidRPr="007E0DA8">
        <w:rPr>
          <w:rFonts w:ascii="Times New Roman" w:hAnsi="Times New Roman"/>
          <w:sz w:val="20"/>
          <w:szCs w:val="20"/>
          <w:vertAlign w:val="superscript"/>
          <w:lang w:val="ms-MY"/>
        </w:rPr>
        <w:t>1</w:t>
      </w:r>
      <w:r w:rsidRPr="007E0DA8">
        <w:rPr>
          <w:rFonts w:ascii="Times New Roman" w:hAnsi="Times New Roman"/>
          <w:sz w:val="20"/>
          <w:szCs w:val="20"/>
          <w:lang w:val="ms-MY"/>
        </w:rPr>
        <w:t xml:space="preserve"> contained longer alkyl groups in the ligand.  The binding affinity of [Ru(dppz)</w:t>
      </w:r>
      <w:r w:rsidRPr="007E0DA8">
        <w:rPr>
          <w:rFonts w:ascii="Times New Roman" w:hAnsi="Times New Roman"/>
          <w:sz w:val="20"/>
          <w:szCs w:val="20"/>
          <w:vertAlign w:val="subscript"/>
          <w:lang w:val="ms-MY"/>
        </w:rPr>
        <w:t>2</w:t>
      </w:r>
      <w:r w:rsidRPr="007E0DA8">
        <w:rPr>
          <w:rFonts w:ascii="Times New Roman" w:hAnsi="Times New Roman"/>
          <w:sz w:val="20"/>
          <w:szCs w:val="20"/>
          <w:lang w:val="ms-MY"/>
        </w:rPr>
        <w:t>(</w:t>
      </w:r>
      <w:r w:rsidRPr="007E0DA8">
        <w:rPr>
          <w:rFonts w:ascii="Times New Roman" w:hAnsi="Times New Roman"/>
          <w:i/>
          <w:sz w:val="20"/>
          <w:szCs w:val="20"/>
          <w:lang w:val="ms-MY"/>
        </w:rPr>
        <w:t>p</w:t>
      </w:r>
      <w:r w:rsidRPr="007E0DA8">
        <w:rPr>
          <w:rFonts w:ascii="Times New Roman" w:hAnsi="Times New Roman"/>
          <w:sz w:val="20"/>
          <w:szCs w:val="20"/>
          <w:lang w:val="ms-MY"/>
        </w:rPr>
        <w:t>-MOPIP)]</w:t>
      </w:r>
      <w:r w:rsidRPr="007E0DA8">
        <w:rPr>
          <w:rFonts w:ascii="Times New Roman" w:hAnsi="Times New Roman"/>
          <w:sz w:val="20"/>
          <w:szCs w:val="20"/>
          <w:vertAlign w:val="superscript"/>
          <w:lang w:val="ms-MY"/>
        </w:rPr>
        <w:t>2+</w:t>
      </w:r>
      <w:r w:rsidRPr="007E0DA8">
        <w:rPr>
          <w:rFonts w:ascii="Times New Roman" w:hAnsi="Times New Roman"/>
          <w:sz w:val="20"/>
          <w:szCs w:val="20"/>
          <w:lang w:val="ms-MY"/>
        </w:rPr>
        <w:t xml:space="preserve"> was improved by bis-intercalation due to presence of more than one intercalating ligand in one system, namely </w:t>
      </w:r>
      <w:r w:rsidRPr="007E0DA8">
        <w:rPr>
          <w:rFonts w:ascii="Times New Roman" w:hAnsi="Times New Roman"/>
          <w:i/>
          <w:sz w:val="20"/>
          <w:szCs w:val="20"/>
          <w:lang w:val="ms-MY"/>
        </w:rPr>
        <w:t>p</w:t>
      </w:r>
      <w:r w:rsidRPr="007E0DA8">
        <w:rPr>
          <w:rFonts w:ascii="Times New Roman" w:hAnsi="Times New Roman"/>
          <w:sz w:val="20"/>
          <w:szCs w:val="20"/>
          <w:lang w:val="ms-MY"/>
        </w:rPr>
        <w:t xml:space="preserve">-MOPIP and two sites of dppz </w:t>
      </w:r>
      <w:r w:rsidRPr="007E0DA8">
        <w:rPr>
          <w:rFonts w:ascii="Times New Roman" w:hAnsi="Times New Roman"/>
          <w:sz w:val="20"/>
          <w:szCs w:val="20"/>
          <w:lang w:val="ms-MY"/>
        </w:rPr>
        <w:fldChar w:fldCharType="begin" w:fldLock="1"/>
      </w:r>
      <w:r w:rsidRPr="007E0DA8">
        <w:rPr>
          <w:rFonts w:ascii="Times New Roman" w:hAnsi="Times New Roman"/>
          <w:sz w:val="20"/>
          <w:szCs w:val="20"/>
          <w:lang w:val="ms-MY"/>
        </w:rPr>
        <w:instrText>ADDIN CSL_CITATION { "citationItems" : [ { "id" : "ITEM-1", "itemData" : { "DOI" : "10.1016/j.jinorgbio.2005.12.005", "ISSN" : "0162-0134", "PMID" : "16457890", "abstract" : "Novel chiral Ru(II) complexes [Ru(bpy)2L]2+ (bpy = 2,2-bipyridine; L: o-mopip = 2-(2-methoxylphenyl)imidazo[4,5-f][1,10]phenanthroline, p-mopip = 2-(4-methoxylphenyl)imidazo[4,5-f][1,10]phenanthroline) containing -OCH3 at different positions on the phenyl ring have been synthesized and characterized. The DNA-binding and DNA-photocleavage properties of the complexes were investigated. The theoretical calculations for these complexes were also carried out applying the density functional theory (DFT) method. The experimental results show that: both these two isomer complexes can bind to DNA in an intercalative mode; the DNA-binding affinity of [Ru(bpy)2(p-mopip)] 2 is greater than that of [Ru(bpy)2(o-mopip)] 1; moreover, the DNA-binding affinities of enantiomers delta-1 and delta-2 are all greater than those of lambda-1 and lambda-2, respectively. In addition, a very interesting finding is experimentally obtained, i.e. under a low [DNA]/[Ru] ratio, the emission intensities of delta-1 and lambda-1 are all weaker than those of delta-2 and lambda-2, however, upon a high [DNA]/[Ru] ratio, the emission intensities of both delta-1 and lambda-1 are stronger than those of delta-2 and lambda-2. Such a difference of the emission spectra can be interpreted by the electric effect of substituent on the intercalative ligand. The difference in DNA-binding affinities of these two isomeric complexes can also be reasonably explained by the DFT calculations.", "author" : [ { "dropping-particle" : "", "family" : "Shi", "given" : "Shuo", "non-dropping-particle" : "", "parse-names" : false, "suffix" : "" }, { "dropping-particle" : "", "family" : "Liu", "given" : "Jie", "non-dropping-particle" : "", "parse-names" : false, "suffix" : "" }, { "dropping-particle" : "", "family" : "Li", "given" : "Jun", "non-dropping-particle" : "", "parse-names" : false, "suffix" : "" }, { "dropping-particle" : "", "family" : "Zheng", "given" : "Kang-Cheng", "non-dropping-particle" : "", "parse-names" : false, "suffix" : "" }, { "dropping-particle" : "", "family" : "Huang", "given" : "Xiao-Mei", "non-dropping-particle" : "", "parse-names" : false, "suffix" : "" }, { "dropping-particle" : "", "family" : "Tan", "given" : "Cai-Ping", "non-dropping-particle" : "", "parse-names" : false, "suffix" : "" }, { "dropping-particle" : "", "family" : "Chen", "given" : "Lan-Mei", "non-dropping-particle" : "", "parse-names" : false, "suffix" : "" }, { "dropping-particle" : "", "family" : "Ji", "given" : "Liang-Nian", "non-dropping-particle" : "", "parse-names" : false, "suffix" : "" } ], "container-title" : "Journal of inorganic biochemistry", "id" : "ITEM-1", "issue" : "3", "issued" : { "date-parts" : [ [ "2006", "3" ] ] }, "page" : "385-95", "title" : "Synthesis, characterization and DNA-binding of novel chiral complexes delta- and lambda-[Ru(bpy)2L]2+ (L = o-mopip and p-mopip).", "type" : "article-journal", "volume" : "100" }, "uris" : [ "http://www.mendeley.com/documents/?uuid=d938a0aa-9de0-4d6c-89a6-299dfd4e9552" ] } ], "mendeley" : { "formattedCitation" : "[13]", "manualFormatting" : "[8,", "plainTextFormattedCitation" : "[13]", "previouslyFormattedCitation" : "[13]" }, "properties" : { "noteIndex" : 0 }, "schema" : "https://github.com/citation-style-language/schema/raw/master/csl-citation.json" }</w:instrText>
      </w:r>
      <w:r w:rsidRPr="007E0DA8">
        <w:rPr>
          <w:rFonts w:ascii="Times New Roman" w:hAnsi="Times New Roman"/>
          <w:sz w:val="20"/>
          <w:szCs w:val="20"/>
          <w:lang w:val="ms-MY"/>
        </w:rPr>
        <w:fldChar w:fldCharType="separate"/>
      </w:r>
      <w:r w:rsidRPr="007E0DA8">
        <w:rPr>
          <w:rFonts w:ascii="Times New Roman" w:hAnsi="Times New Roman"/>
          <w:noProof/>
          <w:sz w:val="20"/>
          <w:szCs w:val="20"/>
          <w:lang w:val="ms-MY"/>
        </w:rPr>
        <w:t>[8,</w:t>
      </w:r>
      <w:r w:rsidRPr="007E0DA8">
        <w:rPr>
          <w:rFonts w:ascii="Times New Roman" w:hAnsi="Times New Roman"/>
          <w:sz w:val="20"/>
          <w:szCs w:val="20"/>
          <w:lang w:val="ms-MY"/>
        </w:rPr>
        <w:fldChar w:fldCharType="end"/>
      </w:r>
      <w:r w:rsidRPr="007E0DA8">
        <w:rPr>
          <w:rFonts w:ascii="Times New Roman" w:hAnsi="Times New Roman"/>
          <w:sz w:val="20"/>
          <w:szCs w:val="20"/>
          <w:lang w:val="ms-MY"/>
        </w:rPr>
        <w:fldChar w:fldCharType="begin" w:fldLock="1"/>
      </w:r>
      <w:r w:rsidRPr="007E0DA8">
        <w:rPr>
          <w:rFonts w:ascii="Times New Roman" w:hAnsi="Times New Roman"/>
          <w:sz w:val="20"/>
          <w:szCs w:val="20"/>
          <w:lang w:val="ms-MY"/>
        </w:rPr>
        <w:instrText>ADDIN CSL_CITATION { "citationItems" : [ { "id" : "ITEM-1", "itemData" : { "DOI" : "10.1016/S0020-1693(03)00478-X", "ISBN" : "8620841106", "ISSN" : "00201693", "author" : [ { "dropping-particle" : "", "family" : "Liu", "given" : "Jie", "non-dropping-particle" : "", "parse-names" : false, "suffix" : "" }, { "dropping-particle" : "", "family" : "Mei", "given" : "Wen J.", "non-dropping-particle" : "", "parse-names" : false, "suffix" : "" }, { "dropping-particle" : "", "family" : "Lin", "given" : "Li J.", "non-dropping-particle" : "", "parse-names" : false, "suffix" : "" }, { "dropping-particle" : "", "family" : "Zheng", "given" : "Kang C.", "non-dropping-particle" : "", "parse-names" : false, "suffix" : "" }, { "dropping-particle" : "", "family" : "Chao", "given" : "Hui", "non-dropping-particle" : "", "parse-names" : false, "suffix" : "" }, { "dropping-particle" : "", "family" : "Yun", "given" : "Feng C.", "non-dropping-particle" : "", "parse-names" : false, "suffix" : "" }, { "dropping-particle" : "", "family" : "Ji", "given" : "Liang N.", "non-dropping-particle" : "", "parse-names" : false, "suffix" : "" } ], "container-title" : "Inorganica Chimica Acta", "id" : "ITEM-1", "issue" : "1", "issued" : { "date-parts" : [ [ "2004", "1" ] ] }, "page" : "285-293", "title" : "Electronic effects on the interactions of complexes [Ru(phen)2(p-L)]2+ (L=MOPIP, HPIP, and NPIP) with DNA", "type" : "article-journal", "volume" : "357" }, "uris" : [ "http://www.mendeley.com/documents/?uuid=fb385275-49c7-47e6-96af-ee6e22647653" ] } ], "mendeley" : { "formattedCitation" : "[23]", "manualFormatting" : "15]", "plainTextFormattedCitation" : "[23]", "previouslyFormattedCitation" : "[23]" }, "properties" : { "noteIndex" : 0 }, "schema" : "https://github.com/citation-style-language/schema/raw/master/csl-citation.json" }</w:instrText>
      </w:r>
      <w:r w:rsidRPr="007E0DA8">
        <w:rPr>
          <w:rFonts w:ascii="Times New Roman" w:hAnsi="Times New Roman"/>
          <w:sz w:val="20"/>
          <w:szCs w:val="20"/>
          <w:lang w:val="ms-MY"/>
        </w:rPr>
        <w:fldChar w:fldCharType="separate"/>
      </w:r>
      <w:r w:rsidRPr="007E0DA8">
        <w:rPr>
          <w:rFonts w:ascii="Times New Roman" w:hAnsi="Times New Roman"/>
          <w:noProof/>
          <w:sz w:val="20"/>
          <w:szCs w:val="20"/>
          <w:lang w:val="ms-MY"/>
        </w:rPr>
        <w:t>14]</w:t>
      </w:r>
      <w:r w:rsidRPr="007E0DA8">
        <w:rPr>
          <w:rFonts w:ascii="Times New Roman" w:hAnsi="Times New Roman"/>
          <w:sz w:val="20"/>
          <w:szCs w:val="20"/>
          <w:lang w:val="ms-MY"/>
        </w:rPr>
        <w:fldChar w:fldCharType="end"/>
      </w:r>
      <w:r w:rsidRPr="007E0DA8">
        <w:rPr>
          <w:rFonts w:ascii="Times New Roman" w:hAnsi="Times New Roman"/>
          <w:sz w:val="20"/>
          <w:szCs w:val="20"/>
          <w:lang w:val="ms-MY"/>
        </w:rPr>
        <w:t>.</w:t>
      </w:r>
    </w:p>
    <w:p w:rsidR="0078083B" w:rsidRPr="007E0DA8" w:rsidRDefault="0078083B" w:rsidP="0078083B">
      <w:pPr>
        <w:autoSpaceDE w:val="0"/>
        <w:autoSpaceDN w:val="0"/>
        <w:adjustRightInd w:val="0"/>
        <w:spacing w:after="0" w:line="240" w:lineRule="auto"/>
        <w:jc w:val="both"/>
        <w:rPr>
          <w:rFonts w:ascii="Times New Roman" w:hAnsi="Times New Roman"/>
          <w:sz w:val="20"/>
          <w:szCs w:val="20"/>
          <w:lang w:val="ms-MY"/>
        </w:rPr>
      </w:pPr>
    </w:p>
    <w:p w:rsidR="0078083B" w:rsidRPr="007E0DA8" w:rsidRDefault="0078083B" w:rsidP="0078083B">
      <w:pPr>
        <w:autoSpaceDE w:val="0"/>
        <w:autoSpaceDN w:val="0"/>
        <w:adjustRightInd w:val="0"/>
        <w:spacing w:after="0" w:line="240" w:lineRule="auto"/>
        <w:jc w:val="both"/>
        <w:rPr>
          <w:rFonts w:ascii="Times New Roman" w:hAnsi="Times New Roman"/>
          <w:b/>
          <w:bCs/>
          <w:sz w:val="20"/>
          <w:szCs w:val="20"/>
        </w:rPr>
      </w:pPr>
      <w:r w:rsidRPr="007E0DA8">
        <w:rPr>
          <w:rFonts w:ascii="Times New Roman" w:hAnsi="Times New Roman"/>
          <w:bCs/>
          <w:sz w:val="20"/>
          <w:szCs w:val="20"/>
          <w:lang w:val="ms-MY"/>
        </w:rPr>
        <w:t xml:space="preserve">The intrinsic fluorescence emission spectra of complex in  Tris buffer was carried out by using a fixed ruthenium(II) concentration to which increments of the DNA stock solution were added. </w:t>
      </w:r>
      <w:r w:rsidRPr="007E0DA8">
        <w:rPr>
          <w:rFonts w:ascii="Times New Roman" w:hAnsi="Times New Roman"/>
          <w:bCs/>
          <w:sz w:val="20"/>
          <w:szCs w:val="20"/>
        </w:rPr>
        <w:t xml:space="preserve">Ruthenium-DNA solution was allowed to incubate for 10 minutes before the emission spectra were recorded. The excitation wavelength was set at 460 nm. </w:t>
      </w:r>
    </w:p>
    <w:p w:rsidR="0078083B" w:rsidRPr="007E0DA8" w:rsidRDefault="0078083B" w:rsidP="0078083B">
      <w:pPr>
        <w:autoSpaceDE w:val="0"/>
        <w:autoSpaceDN w:val="0"/>
        <w:adjustRightInd w:val="0"/>
        <w:spacing w:after="0" w:line="240" w:lineRule="auto"/>
        <w:jc w:val="both"/>
        <w:rPr>
          <w:rFonts w:ascii="Times New Roman" w:hAnsi="Times New Roman"/>
          <w:b/>
          <w:bCs/>
          <w:sz w:val="20"/>
          <w:szCs w:val="20"/>
        </w:rPr>
      </w:pPr>
    </w:p>
    <w:p w:rsidR="0078083B" w:rsidRPr="002C13BF" w:rsidRDefault="0078083B" w:rsidP="0078083B">
      <w:pPr>
        <w:autoSpaceDE w:val="0"/>
        <w:autoSpaceDN w:val="0"/>
        <w:adjustRightInd w:val="0"/>
        <w:spacing w:after="0" w:line="240" w:lineRule="auto"/>
        <w:jc w:val="both"/>
        <w:rPr>
          <w:rFonts w:ascii="Times New Roman" w:hAnsi="Times New Roman"/>
          <w:color w:val="000000"/>
          <w:sz w:val="20"/>
          <w:szCs w:val="20"/>
          <w:lang w:val="ms-MY"/>
        </w:rPr>
      </w:pPr>
      <w:r w:rsidRPr="007E0DA8">
        <w:rPr>
          <w:rFonts w:ascii="Times New Roman" w:hAnsi="Times New Roman"/>
          <w:color w:val="000000"/>
          <w:sz w:val="20"/>
          <w:szCs w:val="20"/>
          <w:lang w:val="ms-MY"/>
        </w:rPr>
        <w:t xml:space="preserve">In the emission spectra (Figure 5), the arrow showed the emission intensity changes upon increasing the DNA concentration. The concentrations of the ruthenium(II) complex and CT-DNA were 30 μM and 0-200 μM, respectively. </w:t>
      </w:r>
      <w:r w:rsidRPr="007E0DA8">
        <w:rPr>
          <w:rFonts w:ascii="Times New Roman" w:hAnsi="Times New Roman"/>
          <w:bCs/>
          <w:sz w:val="20"/>
          <w:szCs w:val="20"/>
        </w:rPr>
        <w:t>The interaction of the complex with DNA shows increased emission intensity in buffer solution. However, the emission changes were not so pronounced even after excess addition of DNA because of solvent quenching and enhancement of emission intensity when bound intercalatively to DNA.</w:t>
      </w:r>
      <w:r w:rsidRPr="007E0DA8">
        <w:rPr>
          <w:rFonts w:ascii="Times New Roman" w:hAnsi="Times New Roman"/>
          <w:color w:val="000000"/>
          <w:sz w:val="20"/>
          <w:szCs w:val="20"/>
          <w:lang w:val="ms-MY"/>
        </w:rPr>
        <w:t xml:space="preserve"> This implied that the </w:t>
      </w:r>
      <w:r w:rsidRPr="007E0DA8">
        <w:rPr>
          <w:rFonts w:ascii="Times New Roman" w:hAnsi="Times New Roman"/>
          <w:color w:val="000000"/>
          <w:sz w:val="20"/>
          <w:szCs w:val="20"/>
          <w:lang w:val="ms-MY"/>
        </w:rPr>
        <w:lastRenderedPageBreak/>
        <w:t xml:space="preserve">ruthenium(II) complex could strongly interact with DNA and be protected by DNA efficiently. In other words, the hydrophobic environment inside the DNA helix reduced the accessibility of solvent water molecules to the complex and the complex mobility was restricted at the binding site </w:t>
      </w:r>
      <w:r w:rsidRPr="007E0DA8">
        <w:rPr>
          <w:rFonts w:ascii="Times New Roman" w:hAnsi="Times New Roman"/>
          <w:color w:val="000000"/>
          <w:sz w:val="20"/>
          <w:szCs w:val="20"/>
          <w:lang w:val="ms-MY"/>
        </w:rPr>
        <w:fldChar w:fldCharType="begin" w:fldLock="1"/>
      </w:r>
      <w:r w:rsidRPr="007E0DA8">
        <w:rPr>
          <w:rFonts w:ascii="Times New Roman" w:hAnsi="Times New Roman"/>
          <w:color w:val="000000"/>
          <w:sz w:val="20"/>
          <w:szCs w:val="20"/>
          <w:lang w:val="ms-MY"/>
        </w:rPr>
        <w:instrText>ADDIN CSL_CITATION { "citationItems" : [ { "id" : "ITEM-1", "itemData" : { "DOI" : "10.1371/journal.pone.0096082", "ISSN" : "1932-6203", "author" : [ { "dropping-particle" : "", "family" : "Xu", "given" : "Li", "non-dropping-particle" : "", "parse-names" : false, "suffix" : "" }, { "dropping-particle" : "", "family" : "Zhong", "given" : "Nan-Jing", "non-dropping-particle" : "", "parse-names" : false, "suffix" : "" }, { "dropping-particle" : "", "family" : "Xie", "given" : "Yang-Yin", "non-dropping-particle" : "", "parse-names" : false, "suffix" : "" }, { "dropping-particle" : "", "family" : "Huang", "given" : "Hong-Liang", "non-dropping-particle" : "", "parse-names" : false, "suffix" : "" }, { "dropping-particle" : "", "family" : "Jiang", "given" : "Guang-Bin", "non-dropping-particle" : "", "parse-names" : false, "suffix" : "" }, { "dropping-particle" : "", "family" : "Liu", "given" : "Yun-Jun", "non-dropping-particle" : "", "parse-names" : false, "suffix" : "" } ], "container-title" : "PLoS ONE", "id" : "ITEM-1", "issue" : "5", "issued" : { "date-parts" : [ [ "2014" ] ] }, "page" : "e96082", "title" : "Synthesis, Characterization, In Vitro Cytotoxicity, and Apoptosis-Inducing Properties of Ruthenium(II) Complexes", "type" : "article-journal", "volume" : "9" }, "uris" : [ "http://www.mendeley.com/documents/?uuid=ca7cf354-bb06-4276-8ab9-e6e5f8f36378" ] } ], "mendeley" : { "formattedCitation" : "[26]", "plainTextFormattedCitation" : "[26]", "previouslyFormattedCitation" : "[26]" }, "properties" : { "noteIndex" : 0 }, "schema" : "https://github.com/citation-style-language/schema/raw/master/csl-citation.json" }</w:instrText>
      </w:r>
      <w:r w:rsidRPr="007E0DA8">
        <w:rPr>
          <w:rFonts w:ascii="Times New Roman" w:hAnsi="Times New Roman"/>
          <w:color w:val="000000"/>
          <w:sz w:val="20"/>
          <w:szCs w:val="20"/>
          <w:lang w:val="ms-MY"/>
        </w:rPr>
        <w:fldChar w:fldCharType="separate"/>
      </w:r>
      <w:r w:rsidRPr="007E0DA8">
        <w:rPr>
          <w:rFonts w:ascii="Times New Roman" w:hAnsi="Times New Roman"/>
          <w:noProof/>
          <w:color w:val="000000"/>
          <w:sz w:val="20"/>
          <w:szCs w:val="20"/>
          <w:lang w:val="ms-MY"/>
        </w:rPr>
        <w:t>[24]</w:t>
      </w:r>
      <w:r w:rsidRPr="007E0DA8">
        <w:rPr>
          <w:rFonts w:ascii="Times New Roman" w:hAnsi="Times New Roman"/>
          <w:color w:val="000000"/>
          <w:sz w:val="20"/>
          <w:szCs w:val="20"/>
          <w:lang w:val="ms-MY"/>
        </w:rPr>
        <w:fldChar w:fldCharType="end"/>
      </w:r>
      <w:r w:rsidRPr="007E0DA8">
        <w:rPr>
          <w:rFonts w:ascii="Times New Roman" w:hAnsi="Times New Roman"/>
          <w:color w:val="000000"/>
          <w:sz w:val="20"/>
          <w:szCs w:val="20"/>
          <w:lang w:val="ms-MY"/>
        </w:rPr>
        <w:t>, leading to a decrease of the vibrational modes of relaxation.</w:t>
      </w:r>
      <w:r w:rsidRPr="007E0DA8">
        <w:rPr>
          <w:rFonts w:ascii="Times New Roman" w:hAnsi="Times New Roman"/>
          <w:bCs/>
          <w:sz w:val="20"/>
          <w:szCs w:val="20"/>
          <w:lang w:val="ms-MY"/>
        </w:rPr>
        <w:t xml:space="preserve"> </w:t>
      </w:r>
      <w:r w:rsidRPr="007E0DA8">
        <w:rPr>
          <w:rFonts w:ascii="Times New Roman" w:hAnsi="Times New Roman"/>
          <w:color w:val="000000"/>
          <w:sz w:val="20"/>
          <w:szCs w:val="20"/>
          <w:lang w:val="ms-MY"/>
        </w:rPr>
        <w:t xml:space="preserve"> Increase in emission was an indication of intercalation between CT-DNA and the complex.</w:t>
      </w:r>
    </w:p>
    <w:p w:rsidR="00B13C14" w:rsidRPr="007E0DA8" w:rsidRDefault="00B13C14" w:rsidP="0078083B">
      <w:pPr>
        <w:autoSpaceDE w:val="0"/>
        <w:autoSpaceDN w:val="0"/>
        <w:adjustRightInd w:val="0"/>
        <w:spacing w:after="0" w:line="240" w:lineRule="auto"/>
        <w:jc w:val="both"/>
        <w:rPr>
          <w:rFonts w:ascii="Times New Roman" w:hAnsi="Times New Roman"/>
          <w:b/>
          <w:bCs/>
          <w:sz w:val="20"/>
          <w:szCs w:val="20"/>
          <w:lang w:val="ms-MY"/>
        </w:rPr>
      </w:pPr>
    </w:p>
    <w:p w:rsidR="0078083B" w:rsidRPr="007E0DA8" w:rsidRDefault="0078083B" w:rsidP="002C13BF">
      <w:pPr>
        <w:autoSpaceDE w:val="0"/>
        <w:autoSpaceDN w:val="0"/>
        <w:adjustRightInd w:val="0"/>
        <w:spacing w:after="0" w:line="240" w:lineRule="auto"/>
        <w:jc w:val="center"/>
        <w:rPr>
          <w:rFonts w:ascii="Times New Roman" w:hAnsi="Times New Roman"/>
          <w:bCs/>
          <w:sz w:val="20"/>
          <w:szCs w:val="20"/>
        </w:rPr>
      </w:pPr>
      <w:r w:rsidRPr="007E0DA8">
        <w:rPr>
          <w:rFonts w:ascii="Times New Roman" w:hAnsi="Times New Roman"/>
          <w:noProof/>
          <w:sz w:val="20"/>
          <w:szCs w:val="20"/>
          <w:lang w:bidi="ar-SA"/>
        </w:rPr>
        <mc:AlternateContent>
          <mc:Choice Requires="wps">
            <w:drawing>
              <wp:anchor distT="0" distB="0" distL="114300" distR="114300" simplePos="0" relativeHeight="251661824" behindDoc="0" locked="0" layoutInCell="1" allowOverlap="1" wp14:anchorId="239F1C51" wp14:editId="2A0E2046">
                <wp:simplePos x="0" y="0"/>
                <wp:positionH relativeFrom="column">
                  <wp:posOffset>3958590</wp:posOffset>
                </wp:positionH>
                <wp:positionV relativeFrom="paragraph">
                  <wp:posOffset>196215</wp:posOffset>
                </wp:positionV>
                <wp:extent cx="0" cy="923925"/>
                <wp:effectExtent l="76200" t="38100" r="57150" b="952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9239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 o:spid="_x0000_s1026" type="#_x0000_t32" style="position:absolute;margin-left:311.7pt;margin-top:15.45pt;width:0;height:72.75pt;flip:y;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">
                <v:stroke endarrow="block"/>
              </v:shape>
            </w:pict>
          </mc:Fallback>
        </mc:AlternateContent>
      </w:r>
      <w:r w:rsidRPr="007E0DA8">
        <w:rPr>
          <w:rFonts w:ascii="Times New Roman" w:hAnsi="Times New Roman"/>
          <w:noProof/>
          <w:sz w:val="20"/>
          <w:szCs w:val="20"/>
          <w:lang w:bidi="ar-SA"/>
        </w:rPr>
        <w:drawing>
          <wp:inline distT="0" distB="0" distL="0" distR="0" wp14:anchorId="7AF8F6E4" wp14:editId="3C248463">
            <wp:extent cx="3343275" cy="2219325"/>
            <wp:effectExtent l="0" t="0" r="9525"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78083B" w:rsidRPr="007E0DA8" w:rsidRDefault="0078083B" w:rsidP="002C13BF">
      <w:pPr>
        <w:autoSpaceDE w:val="0"/>
        <w:autoSpaceDN w:val="0"/>
        <w:adjustRightInd w:val="0"/>
        <w:spacing w:before="180" w:after="0" w:line="240" w:lineRule="auto"/>
        <w:ind w:left="994" w:hanging="994"/>
        <w:jc w:val="both"/>
        <w:rPr>
          <w:rFonts w:ascii="Times New Roman" w:hAnsi="Times New Roman"/>
          <w:bCs/>
          <w:sz w:val="20"/>
          <w:szCs w:val="20"/>
        </w:rPr>
      </w:pPr>
      <w:r w:rsidRPr="007E0DA8">
        <w:rPr>
          <w:rFonts w:ascii="Times New Roman" w:hAnsi="Times New Roman"/>
          <w:bCs/>
          <w:sz w:val="20"/>
          <w:szCs w:val="20"/>
        </w:rPr>
        <w:t xml:space="preserve">Figure 5. </w:t>
      </w:r>
      <w:r w:rsidR="00B13C14">
        <w:rPr>
          <w:rFonts w:ascii="Times New Roman" w:hAnsi="Times New Roman"/>
          <w:bCs/>
          <w:sz w:val="20"/>
          <w:szCs w:val="20"/>
        </w:rPr>
        <w:tab/>
      </w:r>
      <w:r w:rsidRPr="007E0DA8">
        <w:rPr>
          <w:rFonts w:ascii="Times New Roman" w:hAnsi="Times New Roman"/>
          <w:bCs/>
          <w:sz w:val="20"/>
          <w:szCs w:val="20"/>
        </w:rPr>
        <w:t>The emission spectra of the ruthenium(II) complex in buffer in the presence of increasing amounts of CT-DNA, [Ru]= 30μM, [DNA] = 0 - 200μM</w:t>
      </w:r>
    </w:p>
    <w:p w:rsidR="00B13C14" w:rsidRPr="007E0DA8" w:rsidRDefault="00B13C14" w:rsidP="0078083B">
      <w:pPr>
        <w:autoSpaceDE w:val="0"/>
        <w:autoSpaceDN w:val="0"/>
        <w:adjustRightInd w:val="0"/>
        <w:spacing w:after="0" w:line="240" w:lineRule="auto"/>
        <w:jc w:val="both"/>
        <w:rPr>
          <w:rFonts w:ascii="Times New Roman" w:hAnsi="Times New Roman"/>
          <w:color w:val="000000"/>
          <w:sz w:val="20"/>
          <w:szCs w:val="20"/>
          <w:lang w:val="ms-MY"/>
        </w:rPr>
      </w:pPr>
    </w:p>
    <w:p w:rsidR="0078083B" w:rsidRPr="007E0DA8" w:rsidRDefault="0078083B" w:rsidP="002C13BF">
      <w:pPr>
        <w:autoSpaceDE w:val="0"/>
        <w:autoSpaceDN w:val="0"/>
        <w:adjustRightInd w:val="0"/>
        <w:spacing w:after="0" w:line="240" w:lineRule="auto"/>
        <w:jc w:val="both"/>
        <w:rPr>
          <w:rFonts w:ascii="Times New Roman" w:hAnsi="Times New Roman"/>
          <w:bCs/>
          <w:sz w:val="20"/>
          <w:szCs w:val="20"/>
        </w:rPr>
      </w:pPr>
      <w:r w:rsidRPr="007E0DA8">
        <w:rPr>
          <w:rFonts w:ascii="Times New Roman" w:hAnsi="Times New Roman"/>
          <w:bCs/>
          <w:sz w:val="20"/>
          <w:szCs w:val="20"/>
        </w:rPr>
        <w:t>This result also revealed the selective nature of [Ru(dppz)</w:t>
      </w:r>
      <w:r w:rsidRPr="007E0DA8">
        <w:rPr>
          <w:rFonts w:ascii="Times New Roman" w:hAnsi="Times New Roman"/>
          <w:bCs/>
          <w:sz w:val="20"/>
          <w:szCs w:val="20"/>
          <w:vertAlign w:val="subscript"/>
        </w:rPr>
        <w:t>2</w:t>
      </w:r>
      <w:r w:rsidRPr="007E0DA8">
        <w:rPr>
          <w:rFonts w:ascii="Times New Roman" w:hAnsi="Times New Roman"/>
          <w:bCs/>
          <w:sz w:val="20"/>
          <w:szCs w:val="20"/>
        </w:rPr>
        <w:t>(</w:t>
      </w:r>
      <w:r w:rsidRPr="007E0DA8">
        <w:rPr>
          <w:rFonts w:ascii="Times New Roman" w:hAnsi="Times New Roman"/>
          <w:bCs/>
          <w:i/>
          <w:sz w:val="20"/>
          <w:szCs w:val="20"/>
        </w:rPr>
        <w:t>p</w:t>
      </w:r>
      <w:r w:rsidRPr="007E0DA8">
        <w:rPr>
          <w:rFonts w:ascii="Times New Roman" w:hAnsi="Times New Roman"/>
          <w:bCs/>
          <w:sz w:val="20"/>
          <w:szCs w:val="20"/>
        </w:rPr>
        <w:t>-MOPIP)]</w:t>
      </w:r>
      <w:r w:rsidRPr="007E0DA8">
        <w:rPr>
          <w:rFonts w:ascii="Times New Roman" w:hAnsi="Times New Roman"/>
          <w:bCs/>
          <w:sz w:val="20"/>
          <w:szCs w:val="20"/>
          <w:vertAlign w:val="superscript"/>
        </w:rPr>
        <w:t>2+</w:t>
      </w:r>
      <w:r w:rsidRPr="007E0DA8">
        <w:rPr>
          <w:rFonts w:ascii="Times New Roman" w:hAnsi="Times New Roman"/>
          <w:bCs/>
          <w:sz w:val="20"/>
          <w:szCs w:val="20"/>
        </w:rPr>
        <w:t xml:space="preserve"> as a molecular switch, responding sensitively to the suitable changes in the structure of the helix, a phenomenon called the ‘molecular light switch’ effect, due to presence of the dppz ligands. </w:t>
      </w:r>
    </w:p>
    <w:p w:rsidR="0078083B" w:rsidRPr="007E0DA8" w:rsidRDefault="0078083B" w:rsidP="002C13BF">
      <w:pPr>
        <w:autoSpaceDE w:val="0"/>
        <w:autoSpaceDN w:val="0"/>
        <w:adjustRightInd w:val="0"/>
        <w:spacing w:after="0" w:line="240" w:lineRule="auto"/>
        <w:jc w:val="both"/>
        <w:rPr>
          <w:rFonts w:ascii="Times New Roman" w:hAnsi="Times New Roman"/>
          <w:bCs/>
          <w:sz w:val="20"/>
          <w:szCs w:val="20"/>
        </w:rPr>
      </w:pPr>
    </w:p>
    <w:p w:rsidR="0078083B" w:rsidRDefault="0078083B" w:rsidP="002C13BF">
      <w:pPr>
        <w:spacing w:after="0" w:line="240" w:lineRule="auto"/>
        <w:jc w:val="both"/>
        <w:rPr>
          <w:rFonts w:ascii="Times New Roman" w:hAnsi="Times New Roman"/>
          <w:bCs/>
          <w:sz w:val="20"/>
          <w:szCs w:val="20"/>
        </w:rPr>
      </w:pPr>
      <w:r w:rsidRPr="007E0DA8">
        <w:rPr>
          <w:rFonts w:ascii="Times New Roman" w:hAnsi="Times New Roman"/>
          <w:sz w:val="20"/>
          <w:szCs w:val="20"/>
        </w:rPr>
        <w:t xml:space="preserve">In order to elucidate the binding mode of </w:t>
      </w:r>
      <w:r w:rsidRPr="007E0DA8">
        <w:rPr>
          <w:rFonts w:ascii="Times New Roman" w:hAnsi="Times New Roman"/>
          <w:bCs/>
          <w:sz w:val="20"/>
          <w:szCs w:val="20"/>
        </w:rPr>
        <w:t>[Ru(dppz)</w:t>
      </w:r>
      <w:r w:rsidRPr="007E0DA8">
        <w:rPr>
          <w:rFonts w:ascii="Times New Roman" w:hAnsi="Times New Roman"/>
          <w:bCs/>
          <w:sz w:val="20"/>
          <w:szCs w:val="20"/>
          <w:vertAlign w:val="subscript"/>
        </w:rPr>
        <w:t>2</w:t>
      </w:r>
      <w:r w:rsidRPr="007E0DA8">
        <w:rPr>
          <w:rFonts w:ascii="Times New Roman" w:hAnsi="Times New Roman"/>
          <w:bCs/>
          <w:sz w:val="20"/>
          <w:szCs w:val="20"/>
        </w:rPr>
        <w:t>(</w:t>
      </w:r>
      <w:r w:rsidRPr="007E0DA8">
        <w:rPr>
          <w:rFonts w:ascii="Times New Roman" w:hAnsi="Times New Roman"/>
          <w:bCs/>
          <w:i/>
          <w:sz w:val="20"/>
          <w:szCs w:val="20"/>
        </w:rPr>
        <w:t>p</w:t>
      </w:r>
      <w:r w:rsidRPr="007E0DA8">
        <w:rPr>
          <w:rFonts w:ascii="Times New Roman" w:hAnsi="Times New Roman"/>
          <w:bCs/>
          <w:sz w:val="20"/>
          <w:szCs w:val="20"/>
        </w:rPr>
        <w:t>-MOPIP)]</w:t>
      </w:r>
      <w:r w:rsidRPr="007E0DA8">
        <w:rPr>
          <w:rFonts w:ascii="Times New Roman" w:hAnsi="Times New Roman"/>
          <w:bCs/>
          <w:sz w:val="20"/>
          <w:szCs w:val="20"/>
          <w:vertAlign w:val="superscript"/>
        </w:rPr>
        <w:t>2+</w:t>
      </w:r>
      <w:r w:rsidRPr="007E0DA8">
        <w:rPr>
          <w:rFonts w:ascii="Times New Roman" w:hAnsi="Times New Roman"/>
          <w:bCs/>
          <w:sz w:val="20"/>
          <w:szCs w:val="20"/>
        </w:rPr>
        <w:t xml:space="preserve">, viscosity measurements were carried out by keeping a constant concentration of CT-DNA and varying the concentration of the complex. Viscosity measurements provided reliable evidence to study the mode of interaction. Electrostatic or groove binding generally had no significant consequence on the viscosity of DNA, whereas classical intercalation affects the lengthening of DNA helix as base pairs are separated to accommodate foreign molecules, therefore, increasing the viscosity of DNA </w:t>
      </w:r>
      <w:r w:rsidRPr="007E0DA8">
        <w:rPr>
          <w:rFonts w:ascii="Times New Roman" w:hAnsi="Times New Roman"/>
          <w:bCs/>
          <w:sz w:val="20"/>
          <w:szCs w:val="20"/>
        </w:rPr>
        <w:fldChar w:fldCharType="begin" w:fldLock="1"/>
      </w:r>
      <w:r w:rsidRPr="007E0DA8">
        <w:rPr>
          <w:rFonts w:ascii="Times New Roman" w:hAnsi="Times New Roman"/>
          <w:bCs/>
          <w:sz w:val="20"/>
          <w:szCs w:val="20"/>
        </w:rPr>
        <w:instrText>ADDIN CSL_CITATION { "citationItems" : [ { "id" : "ITEM-1", "itemData" : { "DOI" : "10.1371/journal.pone.0093913", "ISSN" : "19326203", "author" : [ { "dropping-particle" : "", "family" : "Rehman", "given" : "Sayeed Ur", "non-dropping-particle" : "", "parse-names" : false, "suffix" : "" }, { "dropping-particle" : "", "family" : "Yaseen", "given" : "Zahid", "non-dropping-particle" : "", "parse-names" : false, "suffix" : "" }, { "dropping-particle" : "", "family" : "Husain", "given" : "Mohammed Amir", "non-dropping-particle" : "", "parse-names" : false, "suffix" : "" }, { "dropping-particle" : "", "family" : "Sarwar", "given" : "Tarique", "non-dropping-particle" : "", "parse-names" : false, "suffix" : "" }, { "dropping-particle" : "", "family" : "Ishqi", "given" : "Hassan Mubarak", "non-dropping-particle" : "", "parse-names" : false, "suffix" : "" }, { "dropping-particle" : "", "family" : "Tabish", "given" : "Mohammad", "non-dropping-particle" : "", "parse-names" : false, "suffix" : "" } ], "container-title" : "PLoS ONE", "id" : "ITEM-1", "issue" : "4", "issued" : { "date-parts" : [ [ "2014" ] ] }, "page" : "1-11", "title" : "Interaction of 6 mercaptopurine with calf thymus DNA - Deciphering the binding mode and photoinduced DNA damage", "type" : "article-journal", "volume" : "9" }, "uris" : [ "http://www.mendeley.com/documents/?uuid=94d02afa-b462-4d05-994f-9e54e33a74e5" ] } ], "mendeley" : { "formattedCitation" : "[27]", "plainTextFormattedCitation" : "[27]", "previouslyFormattedCitation" : "[27]" }, "properties" : { "noteIndex" : 0 }, "schema" : "https://github.com/citation-style-language/schema/raw/master/csl-citation.json" }</w:instrText>
      </w:r>
      <w:r w:rsidRPr="007E0DA8">
        <w:rPr>
          <w:rFonts w:ascii="Times New Roman" w:hAnsi="Times New Roman"/>
          <w:bCs/>
          <w:sz w:val="20"/>
          <w:szCs w:val="20"/>
        </w:rPr>
        <w:fldChar w:fldCharType="separate"/>
      </w:r>
      <w:r w:rsidRPr="007E0DA8">
        <w:rPr>
          <w:rFonts w:ascii="Times New Roman" w:hAnsi="Times New Roman"/>
          <w:bCs/>
          <w:noProof/>
          <w:sz w:val="20"/>
          <w:szCs w:val="20"/>
        </w:rPr>
        <w:t>[25]</w:t>
      </w:r>
      <w:r w:rsidRPr="007E0DA8">
        <w:rPr>
          <w:rFonts w:ascii="Times New Roman" w:hAnsi="Times New Roman"/>
          <w:bCs/>
          <w:sz w:val="20"/>
          <w:szCs w:val="20"/>
        </w:rPr>
        <w:fldChar w:fldCharType="end"/>
      </w:r>
      <w:r w:rsidRPr="007E0DA8">
        <w:rPr>
          <w:rFonts w:ascii="Times New Roman" w:hAnsi="Times New Roman"/>
          <w:bCs/>
          <w:sz w:val="20"/>
          <w:szCs w:val="20"/>
        </w:rPr>
        <w:t>. As shown in Figure 6, with continuing addition of [Ru(dppz)</w:t>
      </w:r>
      <w:r w:rsidRPr="007E0DA8">
        <w:rPr>
          <w:rFonts w:ascii="Times New Roman" w:hAnsi="Times New Roman"/>
          <w:bCs/>
          <w:sz w:val="20"/>
          <w:szCs w:val="20"/>
          <w:vertAlign w:val="subscript"/>
        </w:rPr>
        <w:t>2</w:t>
      </w:r>
      <w:r w:rsidRPr="007E0DA8">
        <w:rPr>
          <w:rFonts w:ascii="Times New Roman" w:hAnsi="Times New Roman"/>
          <w:bCs/>
          <w:sz w:val="20"/>
          <w:szCs w:val="20"/>
        </w:rPr>
        <w:t>(</w:t>
      </w:r>
      <w:r w:rsidRPr="007E0DA8">
        <w:rPr>
          <w:rFonts w:ascii="Times New Roman" w:hAnsi="Times New Roman"/>
          <w:bCs/>
          <w:i/>
          <w:sz w:val="20"/>
          <w:szCs w:val="20"/>
        </w:rPr>
        <w:t>p</w:t>
      </w:r>
      <w:r w:rsidRPr="007E0DA8">
        <w:rPr>
          <w:rFonts w:ascii="Times New Roman" w:hAnsi="Times New Roman"/>
          <w:bCs/>
          <w:sz w:val="20"/>
          <w:szCs w:val="20"/>
        </w:rPr>
        <w:t>-MOPIP)]</w:t>
      </w:r>
      <w:r w:rsidRPr="007E0DA8">
        <w:rPr>
          <w:rFonts w:ascii="Times New Roman" w:hAnsi="Times New Roman"/>
          <w:bCs/>
          <w:sz w:val="20"/>
          <w:szCs w:val="20"/>
          <w:vertAlign w:val="superscript"/>
        </w:rPr>
        <w:t>2+</w:t>
      </w:r>
      <w:r w:rsidRPr="007E0DA8">
        <w:rPr>
          <w:rFonts w:ascii="Times New Roman" w:hAnsi="Times New Roman"/>
          <w:bCs/>
          <w:sz w:val="20"/>
          <w:szCs w:val="20"/>
        </w:rPr>
        <w:t xml:space="preserve"> to CT-DNA solution, the viscosity of CT-DNA increased. This result validated the hypothesis that [Ru(dppz)</w:t>
      </w:r>
      <w:r w:rsidRPr="007E0DA8">
        <w:rPr>
          <w:rFonts w:ascii="Times New Roman" w:hAnsi="Times New Roman"/>
          <w:bCs/>
          <w:sz w:val="20"/>
          <w:szCs w:val="20"/>
          <w:vertAlign w:val="subscript"/>
        </w:rPr>
        <w:t>2</w:t>
      </w:r>
      <w:r w:rsidRPr="007E0DA8">
        <w:rPr>
          <w:rFonts w:ascii="Times New Roman" w:hAnsi="Times New Roman"/>
          <w:bCs/>
          <w:sz w:val="20"/>
          <w:szCs w:val="20"/>
        </w:rPr>
        <w:t>(</w:t>
      </w:r>
      <w:r w:rsidRPr="007E0DA8">
        <w:rPr>
          <w:rFonts w:ascii="Times New Roman" w:hAnsi="Times New Roman"/>
          <w:bCs/>
          <w:i/>
          <w:sz w:val="20"/>
          <w:szCs w:val="20"/>
        </w:rPr>
        <w:t>p</w:t>
      </w:r>
      <w:r w:rsidRPr="007E0DA8">
        <w:rPr>
          <w:rFonts w:ascii="Times New Roman" w:hAnsi="Times New Roman"/>
          <w:bCs/>
          <w:sz w:val="20"/>
          <w:szCs w:val="20"/>
        </w:rPr>
        <w:t>-MOPIP)]</w:t>
      </w:r>
      <w:r w:rsidRPr="007E0DA8">
        <w:rPr>
          <w:rFonts w:ascii="Times New Roman" w:hAnsi="Times New Roman"/>
          <w:bCs/>
          <w:sz w:val="20"/>
          <w:szCs w:val="20"/>
          <w:vertAlign w:val="superscript"/>
        </w:rPr>
        <w:t>2+</w:t>
      </w:r>
      <w:r w:rsidRPr="007E0DA8">
        <w:rPr>
          <w:rFonts w:ascii="Times New Roman" w:hAnsi="Times New Roman"/>
          <w:bCs/>
          <w:sz w:val="20"/>
          <w:szCs w:val="20"/>
        </w:rPr>
        <w:t xml:space="preserve"> bound to DNA </w:t>
      </w:r>
      <w:r w:rsidRPr="007E0DA8">
        <w:rPr>
          <w:rFonts w:ascii="Times New Roman" w:hAnsi="Times New Roman"/>
          <w:bCs/>
          <w:i/>
          <w:sz w:val="20"/>
          <w:szCs w:val="20"/>
        </w:rPr>
        <w:t>via</w:t>
      </w:r>
      <w:r w:rsidRPr="007E0DA8">
        <w:rPr>
          <w:rFonts w:ascii="Times New Roman" w:hAnsi="Times New Roman"/>
          <w:bCs/>
          <w:sz w:val="20"/>
          <w:szCs w:val="20"/>
        </w:rPr>
        <w:t xml:space="preserve"> intercalation. This result was in agreement with other previous reports on ruthenium(II) polypyridyl complexes [10, 26].</w:t>
      </w:r>
    </w:p>
    <w:p w:rsidR="002C13BF" w:rsidRPr="007E0DA8" w:rsidRDefault="002C13BF" w:rsidP="002C13BF">
      <w:pPr>
        <w:spacing w:after="0" w:line="240" w:lineRule="auto"/>
        <w:jc w:val="both"/>
        <w:rPr>
          <w:rFonts w:ascii="Times New Roman" w:hAnsi="Times New Roman"/>
          <w:bCs/>
          <w:sz w:val="20"/>
          <w:szCs w:val="20"/>
        </w:rPr>
      </w:pPr>
    </w:p>
    <w:p w:rsidR="0078083B" w:rsidRPr="007E0DA8" w:rsidRDefault="0078083B" w:rsidP="0078083B">
      <w:pPr>
        <w:spacing w:after="120" w:line="240" w:lineRule="auto"/>
        <w:jc w:val="center"/>
        <w:rPr>
          <w:rFonts w:ascii="Times New Roman" w:hAnsi="Times New Roman"/>
          <w:sz w:val="20"/>
          <w:szCs w:val="20"/>
        </w:rPr>
      </w:pPr>
      <w:r w:rsidRPr="007E0DA8">
        <w:rPr>
          <w:noProof/>
          <w:lang w:bidi="ar-SA"/>
        </w:rPr>
        <w:drawing>
          <wp:inline distT="0" distB="0" distL="0" distR="0" wp14:anchorId="71736995" wp14:editId="73A67103">
            <wp:extent cx="3276600" cy="1933575"/>
            <wp:effectExtent l="0" t="0" r="19050" b="952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78083B" w:rsidRPr="002C13BF" w:rsidRDefault="0078083B" w:rsidP="002C13BF">
      <w:pPr>
        <w:spacing w:before="180" w:after="0" w:line="240" w:lineRule="auto"/>
        <w:jc w:val="center"/>
        <w:rPr>
          <w:rFonts w:ascii="Times New Roman" w:hAnsi="Times New Roman"/>
          <w:bCs/>
          <w:sz w:val="20"/>
          <w:szCs w:val="20"/>
        </w:rPr>
      </w:pPr>
      <w:r w:rsidRPr="007E0DA8">
        <w:rPr>
          <w:rFonts w:ascii="Times New Roman" w:hAnsi="Times New Roman"/>
          <w:sz w:val="20"/>
          <w:szCs w:val="20"/>
        </w:rPr>
        <w:t xml:space="preserve">Figure 6. </w:t>
      </w:r>
      <w:r w:rsidR="002C13BF">
        <w:rPr>
          <w:rFonts w:ascii="Times New Roman" w:hAnsi="Times New Roman"/>
          <w:sz w:val="20"/>
          <w:szCs w:val="20"/>
        </w:rPr>
        <w:t xml:space="preserve"> </w:t>
      </w:r>
      <w:r w:rsidRPr="007E0DA8">
        <w:rPr>
          <w:rFonts w:ascii="Times New Roman" w:hAnsi="Times New Roman"/>
          <w:sz w:val="20"/>
          <w:szCs w:val="20"/>
        </w:rPr>
        <w:t xml:space="preserve">Effect of increasing concentration of </w:t>
      </w:r>
      <w:r w:rsidRPr="007E0DA8">
        <w:rPr>
          <w:rFonts w:ascii="Times New Roman" w:hAnsi="Times New Roman"/>
          <w:bCs/>
          <w:sz w:val="20"/>
          <w:szCs w:val="20"/>
        </w:rPr>
        <w:t>[Ru(dppz)</w:t>
      </w:r>
      <w:r w:rsidRPr="007E0DA8">
        <w:rPr>
          <w:rFonts w:ascii="Times New Roman" w:hAnsi="Times New Roman"/>
          <w:bCs/>
          <w:sz w:val="20"/>
          <w:szCs w:val="20"/>
          <w:vertAlign w:val="subscript"/>
        </w:rPr>
        <w:t>2</w:t>
      </w:r>
      <w:r w:rsidRPr="007E0DA8">
        <w:rPr>
          <w:rFonts w:ascii="Times New Roman" w:hAnsi="Times New Roman"/>
          <w:bCs/>
          <w:sz w:val="20"/>
          <w:szCs w:val="20"/>
        </w:rPr>
        <w:t>(</w:t>
      </w:r>
      <w:r w:rsidRPr="007E0DA8">
        <w:rPr>
          <w:rFonts w:ascii="Times New Roman" w:hAnsi="Times New Roman"/>
          <w:bCs/>
          <w:i/>
          <w:sz w:val="20"/>
          <w:szCs w:val="20"/>
        </w:rPr>
        <w:t>p</w:t>
      </w:r>
      <w:r w:rsidRPr="007E0DA8">
        <w:rPr>
          <w:rFonts w:ascii="Times New Roman" w:hAnsi="Times New Roman"/>
          <w:bCs/>
          <w:sz w:val="20"/>
          <w:szCs w:val="20"/>
        </w:rPr>
        <w:t>-MOPIP)]</w:t>
      </w:r>
      <w:r w:rsidRPr="007E0DA8">
        <w:rPr>
          <w:rFonts w:ascii="Times New Roman" w:hAnsi="Times New Roman"/>
          <w:bCs/>
          <w:sz w:val="20"/>
          <w:szCs w:val="20"/>
          <w:vertAlign w:val="superscript"/>
        </w:rPr>
        <w:t>2+</w:t>
      </w:r>
      <w:r w:rsidRPr="007E0DA8">
        <w:rPr>
          <w:rFonts w:ascii="Times New Roman" w:hAnsi="Times New Roman"/>
          <w:bCs/>
          <w:sz w:val="20"/>
          <w:szCs w:val="20"/>
        </w:rPr>
        <w:t xml:space="preserve"> on the viscosity of CT-DNA</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2C13BF" w:rsidRPr="007E0DA8" w:rsidRDefault="002C13BF" w:rsidP="002C13BF">
      <w:pPr>
        <w:spacing w:after="0" w:line="240" w:lineRule="auto"/>
        <w:jc w:val="both"/>
        <w:rPr>
          <w:rFonts w:ascii="Times New Roman" w:hAnsi="Times New Roman"/>
          <w:bCs/>
          <w:sz w:val="20"/>
          <w:szCs w:val="20"/>
        </w:rPr>
      </w:pPr>
      <w:r w:rsidRPr="007E0DA8">
        <w:rPr>
          <w:rFonts w:ascii="Times New Roman" w:hAnsi="Times New Roman"/>
          <w:bCs/>
          <w:sz w:val="20"/>
          <w:szCs w:val="20"/>
        </w:rPr>
        <w:t>In this study, a novel complex [Ru(dppz)</w:t>
      </w:r>
      <w:r w:rsidRPr="007E0DA8">
        <w:rPr>
          <w:rFonts w:ascii="Times New Roman" w:hAnsi="Times New Roman"/>
          <w:bCs/>
          <w:sz w:val="20"/>
          <w:szCs w:val="20"/>
          <w:vertAlign w:val="subscript"/>
        </w:rPr>
        <w:t>2</w:t>
      </w:r>
      <w:r w:rsidRPr="007E0DA8">
        <w:rPr>
          <w:rFonts w:ascii="Times New Roman" w:hAnsi="Times New Roman"/>
          <w:bCs/>
          <w:sz w:val="20"/>
          <w:szCs w:val="20"/>
        </w:rPr>
        <w:t>(</w:t>
      </w:r>
      <w:r w:rsidRPr="007E0DA8">
        <w:rPr>
          <w:rFonts w:ascii="Times New Roman" w:hAnsi="Times New Roman"/>
          <w:bCs/>
          <w:i/>
          <w:sz w:val="20"/>
          <w:szCs w:val="20"/>
        </w:rPr>
        <w:t>p</w:t>
      </w:r>
      <w:r w:rsidRPr="007E0DA8">
        <w:rPr>
          <w:rFonts w:ascii="Times New Roman" w:hAnsi="Times New Roman"/>
          <w:bCs/>
          <w:sz w:val="20"/>
          <w:szCs w:val="20"/>
        </w:rPr>
        <w:t>-MOPIP)]</w:t>
      </w:r>
      <w:r w:rsidRPr="007E0DA8">
        <w:rPr>
          <w:rFonts w:ascii="Times New Roman" w:hAnsi="Times New Roman"/>
          <w:bCs/>
          <w:sz w:val="20"/>
          <w:szCs w:val="20"/>
          <w:vertAlign w:val="superscript"/>
        </w:rPr>
        <w:t>2+</w:t>
      </w:r>
      <w:r w:rsidRPr="007E0DA8">
        <w:rPr>
          <w:rFonts w:ascii="Times New Roman" w:hAnsi="Times New Roman"/>
          <w:bCs/>
          <w:sz w:val="20"/>
          <w:szCs w:val="20"/>
        </w:rPr>
        <w:t xml:space="preserve"> has been synthesized. The structure and composition was supported by analysis </w:t>
      </w:r>
      <w:r w:rsidRPr="007E0DA8">
        <w:rPr>
          <w:rFonts w:ascii="Times New Roman" w:hAnsi="Times New Roman"/>
          <w:bCs/>
          <w:i/>
          <w:sz w:val="20"/>
          <w:szCs w:val="20"/>
        </w:rPr>
        <w:t>via</w:t>
      </w:r>
      <w:r w:rsidRPr="007E0DA8">
        <w:rPr>
          <w:rFonts w:ascii="Times New Roman" w:hAnsi="Times New Roman"/>
          <w:bCs/>
          <w:sz w:val="20"/>
          <w:szCs w:val="20"/>
        </w:rPr>
        <w:t xml:space="preserve"> </w:t>
      </w:r>
      <w:r w:rsidRPr="007E0DA8">
        <w:rPr>
          <w:rFonts w:ascii="Times New Roman" w:hAnsi="Times New Roman"/>
          <w:bCs/>
          <w:sz w:val="20"/>
          <w:szCs w:val="20"/>
          <w:vertAlign w:val="superscript"/>
        </w:rPr>
        <w:t>1</w:t>
      </w:r>
      <w:r w:rsidRPr="007E0DA8">
        <w:rPr>
          <w:rFonts w:ascii="Times New Roman" w:hAnsi="Times New Roman"/>
          <w:bCs/>
          <w:sz w:val="20"/>
          <w:szCs w:val="20"/>
        </w:rPr>
        <w:t>H-NMR, mass spectrometry, elemental analysis, FT-IR, and UV-Vis spectroscopy.</w:t>
      </w:r>
      <w:r w:rsidRPr="007E0DA8">
        <w:rPr>
          <w:rFonts w:ascii="Times New Roman" w:hAnsi="Times New Roman"/>
          <w:sz w:val="20"/>
          <w:szCs w:val="20"/>
        </w:rPr>
        <w:t xml:space="preserve"> </w:t>
      </w:r>
      <w:r w:rsidRPr="007E0DA8">
        <w:rPr>
          <w:rFonts w:ascii="Times New Roman" w:hAnsi="Times New Roman"/>
          <w:bCs/>
          <w:sz w:val="20"/>
          <w:szCs w:val="20"/>
        </w:rPr>
        <w:t xml:space="preserve">The binding properties of CT-DNA with the complex were studied by UV-Vis titration and viscosity measurements showed that the interaction occurred </w:t>
      </w:r>
      <w:r w:rsidRPr="007E0DA8">
        <w:rPr>
          <w:rFonts w:ascii="Times New Roman" w:hAnsi="Times New Roman"/>
          <w:bCs/>
          <w:i/>
          <w:sz w:val="20"/>
          <w:szCs w:val="20"/>
        </w:rPr>
        <w:t>via</w:t>
      </w:r>
      <w:r w:rsidRPr="007E0DA8">
        <w:rPr>
          <w:rFonts w:ascii="Times New Roman" w:hAnsi="Times New Roman"/>
          <w:bCs/>
          <w:sz w:val="20"/>
          <w:szCs w:val="20"/>
        </w:rPr>
        <w:t xml:space="preserve"> intercalation mode giving the intrinsic binding constant of K</w:t>
      </w:r>
      <w:r w:rsidRPr="007E0DA8">
        <w:rPr>
          <w:rFonts w:ascii="Times New Roman" w:hAnsi="Times New Roman"/>
          <w:bCs/>
          <w:sz w:val="20"/>
          <w:szCs w:val="20"/>
          <w:vertAlign w:val="subscript"/>
        </w:rPr>
        <w:t>b</w:t>
      </w:r>
      <w:r w:rsidRPr="007E0DA8">
        <w:rPr>
          <w:rFonts w:ascii="Times New Roman" w:hAnsi="Times New Roman"/>
          <w:bCs/>
          <w:sz w:val="20"/>
          <w:szCs w:val="20"/>
        </w:rPr>
        <w:t xml:space="preserve"> = 1.67 x 10</w:t>
      </w:r>
      <w:r w:rsidRPr="007E0DA8">
        <w:rPr>
          <w:rFonts w:ascii="Times New Roman" w:hAnsi="Times New Roman"/>
          <w:bCs/>
          <w:sz w:val="20"/>
          <w:szCs w:val="20"/>
          <w:vertAlign w:val="superscript"/>
        </w:rPr>
        <w:t>6</w:t>
      </w:r>
      <w:r w:rsidRPr="007E0DA8">
        <w:rPr>
          <w:rFonts w:ascii="Times New Roman" w:hAnsi="Times New Roman"/>
          <w:bCs/>
          <w:sz w:val="20"/>
          <w:szCs w:val="20"/>
        </w:rPr>
        <w:t xml:space="preserve"> M</w:t>
      </w:r>
      <w:r w:rsidRPr="007E0DA8">
        <w:rPr>
          <w:rFonts w:ascii="Times New Roman" w:hAnsi="Times New Roman"/>
          <w:bCs/>
          <w:sz w:val="20"/>
          <w:szCs w:val="20"/>
          <w:vertAlign w:val="superscript"/>
        </w:rPr>
        <w:t>-1</w:t>
      </w:r>
      <w:r w:rsidRPr="007E0DA8">
        <w:rPr>
          <w:rFonts w:ascii="Times New Roman" w:hAnsi="Times New Roman"/>
          <w:bCs/>
          <w:sz w:val="20"/>
          <w:szCs w:val="20"/>
        </w:rPr>
        <w:t>. [Ru(dppz)</w:t>
      </w:r>
      <w:r w:rsidRPr="007E0DA8">
        <w:rPr>
          <w:rFonts w:ascii="Times New Roman" w:hAnsi="Times New Roman"/>
          <w:bCs/>
          <w:sz w:val="20"/>
          <w:szCs w:val="20"/>
          <w:vertAlign w:val="subscript"/>
        </w:rPr>
        <w:t>2</w:t>
      </w:r>
      <w:r w:rsidRPr="007E0DA8">
        <w:rPr>
          <w:rFonts w:ascii="Times New Roman" w:hAnsi="Times New Roman"/>
          <w:bCs/>
          <w:sz w:val="20"/>
          <w:szCs w:val="20"/>
        </w:rPr>
        <w:t>(</w:t>
      </w:r>
      <w:r w:rsidRPr="007E0DA8">
        <w:rPr>
          <w:rFonts w:ascii="Times New Roman" w:hAnsi="Times New Roman"/>
          <w:bCs/>
          <w:i/>
          <w:sz w:val="20"/>
          <w:szCs w:val="20"/>
        </w:rPr>
        <w:t>p</w:t>
      </w:r>
      <w:r w:rsidRPr="007E0DA8">
        <w:rPr>
          <w:rFonts w:ascii="Times New Roman" w:hAnsi="Times New Roman"/>
          <w:bCs/>
          <w:sz w:val="20"/>
          <w:szCs w:val="20"/>
        </w:rPr>
        <w:t>-MOPIP)]</w:t>
      </w:r>
      <w:r w:rsidRPr="007E0DA8">
        <w:rPr>
          <w:rFonts w:ascii="Times New Roman" w:hAnsi="Times New Roman"/>
          <w:bCs/>
          <w:sz w:val="20"/>
          <w:szCs w:val="20"/>
          <w:vertAlign w:val="superscript"/>
        </w:rPr>
        <w:t>2+</w:t>
      </w:r>
      <w:r w:rsidRPr="007E0DA8">
        <w:rPr>
          <w:rFonts w:ascii="Times New Roman" w:hAnsi="Times New Roman"/>
          <w:bCs/>
          <w:sz w:val="20"/>
          <w:szCs w:val="20"/>
        </w:rPr>
        <w:t xml:space="preserve"> was bound more tightly than similar related complexes. From the comparison, it was clear that the extended aromaticity of the </w:t>
      </w:r>
      <w:r w:rsidRPr="007E0DA8">
        <w:rPr>
          <w:rFonts w:ascii="Times New Roman" w:hAnsi="Times New Roman"/>
          <w:sz w:val="20"/>
          <w:szCs w:val="20"/>
          <w:lang w:val="ms-MY"/>
        </w:rPr>
        <w:t xml:space="preserve">ancillary ligand influenced the binding strength of ruthenium(II) complex to DNA. </w:t>
      </w:r>
      <w:r w:rsidRPr="007E0DA8">
        <w:rPr>
          <w:rFonts w:ascii="Times New Roman" w:hAnsi="Times New Roman"/>
          <w:bCs/>
          <w:sz w:val="20"/>
          <w:szCs w:val="20"/>
        </w:rPr>
        <w:t>In the luminescence titration, it was found that the [Ru(dppz)</w:t>
      </w:r>
      <w:r w:rsidRPr="007E0DA8">
        <w:rPr>
          <w:rFonts w:ascii="Times New Roman" w:hAnsi="Times New Roman"/>
          <w:bCs/>
          <w:sz w:val="20"/>
          <w:szCs w:val="20"/>
          <w:vertAlign w:val="subscript"/>
        </w:rPr>
        <w:t>2</w:t>
      </w:r>
      <w:r w:rsidRPr="007E0DA8">
        <w:rPr>
          <w:rFonts w:ascii="Times New Roman" w:hAnsi="Times New Roman"/>
          <w:bCs/>
          <w:sz w:val="20"/>
          <w:szCs w:val="20"/>
        </w:rPr>
        <w:t>(</w:t>
      </w:r>
      <w:r w:rsidRPr="007E0DA8">
        <w:rPr>
          <w:rFonts w:ascii="Times New Roman" w:hAnsi="Times New Roman"/>
          <w:bCs/>
          <w:i/>
          <w:sz w:val="20"/>
          <w:szCs w:val="20"/>
        </w:rPr>
        <w:t>p</w:t>
      </w:r>
      <w:r w:rsidRPr="007E0DA8">
        <w:rPr>
          <w:rFonts w:ascii="Times New Roman" w:hAnsi="Times New Roman"/>
          <w:bCs/>
          <w:sz w:val="20"/>
          <w:szCs w:val="20"/>
        </w:rPr>
        <w:t>-MOPIP)]</w:t>
      </w:r>
      <w:r w:rsidRPr="007E0DA8">
        <w:rPr>
          <w:rFonts w:ascii="Times New Roman" w:hAnsi="Times New Roman"/>
          <w:bCs/>
          <w:sz w:val="20"/>
          <w:szCs w:val="20"/>
          <w:vertAlign w:val="superscript"/>
        </w:rPr>
        <w:t>2+</w:t>
      </w:r>
      <w:r w:rsidRPr="007E0DA8">
        <w:rPr>
          <w:rFonts w:ascii="Times New Roman" w:hAnsi="Times New Roman"/>
          <w:bCs/>
          <w:sz w:val="20"/>
          <w:szCs w:val="20"/>
        </w:rPr>
        <w:t xml:space="preserve"> was a highly sensitive spectroscopic reporter of double-helical DNA. Whereas in aqueous solution, the luminescence was detectable only when [Ru(dppz)</w:t>
      </w:r>
      <w:r w:rsidRPr="007E0DA8">
        <w:rPr>
          <w:rFonts w:ascii="Times New Roman" w:hAnsi="Times New Roman"/>
          <w:bCs/>
          <w:sz w:val="20"/>
          <w:szCs w:val="20"/>
          <w:vertAlign w:val="subscript"/>
        </w:rPr>
        <w:t>2</w:t>
      </w:r>
      <w:r w:rsidRPr="007E0DA8">
        <w:rPr>
          <w:rFonts w:ascii="Times New Roman" w:hAnsi="Times New Roman"/>
          <w:bCs/>
          <w:sz w:val="20"/>
          <w:szCs w:val="20"/>
        </w:rPr>
        <w:t>(</w:t>
      </w:r>
      <w:r w:rsidRPr="007E0DA8">
        <w:rPr>
          <w:rFonts w:ascii="Times New Roman" w:hAnsi="Times New Roman"/>
          <w:bCs/>
          <w:i/>
          <w:sz w:val="20"/>
          <w:szCs w:val="20"/>
        </w:rPr>
        <w:t>p</w:t>
      </w:r>
      <w:r w:rsidRPr="007E0DA8">
        <w:rPr>
          <w:rFonts w:ascii="Times New Roman" w:hAnsi="Times New Roman"/>
          <w:bCs/>
          <w:sz w:val="20"/>
          <w:szCs w:val="20"/>
        </w:rPr>
        <w:t>-MOPIP)]</w:t>
      </w:r>
      <w:r w:rsidRPr="007E0DA8">
        <w:rPr>
          <w:rFonts w:ascii="Times New Roman" w:hAnsi="Times New Roman"/>
          <w:bCs/>
          <w:sz w:val="20"/>
          <w:szCs w:val="20"/>
          <w:vertAlign w:val="superscript"/>
        </w:rPr>
        <w:t>2+</w:t>
      </w:r>
      <w:r w:rsidRPr="007E0DA8">
        <w:rPr>
          <w:rFonts w:ascii="Times New Roman" w:hAnsi="Times New Roman"/>
          <w:bCs/>
          <w:sz w:val="20"/>
          <w:szCs w:val="20"/>
        </w:rPr>
        <w:t xml:space="preserve"> intercalated in the nucleic acid structure and was perhaps shielded by DNA. Therefore, [Ru(dppz)</w:t>
      </w:r>
      <w:r w:rsidRPr="007E0DA8">
        <w:rPr>
          <w:rFonts w:ascii="Times New Roman" w:hAnsi="Times New Roman"/>
          <w:bCs/>
          <w:sz w:val="20"/>
          <w:szCs w:val="20"/>
          <w:vertAlign w:val="subscript"/>
        </w:rPr>
        <w:t>2</w:t>
      </w:r>
      <w:r w:rsidRPr="007E0DA8">
        <w:rPr>
          <w:rFonts w:ascii="Times New Roman" w:hAnsi="Times New Roman"/>
          <w:bCs/>
          <w:sz w:val="20"/>
          <w:szCs w:val="20"/>
        </w:rPr>
        <w:t>(</w:t>
      </w:r>
      <w:r w:rsidRPr="007E0DA8">
        <w:rPr>
          <w:rFonts w:ascii="Times New Roman" w:hAnsi="Times New Roman"/>
          <w:bCs/>
          <w:i/>
          <w:sz w:val="20"/>
          <w:szCs w:val="20"/>
        </w:rPr>
        <w:t>p</w:t>
      </w:r>
      <w:r w:rsidRPr="007E0DA8">
        <w:rPr>
          <w:rFonts w:ascii="Times New Roman" w:hAnsi="Times New Roman"/>
          <w:bCs/>
          <w:sz w:val="20"/>
          <w:szCs w:val="20"/>
        </w:rPr>
        <w:t>-MOPIP)]</w:t>
      </w:r>
      <w:r w:rsidRPr="007E0DA8">
        <w:rPr>
          <w:rFonts w:ascii="Times New Roman" w:hAnsi="Times New Roman"/>
          <w:bCs/>
          <w:sz w:val="20"/>
          <w:szCs w:val="20"/>
          <w:vertAlign w:val="superscript"/>
        </w:rPr>
        <w:t>2+</w:t>
      </w:r>
      <w:r w:rsidRPr="007E0DA8">
        <w:rPr>
          <w:rFonts w:ascii="Times New Roman" w:hAnsi="Times New Roman"/>
          <w:bCs/>
          <w:sz w:val="20"/>
          <w:szCs w:val="20"/>
        </w:rPr>
        <w:t xml:space="preserve"> was concluded that served as a true ‘molecular light switch’ for the DNA structures. The stark contrast between the ‘off’ and ‘on’ states of [Ru(dppz)</w:t>
      </w:r>
      <w:r w:rsidRPr="007E0DA8">
        <w:rPr>
          <w:rFonts w:ascii="Times New Roman" w:hAnsi="Times New Roman"/>
          <w:bCs/>
          <w:sz w:val="20"/>
          <w:szCs w:val="20"/>
          <w:vertAlign w:val="subscript"/>
        </w:rPr>
        <w:t>2</w:t>
      </w:r>
      <w:r w:rsidRPr="007E0DA8">
        <w:rPr>
          <w:rFonts w:ascii="Times New Roman" w:hAnsi="Times New Roman"/>
          <w:bCs/>
          <w:sz w:val="20"/>
          <w:szCs w:val="20"/>
        </w:rPr>
        <w:t>(</w:t>
      </w:r>
      <w:r w:rsidRPr="007E0DA8">
        <w:rPr>
          <w:rFonts w:ascii="Times New Roman" w:hAnsi="Times New Roman"/>
          <w:bCs/>
          <w:i/>
          <w:sz w:val="20"/>
          <w:szCs w:val="20"/>
        </w:rPr>
        <w:t>p</w:t>
      </w:r>
      <w:r w:rsidRPr="007E0DA8">
        <w:rPr>
          <w:rFonts w:ascii="Times New Roman" w:hAnsi="Times New Roman"/>
          <w:bCs/>
          <w:sz w:val="20"/>
          <w:szCs w:val="20"/>
        </w:rPr>
        <w:t>-MOPIP)]</w:t>
      </w:r>
      <w:r w:rsidRPr="007E0DA8">
        <w:rPr>
          <w:rFonts w:ascii="Times New Roman" w:hAnsi="Times New Roman"/>
          <w:bCs/>
          <w:sz w:val="20"/>
          <w:szCs w:val="20"/>
          <w:vertAlign w:val="superscript"/>
        </w:rPr>
        <w:t>2+</w:t>
      </w:r>
      <w:r w:rsidRPr="007E0DA8">
        <w:rPr>
          <w:rFonts w:ascii="Times New Roman" w:hAnsi="Times New Roman"/>
          <w:bCs/>
          <w:sz w:val="20"/>
          <w:szCs w:val="20"/>
        </w:rPr>
        <w:t xml:space="preserve"> made this complex useful for the quantitative study of DNA and other non-polar microenvironments, a significant outcome for the design of novel intercalator reagents. </w:t>
      </w:r>
      <w:r w:rsidRPr="007E0DA8">
        <w:rPr>
          <w:rFonts w:ascii="Times New Roman" w:hAnsi="Times New Roman"/>
          <w:sz w:val="20"/>
          <w:szCs w:val="20"/>
          <w:lang w:val="ms-MY"/>
        </w:rPr>
        <w:t xml:space="preserve">However, </w:t>
      </w:r>
      <w:r w:rsidRPr="007E0DA8">
        <w:rPr>
          <w:rFonts w:ascii="Times New Roman" w:hAnsi="Times New Roman"/>
          <w:bCs/>
          <w:sz w:val="20"/>
          <w:szCs w:val="20"/>
        </w:rPr>
        <w:t>the details of binding of complex with the sequence of DNA is not clear yet and further studies are required.</w:t>
      </w:r>
    </w:p>
    <w:p w:rsidR="006768E9" w:rsidRPr="00F447A7" w:rsidRDefault="006768E9" w:rsidP="002C13BF">
      <w:pPr>
        <w:spacing w:after="0" w:line="240" w:lineRule="auto"/>
        <w:jc w:val="center"/>
        <w:rPr>
          <w:rFonts w:ascii="Times New Roman" w:hAnsi="Times New Roman"/>
          <w:noProof/>
          <w:sz w:val="20"/>
          <w:szCs w:val="20"/>
          <w:lang w:bidi="ar-SA"/>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6768E9" w:rsidRPr="00F447A7" w:rsidRDefault="002C13BF" w:rsidP="002C13BF">
      <w:pPr>
        <w:spacing w:after="0" w:line="240" w:lineRule="auto"/>
        <w:jc w:val="both"/>
        <w:rPr>
          <w:rFonts w:ascii="Times New Roman" w:hAnsi="Times New Roman"/>
          <w:sz w:val="20"/>
          <w:szCs w:val="20"/>
        </w:rPr>
      </w:pPr>
      <w:r w:rsidRPr="007E0DA8">
        <w:rPr>
          <w:rFonts w:ascii="Times New Roman" w:hAnsi="Times New Roman"/>
          <w:sz w:val="20"/>
          <w:szCs w:val="20"/>
        </w:rPr>
        <w:t>The authors gratefully acknowledge the Government of Malaysia for financial aid through Fundamental Research Grant Scheme (FRGS) project 01-01-14-1466FR. The authors would like to extend our thanks to those directly and indirectly involved in this project.</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2C13BF" w:rsidRPr="007E0DA8" w:rsidRDefault="002C13BF" w:rsidP="002C13BF">
      <w:pPr>
        <w:pStyle w:val="NormalWeb"/>
        <w:numPr>
          <w:ilvl w:val="0"/>
          <w:numId w:val="2"/>
        </w:numPr>
        <w:spacing w:before="0" w:beforeAutospacing="0" w:after="0" w:afterAutospacing="0"/>
        <w:ind w:left="360"/>
        <w:contextualSpacing/>
        <w:jc w:val="both"/>
        <w:rPr>
          <w:rFonts w:eastAsiaTheme="minorEastAsia"/>
          <w:noProof/>
          <w:sz w:val="20"/>
        </w:rPr>
      </w:pPr>
      <w:r w:rsidRPr="007E0DA8">
        <w:rPr>
          <w:b/>
          <w:sz w:val="20"/>
          <w:szCs w:val="20"/>
        </w:rPr>
        <w:fldChar w:fldCharType="begin" w:fldLock="1"/>
      </w:r>
      <w:r w:rsidRPr="007E0DA8">
        <w:rPr>
          <w:b/>
          <w:sz w:val="20"/>
          <w:szCs w:val="20"/>
        </w:rPr>
        <w:instrText xml:space="preserve">ADDIN Mendeley Bibliography CSL_BIBLIOGRAPHY </w:instrText>
      </w:r>
      <w:r w:rsidRPr="007E0DA8">
        <w:rPr>
          <w:b/>
          <w:sz w:val="20"/>
          <w:szCs w:val="20"/>
        </w:rPr>
        <w:fldChar w:fldCharType="separate"/>
      </w:r>
      <w:r w:rsidRPr="007E0DA8">
        <w:rPr>
          <w:noProof/>
          <w:sz w:val="20"/>
        </w:rPr>
        <w:t xml:space="preserve">Balzani,V., Juris, A., Venturi, M., Campagna, S. and Serroni, S. (1996). Luminescent and redox-active polynuclear transition metal complexes. </w:t>
      </w:r>
      <w:r w:rsidRPr="007E0DA8">
        <w:rPr>
          <w:i/>
          <w:iCs/>
          <w:noProof/>
          <w:sz w:val="20"/>
        </w:rPr>
        <w:t>Chemical Reviews</w:t>
      </w:r>
      <w:r w:rsidRPr="007E0DA8">
        <w:rPr>
          <w:noProof/>
          <w:sz w:val="20"/>
        </w:rPr>
        <w:t>, 96 (2): 759 – 834.</w:t>
      </w:r>
    </w:p>
    <w:p w:rsidR="002C13BF" w:rsidRPr="007E0DA8" w:rsidRDefault="002C13BF" w:rsidP="002C13BF">
      <w:pPr>
        <w:pStyle w:val="NormalWeb"/>
        <w:numPr>
          <w:ilvl w:val="0"/>
          <w:numId w:val="2"/>
        </w:numPr>
        <w:spacing w:before="0" w:beforeAutospacing="0" w:after="0" w:afterAutospacing="0"/>
        <w:ind w:left="360"/>
        <w:contextualSpacing/>
        <w:jc w:val="both"/>
        <w:rPr>
          <w:rFonts w:eastAsiaTheme="minorEastAsia"/>
          <w:noProof/>
          <w:sz w:val="20"/>
        </w:rPr>
      </w:pPr>
      <w:r w:rsidRPr="007E0DA8">
        <w:rPr>
          <w:noProof/>
          <w:sz w:val="20"/>
        </w:rPr>
        <w:t xml:space="preserve">Clarke, M. J. (2003). Ruthenium metallopharmaceuticals. </w:t>
      </w:r>
      <w:r w:rsidRPr="007E0DA8">
        <w:rPr>
          <w:i/>
          <w:iCs/>
          <w:noProof/>
          <w:sz w:val="20"/>
        </w:rPr>
        <w:t>Coordination Chemistry Reviews,</w:t>
      </w:r>
      <w:r w:rsidRPr="007E0DA8">
        <w:rPr>
          <w:noProof/>
          <w:sz w:val="20"/>
        </w:rPr>
        <w:t xml:space="preserve"> 236 (1–2): 209 – 233.</w:t>
      </w:r>
    </w:p>
    <w:p w:rsidR="002C13BF" w:rsidRPr="007E0DA8" w:rsidRDefault="002C13BF" w:rsidP="002C13BF">
      <w:pPr>
        <w:pStyle w:val="NormalWeb"/>
        <w:numPr>
          <w:ilvl w:val="0"/>
          <w:numId w:val="2"/>
        </w:numPr>
        <w:spacing w:before="0" w:beforeAutospacing="0" w:after="0" w:afterAutospacing="0"/>
        <w:ind w:left="360"/>
        <w:contextualSpacing/>
        <w:jc w:val="both"/>
        <w:rPr>
          <w:rFonts w:eastAsiaTheme="minorEastAsia"/>
          <w:noProof/>
          <w:sz w:val="20"/>
        </w:rPr>
      </w:pPr>
      <w:r w:rsidRPr="007E0DA8">
        <w:rPr>
          <w:noProof/>
          <w:sz w:val="20"/>
        </w:rPr>
        <w:t xml:space="preserve">Brabec, V. and Nováková, O. (2006). DNA binding mode of ruthenium complexes and relationship to tumor cell toxicity. </w:t>
      </w:r>
      <w:r w:rsidRPr="007E0DA8">
        <w:rPr>
          <w:i/>
          <w:iCs/>
          <w:noProof/>
          <w:sz w:val="20"/>
        </w:rPr>
        <w:t>Drug Resistance Update.</w:t>
      </w:r>
      <w:r w:rsidRPr="007E0DA8">
        <w:rPr>
          <w:noProof/>
          <w:sz w:val="20"/>
        </w:rPr>
        <w:t>, 9 (3): 111 – 22.</w:t>
      </w:r>
    </w:p>
    <w:p w:rsidR="002C13BF" w:rsidRPr="007E0DA8" w:rsidRDefault="002C13BF" w:rsidP="002C13BF">
      <w:pPr>
        <w:pStyle w:val="NormalWeb"/>
        <w:numPr>
          <w:ilvl w:val="0"/>
          <w:numId w:val="2"/>
        </w:numPr>
        <w:spacing w:before="0" w:beforeAutospacing="0" w:after="0" w:afterAutospacing="0"/>
        <w:ind w:left="360"/>
        <w:contextualSpacing/>
        <w:jc w:val="both"/>
        <w:rPr>
          <w:rFonts w:eastAsiaTheme="minorEastAsia"/>
          <w:noProof/>
          <w:sz w:val="20"/>
        </w:rPr>
      </w:pPr>
      <w:r w:rsidRPr="007E0DA8">
        <w:rPr>
          <w:noProof/>
          <w:sz w:val="20"/>
        </w:rPr>
        <w:t xml:space="preserve">Allardyce, C. S. and Dyson, P. J. (2001). Ruthenium in medicine : Current clinical uses and future prospects. </w:t>
      </w:r>
      <w:r w:rsidRPr="007E0DA8">
        <w:rPr>
          <w:i/>
          <w:iCs/>
          <w:noProof/>
          <w:sz w:val="20"/>
        </w:rPr>
        <w:t>Platinum Metal Reviews</w:t>
      </w:r>
      <w:r w:rsidRPr="007E0DA8">
        <w:rPr>
          <w:noProof/>
          <w:sz w:val="20"/>
        </w:rPr>
        <w:t>, 45 (2): 62 – 69.</w:t>
      </w:r>
    </w:p>
    <w:p w:rsidR="002C13BF" w:rsidRPr="007E0DA8" w:rsidRDefault="002C13BF" w:rsidP="002C13BF">
      <w:pPr>
        <w:pStyle w:val="NormalWeb"/>
        <w:numPr>
          <w:ilvl w:val="0"/>
          <w:numId w:val="2"/>
        </w:numPr>
        <w:spacing w:before="0" w:beforeAutospacing="0" w:after="0" w:afterAutospacing="0"/>
        <w:ind w:left="360"/>
        <w:contextualSpacing/>
        <w:jc w:val="both"/>
        <w:rPr>
          <w:rFonts w:eastAsiaTheme="minorEastAsia"/>
          <w:noProof/>
          <w:sz w:val="20"/>
        </w:rPr>
      </w:pPr>
      <w:r w:rsidRPr="007E0DA8">
        <w:rPr>
          <w:noProof/>
          <w:sz w:val="20"/>
        </w:rPr>
        <w:t xml:space="preserve">Allardyce, C. S., Dorcier, A., Scolaro, C. and Dyson, P. J. (2005). Development of organometallic (organo-transition metal) pharmaceuticals. </w:t>
      </w:r>
      <w:r w:rsidRPr="007E0DA8">
        <w:rPr>
          <w:i/>
          <w:iCs/>
          <w:noProof/>
          <w:sz w:val="20"/>
        </w:rPr>
        <w:t>Applied Organometallic Chemistry</w:t>
      </w:r>
      <w:r w:rsidRPr="007E0DA8">
        <w:rPr>
          <w:noProof/>
          <w:sz w:val="20"/>
        </w:rPr>
        <w:t>, 19(1): 1–10.</w:t>
      </w:r>
    </w:p>
    <w:p w:rsidR="002C13BF" w:rsidRPr="007E0DA8" w:rsidRDefault="002C13BF" w:rsidP="002C13BF">
      <w:pPr>
        <w:pStyle w:val="NormalWeb"/>
        <w:numPr>
          <w:ilvl w:val="0"/>
          <w:numId w:val="2"/>
        </w:numPr>
        <w:spacing w:before="0" w:beforeAutospacing="0" w:after="0" w:afterAutospacing="0"/>
        <w:ind w:left="360"/>
        <w:contextualSpacing/>
        <w:jc w:val="both"/>
        <w:rPr>
          <w:rFonts w:eastAsiaTheme="minorEastAsia"/>
          <w:noProof/>
          <w:sz w:val="20"/>
        </w:rPr>
      </w:pPr>
      <w:r w:rsidRPr="007E0DA8">
        <w:rPr>
          <w:noProof/>
          <w:sz w:val="20"/>
        </w:rPr>
        <w:t xml:space="preserve">Stephenson, T. and Wilkinson, G. (1966). Carboxylatoruthenium chlorides.  </w:t>
      </w:r>
      <w:r w:rsidRPr="007E0DA8">
        <w:rPr>
          <w:i/>
          <w:iCs/>
          <w:noProof/>
          <w:sz w:val="20"/>
        </w:rPr>
        <w:t>Journal of Inorganic Nuclear Chemistry</w:t>
      </w:r>
      <w:r w:rsidRPr="007E0DA8">
        <w:rPr>
          <w:noProof/>
          <w:sz w:val="20"/>
        </w:rPr>
        <w:t>, 28: 2285 – 2291.</w:t>
      </w:r>
    </w:p>
    <w:p w:rsidR="002C13BF" w:rsidRPr="007E0DA8" w:rsidRDefault="002C13BF" w:rsidP="002C13BF">
      <w:pPr>
        <w:pStyle w:val="NormalWeb"/>
        <w:numPr>
          <w:ilvl w:val="0"/>
          <w:numId w:val="2"/>
        </w:numPr>
        <w:spacing w:before="0" w:beforeAutospacing="0" w:after="0" w:afterAutospacing="0"/>
        <w:ind w:left="360"/>
        <w:contextualSpacing/>
        <w:jc w:val="both"/>
        <w:rPr>
          <w:rFonts w:eastAsiaTheme="minorEastAsia"/>
          <w:noProof/>
          <w:sz w:val="20"/>
        </w:rPr>
      </w:pPr>
      <w:r w:rsidRPr="007E0DA8">
        <w:rPr>
          <w:noProof/>
          <w:sz w:val="20"/>
        </w:rPr>
        <w:t>Maheswari, P. U., Rajendiran, V., Palaniandavar, M., Parthasarathi, R. and Subramanian, V. (2006).  Synthesis, characterization and DNA binding properties of rac-[Ru(5,6-dmp)</w:t>
      </w:r>
      <w:r w:rsidRPr="007E0DA8">
        <w:rPr>
          <w:noProof/>
          <w:sz w:val="20"/>
          <w:vertAlign w:val="subscript"/>
        </w:rPr>
        <w:t>2</w:t>
      </w:r>
      <w:r w:rsidRPr="007E0DA8">
        <w:rPr>
          <w:noProof/>
          <w:sz w:val="20"/>
        </w:rPr>
        <w:t>(dppz)]</w:t>
      </w:r>
      <w:r w:rsidRPr="007E0DA8">
        <w:rPr>
          <w:noProof/>
          <w:sz w:val="20"/>
          <w:vertAlign w:val="superscript"/>
        </w:rPr>
        <w:t>2+</w:t>
      </w:r>
      <w:r w:rsidRPr="007E0DA8">
        <w:rPr>
          <w:noProof/>
          <w:sz w:val="20"/>
        </w:rPr>
        <w:t xml:space="preserve"> - enantiopreferential DNA binding and co-ligand promoted exciton coupling. </w:t>
      </w:r>
      <w:r w:rsidRPr="007E0DA8">
        <w:rPr>
          <w:i/>
          <w:iCs/>
          <w:noProof/>
          <w:sz w:val="20"/>
        </w:rPr>
        <w:t>Journal of Inorganic Biochemistry</w:t>
      </w:r>
      <w:r w:rsidRPr="007E0DA8">
        <w:rPr>
          <w:noProof/>
          <w:sz w:val="20"/>
        </w:rPr>
        <w:t>, 100(1): 3 – 17</w:t>
      </w:r>
    </w:p>
    <w:p w:rsidR="002C13BF" w:rsidRPr="007E0DA8" w:rsidRDefault="002C13BF" w:rsidP="002C13BF">
      <w:pPr>
        <w:pStyle w:val="NormalWeb"/>
        <w:numPr>
          <w:ilvl w:val="0"/>
          <w:numId w:val="2"/>
        </w:numPr>
        <w:spacing w:before="0" w:beforeAutospacing="0" w:after="0" w:afterAutospacing="0"/>
        <w:ind w:left="360"/>
        <w:contextualSpacing/>
        <w:jc w:val="both"/>
        <w:rPr>
          <w:rFonts w:eastAsiaTheme="minorEastAsia"/>
          <w:noProof/>
          <w:sz w:val="20"/>
        </w:rPr>
      </w:pPr>
      <w:r w:rsidRPr="007E0DA8">
        <w:rPr>
          <w:noProof/>
          <w:sz w:val="20"/>
        </w:rPr>
        <w:t xml:space="preserve">Zhong, V., Huang, H., He, A. and Zhang, H. (2008). Synthesis and luminescent properties of novel polymeric metal complexes with bis(1,10-phenanthroline) group. </w:t>
      </w:r>
      <w:r w:rsidRPr="007E0DA8">
        <w:rPr>
          <w:i/>
          <w:iCs/>
          <w:noProof/>
          <w:sz w:val="20"/>
        </w:rPr>
        <w:t xml:space="preserve">Dye Pigment, </w:t>
      </w:r>
      <w:r w:rsidRPr="007E0DA8">
        <w:rPr>
          <w:noProof/>
          <w:sz w:val="20"/>
        </w:rPr>
        <w:t>77 (3): 578 – 583.</w:t>
      </w:r>
    </w:p>
    <w:p w:rsidR="002C13BF" w:rsidRPr="007E0DA8" w:rsidRDefault="002C13BF" w:rsidP="002C13BF">
      <w:pPr>
        <w:pStyle w:val="NormalWeb"/>
        <w:numPr>
          <w:ilvl w:val="0"/>
          <w:numId w:val="2"/>
        </w:numPr>
        <w:spacing w:before="0" w:beforeAutospacing="0" w:after="0" w:afterAutospacing="0"/>
        <w:ind w:left="360"/>
        <w:contextualSpacing/>
        <w:jc w:val="both"/>
        <w:rPr>
          <w:rFonts w:eastAsiaTheme="minorEastAsia"/>
          <w:noProof/>
          <w:sz w:val="20"/>
        </w:rPr>
      </w:pPr>
      <w:r w:rsidRPr="007E0DA8">
        <w:rPr>
          <w:noProof/>
          <w:sz w:val="20"/>
        </w:rPr>
        <w:t>Hiort, C., Lincoln, P. and Norden, B. (1993). DNA binding of DELTA- and LAMBDA-[Ru(phen)</w:t>
      </w:r>
      <w:r w:rsidRPr="007E0DA8">
        <w:rPr>
          <w:noProof/>
          <w:sz w:val="20"/>
          <w:vertAlign w:val="subscript"/>
        </w:rPr>
        <w:t>2</w:t>
      </w:r>
      <w:r w:rsidRPr="007E0DA8">
        <w:rPr>
          <w:noProof/>
          <w:sz w:val="20"/>
        </w:rPr>
        <w:t>dppz]</w:t>
      </w:r>
      <w:r w:rsidRPr="007E0DA8">
        <w:rPr>
          <w:noProof/>
          <w:sz w:val="20"/>
          <w:vertAlign w:val="superscript"/>
        </w:rPr>
        <w:t>2+</w:t>
      </w:r>
      <w:r w:rsidRPr="007E0DA8">
        <w:rPr>
          <w:noProof/>
          <w:sz w:val="20"/>
        </w:rPr>
        <w:t xml:space="preserve">.  </w:t>
      </w:r>
      <w:r w:rsidRPr="007E0DA8">
        <w:rPr>
          <w:i/>
          <w:iCs/>
          <w:noProof/>
          <w:sz w:val="20"/>
        </w:rPr>
        <w:t xml:space="preserve">Journal of The American Chemical Society, </w:t>
      </w:r>
      <w:r w:rsidRPr="007E0DA8">
        <w:rPr>
          <w:noProof/>
          <w:sz w:val="20"/>
        </w:rPr>
        <w:t>115 (9): 3448 – 3454.</w:t>
      </w:r>
    </w:p>
    <w:p w:rsidR="002C13BF" w:rsidRPr="007E0DA8" w:rsidRDefault="002C13BF" w:rsidP="002C13BF">
      <w:pPr>
        <w:pStyle w:val="NormalWeb"/>
        <w:numPr>
          <w:ilvl w:val="0"/>
          <w:numId w:val="2"/>
        </w:numPr>
        <w:spacing w:before="0" w:beforeAutospacing="0" w:after="0" w:afterAutospacing="0"/>
        <w:ind w:left="360"/>
        <w:contextualSpacing/>
        <w:jc w:val="both"/>
        <w:rPr>
          <w:rFonts w:eastAsiaTheme="minorEastAsia"/>
          <w:noProof/>
          <w:sz w:val="20"/>
        </w:rPr>
      </w:pPr>
      <w:r w:rsidRPr="007E0DA8">
        <w:rPr>
          <w:noProof/>
          <w:sz w:val="20"/>
        </w:rPr>
        <w:t xml:space="preserve">Liu, J., Zheng W., Shi, S., Tan, C., Chen, J., Zheng, K. and Ji, L. (2008). Synthesis, antitumor activity and structure-activity relationships of a series of Ru(II) complexes. </w:t>
      </w:r>
      <w:r w:rsidRPr="007E0DA8">
        <w:rPr>
          <w:i/>
          <w:iCs/>
          <w:noProof/>
          <w:sz w:val="20"/>
        </w:rPr>
        <w:t>Journal of Inorganic Biochemistry</w:t>
      </w:r>
      <w:r w:rsidRPr="007E0DA8">
        <w:rPr>
          <w:noProof/>
          <w:sz w:val="20"/>
        </w:rPr>
        <w:t>, 102 (2): 193 – 202.</w:t>
      </w:r>
    </w:p>
    <w:p w:rsidR="002C13BF" w:rsidRPr="007E0DA8" w:rsidRDefault="002C13BF" w:rsidP="002C13BF">
      <w:pPr>
        <w:pStyle w:val="NormalWeb"/>
        <w:numPr>
          <w:ilvl w:val="0"/>
          <w:numId w:val="2"/>
        </w:numPr>
        <w:spacing w:before="0" w:beforeAutospacing="0" w:after="0" w:afterAutospacing="0"/>
        <w:ind w:left="360"/>
        <w:contextualSpacing/>
        <w:jc w:val="both"/>
        <w:rPr>
          <w:rFonts w:eastAsiaTheme="minorEastAsia"/>
          <w:noProof/>
          <w:sz w:val="20"/>
        </w:rPr>
      </w:pPr>
      <w:r w:rsidRPr="007E0DA8">
        <w:rPr>
          <w:noProof/>
          <w:sz w:val="20"/>
        </w:rPr>
        <w:t xml:space="preserve">Sullivan, B. P., Meyer, T. J. and Salmon, D. J. (1978). Mixed phosphine 2,2’-bipyridine complexes of ruthenium. </w:t>
      </w:r>
      <w:r w:rsidRPr="007E0DA8">
        <w:rPr>
          <w:i/>
          <w:iCs/>
          <w:noProof/>
          <w:sz w:val="20"/>
        </w:rPr>
        <w:t xml:space="preserve">Inorganic Chemistry, </w:t>
      </w:r>
      <w:r w:rsidRPr="007E0DA8">
        <w:rPr>
          <w:noProof/>
          <w:sz w:val="20"/>
        </w:rPr>
        <w:t>17 (12): 3334 – 3341.</w:t>
      </w:r>
    </w:p>
    <w:p w:rsidR="002C13BF" w:rsidRPr="007E0DA8" w:rsidRDefault="002C13BF" w:rsidP="002C13BF">
      <w:pPr>
        <w:pStyle w:val="NormalWeb"/>
        <w:numPr>
          <w:ilvl w:val="0"/>
          <w:numId w:val="2"/>
        </w:numPr>
        <w:spacing w:before="0" w:beforeAutospacing="0" w:after="0" w:afterAutospacing="0"/>
        <w:ind w:left="360"/>
        <w:contextualSpacing/>
        <w:jc w:val="both"/>
        <w:rPr>
          <w:rFonts w:eastAsiaTheme="minorEastAsia"/>
          <w:noProof/>
          <w:sz w:val="20"/>
        </w:rPr>
      </w:pPr>
      <w:r w:rsidRPr="007E0DA8">
        <w:rPr>
          <w:noProof/>
          <w:sz w:val="20"/>
        </w:rPr>
        <w:t xml:space="preserve">Devi, C. S., Kumar, D. A., Singh, S. S., Gabra, N., Deepika, N., Kumar, Y. P. and Satyanarayana, S. (2013). Synthesis, interaction with DNA, cytotoxicity, cell cycle arrest and apoptotic inducing properties of ruthenium(II) molecular ‘light switch’ complexes. </w:t>
      </w:r>
      <w:r w:rsidRPr="007E0DA8">
        <w:rPr>
          <w:i/>
          <w:iCs/>
          <w:noProof/>
          <w:sz w:val="20"/>
        </w:rPr>
        <w:t xml:space="preserve">European Journal of Medicinal Chemistry </w:t>
      </w:r>
      <w:r w:rsidRPr="007E0DA8">
        <w:rPr>
          <w:noProof/>
          <w:sz w:val="20"/>
        </w:rPr>
        <w:t>64: 410 – 421.</w:t>
      </w:r>
    </w:p>
    <w:p w:rsidR="002C13BF" w:rsidRPr="007E0DA8" w:rsidRDefault="002C13BF" w:rsidP="002C13BF">
      <w:pPr>
        <w:pStyle w:val="NormalWeb"/>
        <w:numPr>
          <w:ilvl w:val="0"/>
          <w:numId w:val="2"/>
        </w:numPr>
        <w:spacing w:before="0" w:beforeAutospacing="0" w:after="0" w:afterAutospacing="0"/>
        <w:ind w:left="360"/>
        <w:contextualSpacing/>
        <w:jc w:val="both"/>
        <w:rPr>
          <w:rFonts w:eastAsiaTheme="minorEastAsia"/>
          <w:noProof/>
          <w:sz w:val="20"/>
        </w:rPr>
      </w:pPr>
      <w:r w:rsidRPr="007E0DA8">
        <w:rPr>
          <w:noProof/>
          <w:sz w:val="20"/>
        </w:rPr>
        <w:t xml:space="preserve">Huang, H-L., Liu, Y-J., Zeng, C-H., Yao, J-H., Liang, Z-H., Li, Z-Z. and Wu, F-H. (2010). Studies of ruthenium(II) polypyridyl complexes on cytotoxicity in vitro, apoptosis, DNA-binding and antioxidant activity. </w:t>
      </w:r>
      <w:r w:rsidRPr="007E0DA8">
        <w:rPr>
          <w:i/>
          <w:iCs/>
          <w:noProof/>
          <w:sz w:val="20"/>
        </w:rPr>
        <w:t xml:space="preserve">Journal of Molecular Structure,  </w:t>
      </w:r>
      <w:r w:rsidRPr="007E0DA8">
        <w:rPr>
          <w:noProof/>
          <w:sz w:val="20"/>
        </w:rPr>
        <w:t>966(1–3): 136 – 143.</w:t>
      </w:r>
    </w:p>
    <w:p w:rsidR="002C13BF" w:rsidRPr="007E0DA8" w:rsidRDefault="002C13BF" w:rsidP="002C13BF">
      <w:pPr>
        <w:pStyle w:val="NormalWeb"/>
        <w:numPr>
          <w:ilvl w:val="0"/>
          <w:numId w:val="2"/>
        </w:numPr>
        <w:spacing w:before="0" w:beforeAutospacing="0" w:after="0" w:afterAutospacing="0"/>
        <w:ind w:left="360"/>
        <w:contextualSpacing/>
        <w:jc w:val="both"/>
        <w:rPr>
          <w:rFonts w:eastAsiaTheme="minorEastAsia"/>
          <w:noProof/>
          <w:sz w:val="20"/>
        </w:rPr>
      </w:pPr>
      <w:r w:rsidRPr="007E0DA8">
        <w:rPr>
          <w:noProof/>
          <w:sz w:val="20"/>
        </w:rPr>
        <w:lastRenderedPageBreak/>
        <w:t xml:space="preserve">Lan Jin, P. Y. (1997). Synthesis and DNA binding studies of Co(III) mixed-ligand complex containing dipyrido. </w:t>
      </w:r>
      <w:r w:rsidRPr="007E0DA8">
        <w:rPr>
          <w:i/>
          <w:iCs/>
          <w:noProof/>
          <w:sz w:val="20"/>
        </w:rPr>
        <w:t>Polyhedron</w:t>
      </w:r>
      <w:r w:rsidRPr="007E0DA8">
        <w:rPr>
          <w:noProof/>
          <w:sz w:val="20"/>
        </w:rPr>
        <w:t>, 16 (19): 3395 – 3398.</w:t>
      </w:r>
    </w:p>
    <w:p w:rsidR="002C13BF" w:rsidRPr="007E0DA8" w:rsidRDefault="002C13BF" w:rsidP="002C13BF">
      <w:pPr>
        <w:pStyle w:val="NormalWeb"/>
        <w:numPr>
          <w:ilvl w:val="0"/>
          <w:numId w:val="2"/>
        </w:numPr>
        <w:spacing w:before="0" w:beforeAutospacing="0" w:after="0" w:afterAutospacing="0"/>
        <w:ind w:left="360"/>
        <w:contextualSpacing/>
        <w:jc w:val="both"/>
        <w:rPr>
          <w:rFonts w:eastAsiaTheme="minorEastAsia"/>
          <w:noProof/>
          <w:sz w:val="20"/>
        </w:rPr>
      </w:pPr>
      <w:r w:rsidRPr="007E0DA8">
        <w:rPr>
          <w:noProof/>
          <w:sz w:val="20"/>
        </w:rPr>
        <w:t xml:space="preserve">Lakowicz, J. (2007). Quenching of fluorescence.  </w:t>
      </w:r>
      <w:r w:rsidRPr="007E0DA8">
        <w:rPr>
          <w:i/>
          <w:iCs/>
          <w:noProof/>
          <w:sz w:val="20"/>
        </w:rPr>
        <w:t>Principles of fluorescence spectroscopy</w:t>
      </w:r>
      <w:r w:rsidRPr="007E0DA8">
        <w:rPr>
          <w:noProof/>
          <w:sz w:val="20"/>
        </w:rPr>
        <w:t>, 277 – 330.</w:t>
      </w:r>
    </w:p>
    <w:p w:rsidR="002C13BF" w:rsidRPr="007E0DA8" w:rsidRDefault="002C13BF" w:rsidP="002C13BF">
      <w:pPr>
        <w:pStyle w:val="NormalWeb"/>
        <w:numPr>
          <w:ilvl w:val="0"/>
          <w:numId w:val="2"/>
        </w:numPr>
        <w:spacing w:before="0" w:beforeAutospacing="0" w:after="0" w:afterAutospacing="0"/>
        <w:ind w:left="360"/>
        <w:contextualSpacing/>
        <w:jc w:val="both"/>
        <w:rPr>
          <w:rFonts w:eastAsiaTheme="minorEastAsia"/>
          <w:noProof/>
          <w:sz w:val="20"/>
        </w:rPr>
      </w:pPr>
      <w:r w:rsidRPr="007E0DA8">
        <w:rPr>
          <w:noProof/>
          <w:sz w:val="20"/>
        </w:rPr>
        <w:t xml:space="preserve">Zeglis, B. M., Pierre, V. C. and Barton, J. K. (2007) Metallo-intercalators and metallo-insertors. </w:t>
      </w:r>
      <w:r w:rsidRPr="007E0DA8">
        <w:rPr>
          <w:i/>
          <w:iCs/>
          <w:noProof/>
          <w:sz w:val="20"/>
        </w:rPr>
        <w:t>Chemical Communicatios (Cambridge)</w:t>
      </w:r>
      <w:r w:rsidRPr="007E0DA8">
        <w:rPr>
          <w:noProof/>
          <w:sz w:val="20"/>
        </w:rPr>
        <w:t>,7345 (44): 4565 – 4579.</w:t>
      </w:r>
    </w:p>
    <w:p w:rsidR="002C13BF" w:rsidRPr="007E0DA8" w:rsidRDefault="002C13BF" w:rsidP="002C13BF">
      <w:pPr>
        <w:pStyle w:val="NormalWeb"/>
        <w:numPr>
          <w:ilvl w:val="0"/>
          <w:numId w:val="2"/>
        </w:numPr>
        <w:spacing w:before="0" w:beforeAutospacing="0" w:after="0" w:afterAutospacing="0"/>
        <w:ind w:left="360"/>
        <w:contextualSpacing/>
        <w:jc w:val="both"/>
        <w:rPr>
          <w:rFonts w:eastAsiaTheme="minorEastAsia"/>
          <w:noProof/>
          <w:sz w:val="20"/>
        </w:rPr>
      </w:pPr>
      <w:r w:rsidRPr="007E0DA8">
        <w:rPr>
          <w:noProof/>
          <w:sz w:val="20"/>
        </w:rPr>
        <w:t xml:space="preserve">Friedman, A. E., Kumar, C. V., Turro, N. J. and Barton, J. K. (1991). Luminescence of ruthenium(II) polypyridyls: Evidence for intercalative binding to Z-DNA. </w:t>
      </w:r>
      <w:r w:rsidRPr="007E0DA8">
        <w:rPr>
          <w:i/>
          <w:iCs/>
          <w:noProof/>
          <w:sz w:val="20"/>
        </w:rPr>
        <w:t>Nucleic Acids Research,</w:t>
      </w:r>
      <w:r w:rsidRPr="007E0DA8">
        <w:rPr>
          <w:noProof/>
          <w:sz w:val="20"/>
        </w:rPr>
        <w:t xml:space="preserve"> 19 (10): 2595 –2602.</w:t>
      </w:r>
    </w:p>
    <w:p w:rsidR="002C13BF" w:rsidRPr="007E0DA8" w:rsidRDefault="002C13BF" w:rsidP="002C13BF">
      <w:pPr>
        <w:pStyle w:val="NormalWeb"/>
        <w:numPr>
          <w:ilvl w:val="0"/>
          <w:numId w:val="2"/>
        </w:numPr>
        <w:spacing w:before="0" w:beforeAutospacing="0" w:after="0" w:afterAutospacing="0"/>
        <w:ind w:left="360"/>
        <w:contextualSpacing/>
        <w:jc w:val="both"/>
        <w:rPr>
          <w:rFonts w:eastAsiaTheme="minorEastAsia"/>
          <w:noProof/>
          <w:sz w:val="20"/>
        </w:rPr>
      </w:pPr>
      <w:r w:rsidRPr="007E0DA8">
        <w:rPr>
          <w:noProof/>
          <w:sz w:val="20"/>
        </w:rPr>
        <w:t xml:space="preserve">Yu, Q., Liu, Y., Wang, C., Sun, D., Yang, X., Liu, Y. and Liu, J. (2012). Chiral ruthenium(II) polypyridyl complexes: Stabilization of G-Quadruplex DNA, inhibition of telomerase activity and cellular uptake. </w:t>
      </w:r>
      <w:r w:rsidRPr="007E0DA8">
        <w:rPr>
          <w:i/>
          <w:iCs/>
          <w:noProof/>
          <w:sz w:val="20"/>
        </w:rPr>
        <w:t>PLoS One</w:t>
      </w:r>
      <w:r w:rsidRPr="007E0DA8">
        <w:rPr>
          <w:noProof/>
          <w:sz w:val="20"/>
        </w:rPr>
        <w:t>, 7 (12): 1 – 13.</w:t>
      </w:r>
    </w:p>
    <w:p w:rsidR="002C13BF" w:rsidRPr="007E0DA8" w:rsidRDefault="002C13BF" w:rsidP="002C13BF">
      <w:pPr>
        <w:pStyle w:val="NormalWeb"/>
        <w:numPr>
          <w:ilvl w:val="0"/>
          <w:numId w:val="2"/>
        </w:numPr>
        <w:spacing w:before="0" w:beforeAutospacing="0" w:after="0" w:afterAutospacing="0"/>
        <w:ind w:left="360"/>
        <w:contextualSpacing/>
        <w:jc w:val="both"/>
        <w:rPr>
          <w:rFonts w:eastAsiaTheme="minorEastAsia"/>
          <w:noProof/>
          <w:sz w:val="20"/>
        </w:rPr>
      </w:pPr>
      <w:r w:rsidRPr="007E0DA8">
        <w:rPr>
          <w:noProof/>
          <w:sz w:val="20"/>
        </w:rPr>
        <w:t>Ahmad, H. (2009). Kinetically locked metallomacrocycles as self-assembled hosts for b</w:t>
      </w:r>
      <w:r>
        <w:rPr>
          <w:noProof/>
          <w:sz w:val="20"/>
        </w:rPr>
        <w:t>iomolecules.</w:t>
      </w:r>
      <w:r w:rsidRPr="007E0DA8">
        <w:rPr>
          <w:noProof/>
          <w:sz w:val="20"/>
        </w:rPr>
        <w:t xml:space="preserve"> Ph.D Thesis.</w:t>
      </w:r>
    </w:p>
    <w:p w:rsidR="002C13BF" w:rsidRPr="007E0DA8" w:rsidRDefault="002C13BF" w:rsidP="002C13BF">
      <w:pPr>
        <w:pStyle w:val="NormalWeb"/>
        <w:numPr>
          <w:ilvl w:val="0"/>
          <w:numId w:val="2"/>
        </w:numPr>
        <w:spacing w:before="0" w:beforeAutospacing="0" w:after="0" w:afterAutospacing="0"/>
        <w:ind w:left="360"/>
        <w:contextualSpacing/>
        <w:jc w:val="both"/>
        <w:rPr>
          <w:rFonts w:eastAsiaTheme="minorEastAsia"/>
          <w:noProof/>
          <w:sz w:val="20"/>
        </w:rPr>
      </w:pPr>
      <w:r w:rsidRPr="007E0DA8">
        <w:rPr>
          <w:noProof/>
          <w:sz w:val="20"/>
        </w:rPr>
        <w:t>Shi, S., Yao, T., Geng, X., Jiang, L. and Liu, J. (2009). Synthesis, characterization, and DNA binding of chiral complexes D - and L - [ Ru(bpy)</w:t>
      </w:r>
      <w:r w:rsidRPr="007E0DA8">
        <w:rPr>
          <w:noProof/>
          <w:sz w:val="20"/>
          <w:vertAlign w:val="subscript"/>
        </w:rPr>
        <w:t>2</w:t>
      </w:r>
      <w:r w:rsidRPr="007E0DA8">
        <w:rPr>
          <w:noProof/>
          <w:sz w:val="20"/>
        </w:rPr>
        <w:t>(pyip)]</w:t>
      </w:r>
      <w:r w:rsidRPr="007E0DA8">
        <w:rPr>
          <w:noProof/>
          <w:sz w:val="20"/>
          <w:vertAlign w:val="superscript"/>
        </w:rPr>
        <w:t>2+</w:t>
      </w:r>
      <w:r w:rsidRPr="007E0DA8">
        <w:rPr>
          <w:noProof/>
          <w:sz w:val="20"/>
        </w:rPr>
        <w:t xml:space="preserve">. </w:t>
      </w:r>
      <w:r w:rsidRPr="007E0DA8">
        <w:rPr>
          <w:i/>
          <w:noProof/>
          <w:sz w:val="20"/>
        </w:rPr>
        <w:t>Chirality</w:t>
      </w:r>
      <w:r w:rsidRPr="007E0DA8">
        <w:rPr>
          <w:noProof/>
          <w:sz w:val="20"/>
        </w:rPr>
        <w:t>, 283: 276 – 283.</w:t>
      </w:r>
    </w:p>
    <w:p w:rsidR="002C13BF" w:rsidRPr="007E0DA8" w:rsidRDefault="002C13BF" w:rsidP="002C13BF">
      <w:pPr>
        <w:pStyle w:val="NormalWeb"/>
        <w:numPr>
          <w:ilvl w:val="0"/>
          <w:numId w:val="2"/>
        </w:numPr>
        <w:spacing w:before="0" w:beforeAutospacing="0" w:after="0" w:afterAutospacing="0"/>
        <w:ind w:left="360"/>
        <w:contextualSpacing/>
        <w:jc w:val="both"/>
        <w:rPr>
          <w:rFonts w:eastAsiaTheme="minorEastAsia"/>
          <w:noProof/>
          <w:sz w:val="20"/>
        </w:rPr>
      </w:pPr>
      <w:r w:rsidRPr="007E0DA8">
        <w:rPr>
          <w:noProof/>
          <w:sz w:val="20"/>
        </w:rPr>
        <w:t>Liu, J., Mei, W. J., Lin, L. J., Zheng, K. C., Chao, H., Yun, F. C. and Ji, L. N. (2004). Electronic effects on the interactions of complexes [Ru(phen)</w:t>
      </w:r>
      <w:r w:rsidRPr="007E0DA8">
        <w:rPr>
          <w:noProof/>
          <w:sz w:val="20"/>
          <w:vertAlign w:val="subscript"/>
        </w:rPr>
        <w:t>2</w:t>
      </w:r>
      <w:r w:rsidRPr="007E0DA8">
        <w:rPr>
          <w:noProof/>
          <w:sz w:val="20"/>
        </w:rPr>
        <w:t>(p-L)]</w:t>
      </w:r>
      <w:r w:rsidRPr="007E0DA8">
        <w:rPr>
          <w:noProof/>
          <w:sz w:val="20"/>
          <w:vertAlign w:val="superscript"/>
        </w:rPr>
        <w:t>2+</w:t>
      </w:r>
      <w:r w:rsidRPr="007E0DA8">
        <w:rPr>
          <w:noProof/>
          <w:sz w:val="20"/>
        </w:rPr>
        <w:t xml:space="preserve"> (L=MOPIP, HPIP, and NPIP) with DNA. </w:t>
      </w:r>
      <w:r w:rsidRPr="007E0DA8">
        <w:rPr>
          <w:i/>
          <w:iCs/>
          <w:noProof/>
          <w:sz w:val="20"/>
        </w:rPr>
        <w:t>Inorganica Chimica Acta</w:t>
      </w:r>
      <w:r w:rsidRPr="007E0DA8">
        <w:rPr>
          <w:noProof/>
          <w:sz w:val="20"/>
        </w:rPr>
        <w:t>, 357(1): 285 – 293.</w:t>
      </w:r>
    </w:p>
    <w:p w:rsidR="002C13BF" w:rsidRPr="007E0DA8" w:rsidRDefault="002C13BF" w:rsidP="002C13BF">
      <w:pPr>
        <w:pStyle w:val="NormalWeb"/>
        <w:numPr>
          <w:ilvl w:val="0"/>
          <w:numId w:val="2"/>
        </w:numPr>
        <w:spacing w:before="0" w:beforeAutospacing="0" w:after="0" w:afterAutospacing="0"/>
        <w:ind w:left="360"/>
        <w:contextualSpacing/>
        <w:jc w:val="both"/>
        <w:rPr>
          <w:rFonts w:eastAsiaTheme="minorEastAsia"/>
          <w:noProof/>
          <w:sz w:val="20"/>
        </w:rPr>
      </w:pPr>
      <w:r w:rsidRPr="007E0DA8">
        <w:rPr>
          <w:noProof/>
          <w:sz w:val="20"/>
        </w:rPr>
        <w:t xml:space="preserve">Srishailam, A., Kumar, Y. P., Venkat Reddy, P., Nambigari, N., Vuruputuri, U., Singh, S. S. and Satyanarayana, S. (2014). Cellular uptake, cytotoxicity, apoptosis, DNA binding, photocleavage and molecular docking studies of ruthenium(II) polypyridyl complexes.  </w:t>
      </w:r>
      <w:r w:rsidRPr="007E0DA8">
        <w:rPr>
          <w:i/>
          <w:iCs/>
          <w:noProof/>
          <w:sz w:val="20"/>
        </w:rPr>
        <w:t>Journal of Photochemistry and  Photobiology B: Biology</w:t>
      </w:r>
      <w:r w:rsidRPr="007E0DA8">
        <w:rPr>
          <w:noProof/>
          <w:sz w:val="20"/>
        </w:rPr>
        <w:t>, 132: 111 – 123.</w:t>
      </w:r>
    </w:p>
    <w:p w:rsidR="002C13BF" w:rsidRPr="007E0DA8" w:rsidRDefault="002C13BF" w:rsidP="002C13BF">
      <w:pPr>
        <w:pStyle w:val="NormalWeb"/>
        <w:numPr>
          <w:ilvl w:val="0"/>
          <w:numId w:val="2"/>
        </w:numPr>
        <w:spacing w:before="0" w:beforeAutospacing="0" w:after="0" w:afterAutospacing="0"/>
        <w:ind w:left="360"/>
        <w:contextualSpacing/>
        <w:jc w:val="both"/>
        <w:rPr>
          <w:rFonts w:eastAsiaTheme="minorEastAsia"/>
          <w:noProof/>
          <w:sz w:val="20"/>
        </w:rPr>
      </w:pPr>
      <w:r w:rsidRPr="007E0DA8">
        <w:rPr>
          <w:noProof/>
          <w:sz w:val="20"/>
        </w:rPr>
        <w:t xml:space="preserve">Sun, J., An, Y.,  Zhang, L., Chen, H., Han, Y., Wang, Y., Mao, Z.  and Ji, L. (2011). Studies on synthesis, characterization, and G-quadruplex binding of Ru(II) complexes containing two dppz ligands. </w:t>
      </w:r>
      <w:r w:rsidRPr="007E0DA8">
        <w:rPr>
          <w:i/>
          <w:iCs/>
          <w:noProof/>
          <w:sz w:val="20"/>
        </w:rPr>
        <w:t>Journal of Inorganic Biochemistry</w:t>
      </w:r>
      <w:r w:rsidRPr="007E0DA8">
        <w:rPr>
          <w:noProof/>
          <w:sz w:val="20"/>
        </w:rPr>
        <w:t>, 105 (2): 149 – 154.</w:t>
      </w:r>
    </w:p>
    <w:p w:rsidR="002C13BF" w:rsidRPr="007E0DA8" w:rsidRDefault="002C13BF" w:rsidP="002C13BF">
      <w:pPr>
        <w:pStyle w:val="NormalWeb"/>
        <w:numPr>
          <w:ilvl w:val="0"/>
          <w:numId w:val="2"/>
        </w:numPr>
        <w:spacing w:before="0" w:beforeAutospacing="0" w:after="0" w:afterAutospacing="0"/>
        <w:ind w:left="360"/>
        <w:contextualSpacing/>
        <w:jc w:val="both"/>
        <w:rPr>
          <w:rFonts w:eastAsiaTheme="minorEastAsia"/>
          <w:noProof/>
          <w:sz w:val="20"/>
        </w:rPr>
      </w:pPr>
      <w:r w:rsidRPr="007E0DA8">
        <w:rPr>
          <w:noProof/>
          <w:sz w:val="20"/>
        </w:rPr>
        <w:t xml:space="preserve">Xu, L., Zhong, N.-J., Xie, Y.-Y., Huang, H.-L., Jiang, G.-B. and Liu, Y.-J. (2014). Synthesis, characterization, in vitro cytotoxicity, and apoptosis-inducing properties of ruthenium(II) complexes. </w:t>
      </w:r>
      <w:r w:rsidRPr="007E0DA8">
        <w:rPr>
          <w:i/>
          <w:iCs/>
          <w:noProof/>
          <w:sz w:val="20"/>
        </w:rPr>
        <w:t>PLoS One</w:t>
      </w:r>
      <w:r w:rsidRPr="007E0DA8">
        <w:rPr>
          <w:noProof/>
          <w:sz w:val="20"/>
        </w:rPr>
        <w:t xml:space="preserve">, 9 (5): </w:t>
      </w:r>
      <w:r>
        <w:rPr>
          <w:noProof/>
          <w:sz w:val="20"/>
        </w:rPr>
        <w:t>e</w:t>
      </w:r>
      <w:r w:rsidRPr="007E0DA8">
        <w:rPr>
          <w:noProof/>
          <w:sz w:val="20"/>
        </w:rPr>
        <w:t>96082.</w:t>
      </w:r>
    </w:p>
    <w:p w:rsidR="002C13BF" w:rsidRPr="007E0DA8" w:rsidRDefault="002C13BF" w:rsidP="002C13BF">
      <w:pPr>
        <w:pStyle w:val="NormalWeb"/>
        <w:numPr>
          <w:ilvl w:val="0"/>
          <w:numId w:val="2"/>
        </w:numPr>
        <w:spacing w:before="0" w:beforeAutospacing="0" w:after="0" w:afterAutospacing="0"/>
        <w:ind w:left="360"/>
        <w:contextualSpacing/>
        <w:jc w:val="both"/>
        <w:rPr>
          <w:rFonts w:eastAsiaTheme="minorEastAsia"/>
          <w:noProof/>
          <w:sz w:val="20"/>
        </w:rPr>
      </w:pPr>
      <w:r w:rsidRPr="007E0DA8">
        <w:rPr>
          <w:noProof/>
          <w:sz w:val="20"/>
        </w:rPr>
        <w:t xml:space="preserve">Rehman, S. U., Yaseen, Z., Husain, M. A., Sarwar, T., Ishqi, H. M. and Tabish, M. (2014). Interaction of 6 mercaptopurine with calf thymus DNA - Deciphering the binding mode and photoinduced DNA damage. </w:t>
      </w:r>
      <w:r w:rsidRPr="007E0DA8">
        <w:rPr>
          <w:i/>
          <w:iCs/>
          <w:noProof/>
          <w:sz w:val="20"/>
        </w:rPr>
        <w:t>PLoS One,</w:t>
      </w:r>
      <w:r w:rsidRPr="007E0DA8">
        <w:rPr>
          <w:noProof/>
          <w:sz w:val="20"/>
        </w:rPr>
        <w:t xml:space="preserve"> 9(4): 1–11. </w:t>
      </w:r>
    </w:p>
    <w:p w:rsidR="002C13BF" w:rsidRPr="007E0DA8" w:rsidRDefault="002C13BF" w:rsidP="002C13BF">
      <w:pPr>
        <w:pStyle w:val="NormalWeb"/>
        <w:numPr>
          <w:ilvl w:val="0"/>
          <w:numId w:val="2"/>
        </w:numPr>
        <w:spacing w:before="0" w:beforeAutospacing="0" w:after="0" w:afterAutospacing="0"/>
        <w:ind w:left="360"/>
        <w:contextualSpacing/>
        <w:jc w:val="both"/>
        <w:rPr>
          <w:rFonts w:eastAsiaTheme="minorEastAsia"/>
          <w:noProof/>
          <w:sz w:val="20"/>
        </w:rPr>
      </w:pPr>
      <w:r w:rsidRPr="007E0DA8">
        <w:rPr>
          <w:noProof/>
          <w:sz w:val="20"/>
        </w:rPr>
        <w:t>Shi, S., Liu, J., Li, J., Zheng, K-C., Huang, X-M., Tan, C-P., Chen, L-M. and Ji, L-N. (2006). Synthesis, characterization and DNA binding of novel chiral complexes delta- and lambda-[Ru(bpy)</w:t>
      </w:r>
      <w:r w:rsidRPr="007E0DA8">
        <w:rPr>
          <w:noProof/>
          <w:sz w:val="20"/>
          <w:vertAlign w:val="subscript"/>
        </w:rPr>
        <w:t>2</w:t>
      </w:r>
      <w:r w:rsidRPr="007E0DA8">
        <w:rPr>
          <w:noProof/>
          <w:sz w:val="20"/>
        </w:rPr>
        <w:t>L]</w:t>
      </w:r>
      <w:r w:rsidRPr="007E0DA8">
        <w:rPr>
          <w:noProof/>
          <w:sz w:val="20"/>
          <w:vertAlign w:val="superscript"/>
        </w:rPr>
        <w:t>2+</w:t>
      </w:r>
      <w:r w:rsidRPr="007E0DA8">
        <w:rPr>
          <w:noProof/>
          <w:sz w:val="20"/>
        </w:rPr>
        <w:t xml:space="preserve"> (L = o-mopip and p-mopip). </w:t>
      </w:r>
      <w:r w:rsidRPr="007E0DA8">
        <w:rPr>
          <w:i/>
          <w:iCs/>
          <w:noProof/>
          <w:sz w:val="20"/>
        </w:rPr>
        <w:t>Journal of Inorganic Biochemistry,</w:t>
      </w:r>
      <w:r w:rsidRPr="007E0DA8">
        <w:rPr>
          <w:noProof/>
          <w:sz w:val="20"/>
        </w:rPr>
        <w:t xml:space="preserve"> 100(3): 385 – 395.</w:t>
      </w:r>
    </w:p>
    <w:p w:rsidR="00A74A7E" w:rsidRPr="002C13BF" w:rsidRDefault="002C13BF" w:rsidP="002C13BF">
      <w:pPr>
        <w:spacing w:after="0" w:line="240" w:lineRule="auto"/>
        <w:ind w:left="360" w:hanging="360"/>
        <w:contextualSpacing/>
        <w:jc w:val="both"/>
        <w:rPr>
          <w:rFonts w:ascii="Times New Roman" w:hAnsi="Times New Roman"/>
          <w:b/>
          <w:sz w:val="20"/>
          <w:szCs w:val="20"/>
        </w:rPr>
      </w:pPr>
      <w:r w:rsidRPr="007E0DA8">
        <w:rPr>
          <w:rFonts w:ascii="Times New Roman" w:hAnsi="Times New Roman"/>
          <w:b/>
          <w:sz w:val="20"/>
          <w:szCs w:val="20"/>
        </w:rPr>
        <w:fldChar w:fldCharType="end"/>
      </w:r>
    </w:p>
    <w:sectPr w:rsidR="00A74A7E" w:rsidRPr="002C13BF" w:rsidSect="006810F0">
      <w:headerReference w:type="even" r:id="rId19"/>
      <w:headerReference w:type="default" r:id="rId20"/>
      <w:footerReference w:type="even" r:id="rId21"/>
      <w:footerReference w:type="default" r:id="rId22"/>
      <w:pgSz w:w="12240" w:h="15840" w:code="1"/>
      <w:pgMar w:top="1800" w:right="1469" w:bottom="1699" w:left="1440" w:header="706" w:footer="706" w:gutter="0"/>
      <w:pgNumType w:start="76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dvOT8608a8d1+22">
    <w:altName w:val="MS Mincho"/>
    <w:panose1 w:val="00000000000000000000"/>
    <w:charset w:val="80"/>
    <w:family w:val="auto"/>
    <w:notTrueType/>
    <w:pitch w:val="default"/>
    <w:sig w:usb0="00000001" w:usb1="08070000" w:usb2="00000010" w:usb3="00000000" w:csb0="00020000"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F776F4">
          <w:rPr>
            <w:rFonts w:ascii="Times New Roman" w:hAnsi="Times New Roman"/>
            <w:noProof/>
          </w:rPr>
          <w:t>768</w:t>
        </w:r>
        <w:r w:rsidRPr="00C0756D">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F776F4">
          <w:rPr>
            <w:rFonts w:ascii="Times New Roman" w:hAnsi="Times New Roman"/>
            <w:noProof/>
          </w:rPr>
          <w:t>769</w:t>
        </w:r>
        <w:r w:rsidRPr="00C0756D">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373A9B">
      <w:rPr>
        <w:rFonts w:ascii="Times New Roman" w:hAnsi="Times New Roman"/>
        <w:i/>
        <w:lang w:val="en-US"/>
      </w:rPr>
      <w:t>20</w:t>
    </w:r>
    <w:r w:rsidR="00CF05FF">
      <w:rPr>
        <w:rFonts w:ascii="Times New Roman" w:hAnsi="Times New Roman"/>
        <w:i/>
      </w:rPr>
      <w:t xml:space="preserve"> </w:t>
    </w:r>
    <w:r w:rsidR="00D63C28">
      <w:rPr>
        <w:rFonts w:ascii="Times New Roman" w:hAnsi="Times New Roman"/>
        <w:i/>
        <w:lang w:val="en-US"/>
      </w:rPr>
      <w:t>No 4</w:t>
    </w:r>
    <w:r w:rsidR="00B25B65">
      <w:rPr>
        <w:rFonts w:ascii="Times New Roman" w:hAnsi="Times New Roman"/>
        <w:i/>
      </w:rPr>
      <w:t xml:space="preserve"> (201</w:t>
    </w:r>
    <w:r w:rsidR="00373A9B">
      <w:rPr>
        <w:rFonts w:ascii="Times New Roman" w:hAnsi="Times New Roman"/>
        <w:i/>
        <w:lang w:val="en-US"/>
      </w:rPr>
      <w:t>6</w:t>
    </w:r>
    <w:r w:rsidRPr="00D75B35">
      <w:rPr>
        <w:rFonts w:ascii="Times New Roman" w:hAnsi="Times New Roman"/>
        <w:i/>
      </w:rPr>
      <w:t xml:space="preserve">): </w:t>
    </w:r>
    <w:r w:rsidR="006810F0">
      <w:rPr>
        <w:rFonts w:ascii="Times New Roman" w:hAnsi="Times New Roman"/>
        <w:i/>
        <w:lang w:val="en-US"/>
      </w:rPr>
      <w:t>760</w:t>
    </w:r>
    <w:r w:rsidR="004B43FF">
      <w:rPr>
        <w:rFonts w:ascii="Times New Roman" w:hAnsi="Times New Roman"/>
        <w:i/>
        <w:lang w:val="en-US"/>
      </w:rPr>
      <w:t xml:space="preserve"> </w:t>
    </w:r>
    <w:r w:rsidR="00726062">
      <w:rPr>
        <w:rFonts w:ascii="Times New Roman" w:hAnsi="Times New Roman"/>
        <w:i/>
        <w:lang w:val="en-US"/>
      </w:rPr>
      <w:t>-</w:t>
    </w:r>
    <w:r w:rsidR="006810F0">
      <w:rPr>
        <w:rFonts w:ascii="Times New Roman" w:hAnsi="Times New Roman"/>
        <w:i/>
        <w:lang w:val="en-US"/>
      </w:rPr>
      <w:t xml:space="preserve"> 769</w:t>
    </w:r>
  </w:p>
  <w:p w:rsidR="006A3A0F" w:rsidRPr="004B43FF" w:rsidRDefault="006A3A0F" w:rsidP="006A3A0F">
    <w:pPr>
      <w:pStyle w:val="Header"/>
      <w:jc w:val="right"/>
      <w:rPr>
        <w:rFonts w:ascii="Times New Roman" w:hAnsi="Times New Roman"/>
        <w:i/>
        <w:lang w:val="en-US"/>
      </w:rPr>
    </w:pPr>
    <w:r>
      <w:rPr>
        <w:rFonts w:ascii="Times New Roman" w:hAnsi="Times New Roman"/>
        <w:i/>
        <w:lang w:val="en-US"/>
      </w:rPr>
      <w:t>DOI: http</w:t>
    </w:r>
    <w:r w:rsidR="00006EBC">
      <w:rPr>
        <w:rFonts w:ascii="Times New Roman" w:hAnsi="Times New Roman"/>
        <w:i/>
        <w:lang w:val="en-US"/>
      </w:rPr>
      <w:t>://dx</w:t>
    </w:r>
    <w:r w:rsidR="00D63C28">
      <w:rPr>
        <w:rFonts w:ascii="Times New Roman" w:hAnsi="Times New Roman"/>
        <w:i/>
        <w:lang w:val="en-US"/>
      </w:rPr>
      <w:t>.doi.org/10.17576/mjas-2016-2004</w:t>
    </w:r>
    <w:r w:rsidR="006810F0">
      <w:rPr>
        <w:rFonts w:ascii="Times New Roman" w:hAnsi="Times New Roman"/>
        <w:i/>
        <w:lang w:val="en-US"/>
      </w:rPr>
      <w:t>-08</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083B" w:rsidRPr="0078083B" w:rsidRDefault="0078083B" w:rsidP="0078083B">
    <w:pPr>
      <w:spacing w:after="0" w:line="240" w:lineRule="auto"/>
      <w:ind w:left="1530" w:hanging="1530"/>
      <w:rPr>
        <w:rFonts w:ascii="Times New Roman" w:hAnsi="Times New Roman"/>
        <w:bCs/>
        <w:sz w:val="20"/>
        <w:szCs w:val="20"/>
      </w:rPr>
    </w:pPr>
    <w:r>
      <w:rPr>
        <w:rFonts w:ascii="Times New Roman" w:hAnsi="Times New Roman"/>
        <w:sz w:val="20"/>
        <w:szCs w:val="20"/>
      </w:rPr>
      <w:t>Siti Norain et al</w:t>
    </w:r>
    <w:r w:rsidR="008E6968" w:rsidRPr="0078083B">
      <w:rPr>
        <w:rFonts w:ascii="Times New Roman" w:hAnsi="Times New Roman"/>
        <w:sz w:val="20"/>
        <w:szCs w:val="20"/>
      </w:rPr>
      <w:t xml:space="preserve">:  </w:t>
    </w:r>
    <w:r>
      <w:rPr>
        <w:rFonts w:ascii="Times New Roman" w:hAnsi="Times New Roman"/>
        <w:sz w:val="20"/>
        <w:szCs w:val="20"/>
      </w:rPr>
      <w:t xml:space="preserve"> </w:t>
    </w:r>
    <w:r>
      <w:rPr>
        <w:rFonts w:ascii="Times New Roman" w:hAnsi="Times New Roman"/>
        <w:sz w:val="20"/>
        <w:szCs w:val="20"/>
      </w:rPr>
      <w:tab/>
    </w:r>
    <w:r w:rsidRPr="0078083B">
      <w:rPr>
        <w:rFonts w:ascii="Times New Roman" w:hAnsi="Times New Roman"/>
        <w:bCs/>
        <w:sz w:val="20"/>
        <w:szCs w:val="20"/>
      </w:rPr>
      <w:t>SYNTHESIS, CHARACTERIZATION AND DNA BINDING ACTIVITY OF A POTENTIAL DNA INTERCALATOR</w:t>
    </w:r>
  </w:p>
  <w:p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7D5527"/>
    <w:multiLevelType w:val="hybridMultilevel"/>
    <w:tmpl w:val="18E0D2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358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57374"/>
    <w:rsid w:val="00084936"/>
    <w:rsid w:val="000C49FF"/>
    <w:rsid w:val="000E5AF1"/>
    <w:rsid w:val="000F77DA"/>
    <w:rsid w:val="001068E8"/>
    <w:rsid w:val="00117BCD"/>
    <w:rsid w:val="001D035A"/>
    <w:rsid w:val="001D3855"/>
    <w:rsid w:val="001D6F2C"/>
    <w:rsid w:val="00221D39"/>
    <w:rsid w:val="002B188F"/>
    <w:rsid w:val="002B3BD8"/>
    <w:rsid w:val="002C13BF"/>
    <w:rsid w:val="002F3F91"/>
    <w:rsid w:val="00304767"/>
    <w:rsid w:val="00304B34"/>
    <w:rsid w:val="00361BAF"/>
    <w:rsid w:val="00367D1F"/>
    <w:rsid w:val="00373A9B"/>
    <w:rsid w:val="00383F26"/>
    <w:rsid w:val="003D585B"/>
    <w:rsid w:val="003E7DA6"/>
    <w:rsid w:val="003F12FF"/>
    <w:rsid w:val="004760D4"/>
    <w:rsid w:val="00482808"/>
    <w:rsid w:val="00494C46"/>
    <w:rsid w:val="004B43FF"/>
    <w:rsid w:val="004B6665"/>
    <w:rsid w:val="00502641"/>
    <w:rsid w:val="005C6768"/>
    <w:rsid w:val="005E04B8"/>
    <w:rsid w:val="00634C25"/>
    <w:rsid w:val="006416AB"/>
    <w:rsid w:val="006768E9"/>
    <w:rsid w:val="006810F0"/>
    <w:rsid w:val="00687982"/>
    <w:rsid w:val="006921C2"/>
    <w:rsid w:val="00695D0E"/>
    <w:rsid w:val="006A3A0F"/>
    <w:rsid w:val="006B3EC8"/>
    <w:rsid w:val="006D695E"/>
    <w:rsid w:val="00725A6A"/>
    <w:rsid w:val="00726062"/>
    <w:rsid w:val="00730CB3"/>
    <w:rsid w:val="0078083B"/>
    <w:rsid w:val="007943F3"/>
    <w:rsid w:val="007976B1"/>
    <w:rsid w:val="007A738C"/>
    <w:rsid w:val="007B1349"/>
    <w:rsid w:val="007E25BD"/>
    <w:rsid w:val="00802C35"/>
    <w:rsid w:val="0082181A"/>
    <w:rsid w:val="008B470E"/>
    <w:rsid w:val="008C14D6"/>
    <w:rsid w:val="008E1211"/>
    <w:rsid w:val="008E5BBF"/>
    <w:rsid w:val="008E6968"/>
    <w:rsid w:val="00966367"/>
    <w:rsid w:val="00A14DB9"/>
    <w:rsid w:val="00A4762A"/>
    <w:rsid w:val="00A74A7E"/>
    <w:rsid w:val="00AD1B8A"/>
    <w:rsid w:val="00AE713F"/>
    <w:rsid w:val="00B1121C"/>
    <w:rsid w:val="00B13C14"/>
    <w:rsid w:val="00B25B65"/>
    <w:rsid w:val="00B2770A"/>
    <w:rsid w:val="00B314AD"/>
    <w:rsid w:val="00B75BF6"/>
    <w:rsid w:val="00BA1F7B"/>
    <w:rsid w:val="00BB58AF"/>
    <w:rsid w:val="00BE7C30"/>
    <w:rsid w:val="00C055BF"/>
    <w:rsid w:val="00C0756D"/>
    <w:rsid w:val="00C2226A"/>
    <w:rsid w:val="00C94D92"/>
    <w:rsid w:val="00C97340"/>
    <w:rsid w:val="00CA513F"/>
    <w:rsid w:val="00CF05FF"/>
    <w:rsid w:val="00D340BB"/>
    <w:rsid w:val="00D505D5"/>
    <w:rsid w:val="00D63C28"/>
    <w:rsid w:val="00D75B35"/>
    <w:rsid w:val="00D76E09"/>
    <w:rsid w:val="00D9736F"/>
    <w:rsid w:val="00D9792A"/>
    <w:rsid w:val="00DD377F"/>
    <w:rsid w:val="00DD7CAB"/>
    <w:rsid w:val="00E25547"/>
    <w:rsid w:val="00E2773B"/>
    <w:rsid w:val="00E3287E"/>
    <w:rsid w:val="00E66197"/>
    <w:rsid w:val="00F31093"/>
    <w:rsid w:val="00F412AF"/>
    <w:rsid w:val="00F41F67"/>
    <w:rsid w:val="00F43667"/>
    <w:rsid w:val="00F447A7"/>
    <w:rsid w:val="00F776F4"/>
    <w:rsid w:val="00FB38FC"/>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58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styleId="LightShading">
    <w:name w:val="Light Shading"/>
    <w:basedOn w:val="TableNormal"/>
    <w:uiPriority w:val="60"/>
    <w:rsid w:val="0078083B"/>
    <w:rPr>
      <w:rFonts w:asciiTheme="minorHAnsi" w:eastAsiaTheme="minorEastAsia" w:hAnsiTheme="minorHAnsi" w:cstheme="minorBidi"/>
      <w:color w:val="000000" w:themeColor="text1" w:themeShade="BF"/>
      <w:sz w:val="22"/>
      <w:szCs w:val="22"/>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2C13BF"/>
    <w:pPr>
      <w:spacing w:before="100" w:beforeAutospacing="1" w:after="100" w:afterAutospacing="1" w:line="240" w:lineRule="auto"/>
    </w:pPr>
    <w:rPr>
      <w:rFonts w:ascii="Times New Roman" w:hAnsi="Times New Roman"/>
      <w:sz w:val="24"/>
      <w:szCs w:val="24"/>
      <w:lang w:val="ms-MY" w:eastAsia="ms-MY"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styleId="LightShading">
    <w:name w:val="Light Shading"/>
    <w:basedOn w:val="TableNormal"/>
    <w:uiPriority w:val="60"/>
    <w:rsid w:val="0078083B"/>
    <w:rPr>
      <w:rFonts w:asciiTheme="minorHAnsi" w:eastAsiaTheme="minorEastAsia" w:hAnsiTheme="minorHAnsi" w:cstheme="minorBidi"/>
      <w:color w:val="000000" w:themeColor="text1" w:themeShade="BF"/>
      <w:sz w:val="22"/>
      <w:szCs w:val="22"/>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2C13BF"/>
    <w:pPr>
      <w:spacing w:before="100" w:beforeAutospacing="1" w:after="100" w:afterAutospacing="1" w:line="240" w:lineRule="auto"/>
    </w:pPr>
    <w:rPr>
      <w:rFonts w:ascii="Times New Roman" w:hAnsi="Times New Roman"/>
      <w:sz w:val="24"/>
      <w:szCs w:val="24"/>
      <w:lang w:val="ms-MY" w:eastAsia="ms-MY"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chart" Target="charts/chart5.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chart" Target="charts/chart2.xml"/><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chart" Target="charts/chart1.xml"/><Relationship Id="rId22" Type="http://schemas.openxmlformats.org/officeDocument/2006/relationships/footer" Target="footer2.xml"/></Relationships>
</file>

<file path=word/charts/_rels/chart1.xml.rels><?xml version="1.0" encoding="UTF-8" standalone="yes"?>
<Relationships xmlns="http://schemas.openxmlformats.org/package/2006/relationships"><Relationship Id="rId2" Type="http://schemas.openxmlformats.org/officeDocument/2006/relationships/oleObject" Target="file:///D:\MASTER\recovery\DATA%20MASTER\Flourescence\Ain%20DP%20in%20water%20n%20acetonitrle.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User\Desktop\Copy%20of%20aborption%20titration_example_ru(tpy)(py)(dppz).xls"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User\Desktop\Copy%20of%20aborption%20titration_example_ru(tpy)(py)(dppz).xls"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Users\User\Desktop\Copy%20of%20aborption%20titration_example_ru(tpy)(py)(dppz).xls"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MASTER\recovery\DATA%20MASTER\Viscosity\RuMOPIP.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815048118985127"/>
          <c:y val="6.7124348696817049E-2"/>
          <c:w val="0.80030708661417327"/>
          <c:h val="0.69853047166747073"/>
        </c:manualLayout>
      </c:layout>
      <c:scatterChart>
        <c:scatterStyle val="smoothMarker"/>
        <c:varyColors val="0"/>
        <c:ser>
          <c:idx val="0"/>
          <c:order val="0"/>
          <c:tx>
            <c:strRef>
              <c:f>Sheet2!$B$1</c:f>
              <c:strCache>
                <c:ptCount val="1"/>
                <c:pt idx="0">
                  <c:v>Acetonitrile</c:v>
                </c:pt>
              </c:strCache>
            </c:strRef>
          </c:tx>
          <c:spPr>
            <a:ln w="19050" cap="rnd">
              <a:solidFill>
                <a:schemeClr val="accent1"/>
              </a:solidFill>
              <a:round/>
            </a:ln>
            <a:effectLst/>
          </c:spPr>
          <c:marker>
            <c:symbol val="none"/>
          </c:marker>
          <c:xVal>
            <c:numRef>
              <c:f>Sheet2!$A$2:$A$352</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Sheet2!$B$2:$B$352</c:f>
              <c:numCache>
                <c:formatCode>General</c:formatCode>
                <c:ptCount val="351"/>
                <c:pt idx="0">
                  <c:v>-0.22500000000000001</c:v>
                </c:pt>
                <c:pt idx="1">
                  <c:v>-0.21199999999999999</c:v>
                </c:pt>
                <c:pt idx="2">
                  <c:v>0.08</c:v>
                </c:pt>
                <c:pt idx="3">
                  <c:v>-2.3E-2</c:v>
                </c:pt>
                <c:pt idx="4">
                  <c:v>7.1999999999999995E-2</c:v>
                </c:pt>
                <c:pt idx="5">
                  <c:v>0.13100000000000001</c:v>
                </c:pt>
                <c:pt idx="6">
                  <c:v>-0.161</c:v>
                </c:pt>
                <c:pt idx="7">
                  <c:v>0.219</c:v>
                </c:pt>
                <c:pt idx="8">
                  <c:v>0.23599999999999999</c:v>
                </c:pt>
                <c:pt idx="9">
                  <c:v>3.6999999999999998E-2</c:v>
                </c:pt>
                <c:pt idx="10">
                  <c:v>0.26700000000000002</c:v>
                </c:pt>
                <c:pt idx="11">
                  <c:v>-0.16300000000000001</c:v>
                </c:pt>
                <c:pt idx="12">
                  <c:v>0.17299999999999999</c:v>
                </c:pt>
                <c:pt idx="13">
                  <c:v>0.193</c:v>
                </c:pt>
                <c:pt idx="14">
                  <c:v>0.32400000000000001</c:v>
                </c:pt>
                <c:pt idx="15">
                  <c:v>-4.8000000000000001E-2</c:v>
                </c:pt>
                <c:pt idx="16">
                  <c:v>0.28100000000000003</c:v>
                </c:pt>
                <c:pt idx="17">
                  <c:v>0.188</c:v>
                </c:pt>
                <c:pt idx="18">
                  <c:v>0.109</c:v>
                </c:pt>
                <c:pt idx="19">
                  <c:v>7.6999999999999999E-2</c:v>
                </c:pt>
                <c:pt idx="20">
                  <c:v>0.439</c:v>
                </c:pt>
                <c:pt idx="21">
                  <c:v>0.39300000000000002</c:v>
                </c:pt>
                <c:pt idx="22">
                  <c:v>0.67600000000000005</c:v>
                </c:pt>
                <c:pt idx="23">
                  <c:v>0.59499999999999997</c:v>
                </c:pt>
                <c:pt idx="24">
                  <c:v>0.81299999999999994</c:v>
                </c:pt>
                <c:pt idx="25">
                  <c:v>0.879</c:v>
                </c:pt>
                <c:pt idx="26">
                  <c:v>0.85899999999999999</c:v>
                </c:pt>
                <c:pt idx="27">
                  <c:v>1.042</c:v>
                </c:pt>
                <c:pt idx="28">
                  <c:v>1.2989999999999999</c:v>
                </c:pt>
                <c:pt idx="29">
                  <c:v>1.3979999999999999</c:v>
                </c:pt>
                <c:pt idx="30">
                  <c:v>1.6479999999999999</c:v>
                </c:pt>
                <c:pt idx="31">
                  <c:v>2.1419999999999999</c:v>
                </c:pt>
                <c:pt idx="32">
                  <c:v>1.8839999999999999</c:v>
                </c:pt>
                <c:pt idx="33">
                  <c:v>2.274</c:v>
                </c:pt>
                <c:pt idx="34">
                  <c:v>2.827</c:v>
                </c:pt>
                <c:pt idx="35">
                  <c:v>3.214</c:v>
                </c:pt>
                <c:pt idx="36">
                  <c:v>3.3439999999999999</c:v>
                </c:pt>
                <c:pt idx="37">
                  <c:v>4.5019999999999998</c:v>
                </c:pt>
                <c:pt idx="38">
                  <c:v>4.3049999999999997</c:v>
                </c:pt>
                <c:pt idx="39">
                  <c:v>5.4279999999999999</c:v>
                </c:pt>
                <c:pt idx="40">
                  <c:v>5.8440000000000003</c:v>
                </c:pt>
                <c:pt idx="41">
                  <c:v>6.5789999999999997</c:v>
                </c:pt>
                <c:pt idx="42">
                  <c:v>7.5739999999999998</c:v>
                </c:pt>
                <c:pt idx="43">
                  <c:v>8.4640000000000004</c:v>
                </c:pt>
                <c:pt idx="44">
                  <c:v>9.9809999999999999</c:v>
                </c:pt>
                <c:pt idx="45">
                  <c:v>10.808999999999999</c:v>
                </c:pt>
                <c:pt idx="46">
                  <c:v>12.010999999999999</c:v>
                </c:pt>
                <c:pt idx="47">
                  <c:v>13.526999999999999</c:v>
                </c:pt>
                <c:pt idx="48">
                  <c:v>14.577</c:v>
                </c:pt>
                <c:pt idx="49">
                  <c:v>16.747</c:v>
                </c:pt>
                <c:pt idx="50">
                  <c:v>18.84</c:v>
                </c:pt>
                <c:pt idx="51">
                  <c:v>20.771999999999998</c:v>
                </c:pt>
                <c:pt idx="52">
                  <c:v>23.369</c:v>
                </c:pt>
                <c:pt idx="53">
                  <c:v>25.875</c:v>
                </c:pt>
                <c:pt idx="54">
                  <c:v>28.556999999999999</c:v>
                </c:pt>
                <c:pt idx="55">
                  <c:v>32.055999999999997</c:v>
                </c:pt>
                <c:pt idx="56">
                  <c:v>34.631</c:v>
                </c:pt>
                <c:pt idx="57">
                  <c:v>37.878</c:v>
                </c:pt>
                <c:pt idx="58">
                  <c:v>42.89</c:v>
                </c:pt>
                <c:pt idx="59">
                  <c:v>46.048999999999999</c:v>
                </c:pt>
                <c:pt idx="60">
                  <c:v>51.039000000000001</c:v>
                </c:pt>
                <c:pt idx="61">
                  <c:v>55.796999999999997</c:v>
                </c:pt>
                <c:pt idx="62">
                  <c:v>60.183</c:v>
                </c:pt>
                <c:pt idx="63">
                  <c:v>64.454999999999998</c:v>
                </c:pt>
                <c:pt idx="64">
                  <c:v>69.677999999999997</c:v>
                </c:pt>
                <c:pt idx="65">
                  <c:v>74.141000000000005</c:v>
                </c:pt>
                <c:pt idx="66">
                  <c:v>81.096000000000004</c:v>
                </c:pt>
                <c:pt idx="67">
                  <c:v>88.278000000000006</c:v>
                </c:pt>
                <c:pt idx="68">
                  <c:v>93.036000000000001</c:v>
                </c:pt>
                <c:pt idx="69">
                  <c:v>99.349000000000004</c:v>
                </c:pt>
                <c:pt idx="70">
                  <c:v>106.676</c:v>
                </c:pt>
                <c:pt idx="71">
                  <c:v>113.627</c:v>
                </c:pt>
                <c:pt idx="72">
                  <c:v>120.476</c:v>
                </c:pt>
                <c:pt idx="73">
                  <c:v>129.624</c:v>
                </c:pt>
                <c:pt idx="74">
                  <c:v>137.54599999999999</c:v>
                </c:pt>
                <c:pt idx="75">
                  <c:v>142.93899999999999</c:v>
                </c:pt>
                <c:pt idx="76">
                  <c:v>152.00399999999999</c:v>
                </c:pt>
                <c:pt idx="77">
                  <c:v>160.08699999999999</c:v>
                </c:pt>
                <c:pt idx="78">
                  <c:v>168.82599999999999</c:v>
                </c:pt>
                <c:pt idx="79">
                  <c:v>178.41300000000001</c:v>
                </c:pt>
                <c:pt idx="80">
                  <c:v>186.173</c:v>
                </c:pt>
                <c:pt idx="81">
                  <c:v>195.202</c:v>
                </c:pt>
                <c:pt idx="82">
                  <c:v>203.08699999999999</c:v>
                </c:pt>
                <c:pt idx="83">
                  <c:v>210.971</c:v>
                </c:pt>
                <c:pt idx="84">
                  <c:v>220.53399999999999</c:v>
                </c:pt>
                <c:pt idx="85">
                  <c:v>227.68700000000001</c:v>
                </c:pt>
                <c:pt idx="86">
                  <c:v>237.411</c:v>
                </c:pt>
                <c:pt idx="87">
                  <c:v>246.905</c:v>
                </c:pt>
                <c:pt idx="88">
                  <c:v>252.71700000000001</c:v>
                </c:pt>
                <c:pt idx="89">
                  <c:v>261.95600000000002</c:v>
                </c:pt>
                <c:pt idx="90">
                  <c:v>273.06599999999997</c:v>
                </c:pt>
                <c:pt idx="91">
                  <c:v>281.77</c:v>
                </c:pt>
                <c:pt idx="92">
                  <c:v>288.87900000000002</c:v>
                </c:pt>
                <c:pt idx="93">
                  <c:v>295.548</c:v>
                </c:pt>
                <c:pt idx="94">
                  <c:v>300.18400000000003</c:v>
                </c:pt>
                <c:pt idx="95">
                  <c:v>310.63</c:v>
                </c:pt>
                <c:pt idx="96">
                  <c:v>315.779</c:v>
                </c:pt>
                <c:pt idx="97">
                  <c:v>321.68700000000001</c:v>
                </c:pt>
                <c:pt idx="98">
                  <c:v>328.738</c:v>
                </c:pt>
                <c:pt idx="99">
                  <c:v>335.274</c:v>
                </c:pt>
                <c:pt idx="100">
                  <c:v>339.05399999999997</c:v>
                </c:pt>
                <c:pt idx="101">
                  <c:v>347.68799999999999</c:v>
                </c:pt>
                <c:pt idx="102">
                  <c:v>351.98200000000003</c:v>
                </c:pt>
                <c:pt idx="103">
                  <c:v>354.27</c:v>
                </c:pt>
                <c:pt idx="104">
                  <c:v>358.28399999999999</c:v>
                </c:pt>
                <c:pt idx="105">
                  <c:v>360.40899999999999</c:v>
                </c:pt>
                <c:pt idx="106">
                  <c:v>364.3</c:v>
                </c:pt>
                <c:pt idx="107">
                  <c:v>370.09399999999999</c:v>
                </c:pt>
                <c:pt idx="108">
                  <c:v>370.57499999999999</c:v>
                </c:pt>
                <c:pt idx="109">
                  <c:v>377.005</c:v>
                </c:pt>
                <c:pt idx="110">
                  <c:v>374.96899999999999</c:v>
                </c:pt>
                <c:pt idx="111">
                  <c:v>375.20400000000001</c:v>
                </c:pt>
                <c:pt idx="112">
                  <c:v>378.38499999999999</c:v>
                </c:pt>
                <c:pt idx="113">
                  <c:v>375.58199999999999</c:v>
                </c:pt>
                <c:pt idx="114">
                  <c:v>376.90199999999999</c:v>
                </c:pt>
                <c:pt idx="115">
                  <c:v>375.72</c:v>
                </c:pt>
                <c:pt idx="116">
                  <c:v>375.15199999999999</c:v>
                </c:pt>
                <c:pt idx="117">
                  <c:v>368.14400000000001</c:v>
                </c:pt>
                <c:pt idx="118">
                  <c:v>366.57799999999997</c:v>
                </c:pt>
                <c:pt idx="119">
                  <c:v>364.42599999999999</c:v>
                </c:pt>
                <c:pt idx="120">
                  <c:v>361.71699999999998</c:v>
                </c:pt>
                <c:pt idx="121">
                  <c:v>359.14499999999998</c:v>
                </c:pt>
                <c:pt idx="122">
                  <c:v>357.00099999999998</c:v>
                </c:pt>
                <c:pt idx="123">
                  <c:v>358.63600000000002</c:v>
                </c:pt>
                <c:pt idx="124">
                  <c:v>355.94400000000002</c:v>
                </c:pt>
                <c:pt idx="125">
                  <c:v>359.52</c:v>
                </c:pt>
                <c:pt idx="126">
                  <c:v>360.04300000000001</c:v>
                </c:pt>
                <c:pt idx="127">
                  <c:v>360.01900000000001</c:v>
                </c:pt>
                <c:pt idx="128">
                  <c:v>363.33</c:v>
                </c:pt>
                <c:pt idx="129">
                  <c:v>366.291</c:v>
                </c:pt>
                <c:pt idx="130">
                  <c:v>368.387</c:v>
                </c:pt>
                <c:pt idx="131">
                  <c:v>370.96499999999997</c:v>
                </c:pt>
                <c:pt idx="132">
                  <c:v>373.04599999999999</c:v>
                </c:pt>
                <c:pt idx="133">
                  <c:v>373.74</c:v>
                </c:pt>
                <c:pt idx="134">
                  <c:v>378.26499999999999</c:v>
                </c:pt>
                <c:pt idx="135">
                  <c:v>378.69</c:v>
                </c:pt>
                <c:pt idx="136">
                  <c:v>381.04300000000001</c:v>
                </c:pt>
                <c:pt idx="137">
                  <c:v>379.39499999999998</c:v>
                </c:pt>
                <c:pt idx="138">
                  <c:v>381.11399999999998</c:v>
                </c:pt>
                <c:pt idx="139">
                  <c:v>381.077</c:v>
                </c:pt>
                <c:pt idx="140">
                  <c:v>377.94799999999998</c:v>
                </c:pt>
                <c:pt idx="141">
                  <c:v>376.41800000000001</c:v>
                </c:pt>
                <c:pt idx="142">
                  <c:v>375.86399999999998</c:v>
                </c:pt>
                <c:pt idx="143">
                  <c:v>371.24700000000001</c:v>
                </c:pt>
                <c:pt idx="144">
                  <c:v>369.959</c:v>
                </c:pt>
                <c:pt idx="145">
                  <c:v>365.33600000000001</c:v>
                </c:pt>
                <c:pt idx="146">
                  <c:v>362.90899999999999</c:v>
                </c:pt>
                <c:pt idx="147">
                  <c:v>360.07900000000001</c:v>
                </c:pt>
                <c:pt idx="148">
                  <c:v>358.995</c:v>
                </c:pt>
                <c:pt idx="149">
                  <c:v>354.517</c:v>
                </c:pt>
                <c:pt idx="150">
                  <c:v>348.37299999999999</c:v>
                </c:pt>
                <c:pt idx="151">
                  <c:v>345.33800000000002</c:v>
                </c:pt>
                <c:pt idx="152">
                  <c:v>343.70600000000002</c:v>
                </c:pt>
                <c:pt idx="153">
                  <c:v>338.11500000000001</c:v>
                </c:pt>
                <c:pt idx="154">
                  <c:v>334.45600000000002</c:v>
                </c:pt>
                <c:pt idx="155">
                  <c:v>329.964</c:v>
                </c:pt>
                <c:pt idx="156">
                  <c:v>328.041</c:v>
                </c:pt>
                <c:pt idx="157">
                  <c:v>322.27999999999997</c:v>
                </c:pt>
                <c:pt idx="158">
                  <c:v>315.745</c:v>
                </c:pt>
                <c:pt idx="159">
                  <c:v>312.39600000000002</c:v>
                </c:pt>
                <c:pt idx="160">
                  <c:v>306.75299999999999</c:v>
                </c:pt>
                <c:pt idx="161">
                  <c:v>301.77</c:v>
                </c:pt>
                <c:pt idx="162">
                  <c:v>298.05599999999998</c:v>
                </c:pt>
                <c:pt idx="163">
                  <c:v>289.14299999999997</c:v>
                </c:pt>
                <c:pt idx="164">
                  <c:v>288.22699999999998</c:v>
                </c:pt>
                <c:pt idx="165">
                  <c:v>281.44299999999998</c:v>
                </c:pt>
                <c:pt idx="166">
                  <c:v>274.61799999999999</c:v>
                </c:pt>
                <c:pt idx="167">
                  <c:v>269.53399999999999</c:v>
                </c:pt>
                <c:pt idx="168">
                  <c:v>261.14999999999998</c:v>
                </c:pt>
                <c:pt idx="169">
                  <c:v>257.35500000000002</c:v>
                </c:pt>
                <c:pt idx="170">
                  <c:v>250.97200000000001</c:v>
                </c:pt>
                <c:pt idx="171">
                  <c:v>247.45099999999999</c:v>
                </c:pt>
                <c:pt idx="172">
                  <c:v>241.393</c:v>
                </c:pt>
                <c:pt idx="173">
                  <c:v>236.83</c:v>
                </c:pt>
                <c:pt idx="174">
                  <c:v>229.601</c:v>
                </c:pt>
                <c:pt idx="175">
                  <c:v>223.29300000000001</c:v>
                </c:pt>
                <c:pt idx="176">
                  <c:v>219.21199999999999</c:v>
                </c:pt>
                <c:pt idx="177">
                  <c:v>215.40600000000001</c:v>
                </c:pt>
                <c:pt idx="178">
                  <c:v>212.733</c:v>
                </c:pt>
                <c:pt idx="179">
                  <c:v>205.625</c:v>
                </c:pt>
                <c:pt idx="180">
                  <c:v>201.905</c:v>
                </c:pt>
                <c:pt idx="181">
                  <c:v>196.06800000000001</c:v>
                </c:pt>
                <c:pt idx="182">
                  <c:v>193.33099999999999</c:v>
                </c:pt>
                <c:pt idx="183">
                  <c:v>187.572</c:v>
                </c:pt>
                <c:pt idx="184">
                  <c:v>183.66300000000001</c:v>
                </c:pt>
                <c:pt idx="185">
                  <c:v>179.17699999999999</c:v>
                </c:pt>
                <c:pt idx="186">
                  <c:v>176.18100000000001</c:v>
                </c:pt>
                <c:pt idx="187">
                  <c:v>172.70500000000001</c:v>
                </c:pt>
                <c:pt idx="188">
                  <c:v>167.89699999999999</c:v>
                </c:pt>
                <c:pt idx="189">
                  <c:v>163.64699999999999</c:v>
                </c:pt>
                <c:pt idx="190">
                  <c:v>160.63999999999999</c:v>
                </c:pt>
                <c:pt idx="191">
                  <c:v>155.15600000000001</c:v>
                </c:pt>
                <c:pt idx="192">
                  <c:v>152.78100000000001</c:v>
                </c:pt>
                <c:pt idx="193">
                  <c:v>150.32499999999999</c:v>
                </c:pt>
                <c:pt idx="194">
                  <c:v>146.43199999999999</c:v>
                </c:pt>
                <c:pt idx="195">
                  <c:v>141.708</c:v>
                </c:pt>
                <c:pt idx="196">
                  <c:v>138.65199999999999</c:v>
                </c:pt>
                <c:pt idx="197">
                  <c:v>135.06</c:v>
                </c:pt>
                <c:pt idx="198">
                  <c:v>134.72800000000001</c:v>
                </c:pt>
                <c:pt idx="199">
                  <c:v>129.30500000000001</c:v>
                </c:pt>
                <c:pt idx="200">
                  <c:v>126.976</c:v>
                </c:pt>
                <c:pt idx="201">
                  <c:v>125.02</c:v>
                </c:pt>
                <c:pt idx="202">
                  <c:v>120.761</c:v>
                </c:pt>
                <c:pt idx="203">
                  <c:v>116.786</c:v>
                </c:pt>
                <c:pt idx="204">
                  <c:v>115.735</c:v>
                </c:pt>
                <c:pt idx="205">
                  <c:v>112.95399999999999</c:v>
                </c:pt>
                <c:pt idx="206">
                  <c:v>110.483</c:v>
                </c:pt>
                <c:pt idx="207">
                  <c:v>106.053</c:v>
                </c:pt>
                <c:pt idx="208">
                  <c:v>104.672</c:v>
                </c:pt>
                <c:pt idx="209">
                  <c:v>102.527</c:v>
                </c:pt>
                <c:pt idx="210">
                  <c:v>99.075999999999993</c:v>
                </c:pt>
                <c:pt idx="211">
                  <c:v>97.113</c:v>
                </c:pt>
                <c:pt idx="212">
                  <c:v>94.49</c:v>
                </c:pt>
                <c:pt idx="213">
                  <c:v>91.638999999999996</c:v>
                </c:pt>
                <c:pt idx="214">
                  <c:v>91.412999999999997</c:v>
                </c:pt>
                <c:pt idx="215">
                  <c:v>87.834999999999994</c:v>
                </c:pt>
                <c:pt idx="216">
                  <c:v>86.078000000000003</c:v>
                </c:pt>
                <c:pt idx="217">
                  <c:v>82.947999999999993</c:v>
                </c:pt>
                <c:pt idx="218">
                  <c:v>81.510999999999996</c:v>
                </c:pt>
                <c:pt idx="219">
                  <c:v>79.049000000000007</c:v>
                </c:pt>
                <c:pt idx="220">
                  <c:v>77.245999999999995</c:v>
                </c:pt>
                <c:pt idx="221">
                  <c:v>75.492000000000004</c:v>
                </c:pt>
                <c:pt idx="222">
                  <c:v>73.055000000000007</c:v>
                </c:pt>
                <c:pt idx="223">
                  <c:v>72.153000000000006</c:v>
                </c:pt>
                <c:pt idx="224">
                  <c:v>70.385999999999996</c:v>
                </c:pt>
                <c:pt idx="225">
                  <c:v>68.003</c:v>
                </c:pt>
                <c:pt idx="226">
                  <c:v>66.302000000000007</c:v>
                </c:pt>
                <c:pt idx="227">
                  <c:v>64.591999999999999</c:v>
                </c:pt>
                <c:pt idx="228">
                  <c:v>63.395000000000003</c:v>
                </c:pt>
                <c:pt idx="229">
                  <c:v>62.21</c:v>
                </c:pt>
                <c:pt idx="230">
                  <c:v>60.968000000000004</c:v>
                </c:pt>
                <c:pt idx="231">
                  <c:v>58.686</c:v>
                </c:pt>
                <c:pt idx="232">
                  <c:v>56.232999999999997</c:v>
                </c:pt>
                <c:pt idx="233">
                  <c:v>54.744999999999997</c:v>
                </c:pt>
                <c:pt idx="234">
                  <c:v>55.792000000000002</c:v>
                </c:pt>
                <c:pt idx="235">
                  <c:v>53.878999999999998</c:v>
                </c:pt>
                <c:pt idx="236">
                  <c:v>51.756</c:v>
                </c:pt>
                <c:pt idx="237">
                  <c:v>51.036000000000001</c:v>
                </c:pt>
                <c:pt idx="238">
                  <c:v>50.384</c:v>
                </c:pt>
                <c:pt idx="239">
                  <c:v>47.323999999999998</c:v>
                </c:pt>
                <c:pt idx="240">
                  <c:v>47.018000000000001</c:v>
                </c:pt>
                <c:pt idx="241">
                  <c:v>46.441000000000003</c:v>
                </c:pt>
                <c:pt idx="242">
                  <c:v>45.613</c:v>
                </c:pt>
                <c:pt idx="243">
                  <c:v>44.277999999999999</c:v>
                </c:pt>
                <c:pt idx="244">
                  <c:v>42.886000000000003</c:v>
                </c:pt>
                <c:pt idx="245">
                  <c:v>42.154000000000003</c:v>
                </c:pt>
                <c:pt idx="246">
                  <c:v>40.594000000000001</c:v>
                </c:pt>
                <c:pt idx="247">
                  <c:v>40.094999999999999</c:v>
                </c:pt>
                <c:pt idx="248">
                  <c:v>39.371000000000002</c:v>
                </c:pt>
                <c:pt idx="249">
                  <c:v>38.198999999999998</c:v>
                </c:pt>
                <c:pt idx="250">
                  <c:v>37.206000000000003</c:v>
                </c:pt>
                <c:pt idx="251">
                  <c:v>35.890999999999998</c:v>
                </c:pt>
                <c:pt idx="252">
                  <c:v>35.402999999999999</c:v>
                </c:pt>
                <c:pt idx="253">
                  <c:v>33.865000000000002</c:v>
                </c:pt>
                <c:pt idx="254">
                  <c:v>33.527999999999999</c:v>
                </c:pt>
                <c:pt idx="255">
                  <c:v>32.692999999999998</c:v>
                </c:pt>
                <c:pt idx="256">
                  <c:v>30.977</c:v>
                </c:pt>
                <c:pt idx="257">
                  <c:v>30.69</c:v>
                </c:pt>
                <c:pt idx="258">
                  <c:v>29.701000000000001</c:v>
                </c:pt>
                <c:pt idx="259">
                  <c:v>29.597000000000001</c:v>
                </c:pt>
                <c:pt idx="260">
                  <c:v>28.338000000000001</c:v>
                </c:pt>
                <c:pt idx="261">
                  <c:v>27.646999999999998</c:v>
                </c:pt>
                <c:pt idx="262">
                  <c:v>27.405999999999999</c:v>
                </c:pt>
                <c:pt idx="263">
                  <c:v>26.754000000000001</c:v>
                </c:pt>
                <c:pt idx="264">
                  <c:v>26.213000000000001</c:v>
                </c:pt>
                <c:pt idx="265">
                  <c:v>25.824000000000002</c:v>
                </c:pt>
                <c:pt idx="266">
                  <c:v>24.297000000000001</c:v>
                </c:pt>
                <c:pt idx="267">
                  <c:v>24.01</c:v>
                </c:pt>
                <c:pt idx="268">
                  <c:v>23.667999999999999</c:v>
                </c:pt>
                <c:pt idx="269">
                  <c:v>22.904</c:v>
                </c:pt>
                <c:pt idx="270">
                  <c:v>22.765000000000001</c:v>
                </c:pt>
                <c:pt idx="271">
                  <c:v>21.556999999999999</c:v>
                </c:pt>
                <c:pt idx="272">
                  <c:v>21.346</c:v>
                </c:pt>
                <c:pt idx="273">
                  <c:v>20.574999999999999</c:v>
                </c:pt>
                <c:pt idx="274">
                  <c:v>20.657</c:v>
                </c:pt>
                <c:pt idx="275">
                  <c:v>19.809000000000001</c:v>
                </c:pt>
                <c:pt idx="276">
                  <c:v>19.266999999999999</c:v>
                </c:pt>
                <c:pt idx="277">
                  <c:v>19.295999999999999</c:v>
                </c:pt>
                <c:pt idx="278">
                  <c:v>18.093</c:v>
                </c:pt>
                <c:pt idx="279">
                  <c:v>17.794</c:v>
                </c:pt>
                <c:pt idx="280">
                  <c:v>17.062999999999999</c:v>
                </c:pt>
                <c:pt idx="281">
                  <c:v>17.277000000000001</c:v>
                </c:pt>
                <c:pt idx="282">
                  <c:v>16.609000000000002</c:v>
                </c:pt>
                <c:pt idx="283">
                  <c:v>15.531000000000001</c:v>
                </c:pt>
                <c:pt idx="284">
                  <c:v>15.669</c:v>
                </c:pt>
                <c:pt idx="285">
                  <c:v>15.375999999999999</c:v>
                </c:pt>
                <c:pt idx="286">
                  <c:v>14.957000000000001</c:v>
                </c:pt>
                <c:pt idx="287">
                  <c:v>14.503</c:v>
                </c:pt>
                <c:pt idx="288">
                  <c:v>14.214</c:v>
                </c:pt>
                <c:pt idx="289">
                  <c:v>14.192</c:v>
                </c:pt>
                <c:pt idx="290">
                  <c:v>13.038</c:v>
                </c:pt>
                <c:pt idx="291">
                  <c:v>13.118</c:v>
                </c:pt>
                <c:pt idx="292">
                  <c:v>12.648999999999999</c:v>
                </c:pt>
                <c:pt idx="293">
                  <c:v>13.019</c:v>
                </c:pt>
                <c:pt idx="294">
                  <c:v>12.253</c:v>
                </c:pt>
                <c:pt idx="295">
                  <c:v>11.94</c:v>
                </c:pt>
                <c:pt idx="296">
                  <c:v>11.483000000000001</c:v>
                </c:pt>
                <c:pt idx="297">
                  <c:v>11.428000000000001</c:v>
                </c:pt>
                <c:pt idx="298">
                  <c:v>11.648999999999999</c:v>
                </c:pt>
                <c:pt idx="299">
                  <c:v>10.725</c:v>
                </c:pt>
                <c:pt idx="300">
                  <c:v>10.805999999999999</c:v>
                </c:pt>
                <c:pt idx="301">
                  <c:v>10.728999999999999</c:v>
                </c:pt>
                <c:pt idx="302">
                  <c:v>9.5570000000000004</c:v>
                </c:pt>
                <c:pt idx="303">
                  <c:v>9.2940000000000005</c:v>
                </c:pt>
                <c:pt idx="304">
                  <c:v>9.4979999999999993</c:v>
                </c:pt>
                <c:pt idx="305">
                  <c:v>8.7799999999999994</c:v>
                </c:pt>
                <c:pt idx="306">
                  <c:v>8.6609999999999996</c:v>
                </c:pt>
                <c:pt idx="307">
                  <c:v>8.9339999999999993</c:v>
                </c:pt>
                <c:pt idx="308">
                  <c:v>8.2430000000000003</c:v>
                </c:pt>
                <c:pt idx="309">
                  <c:v>8.66</c:v>
                </c:pt>
                <c:pt idx="310">
                  <c:v>7.9349999999999996</c:v>
                </c:pt>
                <c:pt idx="311">
                  <c:v>8.1709999999999994</c:v>
                </c:pt>
                <c:pt idx="312">
                  <c:v>7.5049999999999999</c:v>
                </c:pt>
                <c:pt idx="313">
                  <c:v>7.3570000000000002</c:v>
                </c:pt>
                <c:pt idx="314">
                  <c:v>7.3490000000000002</c:v>
                </c:pt>
                <c:pt idx="315">
                  <c:v>7.2160000000000002</c:v>
                </c:pt>
                <c:pt idx="316">
                  <c:v>6.9470000000000001</c:v>
                </c:pt>
                <c:pt idx="317">
                  <c:v>6.7</c:v>
                </c:pt>
                <c:pt idx="318">
                  <c:v>6.5709999999999997</c:v>
                </c:pt>
                <c:pt idx="319">
                  <c:v>5.9349999999999996</c:v>
                </c:pt>
                <c:pt idx="320">
                  <c:v>6.1449999999999996</c:v>
                </c:pt>
                <c:pt idx="321">
                  <c:v>6.17</c:v>
                </c:pt>
                <c:pt idx="322">
                  <c:v>5.9269999999999996</c:v>
                </c:pt>
                <c:pt idx="323">
                  <c:v>5.415</c:v>
                </c:pt>
                <c:pt idx="324">
                  <c:v>5.4340000000000002</c:v>
                </c:pt>
                <c:pt idx="325">
                  <c:v>5.367</c:v>
                </c:pt>
                <c:pt idx="326">
                  <c:v>5.1280000000000001</c:v>
                </c:pt>
                <c:pt idx="327">
                  <c:v>4.726</c:v>
                </c:pt>
                <c:pt idx="328">
                  <c:v>4.5670000000000002</c:v>
                </c:pt>
                <c:pt idx="329">
                  <c:v>4.6669999999999998</c:v>
                </c:pt>
                <c:pt idx="330">
                  <c:v>4.2190000000000003</c:v>
                </c:pt>
                <c:pt idx="331">
                  <c:v>4.2149999999999999</c:v>
                </c:pt>
                <c:pt idx="332">
                  <c:v>3.7440000000000002</c:v>
                </c:pt>
                <c:pt idx="333">
                  <c:v>3.6920000000000002</c:v>
                </c:pt>
                <c:pt idx="334">
                  <c:v>3.1949999999999998</c:v>
                </c:pt>
                <c:pt idx="335">
                  <c:v>3.0569999999999999</c:v>
                </c:pt>
                <c:pt idx="336">
                  <c:v>3.0489999999999999</c:v>
                </c:pt>
                <c:pt idx="337">
                  <c:v>2.97</c:v>
                </c:pt>
                <c:pt idx="338">
                  <c:v>2.8940000000000001</c:v>
                </c:pt>
                <c:pt idx="339">
                  <c:v>2.2090000000000001</c:v>
                </c:pt>
                <c:pt idx="340">
                  <c:v>2.1110000000000002</c:v>
                </c:pt>
                <c:pt idx="341">
                  <c:v>2.198</c:v>
                </c:pt>
                <c:pt idx="342">
                  <c:v>1.861</c:v>
                </c:pt>
                <c:pt idx="343">
                  <c:v>2.0409999999999999</c:v>
                </c:pt>
                <c:pt idx="344">
                  <c:v>1.5089999999999999</c:v>
                </c:pt>
                <c:pt idx="345">
                  <c:v>1.429</c:v>
                </c:pt>
                <c:pt idx="346">
                  <c:v>1.35</c:v>
                </c:pt>
                <c:pt idx="347">
                  <c:v>0.97899999999999998</c:v>
                </c:pt>
                <c:pt idx="348">
                  <c:v>1.306</c:v>
                </c:pt>
                <c:pt idx="349">
                  <c:v>0.96199999999999997</c:v>
                </c:pt>
                <c:pt idx="350">
                  <c:v>0.873</c:v>
                </c:pt>
              </c:numCache>
            </c:numRef>
          </c:yVal>
          <c:smooth val="1"/>
        </c:ser>
        <c:ser>
          <c:idx val="1"/>
          <c:order val="1"/>
          <c:tx>
            <c:strRef>
              <c:f>Sheet2!$C$1</c:f>
              <c:strCache>
                <c:ptCount val="1"/>
                <c:pt idx="0">
                  <c:v>Water</c:v>
                </c:pt>
              </c:strCache>
            </c:strRef>
          </c:tx>
          <c:spPr>
            <a:ln w="25400" cap="rnd">
              <a:solidFill>
                <a:srgbClr val="FF0000"/>
              </a:solidFill>
              <a:prstDash val="sysDash"/>
              <a:round/>
            </a:ln>
            <a:effectLst/>
          </c:spPr>
          <c:marker>
            <c:symbol val="none"/>
          </c:marker>
          <c:xVal>
            <c:numRef>
              <c:f>Sheet2!$A$2:$A$352</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Sheet2!$C$2:$C$352</c:f>
              <c:numCache>
                <c:formatCode>General</c:formatCode>
                <c:ptCount val="351"/>
                <c:pt idx="0">
                  <c:v>1.8180000000000001</c:v>
                </c:pt>
                <c:pt idx="1">
                  <c:v>1.8029999999999999</c:v>
                </c:pt>
                <c:pt idx="2">
                  <c:v>2.1179999999999999</c:v>
                </c:pt>
                <c:pt idx="3">
                  <c:v>2.2050000000000001</c:v>
                </c:pt>
                <c:pt idx="4">
                  <c:v>1.9350000000000001</c:v>
                </c:pt>
                <c:pt idx="5">
                  <c:v>2.0230000000000001</c:v>
                </c:pt>
                <c:pt idx="6">
                  <c:v>2.0019999999999998</c:v>
                </c:pt>
                <c:pt idx="7">
                  <c:v>1.639</c:v>
                </c:pt>
                <c:pt idx="8">
                  <c:v>1.5720000000000001</c:v>
                </c:pt>
                <c:pt idx="9">
                  <c:v>1.4690000000000001</c:v>
                </c:pt>
                <c:pt idx="10">
                  <c:v>1.8420000000000001</c:v>
                </c:pt>
                <c:pt idx="11">
                  <c:v>1.611</c:v>
                </c:pt>
                <c:pt idx="12">
                  <c:v>1.7010000000000001</c:v>
                </c:pt>
                <c:pt idx="13">
                  <c:v>1.42</c:v>
                </c:pt>
                <c:pt idx="14">
                  <c:v>1.3260000000000001</c:v>
                </c:pt>
                <c:pt idx="15">
                  <c:v>1.3839999999999999</c:v>
                </c:pt>
                <c:pt idx="16">
                  <c:v>1.2230000000000001</c:v>
                </c:pt>
                <c:pt idx="17">
                  <c:v>1.0840000000000001</c:v>
                </c:pt>
                <c:pt idx="18">
                  <c:v>1.3720000000000001</c:v>
                </c:pt>
                <c:pt idx="19">
                  <c:v>1.4970000000000001</c:v>
                </c:pt>
                <c:pt idx="20">
                  <c:v>1.133</c:v>
                </c:pt>
                <c:pt idx="21">
                  <c:v>0.96299999999999997</c:v>
                </c:pt>
                <c:pt idx="22">
                  <c:v>1.272</c:v>
                </c:pt>
                <c:pt idx="23">
                  <c:v>1.1459999999999999</c:v>
                </c:pt>
                <c:pt idx="24">
                  <c:v>1.3460000000000001</c:v>
                </c:pt>
                <c:pt idx="25">
                  <c:v>1.5009999999999999</c:v>
                </c:pt>
                <c:pt idx="26">
                  <c:v>1.337</c:v>
                </c:pt>
                <c:pt idx="27">
                  <c:v>1.3049999999999999</c:v>
                </c:pt>
                <c:pt idx="28">
                  <c:v>0.93799999999999994</c:v>
                </c:pt>
                <c:pt idx="29">
                  <c:v>1.276</c:v>
                </c:pt>
                <c:pt idx="30">
                  <c:v>0.64600000000000002</c:v>
                </c:pt>
                <c:pt idx="31">
                  <c:v>1.0660000000000001</c:v>
                </c:pt>
                <c:pt idx="32">
                  <c:v>1.2769999999999999</c:v>
                </c:pt>
                <c:pt idx="33">
                  <c:v>1.294</c:v>
                </c:pt>
                <c:pt idx="34">
                  <c:v>1.2789999999999999</c:v>
                </c:pt>
                <c:pt idx="35">
                  <c:v>1.228</c:v>
                </c:pt>
                <c:pt idx="36">
                  <c:v>1.2809999999999999</c:v>
                </c:pt>
                <c:pt idx="37">
                  <c:v>1.2929999999999999</c:v>
                </c:pt>
                <c:pt idx="38">
                  <c:v>1.3620000000000001</c:v>
                </c:pt>
                <c:pt idx="39">
                  <c:v>1.2110000000000001</c:v>
                </c:pt>
                <c:pt idx="40">
                  <c:v>1.603</c:v>
                </c:pt>
                <c:pt idx="41">
                  <c:v>1.6160000000000001</c:v>
                </c:pt>
                <c:pt idx="42">
                  <c:v>1.712</c:v>
                </c:pt>
                <c:pt idx="43">
                  <c:v>1.865</c:v>
                </c:pt>
                <c:pt idx="44">
                  <c:v>2.202</c:v>
                </c:pt>
                <c:pt idx="45">
                  <c:v>2.2109999999999999</c:v>
                </c:pt>
                <c:pt idx="46">
                  <c:v>2.355</c:v>
                </c:pt>
                <c:pt idx="47">
                  <c:v>2.3199999999999998</c:v>
                </c:pt>
                <c:pt idx="48">
                  <c:v>2.1019999999999999</c:v>
                </c:pt>
                <c:pt idx="49">
                  <c:v>2.5649999999999999</c:v>
                </c:pt>
                <c:pt idx="50">
                  <c:v>2.5619999999999998</c:v>
                </c:pt>
                <c:pt idx="51">
                  <c:v>2.2639999999999998</c:v>
                </c:pt>
                <c:pt idx="52">
                  <c:v>2.5</c:v>
                </c:pt>
                <c:pt idx="53">
                  <c:v>2.4889999999999999</c:v>
                </c:pt>
                <c:pt idx="54">
                  <c:v>2.1909999999999998</c:v>
                </c:pt>
                <c:pt idx="55">
                  <c:v>2.0699999999999998</c:v>
                </c:pt>
                <c:pt idx="56">
                  <c:v>1.819</c:v>
                </c:pt>
                <c:pt idx="57">
                  <c:v>2.1709999999999998</c:v>
                </c:pt>
                <c:pt idx="58">
                  <c:v>2.1379999999999999</c:v>
                </c:pt>
                <c:pt idx="59">
                  <c:v>1.6220000000000001</c:v>
                </c:pt>
                <c:pt idx="60">
                  <c:v>1.5509999999999999</c:v>
                </c:pt>
                <c:pt idx="61">
                  <c:v>1.6859999999999999</c:v>
                </c:pt>
                <c:pt idx="62">
                  <c:v>1.7350000000000001</c:v>
                </c:pt>
                <c:pt idx="63">
                  <c:v>1.7090000000000001</c:v>
                </c:pt>
                <c:pt idx="64">
                  <c:v>1.8859999999999999</c:v>
                </c:pt>
                <c:pt idx="65">
                  <c:v>1.454</c:v>
                </c:pt>
                <c:pt idx="66">
                  <c:v>1.821</c:v>
                </c:pt>
                <c:pt idx="67">
                  <c:v>1.7050000000000001</c:v>
                </c:pt>
                <c:pt idx="68">
                  <c:v>1.8169999999999999</c:v>
                </c:pt>
                <c:pt idx="69">
                  <c:v>1.873</c:v>
                </c:pt>
                <c:pt idx="70">
                  <c:v>1.847</c:v>
                </c:pt>
                <c:pt idx="71">
                  <c:v>2.1219999999999999</c:v>
                </c:pt>
                <c:pt idx="72">
                  <c:v>2.008</c:v>
                </c:pt>
                <c:pt idx="73">
                  <c:v>2.2770000000000001</c:v>
                </c:pt>
                <c:pt idx="74">
                  <c:v>2.0059999999999998</c:v>
                </c:pt>
                <c:pt idx="75">
                  <c:v>2.1</c:v>
                </c:pt>
                <c:pt idx="76">
                  <c:v>2.2989999999999999</c:v>
                </c:pt>
                <c:pt idx="77">
                  <c:v>2.4710000000000001</c:v>
                </c:pt>
                <c:pt idx="78">
                  <c:v>2.8650000000000002</c:v>
                </c:pt>
                <c:pt idx="79">
                  <c:v>2.74</c:v>
                </c:pt>
                <c:pt idx="80">
                  <c:v>2.6560000000000001</c:v>
                </c:pt>
                <c:pt idx="81">
                  <c:v>2.6179999999999999</c:v>
                </c:pt>
                <c:pt idx="82">
                  <c:v>2.843</c:v>
                </c:pt>
                <c:pt idx="83">
                  <c:v>2.8849999999999998</c:v>
                </c:pt>
                <c:pt idx="84">
                  <c:v>2.7639999999999998</c:v>
                </c:pt>
                <c:pt idx="85">
                  <c:v>3.2</c:v>
                </c:pt>
                <c:pt idx="86">
                  <c:v>2.7629999999999999</c:v>
                </c:pt>
                <c:pt idx="87">
                  <c:v>3.53</c:v>
                </c:pt>
                <c:pt idx="88">
                  <c:v>3.6019999999999999</c:v>
                </c:pt>
                <c:pt idx="89">
                  <c:v>3.1640000000000001</c:v>
                </c:pt>
                <c:pt idx="90">
                  <c:v>3.1480000000000001</c:v>
                </c:pt>
                <c:pt idx="91">
                  <c:v>4.133</c:v>
                </c:pt>
                <c:pt idx="92">
                  <c:v>3.4249999999999998</c:v>
                </c:pt>
                <c:pt idx="93">
                  <c:v>3.5430000000000001</c:v>
                </c:pt>
                <c:pt idx="94">
                  <c:v>3.9340000000000002</c:v>
                </c:pt>
                <c:pt idx="95">
                  <c:v>3.7549999999999999</c:v>
                </c:pt>
                <c:pt idx="96">
                  <c:v>4.2</c:v>
                </c:pt>
                <c:pt idx="97">
                  <c:v>3.7919999999999998</c:v>
                </c:pt>
                <c:pt idx="98">
                  <c:v>4.2960000000000003</c:v>
                </c:pt>
                <c:pt idx="99">
                  <c:v>4.0199999999999996</c:v>
                </c:pt>
                <c:pt idx="100">
                  <c:v>4.4710000000000001</c:v>
                </c:pt>
                <c:pt idx="101">
                  <c:v>4.4050000000000002</c:v>
                </c:pt>
                <c:pt idx="102">
                  <c:v>4.5519999999999996</c:v>
                </c:pt>
                <c:pt idx="103">
                  <c:v>4.0780000000000003</c:v>
                </c:pt>
                <c:pt idx="104">
                  <c:v>4.5519999999999996</c:v>
                </c:pt>
                <c:pt idx="105">
                  <c:v>4.0640000000000001</c:v>
                </c:pt>
                <c:pt idx="106">
                  <c:v>4.1269999999999998</c:v>
                </c:pt>
                <c:pt idx="107">
                  <c:v>4.3680000000000003</c:v>
                </c:pt>
                <c:pt idx="108">
                  <c:v>4.4560000000000004</c:v>
                </c:pt>
                <c:pt idx="109">
                  <c:v>4.2530000000000001</c:v>
                </c:pt>
                <c:pt idx="110">
                  <c:v>4.5819999999999999</c:v>
                </c:pt>
                <c:pt idx="111">
                  <c:v>4.4660000000000002</c:v>
                </c:pt>
                <c:pt idx="112">
                  <c:v>4.1909999999999998</c:v>
                </c:pt>
                <c:pt idx="113">
                  <c:v>4.694</c:v>
                </c:pt>
                <c:pt idx="114">
                  <c:v>4.282</c:v>
                </c:pt>
                <c:pt idx="115">
                  <c:v>4.3360000000000003</c:v>
                </c:pt>
                <c:pt idx="116">
                  <c:v>4.4809999999999999</c:v>
                </c:pt>
                <c:pt idx="117">
                  <c:v>4.58</c:v>
                </c:pt>
                <c:pt idx="118">
                  <c:v>4.3029999999999999</c:v>
                </c:pt>
                <c:pt idx="119">
                  <c:v>4.2859999999999996</c:v>
                </c:pt>
                <c:pt idx="120">
                  <c:v>4.431</c:v>
                </c:pt>
                <c:pt idx="121">
                  <c:v>4.5970000000000004</c:v>
                </c:pt>
                <c:pt idx="122">
                  <c:v>4.3769999999999998</c:v>
                </c:pt>
                <c:pt idx="123">
                  <c:v>4.3659999999999997</c:v>
                </c:pt>
                <c:pt idx="124">
                  <c:v>4.173</c:v>
                </c:pt>
                <c:pt idx="125">
                  <c:v>4.431</c:v>
                </c:pt>
                <c:pt idx="126">
                  <c:v>3.9079999999999999</c:v>
                </c:pt>
                <c:pt idx="127">
                  <c:v>4.2839999999999998</c:v>
                </c:pt>
                <c:pt idx="128">
                  <c:v>4.0949999999999998</c:v>
                </c:pt>
                <c:pt idx="129">
                  <c:v>4.5389999999999997</c:v>
                </c:pt>
                <c:pt idx="130">
                  <c:v>4.2610000000000001</c:v>
                </c:pt>
                <c:pt idx="131">
                  <c:v>4.5629999999999997</c:v>
                </c:pt>
                <c:pt idx="132">
                  <c:v>4.2080000000000002</c:v>
                </c:pt>
                <c:pt idx="133">
                  <c:v>4.5599999999999996</c:v>
                </c:pt>
                <c:pt idx="134">
                  <c:v>4.3470000000000004</c:v>
                </c:pt>
                <c:pt idx="135">
                  <c:v>4.1900000000000004</c:v>
                </c:pt>
                <c:pt idx="136">
                  <c:v>4.593</c:v>
                </c:pt>
                <c:pt idx="137">
                  <c:v>4.8499999999999996</c:v>
                </c:pt>
                <c:pt idx="138">
                  <c:v>4.4130000000000003</c:v>
                </c:pt>
                <c:pt idx="139">
                  <c:v>4.3019999999999996</c:v>
                </c:pt>
                <c:pt idx="140">
                  <c:v>4.8479999999999999</c:v>
                </c:pt>
                <c:pt idx="141">
                  <c:v>4.3440000000000003</c:v>
                </c:pt>
                <c:pt idx="142">
                  <c:v>4.1280000000000001</c:v>
                </c:pt>
                <c:pt idx="143">
                  <c:v>4.5110000000000001</c:v>
                </c:pt>
                <c:pt idx="144">
                  <c:v>4.5220000000000002</c:v>
                </c:pt>
                <c:pt idx="145">
                  <c:v>4.3029999999999999</c:v>
                </c:pt>
                <c:pt idx="146">
                  <c:v>4.2539999999999996</c:v>
                </c:pt>
                <c:pt idx="147">
                  <c:v>4.4820000000000002</c:v>
                </c:pt>
                <c:pt idx="148">
                  <c:v>4.3490000000000002</c:v>
                </c:pt>
                <c:pt idx="149">
                  <c:v>4.202</c:v>
                </c:pt>
                <c:pt idx="150">
                  <c:v>3.9260000000000002</c:v>
                </c:pt>
                <c:pt idx="151">
                  <c:v>4.226</c:v>
                </c:pt>
                <c:pt idx="152">
                  <c:v>3.8340000000000001</c:v>
                </c:pt>
                <c:pt idx="153">
                  <c:v>4.4059999999999997</c:v>
                </c:pt>
                <c:pt idx="154">
                  <c:v>4.2</c:v>
                </c:pt>
                <c:pt idx="155">
                  <c:v>4.3259999999999996</c:v>
                </c:pt>
                <c:pt idx="156">
                  <c:v>4.49</c:v>
                </c:pt>
                <c:pt idx="157">
                  <c:v>3.964</c:v>
                </c:pt>
                <c:pt idx="158">
                  <c:v>3.72</c:v>
                </c:pt>
                <c:pt idx="159">
                  <c:v>4.282</c:v>
                </c:pt>
                <c:pt idx="160">
                  <c:v>4.2539999999999996</c:v>
                </c:pt>
                <c:pt idx="161">
                  <c:v>3.7549999999999999</c:v>
                </c:pt>
                <c:pt idx="162">
                  <c:v>3.2490000000000001</c:v>
                </c:pt>
                <c:pt idx="163">
                  <c:v>3.637</c:v>
                </c:pt>
                <c:pt idx="164">
                  <c:v>3.5190000000000001</c:v>
                </c:pt>
                <c:pt idx="165">
                  <c:v>3.8690000000000002</c:v>
                </c:pt>
                <c:pt idx="166">
                  <c:v>3.7349999999999999</c:v>
                </c:pt>
                <c:pt idx="167">
                  <c:v>3.41</c:v>
                </c:pt>
                <c:pt idx="168">
                  <c:v>3.573</c:v>
                </c:pt>
                <c:pt idx="169">
                  <c:v>3.3119999999999998</c:v>
                </c:pt>
                <c:pt idx="170">
                  <c:v>3.5369999999999999</c:v>
                </c:pt>
                <c:pt idx="171">
                  <c:v>3.29</c:v>
                </c:pt>
                <c:pt idx="172">
                  <c:v>3.76</c:v>
                </c:pt>
                <c:pt idx="173">
                  <c:v>3.3250000000000002</c:v>
                </c:pt>
                <c:pt idx="174">
                  <c:v>3.371</c:v>
                </c:pt>
                <c:pt idx="175">
                  <c:v>3.3860000000000001</c:v>
                </c:pt>
                <c:pt idx="176">
                  <c:v>3.04</c:v>
                </c:pt>
                <c:pt idx="177">
                  <c:v>3.3039999999999998</c:v>
                </c:pt>
                <c:pt idx="178">
                  <c:v>3.0169999999999999</c:v>
                </c:pt>
                <c:pt idx="179">
                  <c:v>3.42</c:v>
                </c:pt>
                <c:pt idx="180">
                  <c:v>2.605</c:v>
                </c:pt>
                <c:pt idx="181">
                  <c:v>3.0219999999999998</c:v>
                </c:pt>
                <c:pt idx="182">
                  <c:v>2.8050000000000002</c:v>
                </c:pt>
                <c:pt idx="183">
                  <c:v>2.911</c:v>
                </c:pt>
                <c:pt idx="184">
                  <c:v>2.5590000000000002</c:v>
                </c:pt>
                <c:pt idx="185">
                  <c:v>2.399</c:v>
                </c:pt>
                <c:pt idx="186">
                  <c:v>2.3540000000000001</c:v>
                </c:pt>
                <c:pt idx="187">
                  <c:v>2.4060000000000001</c:v>
                </c:pt>
                <c:pt idx="188">
                  <c:v>2.8180000000000001</c:v>
                </c:pt>
                <c:pt idx="189">
                  <c:v>2.762</c:v>
                </c:pt>
                <c:pt idx="190">
                  <c:v>2.3130000000000002</c:v>
                </c:pt>
                <c:pt idx="191">
                  <c:v>2.39</c:v>
                </c:pt>
                <c:pt idx="192">
                  <c:v>2.302</c:v>
                </c:pt>
                <c:pt idx="193">
                  <c:v>2.2639999999999998</c:v>
                </c:pt>
                <c:pt idx="194">
                  <c:v>2.302</c:v>
                </c:pt>
                <c:pt idx="195">
                  <c:v>2.419</c:v>
                </c:pt>
                <c:pt idx="196">
                  <c:v>2.5129999999999999</c:v>
                </c:pt>
                <c:pt idx="197">
                  <c:v>2.0640000000000001</c:v>
                </c:pt>
                <c:pt idx="198">
                  <c:v>1.8340000000000001</c:v>
                </c:pt>
                <c:pt idx="199">
                  <c:v>1.98</c:v>
                </c:pt>
                <c:pt idx="200">
                  <c:v>1.833</c:v>
                </c:pt>
                <c:pt idx="201">
                  <c:v>2.1179999999999999</c:v>
                </c:pt>
                <c:pt idx="202">
                  <c:v>1.8049999999999999</c:v>
                </c:pt>
                <c:pt idx="203">
                  <c:v>1.998</c:v>
                </c:pt>
                <c:pt idx="204">
                  <c:v>1.8759999999999999</c:v>
                </c:pt>
                <c:pt idx="205">
                  <c:v>1.9139999999999999</c:v>
                </c:pt>
                <c:pt idx="206">
                  <c:v>1.6</c:v>
                </c:pt>
                <c:pt idx="207">
                  <c:v>1.984</c:v>
                </c:pt>
                <c:pt idx="208">
                  <c:v>1.806</c:v>
                </c:pt>
                <c:pt idx="209">
                  <c:v>1.643</c:v>
                </c:pt>
                <c:pt idx="210">
                  <c:v>1.524</c:v>
                </c:pt>
                <c:pt idx="211">
                  <c:v>1.573</c:v>
                </c:pt>
                <c:pt idx="212">
                  <c:v>1.5489999999999999</c:v>
                </c:pt>
                <c:pt idx="213">
                  <c:v>1.5649999999999999</c:v>
                </c:pt>
                <c:pt idx="214">
                  <c:v>1.508</c:v>
                </c:pt>
                <c:pt idx="215">
                  <c:v>1.702</c:v>
                </c:pt>
                <c:pt idx="216">
                  <c:v>1.1890000000000001</c:v>
                </c:pt>
                <c:pt idx="217">
                  <c:v>1.125</c:v>
                </c:pt>
                <c:pt idx="218">
                  <c:v>1.4379999999999999</c:v>
                </c:pt>
                <c:pt idx="219">
                  <c:v>1.1850000000000001</c:v>
                </c:pt>
                <c:pt idx="220">
                  <c:v>1.6919999999999999</c:v>
                </c:pt>
                <c:pt idx="221">
                  <c:v>1.38</c:v>
                </c:pt>
                <c:pt idx="222">
                  <c:v>1.2310000000000001</c:v>
                </c:pt>
                <c:pt idx="223">
                  <c:v>1.083</c:v>
                </c:pt>
                <c:pt idx="224">
                  <c:v>1.087</c:v>
                </c:pt>
                <c:pt idx="225">
                  <c:v>1.1060000000000001</c:v>
                </c:pt>
                <c:pt idx="226">
                  <c:v>1.052</c:v>
                </c:pt>
                <c:pt idx="227">
                  <c:v>1.022</c:v>
                </c:pt>
                <c:pt idx="228">
                  <c:v>1.4279999999999999</c:v>
                </c:pt>
                <c:pt idx="229">
                  <c:v>1.325</c:v>
                </c:pt>
                <c:pt idx="230">
                  <c:v>1.1919999999999999</c:v>
                </c:pt>
                <c:pt idx="231">
                  <c:v>1.2330000000000001</c:v>
                </c:pt>
                <c:pt idx="232">
                  <c:v>1.1399999999999999</c:v>
                </c:pt>
                <c:pt idx="233">
                  <c:v>0.96599999999999997</c:v>
                </c:pt>
                <c:pt idx="234">
                  <c:v>1.389</c:v>
                </c:pt>
                <c:pt idx="235">
                  <c:v>1.002</c:v>
                </c:pt>
                <c:pt idx="236">
                  <c:v>0.93899999999999995</c:v>
                </c:pt>
                <c:pt idx="237">
                  <c:v>0.83899999999999997</c:v>
                </c:pt>
                <c:pt idx="238">
                  <c:v>1.054</c:v>
                </c:pt>
                <c:pt idx="239">
                  <c:v>1.107</c:v>
                </c:pt>
                <c:pt idx="240">
                  <c:v>0.98699999999999999</c:v>
                </c:pt>
                <c:pt idx="241">
                  <c:v>0.97399999999999998</c:v>
                </c:pt>
                <c:pt idx="242">
                  <c:v>0.88600000000000001</c:v>
                </c:pt>
                <c:pt idx="243">
                  <c:v>0.72799999999999998</c:v>
                </c:pt>
                <c:pt idx="244">
                  <c:v>0.94899999999999995</c:v>
                </c:pt>
                <c:pt idx="245">
                  <c:v>0.76400000000000001</c:v>
                </c:pt>
                <c:pt idx="246">
                  <c:v>0.82799999999999996</c:v>
                </c:pt>
                <c:pt idx="247">
                  <c:v>0.30499999999999999</c:v>
                </c:pt>
                <c:pt idx="248">
                  <c:v>0.75700000000000001</c:v>
                </c:pt>
                <c:pt idx="249">
                  <c:v>0.98499999999999999</c:v>
                </c:pt>
                <c:pt idx="250">
                  <c:v>0.749</c:v>
                </c:pt>
                <c:pt idx="251">
                  <c:v>0.67900000000000005</c:v>
                </c:pt>
                <c:pt idx="252">
                  <c:v>0.497</c:v>
                </c:pt>
                <c:pt idx="253">
                  <c:v>0.60599999999999998</c:v>
                </c:pt>
                <c:pt idx="254">
                  <c:v>0.89100000000000001</c:v>
                </c:pt>
                <c:pt idx="255">
                  <c:v>0.7</c:v>
                </c:pt>
                <c:pt idx="256">
                  <c:v>0.75800000000000001</c:v>
                </c:pt>
                <c:pt idx="257">
                  <c:v>0.73599999999999999</c:v>
                </c:pt>
                <c:pt idx="258">
                  <c:v>0.65600000000000003</c:v>
                </c:pt>
                <c:pt idx="259">
                  <c:v>0.57699999999999996</c:v>
                </c:pt>
                <c:pt idx="260">
                  <c:v>0.38300000000000001</c:v>
                </c:pt>
                <c:pt idx="261">
                  <c:v>0.75700000000000001</c:v>
                </c:pt>
                <c:pt idx="262">
                  <c:v>0.39200000000000002</c:v>
                </c:pt>
                <c:pt idx="263">
                  <c:v>0.68100000000000005</c:v>
                </c:pt>
                <c:pt idx="264">
                  <c:v>0.58299999999999996</c:v>
                </c:pt>
                <c:pt idx="265">
                  <c:v>0.46600000000000003</c:v>
                </c:pt>
                <c:pt idx="266">
                  <c:v>0.24199999999999999</c:v>
                </c:pt>
                <c:pt idx="267">
                  <c:v>0.43</c:v>
                </c:pt>
                <c:pt idx="268">
                  <c:v>0.69499999999999995</c:v>
                </c:pt>
                <c:pt idx="269">
                  <c:v>0.51900000000000002</c:v>
                </c:pt>
                <c:pt idx="270">
                  <c:v>0.27900000000000003</c:v>
                </c:pt>
                <c:pt idx="271">
                  <c:v>0.73899999999999999</c:v>
                </c:pt>
                <c:pt idx="272">
                  <c:v>0.53500000000000003</c:v>
                </c:pt>
                <c:pt idx="273">
                  <c:v>0.76500000000000001</c:v>
                </c:pt>
                <c:pt idx="274">
                  <c:v>0.64600000000000002</c:v>
                </c:pt>
                <c:pt idx="275">
                  <c:v>0.72799999999999998</c:v>
                </c:pt>
                <c:pt idx="276">
                  <c:v>0.36099999999999999</c:v>
                </c:pt>
                <c:pt idx="277">
                  <c:v>0.56999999999999995</c:v>
                </c:pt>
                <c:pt idx="278">
                  <c:v>0.33800000000000002</c:v>
                </c:pt>
                <c:pt idx="279">
                  <c:v>0.17399999999999999</c:v>
                </c:pt>
                <c:pt idx="280">
                  <c:v>0.19400000000000001</c:v>
                </c:pt>
                <c:pt idx="281">
                  <c:v>0.54400000000000004</c:v>
                </c:pt>
                <c:pt idx="282">
                  <c:v>0.35</c:v>
                </c:pt>
                <c:pt idx="283">
                  <c:v>0.314</c:v>
                </c:pt>
                <c:pt idx="284">
                  <c:v>0.67200000000000004</c:v>
                </c:pt>
                <c:pt idx="285">
                  <c:v>0.46300000000000002</c:v>
                </c:pt>
                <c:pt idx="286">
                  <c:v>0.36499999999999999</c:v>
                </c:pt>
                <c:pt idx="287">
                  <c:v>0.41899999999999998</c:v>
                </c:pt>
                <c:pt idx="288">
                  <c:v>0.54100000000000004</c:v>
                </c:pt>
                <c:pt idx="289">
                  <c:v>0.32800000000000001</c:v>
                </c:pt>
                <c:pt idx="290">
                  <c:v>0.48</c:v>
                </c:pt>
                <c:pt idx="291">
                  <c:v>0.54500000000000004</c:v>
                </c:pt>
                <c:pt idx="292">
                  <c:v>0.54200000000000004</c:v>
                </c:pt>
                <c:pt idx="293">
                  <c:v>0.39300000000000002</c:v>
                </c:pt>
                <c:pt idx="294">
                  <c:v>0.314</c:v>
                </c:pt>
                <c:pt idx="295">
                  <c:v>0.67600000000000005</c:v>
                </c:pt>
                <c:pt idx="296">
                  <c:v>0.49299999999999999</c:v>
                </c:pt>
                <c:pt idx="297">
                  <c:v>0.35899999999999999</c:v>
                </c:pt>
                <c:pt idx="298">
                  <c:v>0.41</c:v>
                </c:pt>
                <c:pt idx="299">
                  <c:v>0.26800000000000002</c:v>
                </c:pt>
                <c:pt idx="300">
                  <c:v>0.44900000000000001</c:v>
                </c:pt>
                <c:pt idx="301">
                  <c:v>0.22900000000000001</c:v>
                </c:pt>
                <c:pt idx="302">
                  <c:v>0.32400000000000001</c:v>
                </c:pt>
                <c:pt idx="303">
                  <c:v>0.255</c:v>
                </c:pt>
                <c:pt idx="304">
                  <c:v>4.5999999999999999E-2</c:v>
                </c:pt>
                <c:pt idx="305">
                  <c:v>0.27400000000000002</c:v>
                </c:pt>
                <c:pt idx="306">
                  <c:v>0.34300000000000003</c:v>
                </c:pt>
                <c:pt idx="307">
                  <c:v>0.37</c:v>
                </c:pt>
                <c:pt idx="308">
                  <c:v>0.28899999999999998</c:v>
                </c:pt>
                <c:pt idx="309">
                  <c:v>0.19900000000000001</c:v>
                </c:pt>
                <c:pt idx="310">
                  <c:v>0.03</c:v>
                </c:pt>
                <c:pt idx="311">
                  <c:v>0.17</c:v>
                </c:pt>
                <c:pt idx="312">
                  <c:v>4.2000000000000003E-2</c:v>
                </c:pt>
                <c:pt idx="313">
                  <c:v>2.5000000000000001E-2</c:v>
                </c:pt>
                <c:pt idx="314">
                  <c:v>9.0999999999999998E-2</c:v>
                </c:pt>
                <c:pt idx="315">
                  <c:v>0.12</c:v>
                </c:pt>
                <c:pt idx="316">
                  <c:v>0.54500000000000004</c:v>
                </c:pt>
                <c:pt idx="317">
                  <c:v>0.31900000000000001</c:v>
                </c:pt>
                <c:pt idx="318">
                  <c:v>0.21199999999999999</c:v>
                </c:pt>
                <c:pt idx="319">
                  <c:v>0.40500000000000003</c:v>
                </c:pt>
                <c:pt idx="320">
                  <c:v>0.60399999999999998</c:v>
                </c:pt>
                <c:pt idx="321">
                  <c:v>0.56100000000000005</c:v>
                </c:pt>
                <c:pt idx="322">
                  <c:v>0.193</c:v>
                </c:pt>
                <c:pt idx="323">
                  <c:v>0.191</c:v>
                </c:pt>
                <c:pt idx="324">
                  <c:v>0.13800000000000001</c:v>
                </c:pt>
                <c:pt idx="325">
                  <c:v>0.55300000000000005</c:v>
                </c:pt>
                <c:pt idx="326">
                  <c:v>0.28299999999999997</c:v>
                </c:pt>
                <c:pt idx="327">
                  <c:v>-8.5000000000000006E-2</c:v>
                </c:pt>
                <c:pt idx="328">
                  <c:v>-0.16900000000000001</c:v>
                </c:pt>
                <c:pt idx="329">
                  <c:v>0.30099999999999999</c:v>
                </c:pt>
                <c:pt idx="330">
                  <c:v>0.26900000000000002</c:v>
                </c:pt>
                <c:pt idx="331">
                  <c:v>0.38400000000000001</c:v>
                </c:pt>
                <c:pt idx="332">
                  <c:v>4.0000000000000001E-3</c:v>
                </c:pt>
                <c:pt idx="333">
                  <c:v>0.223</c:v>
                </c:pt>
                <c:pt idx="334">
                  <c:v>0.18099999999999999</c:v>
                </c:pt>
                <c:pt idx="335">
                  <c:v>8.6999999999999994E-2</c:v>
                </c:pt>
                <c:pt idx="336">
                  <c:v>0.26200000000000001</c:v>
                </c:pt>
                <c:pt idx="337">
                  <c:v>0.315</c:v>
                </c:pt>
                <c:pt idx="338">
                  <c:v>0.42799999999999999</c:v>
                </c:pt>
                <c:pt idx="339">
                  <c:v>0.20499999999999999</c:v>
                </c:pt>
                <c:pt idx="340">
                  <c:v>6.4000000000000001E-2</c:v>
                </c:pt>
                <c:pt idx="341">
                  <c:v>0.22</c:v>
                </c:pt>
                <c:pt idx="342">
                  <c:v>1.9E-2</c:v>
                </c:pt>
                <c:pt idx="343">
                  <c:v>0.25700000000000001</c:v>
                </c:pt>
                <c:pt idx="344">
                  <c:v>-6.6000000000000003E-2</c:v>
                </c:pt>
                <c:pt idx="345">
                  <c:v>3.2000000000000001E-2</c:v>
                </c:pt>
                <c:pt idx="346">
                  <c:v>0.2</c:v>
                </c:pt>
                <c:pt idx="347">
                  <c:v>0.30299999999999999</c:v>
                </c:pt>
                <c:pt idx="348">
                  <c:v>0.36299999999999999</c:v>
                </c:pt>
                <c:pt idx="349">
                  <c:v>-0.22900000000000001</c:v>
                </c:pt>
                <c:pt idx="350">
                  <c:v>5.7000000000000002E-2</c:v>
                </c:pt>
              </c:numCache>
            </c:numRef>
          </c:yVal>
          <c:smooth val="1"/>
        </c:ser>
        <c:dLbls>
          <c:showLegendKey val="0"/>
          <c:showVal val="0"/>
          <c:showCatName val="0"/>
          <c:showSerName val="0"/>
          <c:showPercent val="0"/>
          <c:showBubbleSize val="0"/>
        </c:dLbls>
        <c:axId val="78469760"/>
        <c:axId val="81709696"/>
      </c:scatterChart>
      <c:valAx>
        <c:axId val="78469760"/>
        <c:scaling>
          <c:orientation val="minMax"/>
          <c:max val="800"/>
          <c:min val="50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velength (nm)</a:t>
                </a:r>
              </a:p>
            </c:rich>
          </c:tx>
          <c:layout>
            <c:manualLayout>
              <c:xMode val="edge"/>
              <c:yMode val="edge"/>
              <c:x val="0.38189019055544887"/>
              <c:y val="0.86450010859057114"/>
            </c:manualLayout>
          </c:layout>
          <c:overlay val="0"/>
          <c:spPr>
            <a:noFill/>
            <a:ln>
              <a:noFill/>
            </a:ln>
            <a:effectLst/>
          </c:spPr>
        </c:title>
        <c:numFmt formatCode="General" sourceLinked="1"/>
        <c:majorTickMark val="out"/>
        <c:minorTickMark val="none"/>
        <c:tickLblPos val="nextTo"/>
        <c:spPr>
          <a:noFill/>
          <a:ln w="9525" cap="flat" cmpd="sng" algn="ctr">
            <a:solidFill>
              <a:sysClr val="windowText" lastClr="000000">
                <a:lumMod val="25000"/>
                <a:lumOff val="75000"/>
              </a:sys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709696"/>
        <c:crosses val="autoZero"/>
        <c:crossBetween val="midCat"/>
      </c:valAx>
      <c:valAx>
        <c:axId val="81709696"/>
        <c:scaling>
          <c:orientation val="minMax"/>
          <c:max val="400"/>
          <c:min val="0"/>
        </c:scaling>
        <c:delete val="1"/>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tensity</a:t>
                </a:r>
              </a:p>
            </c:rich>
          </c:tx>
          <c:layout/>
          <c:overlay val="0"/>
          <c:spPr>
            <a:noFill/>
            <a:ln>
              <a:noFill/>
            </a:ln>
            <a:effectLst/>
          </c:spPr>
        </c:title>
        <c:numFmt formatCode="General" sourceLinked="1"/>
        <c:majorTickMark val="out"/>
        <c:minorTickMark val="none"/>
        <c:tickLblPos val="nextTo"/>
        <c:crossAx val="78469760"/>
        <c:crosses val="autoZero"/>
        <c:crossBetween val="midCat"/>
        <c:majorUnit val="100"/>
      </c:valAx>
      <c:spPr>
        <a:noFill/>
        <a:ln w="25400">
          <a:noFill/>
        </a:ln>
        <a:effectLst/>
      </c:spPr>
    </c:plotArea>
    <c:legend>
      <c:legendPos val="r"/>
      <c:layout>
        <c:manualLayout>
          <c:xMode val="edge"/>
          <c:yMode val="edge"/>
          <c:x val="0.5947543548926304"/>
          <c:y val="6.8973751833066491E-2"/>
          <c:w val="0.30592322301175767"/>
          <c:h val="0.1989667559095373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50892605366478"/>
          <c:y val="2.5127475578133211E-2"/>
          <c:w val="0.8274315090778942"/>
          <c:h val="0.78245451394047449"/>
        </c:manualLayout>
      </c:layout>
      <c:scatterChart>
        <c:scatterStyle val="smoothMarker"/>
        <c:varyColors val="0"/>
        <c:ser>
          <c:idx val="0"/>
          <c:order val="0"/>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B$1:$B$401</c:f>
              <c:numCache>
                <c:formatCode>General</c:formatCode>
                <c:ptCount val="401"/>
                <c:pt idx="0">
                  <c:v>8.1810900000000002E-3</c:v>
                </c:pt>
                <c:pt idx="1">
                  <c:v>8.0450500000000067E-3</c:v>
                </c:pt>
                <c:pt idx="2">
                  <c:v>7.9810200000000851E-3</c:v>
                </c:pt>
                <c:pt idx="3">
                  <c:v>7.8583600000000434E-3</c:v>
                </c:pt>
                <c:pt idx="4">
                  <c:v>7.7168500000000528E-3</c:v>
                </c:pt>
                <c:pt idx="5">
                  <c:v>7.8618200000000003E-3</c:v>
                </c:pt>
                <c:pt idx="6">
                  <c:v>8.1726700000000208E-3</c:v>
                </c:pt>
                <c:pt idx="7">
                  <c:v>8.2673600000000014E-3</c:v>
                </c:pt>
                <c:pt idx="8">
                  <c:v>8.3532900000001034E-3</c:v>
                </c:pt>
                <c:pt idx="9">
                  <c:v>8.412530000000128E-3</c:v>
                </c:pt>
                <c:pt idx="10">
                  <c:v>8.4662400000000068E-3</c:v>
                </c:pt>
                <c:pt idx="11">
                  <c:v>8.7154100000000068E-3</c:v>
                </c:pt>
                <c:pt idx="12">
                  <c:v>8.8324900000001216E-3</c:v>
                </c:pt>
                <c:pt idx="13">
                  <c:v>8.8365400000000767E-3</c:v>
                </c:pt>
                <c:pt idx="14">
                  <c:v>8.9987700000000014E-3</c:v>
                </c:pt>
                <c:pt idx="15">
                  <c:v>9.1222100000000004E-3</c:v>
                </c:pt>
                <c:pt idx="16">
                  <c:v>9.5426000000000226E-3</c:v>
                </c:pt>
                <c:pt idx="17">
                  <c:v>9.9124000000001215E-3</c:v>
                </c:pt>
                <c:pt idx="18">
                  <c:v>1.0376E-2</c:v>
                </c:pt>
                <c:pt idx="19">
                  <c:v>1.0532800000000005E-2</c:v>
                </c:pt>
                <c:pt idx="20">
                  <c:v>1.0710799999999999E-2</c:v>
                </c:pt>
                <c:pt idx="21">
                  <c:v>1.08079E-2</c:v>
                </c:pt>
                <c:pt idx="22">
                  <c:v>1.0850100000000001E-2</c:v>
                </c:pt>
                <c:pt idx="23">
                  <c:v>1.09333E-2</c:v>
                </c:pt>
                <c:pt idx="24">
                  <c:v>1.1127500000000113E-2</c:v>
                </c:pt>
                <c:pt idx="25">
                  <c:v>1.1307400000000021E-2</c:v>
                </c:pt>
                <c:pt idx="26">
                  <c:v>1.1332099999999999E-2</c:v>
                </c:pt>
                <c:pt idx="27">
                  <c:v>1.1425800000000133E-2</c:v>
                </c:pt>
                <c:pt idx="28">
                  <c:v>1.1463700000000113E-2</c:v>
                </c:pt>
                <c:pt idx="29">
                  <c:v>1.1853600000000001E-2</c:v>
                </c:pt>
                <c:pt idx="30">
                  <c:v>1.2397199999999999E-2</c:v>
                </c:pt>
                <c:pt idx="31">
                  <c:v>1.29774E-2</c:v>
                </c:pt>
                <c:pt idx="32">
                  <c:v>1.3275800000000001E-2</c:v>
                </c:pt>
                <c:pt idx="33">
                  <c:v>1.3374499999999999E-2</c:v>
                </c:pt>
                <c:pt idx="34">
                  <c:v>1.3722700000000108E-2</c:v>
                </c:pt>
                <c:pt idx="35">
                  <c:v>1.4223899999999999E-2</c:v>
                </c:pt>
                <c:pt idx="36">
                  <c:v>1.47119E-2</c:v>
                </c:pt>
                <c:pt idx="37">
                  <c:v>1.51985E-2</c:v>
                </c:pt>
                <c:pt idx="38">
                  <c:v>1.5270700000000003E-2</c:v>
                </c:pt>
                <c:pt idx="39">
                  <c:v>1.52929E-2</c:v>
                </c:pt>
                <c:pt idx="40">
                  <c:v>1.5483100000000114E-2</c:v>
                </c:pt>
                <c:pt idx="41">
                  <c:v>1.5823500000000146E-2</c:v>
                </c:pt>
                <c:pt idx="42">
                  <c:v>1.6292999999999998E-2</c:v>
                </c:pt>
                <c:pt idx="43">
                  <c:v>1.6605800000000157E-2</c:v>
                </c:pt>
                <c:pt idx="44">
                  <c:v>1.6777E-2</c:v>
                </c:pt>
                <c:pt idx="45">
                  <c:v>1.7036800000000001E-2</c:v>
                </c:pt>
                <c:pt idx="46">
                  <c:v>1.7400700000000005E-2</c:v>
                </c:pt>
                <c:pt idx="47">
                  <c:v>1.79442E-2</c:v>
                </c:pt>
                <c:pt idx="48">
                  <c:v>1.8321900000000023E-2</c:v>
                </c:pt>
                <c:pt idx="49">
                  <c:v>1.8576800000000001E-2</c:v>
                </c:pt>
                <c:pt idx="50">
                  <c:v>1.8919600000000002E-2</c:v>
                </c:pt>
                <c:pt idx="51">
                  <c:v>1.9381500000000225E-2</c:v>
                </c:pt>
                <c:pt idx="52">
                  <c:v>2.0048099999999999E-2</c:v>
                </c:pt>
                <c:pt idx="53">
                  <c:v>2.047980000000026E-2</c:v>
                </c:pt>
                <c:pt idx="54">
                  <c:v>2.0878400000000002E-2</c:v>
                </c:pt>
                <c:pt idx="55">
                  <c:v>2.1071900000000369E-2</c:v>
                </c:pt>
                <c:pt idx="56">
                  <c:v>2.1443700000000267E-2</c:v>
                </c:pt>
                <c:pt idx="57">
                  <c:v>2.1988000000000001E-2</c:v>
                </c:pt>
                <c:pt idx="58">
                  <c:v>2.2480200000000276E-2</c:v>
                </c:pt>
                <c:pt idx="59">
                  <c:v>2.2903900000000282E-2</c:v>
                </c:pt>
                <c:pt idx="60">
                  <c:v>2.3283200000000052E-2</c:v>
                </c:pt>
                <c:pt idx="61">
                  <c:v>2.369980000000001E-2</c:v>
                </c:pt>
                <c:pt idx="62">
                  <c:v>2.429630000000001E-2</c:v>
                </c:pt>
                <c:pt idx="63">
                  <c:v>2.4861700000000011E-2</c:v>
                </c:pt>
                <c:pt idx="64">
                  <c:v>2.5309800000000011E-2</c:v>
                </c:pt>
                <c:pt idx="65">
                  <c:v>2.568260000000001E-2</c:v>
                </c:pt>
                <c:pt idx="66">
                  <c:v>2.6142800000000001E-2</c:v>
                </c:pt>
                <c:pt idx="67">
                  <c:v>2.6615500000000052E-2</c:v>
                </c:pt>
                <c:pt idx="68">
                  <c:v>2.7071600000000348E-2</c:v>
                </c:pt>
                <c:pt idx="69">
                  <c:v>2.7547800000000212E-2</c:v>
                </c:pt>
                <c:pt idx="70">
                  <c:v>2.8045000000000011E-2</c:v>
                </c:pt>
                <c:pt idx="71">
                  <c:v>2.8560799999999973E-2</c:v>
                </c:pt>
                <c:pt idx="72">
                  <c:v>2.91434E-2</c:v>
                </c:pt>
                <c:pt idx="73">
                  <c:v>2.9725000000000001E-2</c:v>
                </c:pt>
                <c:pt idx="74">
                  <c:v>3.0241800000000294E-2</c:v>
                </c:pt>
                <c:pt idx="75">
                  <c:v>3.0798399999999997E-2</c:v>
                </c:pt>
                <c:pt idx="76">
                  <c:v>3.1426200000000001E-2</c:v>
                </c:pt>
                <c:pt idx="77">
                  <c:v>3.1970900000000052E-2</c:v>
                </c:pt>
                <c:pt idx="78">
                  <c:v>3.2624300000000002E-2</c:v>
                </c:pt>
                <c:pt idx="79">
                  <c:v>3.3233200000000303E-2</c:v>
                </c:pt>
                <c:pt idx="80">
                  <c:v>3.3786099999999999E-2</c:v>
                </c:pt>
                <c:pt idx="81">
                  <c:v>3.4438499999999997E-2</c:v>
                </c:pt>
                <c:pt idx="82">
                  <c:v>3.5056900000000002E-2</c:v>
                </c:pt>
                <c:pt idx="83">
                  <c:v>3.5433000000000339E-2</c:v>
                </c:pt>
                <c:pt idx="84">
                  <c:v>3.5930200000000002E-2</c:v>
                </c:pt>
                <c:pt idx="85">
                  <c:v>3.6483500000000092E-2</c:v>
                </c:pt>
                <c:pt idx="86">
                  <c:v>3.7030300000000432E-2</c:v>
                </c:pt>
                <c:pt idx="87">
                  <c:v>3.7446699999999999E-2</c:v>
                </c:pt>
                <c:pt idx="88">
                  <c:v>3.7970900000000342E-2</c:v>
                </c:pt>
                <c:pt idx="89">
                  <c:v>3.8602400000000002E-2</c:v>
                </c:pt>
                <c:pt idx="90">
                  <c:v>3.9361300000000002E-2</c:v>
                </c:pt>
                <c:pt idx="91">
                  <c:v>4.0129699999999997E-2</c:v>
                </c:pt>
                <c:pt idx="92">
                  <c:v>4.0952900000000014E-2</c:v>
                </c:pt>
                <c:pt idx="93">
                  <c:v>4.1722200000000022E-2</c:v>
                </c:pt>
                <c:pt idx="94">
                  <c:v>4.2336900000000656E-2</c:v>
                </c:pt>
                <c:pt idx="95">
                  <c:v>4.3119400000000002E-2</c:v>
                </c:pt>
                <c:pt idx="96">
                  <c:v>4.4075500000000004E-2</c:v>
                </c:pt>
                <c:pt idx="97">
                  <c:v>4.4879099999999998E-2</c:v>
                </c:pt>
                <c:pt idx="98">
                  <c:v>4.5695199999999978E-2</c:v>
                </c:pt>
                <c:pt idx="99">
                  <c:v>4.6542699999999999E-2</c:v>
                </c:pt>
                <c:pt idx="100">
                  <c:v>4.7305399999999997E-2</c:v>
                </c:pt>
                <c:pt idx="101">
                  <c:v>4.8230200000000001E-2</c:v>
                </c:pt>
                <c:pt idx="102">
                  <c:v>4.9206700000000034E-2</c:v>
                </c:pt>
                <c:pt idx="103">
                  <c:v>5.0079600000000002E-2</c:v>
                </c:pt>
                <c:pt idx="104">
                  <c:v>5.0914600000000462E-2</c:v>
                </c:pt>
                <c:pt idx="105">
                  <c:v>5.1757900000000023E-2</c:v>
                </c:pt>
                <c:pt idx="106">
                  <c:v>5.2585199999999999E-2</c:v>
                </c:pt>
                <c:pt idx="107">
                  <c:v>5.3484700000000003E-2</c:v>
                </c:pt>
                <c:pt idx="108">
                  <c:v>5.4407100000000014E-2</c:v>
                </c:pt>
                <c:pt idx="109">
                  <c:v>5.5138700000000013E-2</c:v>
                </c:pt>
                <c:pt idx="110">
                  <c:v>5.5898900000000133E-2</c:v>
                </c:pt>
                <c:pt idx="111">
                  <c:v>5.6606600000000014E-2</c:v>
                </c:pt>
                <c:pt idx="112">
                  <c:v>5.7372500000000132E-2</c:v>
                </c:pt>
                <c:pt idx="113">
                  <c:v>5.7994200000000475E-2</c:v>
                </c:pt>
                <c:pt idx="114">
                  <c:v>5.8593000000000034E-2</c:v>
                </c:pt>
                <c:pt idx="115">
                  <c:v>5.9267300000000023E-2</c:v>
                </c:pt>
                <c:pt idx="116">
                  <c:v>5.9925899999999997E-2</c:v>
                </c:pt>
                <c:pt idx="117">
                  <c:v>6.0641099999999976E-2</c:v>
                </c:pt>
                <c:pt idx="118">
                  <c:v>6.1266599999999997E-2</c:v>
                </c:pt>
                <c:pt idx="119">
                  <c:v>6.1814399999999999E-2</c:v>
                </c:pt>
                <c:pt idx="120">
                  <c:v>6.2367500000000561E-2</c:v>
                </c:pt>
                <c:pt idx="121">
                  <c:v>6.3076199999999999E-2</c:v>
                </c:pt>
                <c:pt idx="122">
                  <c:v>6.3403899999999999E-2</c:v>
                </c:pt>
                <c:pt idx="123">
                  <c:v>6.4014199999999993E-2</c:v>
                </c:pt>
                <c:pt idx="124">
                  <c:v>6.6248199999999965E-2</c:v>
                </c:pt>
                <c:pt idx="125">
                  <c:v>6.9073100000000012E-2</c:v>
                </c:pt>
                <c:pt idx="126">
                  <c:v>7.2293500000000024E-2</c:v>
                </c:pt>
                <c:pt idx="127">
                  <c:v>7.2007100000000004E-2</c:v>
                </c:pt>
                <c:pt idx="128">
                  <c:v>7.1687299999999995E-2</c:v>
                </c:pt>
                <c:pt idx="129">
                  <c:v>7.120319999999998E-2</c:v>
                </c:pt>
                <c:pt idx="130">
                  <c:v>7.0742899999999997E-2</c:v>
                </c:pt>
                <c:pt idx="131">
                  <c:v>7.2267100000000001E-2</c:v>
                </c:pt>
                <c:pt idx="132">
                  <c:v>7.1923600000000004E-2</c:v>
                </c:pt>
                <c:pt idx="133">
                  <c:v>7.1850700000000003E-2</c:v>
                </c:pt>
                <c:pt idx="134">
                  <c:v>7.1596600000000524E-2</c:v>
                </c:pt>
                <c:pt idx="135">
                  <c:v>7.15721E-2</c:v>
                </c:pt>
                <c:pt idx="136">
                  <c:v>7.1740700000000004E-2</c:v>
                </c:pt>
                <c:pt idx="137">
                  <c:v>7.1616399999999997E-2</c:v>
                </c:pt>
                <c:pt idx="138">
                  <c:v>7.1495700000000009E-2</c:v>
                </c:pt>
                <c:pt idx="139">
                  <c:v>7.1292599999999998E-2</c:v>
                </c:pt>
                <c:pt idx="140">
                  <c:v>7.1164400000000003E-2</c:v>
                </c:pt>
                <c:pt idx="141">
                  <c:v>7.1105799999999997E-2</c:v>
                </c:pt>
                <c:pt idx="142">
                  <c:v>7.0986700000000014E-2</c:v>
                </c:pt>
                <c:pt idx="143">
                  <c:v>7.0876700000000084E-2</c:v>
                </c:pt>
                <c:pt idx="144">
                  <c:v>7.0618600000000004E-2</c:v>
                </c:pt>
                <c:pt idx="145">
                  <c:v>7.0192700000000524E-2</c:v>
                </c:pt>
                <c:pt idx="146">
                  <c:v>7.0007800000000009E-2</c:v>
                </c:pt>
                <c:pt idx="147">
                  <c:v>6.9891900000000534E-2</c:v>
                </c:pt>
                <c:pt idx="148">
                  <c:v>6.9755700000000004E-2</c:v>
                </c:pt>
                <c:pt idx="149">
                  <c:v>6.9419300000000003E-2</c:v>
                </c:pt>
                <c:pt idx="150">
                  <c:v>6.9375300000000001E-2</c:v>
                </c:pt>
                <c:pt idx="151">
                  <c:v>6.9356700000000687E-2</c:v>
                </c:pt>
                <c:pt idx="152">
                  <c:v>6.9242700000000004E-2</c:v>
                </c:pt>
                <c:pt idx="153">
                  <c:v>6.9335000000000133E-2</c:v>
                </c:pt>
                <c:pt idx="154">
                  <c:v>6.9300900000000623E-2</c:v>
                </c:pt>
                <c:pt idx="155">
                  <c:v>6.915410000000001E-2</c:v>
                </c:pt>
                <c:pt idx="156">
                  <c:v>6.8914199999999995E-2</c:v>
                </c:pt>
                <c:pt idx="157">
                  <c:v>6.868539999999998E-2</c:v>
                </c:pt>
                <c:pt idx="158">
                  <c:v>6.8444000000000005E-2</c:v>
                </c:pt>
                <c:pt idx="159">
                  <c:v>6.8172800000000006E-2</c:v>
                </c:pt>
                <c:pt idx="160">
                  <c:v>6.7997900000000194E-2</c:v>
                </c:pt>
                <c:pt idx="161">
                  <c:v>6.7782600000000873E-2</c:v>
                </c:pt>
                <c:pt idx="162">
                  <c:v>6.7464700000000113E-2</c:v>
                </c:pt>
                <c:pt idx="163">
                  <c:v>6.7103399999999994E-2</c:v>
                </c:pt>
                <c:pt idx="164">
                  <c:v>6.6815600000000003E-2</c:v>
                </c:pt>
                <c:pt idx="165">
                  <c:v>6.66244E-2</c:v>
                </c:pt>
                <c:pt idx="166">
                  <c:v>6.6289200000000006E-2</c:v>
                </c:pt>
                <c:pt idx="167">
                  <c:v>6.5930199999999994E-2</c:v>
                </c:pt>
                <c:pt idx="168">
                  <c:v>6.5476600000000024E-2</c:v>
                </c:pt>
                <c:pt idx="169">
                  <c:v>6.5026899999999999E-2</c:v>
                </c:pt>
                <c:pt idx="170">
                  <c:v>6.4639799999999997E-2</c:v>
                </c:pt>
                <c:pt idx="171">
                  <c:v>6.4258700000000002E-2</c:v>
                </c:pt>
                <c:pt idx="172">
                  <c:v>6.3785300000000003E-2</c:v>
                </c:pt>
                <c:pt idx="173">
                  <c:v>6.3309900000000002E-2</c:v>
                </c:pt>
                <c:pt idx="174">
                  <c:v>6.2973799999999996E-2</c:v>
                </c:pt>
                <c:pt idx="175">
                  <c:v>6.2493300000000133E-2</c:v>
                </c:pt>
                <c:pt idx="176">
                  <c:v>6.2144600000000022E-2</c:v>
                </c:pt>
                <c:pt idx="177">
                  <c:v>6.1986300000000001E-2</c:v>
                </c:pt>
                <c:pt idx="178">
                  <c:v>6.1582199999999997E-2</c:v>
                </c:pt>
                <c:pt idx="179">
                  <c:v>6.1488799999999996E-2</c:v>
                </c:pt>
                <c:pt idx="180">
                  <c:v>6.1298800000000001E-2</c:v>
                </c:pt>
                <c:pt idx="181">
                  <c:v>6.1019700000000003E-2</c:v>
                </c:pt>
                <c:pt idx="182">
                  <c:v>6.0925899999999977E-2</c:v>
                </c:pt>
                <c:pt idx="183">
                  <c:v>6.0729999999999999E-2</c:v>
                </c:pt>
                <c:pt idx="184">
                  <c:v>6.0566100000000032E-2</c:v>
                </c:pt>
                <c:pt idx="185">
                  <c:v>6.0351599999999998E-2</c:v>
                </c:pt>
                <c:pt idx="186">
                  <c:v>6.0107399999999998E-2</c:v>
                </c:pt>
                <c:pt idx="187">
                  <c:v>5.9973600000000134E-2</c:v>
                </c:pt>
                <c:pt idx="188">
                  <c:v>5.9774500000000112E-2</c:v>
                </c:pt>
                <c:pt idx="189">
                  <c:v>5.9797800000000609E-2</c:v>
                </c:pt>
                <c:pt idx="190">
                  <c:v>5.9763800000000575E-2</c:v>
                </c:pt>
                <c:pt idx="191">
                  <c:v>5.9626500000000013E-2</c:v>
                </c:pt>
                <c:pt idx="192">
                  <c:v>5.9720300000000032E-2</c:v>
                </c:pt>
                <c:pt idx="193">
                  <c:v>5.9866300000000601E-2</c:v>
                </c:pt>
                <c:pt idx="194">
                  <c:v>5.9904300000000014E-2</c:v>
                </c:pt>
                <c:pt idx="195">
                  <c:v>6.0311200000000134E-2</c:v>
                </c:pt>
                <c:pt idx="196">
                  <c:v>6.0564899999999998E-2</c:v>
                </c:pt>
                <c:pt idx="197">
                  <c:v>6.0863400000000595E-2</c:v>
                </c:pt>
                <c:pt idx="198">
                  <c:v>6.1339500000000012E-2</c:v>
                </c:pt>
                <c:pt idx="199">
                  <c:v>6.1974399999999985E-2</c:v>
                </c:pt>
                <c:pt idx="200">
                  <c:v>6.2598600000000434E-2</c:v>
                </c:pt>
                <c:pt idx="201">
                  <c:v>6.3286099999999998E-2</c:v>
                </c:pt>
                <c:pt idx="202">
                  <c:v>6.4112600000000908E-2</c:v>
                </c:pt>
                <c:pt idx="203">
                  <c:v>6.4870600000000014E-2</c:v>
                </c:pt>
                <c:pt idx="204">
                  <c:v>6.5745300000000007E-2</c:v>
                </c:pt>
                <c:pt idx="205">
                  <c:v>6.6760600000000114E-2</c:v>
                </c:pt>
                <c:pt idx="206">
                  <c:v>6.7832100000000034E-2</c:v>
                </c:pt>
                <c:pt idx="207">
                  <c:v>6.8966899999999998E-2</c:v>
                </c:pt>
                <c:pt idx="208">
                  <c:v>7.0216000000000084E-2</c:v>
                </c:pt>
                <c:pt idx="209">
                  <c:v>7.1542800000000004E-2</c:v>
                </c:pt>
                <c:pt idx="210">
                  <c:v>7.2829199999999997E-2</c:v>
                </c:pt>
                <c:pt idx="211">
                  <c:v>7.4377600000000696E-2</c:v>
                </c:pt>
                <c:pt idx="212">
                  <c:v>7.5931999999999999E-2</c:v>
                </c:pt>
                <c:pt idx="213">
                  <c:v>7.7396900000000921E-2</c:v>
                </c:pt>
                <c:pt idx="214">
                  <c:v>7.8994000000000023E-2</c:v>
                </c:pt>
                <c:pt idx="215">
                  <c:v>8.0520600000000067E-2</c:v>
                </c:pt>
                <c:pt idx="216">
                  <c:v>8.2004500000000022E-2</c:v>
                </c:pt>
                <c:pt idx="217">
                  <c:v>8.3514600000000744E-2</c:v>
                </c:pt>
                <c:pt idx="218">
                  <c:v>8.4902300000000028E-2</c:v>
                </c:pt>
                <c:pt idx="219">
                  <c:v>8.6230199999999993E-2</c:v>
                </c:pt>
                <c:pt idx="220">
                  <c:v>8.7432699999999988E-2</c:v>
                </c:pt>
                <c:pt idx="221">
                  <c:v>8.8588900000000068E-2</c:v>
                </c:pt>
                <c:pt idx="222">
                  <c:v>8.971340000000004E-2</c:v>
                </c:pt>
                <c:pt idx="223">
                  <c:v>9.0579400000000046E-2</c:v>
                </c:pt>
                <c:pt idx="224">
                  <c:v>9.1423700000000011E-2</c:v>
                </c:pt>
                <c:pt idx="225">
                  <c:v>9.2119100000000009E-2</c:v>
                </c:pt>
                <c:pt idx="226">
                  <c:v>9.2607600000000026E-2</c:v>
                </c:pt>
                <c:pt idx="227">
                  <c:v>9.3060400000000265E-2</c:v>
                </c:pt>
                <c:pt idx="228">
                  <c:v>9.3379400000000001E-2</c:v>
                </c:pt>
                <c:pt idx="229">
                  <c:v>9.3591600000000247E-2</c:v>
                </c:pt>
                <c:pt idx="230">
                  <c:v>9.3845700000000046E-2</c:v>
                </c:pt>
                <c:pt idx="231">
                  <c:v>9.3979900000000005E-2</c:v>
                </c:pt>
                <c:pt idx="232">
                  <c:v>9.4060200000000024E-2</c:v>
                </c:pt>
                <c:pt idx="233">
                  <c:v>9.4242300000000001E-2</c:v>
                </c:pt>
                <c:pt idx="234">
                  <c:v>9.4415200000000005E-2</c:v>
                </c:pt>
                <c:pt idx="235">
                  <c:v>9.4551400000001118E-2</c:v>
                </c:pt>
                <c:pt idx="236">
                  <c:v>9.4737800000000746E-2</c:v>
                </c:pt>
                <c:pt idx="237">
                  <c:v>9.4798800000000766E-2</c:v>
                </c:pt>
                <c:pt idx="238">
                  <c:v>9.4709300000000246E-2</c:v>
                </c:pt>
                <c:pt idx="239">
                  <c:v>9.4577100000000067E-2</c:v>
                </c:pt>
                <c:pt idx="240">
                  <c:v>9.4454800000001116E-2</c:v>
                </c:pt>
                <c:pt idx="241">
                  <c:v>9.4298900000000047E-2</c:v>
                </c:pt>
                <c:pt idx="242">
                  <c:v>9.4040800000000063E-2</c:v>
                </c:pt>
                <c:pt idx="243">
                  <c:v>9.378470000000004E-2</c:v>
                </c:pt>
                <c:pt idx="244">
                  <c:v>9.3421800000000207E-2</c:v>
                </c:pt>
                <c:pt idx="245">
                  <c:v>9.3193800000000243E-2</c:v>
                </c:pt>
                <c:pt idx="246">
                  <c:v>9.2983199999999974E-2</c:v>
                </c:pt>
                <c:pt idx="247">
                  <c:v>9.2755600000000063E-2</c:v>
                </c:pt>
                <c:pt idx="248">
                  <c:v>9.2602400000000001E-2</c:v>
                </c:pt>
                <c:pt idx="249">
                  <c:v>9.2421099999999992E-2</c:v>
                </c:pt>
                <c:pt idx="250">
                  <c:v>9.2336800000000024E-2</c:v>
                </c:pt>
                <c:pt idx="251">
                  <c:v>9.2378000000000016E-2</c:v>
                </c:pt>
                <c:pt idx="252">
                  <c:v>9.2555700000000046E-2</c:v>
                </c:pt>
                <c:pt idx="253">
                  <c:v>9.2809000000000003E-2</c:v>
                </c:pt>
                <c:pt idx="254">
                  <c:v>9.3246000000000065E-2</c:v>
                </c:pt>
                <c:pt idx="255">
                  <c:v>9.3642200000000023E-2</c:v>
                </c:pt>
                <c:pt idx="256">
                  <c:v>9.4179700000000033E-2</c:v>
                </c:pt>
                <c:pt idx="257">
                  <c:v>9.4859700000000005E-2</c:v>
                </c:pt>
                <c:pt idx="258">
                  <c:v>9.5575800000000766E-2</c:v>
                </c:pt>
                <c:pt idx="259">
                  <c:v>9.6384800000000007E-2</c:v>
                </c:pt>
                <c:pt idx="260">
                  <c:v>9.720690000000004E-2</c:v>
                </c:pt>
                <c:pt idx="261">
                  <c:v>9.8093500000000028E-2</c:v>
                </c:pt>
                <c:pt idx="262">
                  <c:v>9.9039500000000044E-2</c:v>
                </c:pt>
                <c:pt idx="263">
                  <c:v>0.100117</c:v>
                </c:pt>
                <c:pt idx="264">
                  <c:v>0.10126700000000002</c:v>
                </c:pt>
                <c:pt idx="265">
                  <c:v>0.10247199999999998</c:v>
                </c:pt>
                <c:pt idx="266">
                  <c:v>0.10363900000000002</c:v>
                </c:pt>
                <c:pt idx="267">
                  <c:v>0.10486600000000022</c:v>
                </c:pt>
                <c:pt idx="268">
                  <c:v>0.10626600000000108</c:v>
                </c:pt>
                <c:pt idx="269">
                  <c:v>0.10763399999999999</c:v>
                </c:pt>
                <c:pt idx="270">
                  <c:v>0.10917000000000029</c:v>
                </c:pt>
                <c:pt idx="271">
                  <c:v>0.11072700000000002</c:v>
                </c:pt>
                <c:pt idx="272">
                  <c:v>0.11225300000000002</c:v>
                </c:pt>
                <c:pt idx="273">
                  <c:v>0.113911</c:v>
                </c:pt>
                <c:pt idx="274">
                  <c:v>0.115577</c:v>
                </c:pt>
                <c:pt idx="275">
                  <c:v>0.11732400000000009</c:v>
                </c:pt>
                <c:pt idx="276">
                  <c:v>0.11917700000000002</c:v>
                </c:pt>
                <c:pt idx="277">
                  <c:v>0.12111000000000002</c:v>
                </c:pt>
                <c:pt idx="278">
                  <c:v>0.12307400000000022</c:v>
                </c:pt>
                <c:pt idx="279">
                  <c:v>0.125109</c:v>
                </c:pt>
                <c:pt idx="280">
                  <c:v>0.12747800000000001</c:v>
                </c:pt>
                <c:pt idx="281">
                  <c:v>0.12995999999999999</c:v>
                </c:pt>
                <c:pt idx="282">
                  <c:v>0.13273599999999999</c:v>
                </c:pt>
                <c:pt idx="283">
                  <c:v>0.13574900000000137</c:v>
                </c:pt>
                <c:pt idx="284">
                  <c:v>0.13892199999999999</c:v>
                </c:pt>
                <c:pt idx="285">
                  <c:v>0.14243900000000148</c:v>
                </c:pt>
                <c:pt idx="286">
                  <c:v>0.14628500000000041</c:v>
                </c:pt>
                <c:pt idx="287">
                  <c:v>0.15046300000000157</c:v>
                </c:pt>
                <c:pt idx="288">
                  <c:v>0.15494500000000219</c:v>
                </c:pt>
                <c:pt idx="289">
                  <c:v>0.15966600000000122</c:v>
                </c:pt>
                <c:pt idx="290">
                  <c:v>0.164683</c:v>
                </c:pt>
                <c:pt idx="291">
                  <c:v>0.16994300000000157</c:v>
                </c:pt>
                <c:pt idx="292">
                  <c:v>0.17554700000000137</c:v>
                </c:pt>
                <c:pt idx="293">
                  <c:v>0.18128800000000134</c:v>
                </c:pt>
                <c:pt idx="294">
                  <c:v>0.18702900000000044</c:v>
                </c:pt>
                <c:pt idx="295">
                  <c:v>0.19281799999999999</c:v>
                </c:pt>
                <c:pt idx="296">
                  <c:v>0.198576</c:v>
                </c:pt>
                <c:pt idx="297">
                  <c:v>0.204128</c:v>
                </c:pt>
                <c:pt idx="298">
                  <c:v>0.20958099999999999</c:v>
                </c:pt>
                <c:pt idx="299">
                  <c:v>0.21488099999999999</c:v>
                </c:pt>
                <c:pt idx="300">
                  <c:v>0.21977200000000024</c:v>
                </c:pt>
                <c:pt idx="301">
                  <c:v>0.22429700000000041</c:v>
                </c:pt>
                <c:pt idx="302">
                  <c:v>0.22887399999999997</c:v>
                </c:pt>
                <c:pt idx="303">
                  <c:v>0.23293500000000122</c:v>
                </c:pt>
                <c:pt idx="304">
                  <c:v>0.23682300000000001</c:v>
                </c:pt>
                <c:pt idx="305">
                  <c:v>0.24042000000000024</c:v>
                </c:pt>
                <c:pt idx="306">
                  <c:v>0.24377799999999999</c:v>
                </c:pt>
                <c:pt idx="307">
                  <c:v>0.24693300000000157</c:v>
                </c:pt>
                <c:pt idx="308">
                  <c:v>0.24987799999999999</c:v>
                </c:pt>
                <c:pt idx="309">
                  <c:v>0.25254200000000004</c:v>
                </c:pt>
                <c:pt idx="310">
                  <c:v>0.25473799999999996</c:v>
                </c:pt>
                <c:pt idx="311">
                  <c:v>0.2565630000000001</c:v>
                </c:pt>
                <c:pt idx="312">
                  <c:v>0.25805500000000003</c:v>
                </c:pt>
                <c:pt idx="313">
                  <c:v>0.25913399999999998</c:v>
                </c:pt>
                <c:pt idx="314">
                  <c:v>0.25977700000000004</c:v>
                </c:pt>
                <c:pt idx="315">
                  <c:v>0.25984400000000002</c:v>
                </c:pt>
                <c:pt idx="316">
                  <c:v>0.259465</c:v>
                </c:pt>
                <c:pt idx="317">
                  <c:v>0.25873899999999994</c:v>
                </c:pt>
                <c:pt idx="318">
                  <c:v>0.25758000000000031</c:v>
                </c:pt>
                <c:pt idx="319">
                  <c:v>0.2560110000000001</c:v>
                </c:pt>
                <c:pt idx="320">
                  <c:v>0.25397500000000001</c:v>
                </c:pt>
                <c:pt idx="321">
                  <c:v>0.25159600000000004</c:v>
                </c:pt>
                <c:pt idx="322">
                  <c:v>0.24894700000000231</c:v>
                </c:pt>
                <c:pt idx="323">
                  <c:v>0.24598300000000137</c:v>
                </c:pt>
                <c:pt idx="324">
                  <c:v>0.24288699999999999</c:v>
                </c:pt>
                <c:pt idx="325">
                  <c:v>0.23942500000000044</c:v>
                </c:pt>
                <c:pt idx="326">
                  <c:v>0.235675</c:v>
                </c:pt>
                <c:pt idx="327">
                  <c:v>0.23186000000000001</c:v>
                </c:pt>
                <c:pt idx="328">
                  <c:v>0.22800799999999999</c:v>
                </c:pt>
                <c:pt idx="329">
                  <c:v>0.22401199999999999</c:v>
                </c:pt>
                <c:pt idx="330">
                  <c:v>0.220023</c:v>
                </c:pt>
                <c:pt idx="331">
                  <c:v>0.21606100000000122</c:v>
                </c:pt>
                <c:pt idx="332">
                  <c:v>0.21207599999999999</c:v>
                </c:pt>
                <c:pt idx="333">
                  <c:v>0.20808599999999999</c:v>
                </c:pt>
                <c:pt idx="334">
                  <c:v>0.20435700000000001</c:v>
                </c:pt>
                <c:pt idx="335">
                  <c:v>0.20070499999999999</c:v>
                </c:pt>
                <c:pt idx="336">
                  <c:v>0.19709099999999999</c:v>
                </c:pt>
                <c:pt idx="337">
                  <c:v>0.19372900000000001</c:v>
                </c:pt>
                <c:pt idx="338">
                  <c:v>0.190388</c:v>
                </c:pt>
                <c:pt idx="339">
                  <c:v>0.18722600000000122</c:v>
                </c:pt>
                <c:pt idx="340">
                  <c:v>0.18406500000000137</c:v>
                </c:pt>
                <c:pt idx="341">
                  <c:v>0.18092000000000041</c:v>
                </c:pt>
                <c:pt idx="342">
                  <c:v>0.17780799999999999</c:v>
                </c:pt>
                <c:pt idx="343">
                  <c:v>0.174651</c:v>
                </c:pt>
                <c:pt idx="344">
                  <c:v>0.17152500000000001</c:v>
                </c:pt>
                <c:pt idx="345">
                  <c:v>0.168378</c:v>
                </c:pt>
                <c:pt idx="346">
                  <c:v>0.16521200000000041</c:v>
                </c:pt>
                <c:pt idx="347">
                  <c:v>0.16205900000000001</c:v>
                </c:pt>
                <c:pt idx="348">
                  <c:v>0.15903600000000157</c:v>
                </c:pt>
                <c:pt idx="349">
                  <c:v>0.15631200000000137</c:v>
                </c:pt>
                <c:pt idx="350">
                  <c:v>0.15382599999999999</c:v>
                </c:pt>
                <c:pt idx="351">
                  <c:v>0.15159500000000137</c:v>
                </c:pt>
                <c:pt idx="352">
                  <c:v>0.14963599999999999</c:v>
                </c:pt>
                <c:pt idx="353">
                  <c:v>0.14801100000000122</c:v>
                </c:pt>
                <c:pt idx="354">
                  <c:v>0.14682700000000001</c:v>
                </c:pt>
                <c:pt idx="355">
                  <c:v>0.14607100000000001</c:v>
                </c:pt>
                <c:pt idx="356">
                  <c:v>0.14562</c:v>
                </c:pt>
                <c:pt idx="357">
                  <c:v>0.14553199999999999</c:v>
                </c:pt>
                <c:pt idx="358">
                  <c:v>0.14573900000000137</c:v>
                </c:pt>
                <c:pt idx="359">
                  <c:v>0.14626600000000137</c:v>
                </c:pt>
                <c:pt idx="360">
                  <c:v>0.14724900000000188</c:v>
                </c:pt>
                <c:pt idx="361">
                  <c:v>0.148373</c:v>
                </c:pt>
                <c:pt idx="362">
                  <c:v>0.14972600000000041</c:v>
                </c:pt>
                <c:pt idx="363">
                  <c:v>0.15135799999999999</c:v>
                </c:pt>
                <c:pt idx="364">
                  <c:v>0.15314900000000137</c:v>
                </c:pt>
                <c:pt idx="365">
                  <c:v>0.15510499999999999</c:v>
                </c:pt>
                <c:pt idx="366">
                  <c:v>0.15725000000000044</c:v>
                </c:pt>
                <c:pt idx="367">
                  <c:v>0.15934100000000154</c:v>
                </c:pt>
                <c:pt idx="368">
                  <c:v>0.16151299999999999</c:v>
                </c:pt>
                <c:pt idx="369">
                  <c:v>0.16371700000000122</c:v>
                </c:pt>
                <c:pt idx="370">
                  <c:v>0.164858</c:v>
                </c:pt>
                <c:pt idx="371">
                  <c:v>0.16503899999999999</c:v>
                </c:pt>
                <c:pt idx="372">
                  <c:v>0.16524000000000041</c:v>
                </c:pt>
                <c:pt idx="373">
                  <c:v>0.16547899999999999</c:v>
                </c:pt>
                <c:pt idx="374">
                  <c:v>0.16556399999999999</c:v>
                </c:pt>
                <c:pt idx="375">
                  <c:v>0.165572</c:v>
                </c:pt>
                <c:pt idx="376">
                  <c:v>0.165682</c:v>
                </c:pt>
                <c:pt idx="377">
                  <c:v>0.16592799999999999</c:v>
                </c:pt>
                <c:pt idx="378">
                  <c:v>0.16616300000000001</c:v>
                </c:pt>
                <c:pt idx="379">
                  <c:v>0.16654400000000041</c:v>
                </c:pt>
                <c:pt idx="380">
                  <c:v>0.16679099999999999</c:v>
                </c:pt>
                <c:pt idx="381">
                  <c:v>0.16901400000000041</c:v>
                </c:pt>
                <c:pt idx="382">
                  <c:v>0.17174900000000157</c:v>
                </c:pt>
                <c:pt idx="383">
                  <c:v>0.17452300000000001</c:v>
                </c:pt>
                <c:pt idx="384">
                  <c:v>0.17730799999999999</c:v>
                </c:pt>
                <c:pt idx="385">
                  <c:v>0.18003100000000041</c:v>
                </c:pt>
                <c:pt idx="386">
                  <c:v>0.18269800000000044</c:v>
                </c:pt>
                <c:pt idx="387">
                  <c:v>0.18528800000000137</c:v>
                </c:pt>
                <c:pt idx="388">
                  <c:v>0.18783400000000094</c:v>
                </c:pt>
                <c:pt idx="389">
                  <c:v>0.19049400000000041</c:v>
                </c:pt>
                <c:pt idx="390">
                  <c:v>0.19324400000000044</c:v>
                </c:pt>
                <c:pt idx="391">
                  <c:v>0.19598499999999999</c:v>
                </c:pt>
                <c:pt idx="392">
                  <c:v>0.19902700000000001</c:v>
                </c:pt>
                <c:pt idx="393">
                  <c:v>0.20222100000000001</c:v>
                </c:pt>
                <c:pt idx="394">
                  <c:v>0.20573100000000041</c:v>
                </c:pt>
                <c:pt idx="395">
                  <c:v>0.20965900000000001</c:v>
                </c:pt>
                <c:pt idx="396">
                  <c:v>0.21383099999999999</c:v>
                </c:pt>
                <c:pt idx="397">
                  <c:v>0.21780300000000041</c:v>
                </c:pt>
                <c:pt idx="398">
                  <c:v>0.22093099999999999</c:v>
                </c:pt>
                <c:pt idx="399">
                  <c:v>0.22075400000000001</c:v>
                </c:pt>
                <c:pt idx="400">
                  <c:v>0.20529100000000094</c:v>
                </c:pt>
              </c:numCache>
            </c:numRef>
          </c:yVal>
          <c:smooth val="1"/>
        </c:ser>
        <c:ser>
          <c:idx val="1"/>
          <c:order val="1"/>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C$1:$C$401</c:f>
              <c:numCache>
                <c:formatCode>General</c:formatCode>
                <c:ptCount val="401"/>
                <c:pt idx="0">
                  <c:v>1.1076300000000001E-2</c:v>
                </c:pt>
                <c:pt idx="1">
                  <c:v>1.0642700000000001E-2</c:v>
                </c:pt>
                <c:pt idx="2">
                  <c:v>1.0417899999999999E-2</c:v>
                </c:pt>
                <c:pt idx="3">
                  <c:v>1.0305800000000021E-2</c:v>
                </c:pt>
                <c:pt idx="4">
                  <c:v>1.01233E-2</c:v>
                </c:pt>
                <c:pt idx="5">
                  <c:v>1.03692E-2</c:v>
                </c:pt>
                <c:pt idx="6">
                  <c:v>1.0793499999999999E-2</c:v>
                </c:pt>
                <c:pt idx="7">
                  <c:v>1.0656899999999999E-2</c:v>
                </c:pt>
                <c:pt idx="8">
                  <c:v>1.07977E-2</c:v>
                </c:pt>
                <c:pt idx="9">
                  <c:v>1.10557E-2</c:v>
                </c:pt>
                <c:pt idx="10">
                  <c:v>1.1327200000000001E-2</c:v>
                </c:pt>
                <c:pt idx="11">
                  <c:v>1.1718500000000001E-2</c:v>
                </c:pt>
                <c:pt idx="12">
                  <c:v>1.1814600000000001E-2</c:v>
                </c:pt>
                <c:pt idx="13">
                  <c:v>1.1919400000000005E-2</c:v>
                </c:pt>
                <c:pt idx="14">
                  <c:v>1.16989E-2</c:v>
                </c:pt>
                <c:pt idx="15">
                  <c:v>1.1778E-2</c:v>
                </c:pt>
                <c:pt idx="16">
                  <c:v>1.2076599999999998E-2</c:v>
                </c:pt>
                <c:pt idx="17">
                  <c:v>1.21934E-2</c:v>
                </c:pt>
                <c:pt idx="18">
                  <c:v>1.2461300000000003E-2</c:v>
                </c:pt>
                <c:pt idx="19">
                  <c:v>1.2477899999999998E-2</c:v>
                </c:pt>
                <c:pt idx="20">
                  <c:v>1.2635899999999999E-2</c:v>
                </c:pt>
                <c:pt idx="21">
                  <c:v>1.2695199999999998E-2</c:v>
                </c:pt>
                <c:pt idx="22">
                  <c:v>1.2764100000000021E-2</c:v>
                </c:pt>
                <c:pt idx="23">
                  <c:v>1.2941500000000133E-2</c:v>
                </c:pt>
                <c:pt idx="24">
                  <c:v>1.3302700000000021E-2</c:v>
                </c:pt>
                <c:pt idx="25">
                  <c:v>1.3614600000000001E-2</c:v>
                </c:pt>
                <c:pt idx="26">
                  <c:v>1.3813200000000001E-2</c:v>
                </c:pt>
                <c:pt idx="27">
                  <c:v>1.3873600000000003E-2</c:v>
                </c:pt>
                <c:pt idx="28">
                  <c:v>1.3776200000000001E-2</c:v>
                </c:pt>
                <c:pt idx="29">
                  <c:v>1.40483E-2</c:v>
                </c:pt>
                <c:pt idx="30">
                  <c:v>1.4582800000000003E-2</c:v>
                </c:pt>
                <c:pt idx="31">
                  <c:v>1.5286700000000005E-2</c:v>
                </c:pt>
                <c:pt idx="32">
                  <c:v>1.55386E-2</c:v>
                </c:pt>
                <c:pt idx="33">
                  <c:v>1.5611300000000003E-2</c:v>
                </c:pt>
                <c:pt idx="34">
                  <c:v>1.5802600000000003E-2</c:v>
                </c:pt>
                <c:pt idx="35">
                  <c:v>1.6270000000000003E-2</c:v>
                </c:pt>
                <c:pt idx="36">
                  <c:v>1.6814800000000001E-2</c:v>
                </c:pt>
                <c:pt idx="37">
                  <c:v>1.7295100000000001E-2</c:v>
                </c:pt>
                <c:pt idx="38">
                  <c:v>1.7043300000000001E-2</c:v>
                </c:pt>
                <c:pt idx="39">
                  <c:v>1.6575400000000001E-2</c:v>
                </c:pt>
                <c:pt idx="40">
                  <c:v>1.6378900000000002E-2</c:v>
                </c:pt>
                <c:pt idx="41">
                  <c:v>1.6696099999999998E-2</c:v>
                </c:pt>
                <c:pt idx="42">
                  <c:v>1.7173600000000001E-2</c:v>
                </c:pt>
                <c:pt idx="43">
                  <c:v>1.74985E-2</c:v>
                </c:pt>
                <c:pt idx="44">
                  <c:v>1.7623500000000021E-2</c:v>
                </c:pt>
                <c:pt idx="45">
                  <c:v>1.79372E-2</c:v>
                </c:pt>
                <c:pt idx="46">
                  <c:v>1.8336700000000001E-2</c:v>
                </c:pt>
                <c:pt idx="47">
                  <c:v>1.9190300000000007E-2</c:v>
                </c:pt>
                <c:pt idx="48">
                  <c:v>1.9755800000000153E-2</c:v>
                </c:pt>
                <c:pt idx="49">
                  <c:v>1.9847400000000175E-2</c:v>
                </c:pt>
                <c:pt idx="50">
                  <c:v>2.0035000000000212E-2</c:v>
                </c:pt>
                <c:pt idx="51">
                  <c:v>2.0221300000000011E-2</c:v>
                </c:pt>
                <c:pt idx="52">
                  <c:v>2.0945300000000052E-2</c:v>
                </c:pt>
                <c:pt idx="53">
                  <c:v>2.1420000000000002E-2</c:v>
                </c:pt>
                <c:pt idx="54">
                  <c:v>2.1688000000000002E-2</c:v>
                </c:pt>
                <c:pt idx="55">
                  <c:v>2.1977000000000052E-2</c:v>
                </c:pt>
                <c:pt idx="56">
                  <c:v>2.2394299999999999E-2</c:v>
                </c:pt>
                <c:pt idx="57">
                  <c:v>2.3030399999999999E-2</c:v>
                </c:pt>
                <c:pt idx="58">
                  <c:v>2.3663300000000002E-2</c:v>
                </c:pt>
                <c:pt idx="59">
                  <c:v>2.4148099999999978E-2</c:v>
                </c:pt>
                <c:pt idx="60">
                  <c:v>2.4392899999999988E-2</c:v>
                </c:pt>
                <c:pt idx="61">
                  <c:v>2.4710599999999968E-2</c:v>
                </c:pt>
                <c:pt idx="62">
                  <c:v>2.5426799999999989E-2</c:v>
                </c:pt>
                <c:pt idx="63">
                  <c:v>2.5947499999999998E-2</c:v>
                </c:pt>
                <c:pt idx="64">
                  <c:v>2.63205E-2</c:v>
                </c:pt>
                <c:pt idx="65">
                  <c:v>2.6756300000000011E-2</c:v>
                </c:pt>
                <c:pt idx="66">
                  <c:v>2.7165800000000011E-2</c:v>
                </c:pt>
                <c:pt idx="67">
                  <c:v>2.7614099999999999E-2</c:v>
                </c:pt>
                <c:pt idx="68">
                  <c:v>2.8142E-2</c:v>
                </c:pt>
                <c:pt idx="69">
                  <c:v>2.866030000000001E-2</c:v>
                </c:pt>
                <c:pt idx="70">
                  <c:v>2.9182900000000001E-2</c:v>
                </c:pt>
                <c:pt idx="71">
                  <c:v>2.96587E-2</c:v>
                </c:pt>
                <c:pt idx="72">
                  <c:v>3.0237600000000253E-2</c:v>
                </c:pt>
                <c:pt idx="73">
                  <c:v>3.0750699999999988E-2</c:v>
                </c:pt>
                <c:pt idx="74">
                  <c:v>3.1217000000000012E-2</c:v>
                </c:pt>
                <c:pt idx="75">
                  <c:v>3.1961900000000001E-2</c:v>
                </c:pt>
                <c:pt idx="76">
                  <c:v>3.2602300000000362E-2</c:v>
                </c:pt>
                <c:pt idx="77">
                  <c:v>3.31942E-2</c:v>
                </c:pt>
                <c:pt idx="78">
                  <c:v>3.3875300000000323E-2</c:v>
                </c:pt>
                <c:pt idx="79">
                  <c:v>3.4313799999999998E-2</c:v>
                </c:pt>
                <c:pt idx="80">
                  <c:v>3.47885E-2</c:v>
                </c:pt>
                <c:pt idx="81">
                  <c:v>3.5424799999999999E-2</c:v>
                </c:pt>
                <c:pt idx="82">
                  <c:v>3.6035900000000433E-2</c:v>
                </c:pt>
                <c:pt idx="83">
                  <c:v>3.6459200000000212E-2</c:v>
                </c:pt>
                <c:pt idx="84">
                  <c:v>3.6911199999999998E-2</c:v>
                </c:pt>
                <c:pt idx="85">
                  <c:v>3.7450799999999999E-2</c:v>
                </c:pt>
                <c:pt idx="86">
                  <c:v>3.7966600000000003E-2</c:v>
                </c:pt>
                <c:pt idx="87">
                  <c:v>3.8464400000000003E-2</c:v>
                </c:pt>
                <c:pt idx="88">
                  <c:v>3.9192299999999999E-2</c:v>
                </c:pt>
                <c:pt idx="89">
                  <c:v>3.98687E-2</c:v>
                </c:pt>
                <c:pt idx="90">
                  <c:v>4.0509700000000003E-2</c:v>
                </c:pt>
                <c:pt idx="91">
                  <c:v>4.1285199999999946E-2</c:v>
                </c:pt>
                <c:pt idx="92">
                  <c:v>4.2094900000000469E-2</c:v>
                </c:pt>
                <c:pt idx="93">
                  <c:v>4.2845000000000001E-2</c:v>
                </c:pt>
                <c:pt idx="94">
                  <c:v>4.3492400000000563E-2</c:v>
                </c:pt>
                <c:pt idx="95">
                  <c:v>4.4205700000000001E-2</c:v>
                </c:pt>
                <c:pt idx="96">
                  <c:v>4.4964700000000024E-2</c:v>
                </c:pt>
                <c:pt idx="97">
                  <c:v>4.5736500000000124E-2</c:v>
                </c:pt>
                <c:pt idx="98">
                  <c:v>4.6484000000000004E-2</c:v>
                </c:pt>
                <c:pt idx="99">
                  <c:v>4.734240000000052E-2</c:v>
                </c:pt>
                <c:pt idx="100">
                  <c:v>4.8100900000000002E-2</c:v>
                </c:pt>
                <c:pt idx="101">
                  <c:v>4.8977399999999997E-2</c:v>
                </c:pt>
                <c:pt idx="102">
                  <c:v>4.9904300000000013E-2</c:v>
                </c:pt>
                <c:pt idx="103">
                  <c:v>5.0696900000000114E-2</c:v>
                </c:pt>
                <c:pt idx="104">
                  <c:v>5.1549699999999976E-2</c:v>
                </c:pt>
                <c:pt idx="105">
                  <c:v>5.2438400000000114E-2</c:v>
                </c:pt>
                <c:pt idx="106">
                  <c:v>5.3267399999999999E-2</c:v>
                </c:pt>
                <c:pt idx="107">
                  <c:v>5.4064000000000133E-2</c:v>
                </c:pt>
                <c:pt idx="108">
                  <c:v>5.4936800000000133E-2</c:v>
                </c:pt>
                <c:pt idx="109">
                  <c:v>5.5606700000000023E-2</c:v>
                </c:pt>
                <c:pt idx="110">
                  <c:v>5.6292700000000022E-2</c:v>
                </c:pt>
                <c:pt idx="111">
                  <c:v>5.7061300000000002E-2</c:v>
                </c:pt>
                <c:pt idx="112">
                  <c:v>5.7765800000000013E-2</c:v>
                </c:pt>
                <c:pt idx="113">
                  <c:v>5.8332300000000024E-2</c:v>
                </c:pt>
                <c:pt idx="114">
                  <c:v>5.8913000000000104E-2</c:v>
                </c:pt>
                <c:pt idx="115">
                  <c:v>5.9520099999999999E-2</c:v>
                </c:pt>
                <c:pt idx="116">
                  <c:v>6.0184000000000001E-2</c:v>
                </c:pt>
                <c:pt idx="117">
                  <c:v>6.0868200000000122E-2</c:v>
                </c:pt>
                <c:pt idx="118">
                  <c:v>6.1347000000000013E-2</c:v>
                </c:pt>
                <c:pt idx="119">
                  <c:v>6.1832500000000033E-2</c:v>
                </c:pt>
                <c:pt idx="120">
                  <c:v>6.2260900000000112E-2</c:v>
                </c:pt>
                <c:pt idx="121">
                  <c:v>6.2868700000000013E-2</c:v>
                </c:pt>
                <c:pt idx="122">
                  <c:v>6.3100900000000001E-2</c:v>
                </c:pt>
                <c:pt idx="123">
                  <c:v>6.4116700000000637E-2</c:v>
                </c:pt>
                <c:pt idx="124">
                  <c:v>6.6322600000000023E-2</c:v>
                </c:pt>
                <c:pt idx="125">
                  <c:v>6.9051699999999994E-2</c:v>
                </c:pt>
                <c:pt idx="126">
                  <c:v>7.2304999999999994E-2</c:v>
                </c:pt>
                <c:pt idx="127">
                  <c:v>7.2001200000000029E-2</c:v>
                </c:pt>
                <c:pt idx="128">
                  <c:v>7.166270000000001E-2</c:v>
                </c:pt>
                <c:pt idx="129">
                  <c:v>7.1386900000000114E-2</c:v>
                </c:pt>
                <c:pt idx="130">
                  <c:v>7.1040900000000004E-2</c:v>
                </c:pt>
                <c:pt idx="131">
                  <c:v>7.2179699999999999E-2</c:v>
                </c:pt>
                <c:pt idx="132">
                  <c:v>7.1994000000000002E-2</c:v>
                </c:pt>
                <c:pt idx="133">
                  <c:v>7.1889499999999995E-2</c:v>
                </c:pt>
                <c:pt idx="134">
                  <c:v>7.1783500000000014E-2</c:v>
                </c:pt>
                <c:pt idx="135">
                  <c:v>7.1804400000000004E-2</c:v>
                </c:pt>
                <c:pt idx="136">
                  <c:v>7.1957599999999997E-2</c:v>
                </c:pt>
                <c:pt idx="137">
                  <c:v>7.1759299999999998E-2</c:v>
                </c:pt>
                <c:pt idx="138">
                  <c:v>7.1610900000000019E-2</c:v>
                </c:pt>
                <c:pt idx="139">
                  <c:v>7.1389999999999995E-2</c:v>
                </c:pt>
                <c:pt idx="140">
                  <c:v>7.1238800000000005E-2</c:v>
                </c:pt>
                <c:pt idx="141">
                  <c:v>7.1110199999999998E-2</c:v>
                </c:pt>
                <c:pt idx="142">
                  <c:v>7.0961399999999994E-2</c:v>
                </c:pt>
                <c:pt idx="143">
                  <c:v>7.0925699999999994E-2</c:v>
                </c:pt>
                <c:pt idx="144">
                  <c:v>7.0715600000000628E-2</c:v>
                </c:pt>
                <c:pt idx="145">
                  <c:v>7.0425799999999997E-2</c:v>
                </c:pt>
                <c:pt idx="146">
                  <c:v>7.0446400000000034E-2</c:v>
                </c:pt>
                <c:pt idx="147">
                  <c:v>7.0326899999999998E-2</c:v>
                </c:pt>
                <c:pt idx="148">
                  <c:v>7.025919999999998E-2</c:v>
                </c:pt>
                <c:pt idx="149">
                  <c:v>7.0028800000000002E-2</c:v>
                </c:pt>
                <c:pt idx="150">
                  <c:v>6.9929500000000006E-2</c:v>
                </c:pt>
                <c:pt idx="151">
                  <c:v>6.9959599999999997E-2</c:v>
                </c:pt>
                <c:pt idx="152">
                  <c:v>6.9837600000000805E-2</c:v>
                </c:pt>
                <c:pt idx="153">
                  <c:v>6.9878399999999993E-2</c:v>
                </c:pt>
                <c:pt idx="154">
                  <c:v>6.9713000000000816E-2</c:v>
                </c:pt>
                <c:pt idx="155">
                  <c:v>6.9497600000000923E-2</c:v>
                </c:pt>
                <c:pt idx="156">
                  <c:v>6.9242300000000007E-2</c:v>
                </c:pt>
                <c:pt idx="157">
                  <c:v>6.9022300000000023E-2</c:v>
                </c:pt>
                <c:pt idx="158">
                  <c:v>6.8748799999999999E-2</c:v>
                </c:pt>
                <c:pt idx="159">
                  <c:v>6.852670000000001E-2</c:v>
                </c:pt>
                <c:pt idx="160">
                  <c:v>6.8259500000000001E-2</c:v>
                </c:pt>
                <c:pt idx="161">
                  <c:v>6.7984400000000014E-2</c:v>
                </c:pt>
                <c:pt idx="162">
                  <c:v>6.7710900000000712E-2</c:v>
                </c:pt>
                <c:pt idx="163">
                  <c:v>6.732500000000001E-2</c:v>
                </c:pt>
                <c:pt idx="164">
                  <c:v>6.699730000000001E-2</c:v>
                </c:pt>
                <c:pt idx="165">
                  <c:v>6.6726199999999999E-2</c:v>
                </c:pt>
                <c:pt idx="166">
                  <c:v>6.6364800000000002E-2</c:v>
                </c:pt>
                <c:pt idx="167">
                  <c:v>6.5953100000000001E-2</c:v>
                </c:pt>
                <c:pt idx="168">
                  <c:v>6.5573900000000004E-2</c:v>
                </c:pt>
                <c:pt idx="169">
                  <c:v>6.5199499999999994E-2</c:v>
                </c:pt>
                <c:pt idx="170">
                  <c:v>6.4867800000000114E-2</c:v>
                </c:pt>
                <c:pt idx="171">
                  <c:v>6.4562600000000775E-2</c:v>
                </c:pt>
                <c:pt idx="172">
                  <c:v>6.4219499999999999E-2</c:v>
                </c:pt>
                <c:pt idx="173">
                  <c:v>6.3909499999999994E-2</c:v>
                </c:pt>
                <c:pt idx="174">
                  <c:v>6.3638E-2</c:v>
                </c:pt>
                <c:pt idx="175">
                  <c:v>6.322079999999998E-2</c:v>
                </c:pt>
                <c:pt idx="176">
                  <c:v>6.2845600000000001E-2</c:v>
                </c:pt>
                <c:pt idx="177">
                  <c:v>6.2619599999999997E-2</c:v>
                </c:pt>
                <c:pt idx="178">
                  <c:v>6.2180600000000134E-2</c:v>
                </c:pt>
                <c:pt idx="179">
                  <c:v>6.20215E-2</c:v>
                </c:pt>
                <c:pt idx="180">
                  <c:v>6.1756700000000032E-2</c:v>
                </c:pt>
                <c:pt idx="181">
                  <c:v>6.1309500000000003E-2</c:v>
                </c:pt>
                <c:pt idx="182">
                  <c:v>6.10898E-2</c:v>
                </c:pt>
                <c:pt idx="183">
                  <c:v>6.081790000000057E-2</c:v>
                </c:pt>
                <c:pt idx="184">
                  <c:v>6.0601299999999997E-2</c:v>
                </c:pt>
                <c:pt idx="185">
                  <c:v>6.0375700000000004E-2</c:v>
                </c:pt>
                <c:pt idx="186">
                  <c:v>6.0105800000000001E-2</c:v>
                </c:pt>
                <c:pt idx="187">
                  <c:v>5.9913000000000577E-2</c:v>
                </c:pt>
                <c:pt idx="188">
                  <c:v>5.9787600000000773E-2</c:v>
                </c:pt>
                <c:pt idx="189">
                  <c:v>5.9830700000000528E-2</c:v>
                </c:pt>
                <c:pt idx="190">
                  <c:v>5.9850100000000003E-2</c:v>
                </c:pt>
                <c:pt idx="191">
                  <c:v>5.9859599999999999E-2</c:v>
                </c:pt>
                <c:pt idx="192">
                  <c:v>5.9989000000000021E-2</c:v>
                </c:pt>
                <c:pt idx="193">
                  <c:v>6.0148899999999977E-2</c:v>
                </c:pt>
                <c:pt idx="194">
                  <c:v>6.0314400000000594E-2</c:v>
                </c:pt>
                <c:pt idx="195">
                  <c:v>6.0777100000000001E-2</c:v>
                </c:pt>
                <c:pt idx="196">
                  <c:v>6.10787E-2</c:v>
                </c:pt>
                <c:pt idx="197">
                  <c:v>6.1409199999999976E-2</c:v>
                </c:pt>
                <c:pt idx="198">
                  <c:v>6.1851299999999998E-2</c:v>
                </c:pt>
                <c:pt idx="199">
                  <c:v>6.2379300000000013E-2</c:v>
                </c:pt>
                <c:pt idx="200">
                  <c:v>6.3023700000000002E-2</c:v>
                </c:pt>
                <c:pt idx="201">
                  <c:v>6.3718399999999994E-2</c:v>
                </c:pt>
                <c:pt idx="202">
                  <c:v>6.4542900000000014E-2</c:v>
                </c:pt>
                <c:pt idx="203">
                  <c:v>6.5351100000000009E-2</c:v>
                </c:pt>
                <c:pt idx="204">
                  <c:v>6.619460000000002E-2</c:v>
                </c:pt>
                <c:pt idx="205">
                  <c:v>6.7130700000000001E-2</c:v>
                </c:pt>
                <c:pt idx="206">
                  <c:v>6.8260299999999996E-2</c:v>
                </c:pt>
                <c:pt idx="207">
                  <c:v>6.9384000000000584E-2</c:v>
                </c:pt>
                <c:pt idx="208">
                  <c:v>7.0517200000000113E-2</c:v>
                </c:pt>
                <c:pt idx="209">
                  <c:v>7.1863000000000024E-2</c:v>
                </c:pt>
                <c:pt idx="210">
                  <c:v>7.31213E-2</c:v>
                </c:pt>
                <c:pt idx="211">
                  <c:v>7.4537500000000034E-2</c:v>
                </c:pt>
                <c:pt idx="212">
                  <c:v>7.6052300000000003E-2</c:v>
                </c:pt>
                <c:pt idx="213">
                  <c:v>7.7480400000000504E-2</c:v>
                </c:pt>
                <c:pt idx="214">
                  <c:v>7.9018900000000669E-2</c:v>
                </c:pt>
                <c:pt idx="215">
                  <c:v>8.0574500000000548E-2</c:v>
                </c:pt>
                <c:pt idx="216">
                  <c:v>8.2072600000000009E-2</c:v>
                </c:pt>
                <c:pt idx="217">
                  <c:v>8.3518900000000243E-2</c:v>
                </c:pt>
                <c:pt idx="218">
                  <c:v>8.4965200000000046E-2</c:v>
                </c:pt>
                <c:pt idx="219">
                  <c:v>8.63371E-2</c:v>
                </c:pt>
                <c:pt idx="220">
                  <c:v>8.7543900000000022E-2</c:v>
                </c:pt>
                <c:pt idx="221">
                  <c:v>8.8682300000000047E-2</c:v>
                </c:pt>
                <c:pt idx="222">
                  <c:v>8.9855500000000768E-2</c:v>
                </c:pt>
                <c:pt idx="223">
                  <c:v>9.0655000000001151E-2</c:v>
                </c:pt>
                <c:pt idx="224">
                  <c:v>9.151160000000004E-2</c:v>
                </c:pt>
                <c:pt idx="225">
                  <c:v>9.2271100000000009E-2</c:v>
                </c:pt>
                <c:pt idx="226">
                  <c:v>9.2707700000000004E-2</c:v>
                </c:pt>
                <c:pt idx="227">
                  <c:v>9.3139100000000044E-2</c:v>
                </c:pt>
                <c:pt idx="228">
                  <c:v>9.3436000000000047E-2</c:v>
                </c:pt>
                <c:pt idx="229">
                  <c:v>9.3634700000000765E-2</c:v>
                </c:pt>
                <c:pt idx="230">
                  <c:v>9.3911800000000045E-2</c:v>
                </c:pt>
                <c:pt idx="231">
                  <c:v>9.4017100000000006E-2</c:v>
                </c:pt>
                <c:pt idx="232">
                  <c:v>9.4103000000000006E-2</c:v>
                </c:pt>
                <c:pt idx="233">
                  <c:v>9.4222900000000026E-2</c:v>
                </c:pt>
                <c:pt idx="234">
                  <c:v>9.4322200000000023E-2</c:v>
                </c:pt>
                <c:pt idx="235">
                  <c:v>9.4445300000000065E-2</c:v>
                </c:pt>
                <c:pt idx="236">
                  <c:v>9.4520100000001023E-2</c:v>
                </c:pt>
                <c:pt idx="237">
                  <c:v>9.4503900000000224E-2</c:v>
                </c:pt>
                <c:pt idx="238">
                  <c:v>9.4460400000000028E-2</c:v>
                </c:pt>
                <c:pt idx="239">
                  <c:v>9.4311200000000012E-2</c:v>
                </c:pt>
                <c:pt idx="240">
                  <c:v>9.4159200000000026E-2</c:v>
                </c:pt>
                <c:pt idx="241">
                  <c:v>9.3919700000000023E-2</c:v>
                </c:pt>
                <c:pt idx="242">
                  <c:v>9.3643800000000207E-2</c:v>
                </c:pt>
                <c:pt idx="243">
                  <c:v>9.3380600000000022E-2</c:v>
                </c:pt>
                <c:pt idx="244">
                  <c:v>9.3143100000000006E-2</c:v>
                </c:pt>
                <c:pt idx="245">
                  <c:v>9.2972900000000011E-2</c:v>
                </c:pt>
                <c:pt idx="246">
                  <c:v>9.2788100000000012E-2</c:v>
                </c:pt>
                <c:pt idx="247">
                  <c:v>9.2604000000000047E-2</c:v>
                </c:pt>
                <c:pt idx="248">
                  <c:v>9.2530800000000066E-2</c:v>
                </c:pt>
                <c:pt idx="249">
                  <c:v>9.246900000000001E-2</c:v>
                </c:pt>
                <c:pt idx="250">
                  <c:v>9.251970000000001E-2</c:v>
                </c:pt>
                <c:pt idx="251">
                  <c:v>9.2615100000000006E-2</c:v>
                </c:pt>
                <c:pt idx="252">
                  <c:v>9.2722400000000024E-2</c:v>
                </c:pt>
                <c:pt idx="253">
                  <c:v>9.2953900000000006E-2</c:v>
                </c:pt>
                <c:pt idx="254">
                  <c:v>9.3322800000000067E-2</c:v>
                </c:pt>
                <c:pt idx="255">
                  <c:v>9.3709900000000068E-2</c:v>
                </c:pt>
                <c:pt idx="256">
                  <c:v>9.4208600000000003E-2</c:v>
                </c:pt>
                <c:pt idx="257">
                  <c:v>9.4772300000000045E-2</c:v>
                </c:pt>
                <c:pt idx="258">
                  <c:v>9.5394500000000063E-2</c:v>
                </c:pt>
                <c:pt idx="259">
                  <c:v>9.6212999999999993E-2</c:v>
                </c:pt>
                <c:pt idx="260">
                  <c:v>9.6986500000000003E-2</c:v>
                </c:pt>
                <c:pt idx="261">
                  <c:v>9.7825200000000043E-2</c:v>
                </c:pt>
                <c:pt idx="262">
                  <c:v>9.8820600000000744E-2</c:v>
                </c:pt>
                <c:pt idx="263">
                  <c:v>9.9821300000001043E-2</c:v>
                </c:pt>
                <c:pt idx="264">
                  <c:v>0.100928</c:v>
                </c:pt>
                <c:pt idx="265">
                  <c:v>0.10212599999999999</c:v>
                </c:pt>
                <c:pt idx="266">
                  <c:v>0.10329099999999999</c:v>
                </c:pt>
                <c:pt idx="267">
                  <c:v>0.10453800000000002</c:v>
                </c:pt>
                <c:pt idx="268">
                  <c:v>0.105869</c:v>
                </c:pt>
                <c:pt idx="269">
                  <c:v>0.10720200000000073</c:v>
                </c:pt>
                <c:pt idx="270">
                  <c:v>0.10867599999999999</c:v>
                </c:pt>
                <c:pt idx="271">
                  <c:v>0.11016500000000012</c:v>
                </c:pt>
                <c:pt idx="272">
                  <c:v>0.111717</c:v>
                </c:pt>
                <c:pt idx="273">
                  <c:v>0.11330699999999998</c:v>
                </c:pt>
                <c:pt idx="274">
                  <c:v>0.11492200000000002</c:v>
                </c:pt>
                <c:pt idx="275">
                  <c:v>0.11662300000000068</c:v>
                </c:pt>
                <c:pt idx="276">
                  <c:v>0.11841699999999998</c:v>
                </c:pt>
                <c:pt idx="277">
                  <c:v>0.12030200000000002</c:v>
                </c:pt>
                <c:pt idx="278">
                  <c:v>0.12224500000000077</c:v>
                </c:pt>
                <c:pt idx="279">
                  <c:v>0.12426600000000118</c:v>
                </c:pt>
                <c:pt idx="280">
                  <c:v>0.12651999999999999</c:v>
                </c:pt>
                <c:pt idx="281">
                  <c:v>0.12899700000000044</c:v>
                </c:pt>
                <c:pt idx="282">
                  <c:v>0.13164999999999999</c:v>
                </c:pt>
                <c:pt idx="283">
                  <c:v>0.134578</c:v>
                </c:pt>
                <c:pt idx="284">
                  <c:v>0.13769899999999999</c:v>
                </c:pt>
                <c:pt idx="285">
                  <c:v>0.14111199999999999</c:v>
                </c:pt>
                <c:pt idx="286">
                  <c:v>0.14491100000000157</c:v>
                </c:pt>
                <c:pt idx="287">
                  <c:v>0.14902599999999999</c:v>
                </c:pt>
                <c:pt idx="288">
                  <c:v>0.15345000000000122</c:v>
                </c:pt>
                <c:pt idx="289">
                  <c:v>0.15801200000000157</c:v>
                </c:pt>
                <c:pt idx="290">
                  <c:v>0.162879</c:v>
                </c:pt>
                <c:pt idx="291">
                  <c:v>0.168128</c:v>
                </c:pt>
                <c:pt idx="292">
                  <c:v>0.17349800000000157</c:v>
                </c:pt>
                <c:pt idx="293">
                  <c:v>0.17904200000000137</c:v>
                </c:pt>
                <c:pt idx="294">
                  <c:v>0.18460299999999999</c:v>
                </c:pt>
                <c:pt idx="295">
                  <c:v>0.19001399999999999</c:v>
                </c:pt>
                <c:pt idx="296">
                  <c:v>0.19544500000000137</c:v>
                </c:pt>
                <c:pt idx="297">
                  <c:v>0.20069600000000001</c:v>
                </c:pt>
                <c:pt idx="298">
                  <c:v>0.20588799999999999</c:v>
                </c:pt>
                <c:pt idx="299">
                  <c:v>0.21076800000000157</c:v>
                </c:pt>
                <c:pt idx="300">
                  <c:v>0.21537100000000001</c:v>
                </c:pt>
                <c:pt idx="301">
                  <c:v>0.21968599999999999</c:v>
                </c:pt>
                <c:pt idx="302">
                  <c:v>0.22390199999999999</c:v>
                </c:pt>
                <c:pt idx="303">
                  <c:v>0.227852</c:v>
                </c:pt>
                <c:pt idx="304">
                  <c:v>0.23156199999999999</c:v>
                </c:pt>
                <c:pt idx="305">
                  <c:v>0.23497399999999999</c:v>
                </c:pt>
                <c:pt idx="306">
                  <c:v>0.23809800000000125</c:v>
                </c:pt>
                <c:pt idx="307">
                  <c:v>0.24100900000000094</c:v>
                </c:pt>
                <c:pt idx="308">
                  <c:v>0.24380000000000004</c:v>
                </c:pt>
                <c:pt idx="309">
                  <c:v>0.24618200000000001</c:v>
                </c:pt>
                <c:pt idx="310">
                  <c:v>0.24820100000000136</c:v>
                </c:pt>
                <c:pt idx="311">
                  <c:v>0.24993600000000188</c:v>
                </c:pt>
                <c:pt idx="312">
                  <c:v>0.25114099999999995</c:v>
                </c:pt>
                <c:pt idx="313">
                  <c:v>0.25212600000000002</c:v>
                </c:pt>
                <c:pt idx="314">
                  <c:v>0.25270399999999998</c:v>
                </c:pt>
                <c:pt idx="315">
                  <c:v>0.25283</c:v>
                </c:pt>
                <c:pt idx="316">
                  <c:v>0.25240400000000002</c:v>
                </c:pt>
                <c:pt idx="317">
                  <c:v>0.25166700000000003</c:v>
                </c:pt>
                <c:pt idx="318">
                  <c:v>0.250421</c:v>
                </c:pt>
                <c:pt idx="319">
                  <c:v>0.24883500000000044</c:v>
                </c:pt>
                <c:pt idx="320">
                  <c:v>0.24695200000000136</c:v>
                </c:pt>
                <c:pt idx="321">
                  <c:v>0.24459900000000157</c:v>
                </c:pt>
                <c:pt idx="322">
                  <c:v>0.24195400000000122</c:v>
                </c:pt>
                <c:pt idx="323">
                  <c:v>0.23892500000000041</c:v>
                </c:pt>
                <c:pt idx="324">
                  <c:v>0.23581099999999999</c:v>
                </c:pt>
                <c:pt idx="325">
                  <c:v>0.23239799999999999</c:v>
                </c:pt>
                <c:pt idx="326">
                  <c:v>0.22886899999999999</c:v>
                </c:pt>
                <c:pt idx="327">
                  <c:v>0.22520599999999999</c:v>
                </c:pt>
                <c:pt idx="328">
                  <c:v>0.22128200000000001</c:v>
                </c:pt>
                <c:pt idx="329">
                  <c:v>0.21750200000000044</c:v>
                </c:pt>
                <c:pt idx="330">
                  <c:v>0.21358900000000094</c:v>
                </c:pt>
                <c:pt idx="331">
                  <c:v>0.20982600000000001</c:v>
                </c:pt>
                <c:pt idx="332">
                  <c:v>0.20616999999999999</c:v>
                </c:pt>
                <c:pt idx="333">
                  <c:v>0.20239199999999999</c:v>
                </c:pt>
                <c:pt idx="334">
                  <c:v>0.19889200000000001</c:v>
                </c:pt>
                <c:pt idx="335">
                  <c:v>0.19537599999999997</c:v>
                </c:pt>
                <c:pt idx="336">
                  <c:v>0.19197900000000001</c:v>
                </c:pt>
                <c:pt idx="337">
                  <c:v>0.18883400000000122</c:v>
                </c:pt>
                <c:pt idx="338">
                  <c:v>0.18570800000000157</c:v>
                </c:pt>
                <c:pt idx="339">
                  <c:v>0.18260599999999999</c:v>
                </c:pt>
                <c:pt idx="340">
                  <c:v>0.17948800000000137</c:v>
                </c:pt>
                <c:pt idx="341">
                  <c:v>0.17642900000000122</c:v>
                </c:pt>
                <c:pt idx="342">
                  <c:v>0.17334900000000122</c:v>
                </c:pt>
                <c:pt idx="343">
                  <c:v>0.17030600000000001</c:v>
                </c:pt>
                <c:pt idx="344">
                  <c:v>0.16730900000000001</c:v>
                </c:pt>
                <c:pt idx="345">
                  <c:v>0.16424900000000137</c:v>
                </c:pt>
                <c:pt idx="346">
                  <c:v>0.16111999999999999</c:v>
                </c:pt>
                <c:pt idx="347">
                  <c:v>0.15808000000000041</c:v>
                </c:pt>
                <c:pt idx="348">
                  <c:v>0.15521600000000188</c:v>
                </c:pt>
                <c:pt idx="349">
                  <c:v>0.15257999999999999</c:v>
                </c:pt>
                <c:pt idx="350">
                  <c:v>0.15018699999999999</c:v>
                </c:pt>
                <c:pt idx="351">
                  <c:v>0.14803800000000122</c:v>
                </c:pt>
                <c:pt idx="352">
                  <c:v>0.146123</c:v>
                </c:pt>
                <c:pt idx="353">
                  <c:v>0.14453700000000044</c:v>
                </c:pt>
                <c:pt idx="354">
                  <c:v>0.14339399999999999</c:v>
                </c:pt>
                <c:pt idx="355">
                  <c:v>0.14268700000000001</c:v>
                </c:pt>
                <c:pt idx="356">
                  <c:v>0.14233299999999999</c:v>
                </c:pt>
                <c:pt idx="357">
                  <c:v>0.14224200000000137</c:v>
                </c:pt>
                <c:pt idx="358">
                  <c:v>0.14244700000000188</c:v>
                </c:pt>
                <c:pt idx="359">
                  <c:v>0.14299000000000137</c:v>
                </c:pt>
                <c:pt idx="360">
                  <c:v>0.14385300000000001</c:v>
                </c:pt>
                <c:pt idx="361">
                  <c:v>0.14497800000000041</c:v>
                </c:pt>
                <c:pt idx="362">
                  <c:v>0.14630899999999999</c:v>
                </c:pt>
                <c:pt idx="363">
                  <c:v>0.14784600000000137</c:v>
                </c:pt>
                <c:pt idx="364">
                  <c:v>0.14961800000000094</c:v>
                </c:pt>
                <c:pt idx="365">
                  <c:v>0.15148100000000131</c:v>
                </c:pt>
                <c:pt idx="366">
                  <c:v>0.15346500000000188</c:v>
                </c:pt>
                <c:pt idx="367">
                  <c:v>0.15550500000000128</c:v>
                </c:pt>
                <c:pt idx="368">
                  <c:v>0.15759300000000157</c:v>
                </c:pt>
                <c:pt idx="369">
                  <c:v>0.1597480000000023</c:v>
                </c:pt>
                <c:pt idx="370">
                  <c:v>0.16142999999999999</c:v>
                </c:pt>
                <c:pt idx="371">
                  <c:v>0.161583</c:v>
                </c:pt>
                <c:pt idx="372">
                  <c:v>0.16173199999999999</c:v>
                </c:pt>
                <c:pt idx="373">
                  <c:v>0.16181100000000001</c:v>
                </c:pt>
                <c:pt idx="374">
                  <c:v>0.16181200000000001</c:v>
                </c:pt>
                <c:pt idx="375">
                  <c:v>0.16176199999999999</c:v>
                </c:pt>
                <c:pt idx="376">
                  <c:v>0.16173899999999999</c:v>
                </c:pt>
                <c:pt idx="377">
                  <c:v>0.16184999999999999</c:v>
                </c:pt>
                <c:pt idx="378">
                  <c:v>0.16194300000000122</c:v>
                </c:pt>
                <c:pt idx="379">
                  <c:v>0.16200700000000001</c:v>
                </c:pt>
                <c:pt idx="380">
                  <c:v>0.16216</c:v>
                </c:pt>
                <c:pt idx="381">
                  <c:v>0.16429500000000041</c:v>
                </c:pt>
                <c:pt idx="382">
                  <c:v>0.16697500000000001</c:v>
                </c:pt>
                <c:pt idx="383">
                  <c:v>0.16974100000000122</c:v>
                </c:pt>
                <c:pt idx="384">
                  <c:v>0.17253499999999999</c:v>
                </c:pt>
                <c:pt idx="385">
                  <c:v>0.17533399999999999</c:v>
                </c:pt>
                <c:pt idx="386">
                  <c:v>0.17813399999999999</c:v>
                </c:pt>
                <c:pt idx="387">
                  <c:v>0.18091700000000202</c:v>
                </c:pt>
                <c:pt idx="388">
                  <c:v>0.18357899999999999</c:v>
                </c:pt>
                <c:pt idx="389">
                  <c:v>0.18633700000000122</c:v>
                </c:pt>
                <c:pt idx="390">
                  <c:v>0.18910299999999999</c:v>
                </c:pt>
                <c:pt idx="391">
                  <c:v>0.19196800000000044</c:v>
                </c:pt>
                <c:pt idx="392">
                  <c:v>0.19520699999999999</c:v>
                </c:pt>
                <c:pt idx="393">
                  <c:v>0.19846000000000041</c:v>
                </c:pt>
                <c:pt idx="394">
                  <c:v>0.20214699999999999</c:v>
                </c:pt>
                <c:pt idx="395">
                  <c:v>0.20609000000000041</c:v>
                </c:pt>
                <c:pt idx="396">
                  <c:v>0.21040100000000134</c:v>
                </c:pt>
                <c:pt idx="397">
                  <c:v>0.21464900000000137</c:v>
                </c:pt>
                <c:pt idx="398">
                  <c:v>0.21794700000000231</c:v>
                </c:pt>
                <c:pt idx="399">
                  <c:v>0.21839400000000136</c:v>
                </c:pt>
                <c:pt idx="400">
                  <c:v>0.20441100000000137</c:v>
                </c:pt>
              </c:numCache>
            </c:numRef>
          </c:yVal>
          <c:smooth val="1"/>
        </c:ser>
        <c:ser>
          <c:idx val="2"/>
          <c:order val="2"/>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D$1:$D$401</c:f>
              <c:numCache>
                <c:formatCode>General</c:formatCode>
                <c:ptCount val="401"/>
                <c:pt idx="0">
                  <c:v>1.5606500000000127E-2</c:v>
                </c:pt>
                <c:pt idx="1">
                  <c:v>1.51586E-2</c:v>
                </c:pt>
                <c:pt idx="2">
                  <c:v>1.4789800000000001E-2</c:v>
                </c:pt>
                <c:pt idx="3">
                  <c:v>1.4478699999999916E-2</c:v>
                </c:pt>
                <c:pt idx="4">
                  <c:v>1.4378500000000001E-2</c:v>
                </c:pt>
                <c:pt idx="5">
                  <c:v>1.4577100000000001E-2</c:v>
                </c:pt>
                <c:pt idx="6">
                  <c:v>1.49167E-2</c:v>
                </c:pt>
                <c:pt idx="7">
                  <c:v>1.4860800000000115E-2</c:v>
                </c:pt>
                <c:pt idx="8">
                  <c:v>1.5007700000000001E-2</c:v>
                </c:pt>
                <c:pt idx="9">
                  <c:v>1.51973E-2</c:v>
                </c:pt>
                <c:pt idx="10">
                  <c:v>1.54456E-2</c:v>
                </c:pt>
                <c:pt idx="11">
                  <c:v>1.57974E-2</c:v>
                </c:pt>
                <c:pt idx="12">
                  <c:v>1.5826300000000001E-2</c:v>
                </c:pt>
                <c:pt idx="13">
                  <c:v>1.5776499999999999E-2</c:v>
                </c:pt>
                <c:pt idx="14">
                  <c:v>1.5607500000000114E-2</c:v>
                </c:pt>
                <c:pt idx="15">
                  <c:v>1.5612700000000005E-2</c:v>
                </c:pt>
                <c:pt idx="16">
                  <c:v>1.5909400000000001E-2</c:v>
                </c:pt>
                <c:pt idx="17">
                  <c:v>1.6160800000000156E-2</c:v>
                </c:pt>
                <c:pt idx="18">
                  <c:v>1.6471099999999999E-2</c:v>
                </c:pt>
                <c:pt idx="19">
                  <c:v>1.6564100000000151E-2</c:v>
                </c:pt>
                <c:pt idx="20">
                  <c:v>1.6650600000000005E-2</c:v>
                </c:pt>
                <c:pt idx="21">
                  <c:v>1.6747000000000001E-2</c:v>
                </c:pt>
                <c:pt idx="22">
                  <c:v>1.6745500000000167E-2</c:v>
                </c:pt>
                <c:pt idx="23">
                  <c:v>1.6910000000000001E-2</c:v>
                </c:pt>
                <c:pt idx="24">
                  <c:v>1.7079500000000001E-2</c:v>
                </c:pt>
                <c:pt idx="25">
                  <c:v>1.7144699999999999E-2</c:v>
                </c:pt>
                <c:pt idx="26">
                  <c:v>1.7122800000000001E-2</c:v>
                </c:pt>
                <c:pt idx="27">
                  <c:v>1.7045299999999999E-2</c:v>
                </c:pt>
                <c:pt idx="28">
                  <c:v>1.7059899999999999E-2</c:v>
                </c:pt>
                <c:pt idx="29">
                  <c:v>1.7373099999999999E-2</c:v>
                </c:pt>
                <c:pt idx="30">
                  <c:v>1.7811199999999999E-2</c:v>
                </c:pt>
                <c:pt idx="31">
                  <c:v>1.8320700000000061E-2</c:v>
                </c:pt>
                <c:pt idx="32">
                  <c:v>1.8423200000000001E-2</c:v>
                </c:pt>
                <c:pt idx="33">
                  <c:v>1.8381300000000003E-2</c:v>
                </c:pt>
                <c:pt idx="34">
                  <c:v>1.8481200000000003E-2</c:v>
                </c:pt>
                <c:pt idx="35">
                  <c:v>1.8875600000000003E-2</c:v>
                </c:pt>
                <c:pt idx="36">
                  <c:v>1.9072200000000001E-2</c:v>
                </c:pt>
                <c:pt idx="37">
                  <c:v>1.9246200000000005E-2</c:v>
                </c:pt>
                <c:pt idx="38">
                  <c:v>1.8824000000000021E-2</c:v>
                </c:pt>
                <c:pt idx="39">
                  <c:v>1.8171099999999999E-2</c:v>
                </c:pt>
                <c:pt idx="40">
                  <c:v>1.7950500000000001E-2</c:v>
                </c:pt>
                <c:pt idx="41">
                  <c:v>1.8328400000000005E-2</c:v>
                </c:pt>
                <c:pt idx="42">
                  <c:v>1.8775900000000002E-2</c:v>
                </c:pt>
                <c:pt idx="43">
                  <c:v>1.9026000000000001E-2</c:v>
                </c:pt>
                <c:pt idx="44">
                  <c:v>1.8981200000000021E-2</c:v>
                </c:pt>
                <c:pt idx="45">
                  <c:v>1.9142300000000143E-2</c:v>
                </c:pt>
                <c:pt idx="46">
                  <c:v>1.9644200000000021E-2</c:v>
                </c:pt>
                <c:pt idx="47">
                  <c:v>2.0443200000000262E-2</c:v>
                </c:pt>
                <c:pt idx="48">
                  <c:v>2.1106900000000001E-2</c:v>
                </c:pt>
                <c:pt idx="49">
                  <c:v>2.1359300000000012E-2</c:v>
                </c:pt>
                <c:pt idx="50">
                  <c:v>2.1528200000000001E-2</c:v>
                </c:pt>
                <c:pt idx="51">
                  <c:v>2.19654E-2</c:v>
                </c:pt>
                <c:pt idx="52">
                  <c:v>2.2778199999999998E-2</c:v>
                </c:pt>
                <c:pt idx="53">
                  <c:v>2.3295300000000012E-2</c:v>
                </c:pt>
                <c:pt idx="54">
                  <c:v>2.3639900000000245E-2</c:v>
                </c:pt>
                <c:pt idx="55">
                  <c:v>2.3965E-2</c:v>
                </c:pt>
                <c:pt idx="56">
                  <c:v>2.42846E-2</c:v>
                </c:pt>
                <c:pt idx="57">
                  <c:v>2.4781200000000052E-2</c:v>
                </c:pt>
                <c:pt idx="58">
                  <c:v>2.5206200000000012E-2</c:v>
                </c:pt>
                <c:pt idx="59">
                  <c:v>2.5419899999999999E-2</c:v>
                </c:pt>
                <c:pt idx="60">
                  <c:v>2.5579500000000002E-2</c:v>
                </c:pt>
                <c:pt idx="61">
                  <c:v>2.5947100000000011E-2</c:v>
                </c:pt>
                <c:pt idx="62">
                  <c:v>2.6528399999999997E-2</c:v>
                </c:pt>
                <c:pt idx="63">
                  <c:v>2.6918299999999999E-2</c:v>
                </c:pt>
                <c:pt idx="64">
                  <c:v>2.7221200000000289E-2</c:v>
                </c:pt>
                <c:pt idx="65">
                  <c:v>2.7543300000000326E-2</c:v>
                </c:pt>
                <c:pt idx="66">
                  <c:v>2.8088800000000001E-2</c:v>
                </c:pt>
                <c:pt idx="67">
                  <c:v>2.8575099999999999E-2</c:v>
                </c:pt>
                <c:pt idx="68">
                  <c:v>2.9029200000000002E-2</c:v>
                </c:pt>
                <c:pt idx="69">
                  <c:v>2.9470800000000012E-2</c:v>
                </c:pt>
                <c:pt idx="70">
                  <c:v>2.9973699999999999E-2</c:v>
                </c:pt>
                <c:pt idx="71">
                  <c:v>3.0521199999999998E-2</c:v>
                </c:pt>
                <c:pt idx="72">
                  <c:v>3.11168E-2</c:v>
                </c:pt>
                <c:pt idx="73">
                  <c:v>3.161060000000001E-2</c:v>
                </c:pt>
                <c:pt idx="74">
                  <c:v>3.2002900000000292E-2</c:v>
                </c:pt>
                <c:pt idx="75">
                  <c:v>3.2570500000000002E-2</c:v>
                </c:pt>
                <c:pt idx="76">
                  <c:v>3.3143699999999998E-2</c:v>
                </c:pt>
                <c:pt idx="77">
                  <c:v>3.3678899999999998E-2</c:v>
                </c:pt>
                <c:pt idx="78">
                  <c:v>3.4156499999999979E-2</c:v>
                </c:pt>
                <c:pt idx="79">
                  <c:v>3.4567199999999999E-2</c:v>
                </c:pt>
                <c:pt idx="80">
                  <c:v>3.5057400000000002E-2</c:v>
                </c:pt>
                <c:pt idx="81">
                  <c:v>3.5629099999999997E-2</c:v>
                </c:pt>
                <c:pt idx="82">
                  <c:v>3.6310799999999997E-2</c:v>
                </c:pt>
                <c:pt idx="83">
                  <c:v>3.6724E-2</c:v>
                </c:pt>
                <c:pt idx="84">
                  <c:v>3.7275300000000511E-2</c:v>
                </c:pt>
                <c:pt idx="85">
                  <c:v>3.7919899999999999E-2</c:v>
                </c:pt>
                <c:pt idx="86">
                  <c:v>3.8471200000000316E-2</c:v>
                </c:pt>
                <c:pt idx="87">
                  <c:v>3.8928900000000002E-2</c:v>
                </c:pt>
                <c:pt idx="88">
                  <c:v>3.9437900000000352E-2</c:v>
                </c:pt>
                <c:pt idx="89">
                  <c:v>4.0135999999999998E-2</c:v>
                </c:pt>
                <c:pt idx="90">
                  <c:v>4.0818700000000013E-2</c:v>
                </c:pt>
                <c:pt idx="91">
                  <c:v>4.1521899999999945E-2</c:v>
                </c:pt>
                <c:pt idx="92">
                  <c:v>4.2236599999999999E-2</c:v>
                </c:pt>
                <c:pt idx="93">
                  <c:v>4.2860300000000004E-2</c:v>
                </c:pt>
                <c:pt idx="94">
                  <c:v>4.3470000000000002E-2</c:v>
                </c:pt>
                <c:pt idx="95">
                  <c:v>4.4148300000000001E-2</c:v>
                </c:pt>
                <c:pt idx="96">
                  <c:v>4.5024099999999997E-2</c:v>
                </c:pt>
                <c:pt idx="97">
                  <c:v>4.5743600000000113E-2</c:v>
                </c:pt>
                <c:pt idx="98">
                  <c:v>4.6422100000000001E-2</c:v>
                </c:pt>
                <c:pt idx="99">
                  <c:v>4.7175799999999997E-2</c:v>
                </c:pt>
                <c:pt idx="100">
                  <c:v>4.7914600000000133E-2</c:v>
                </c:pt>
                <c:pt idx="101">
                  <c:v>4.8852800000000002E-2</c:v>
                </c:pt>
                <c:pt idx="102">
                  <c:v>4.9753100000000113E-2</c:v>
                </c:pt>
                <c:pt idx="103">
                  <c:v>5.0580100000000003E-2</c:v>
                </c:pt>
                <c:pt idx="104">
                  <c:v>5.1415799999999998E-2</c:v>
                </c:pt>
                <c:pt idx="105">
                  <c:v>5.2314000000000527E-2</c:v>
                </c:pt>
                <c:pt idx="106">
                  <c:v>5.3145199999999955E-2</c:v>
                </c:pt>
                <c:pt idx="107">
                  <c:v>5.3908299999999999E-2</c:v>
                </c:pt>
                <c:pt idx="108">
                  <c:v>5.4725900000000133E-2</c:v>
                </c:pt>
                <c:pt idx="109">
                  <c:v>5.5441999999999998E-2</c:v>
                </c:pt>
                <c:pt idx="110">
                  <c:v>5.6018199999999997E-2</c:v>
                </c:pt>
                <c:pt idx="111">
                  <c:v>5.6636300000000001E-2</c:v>
                </c:pt>
                <c:pt idx="112">
                  <c:v>5.7360600000000726E-2</c:v>
                </c:pt>
                <c:pt idx="113">
                  <c:v>5.7759700000000004E-2</c:v>
                </c:pt>
                <c:pt idx="114">
                  <c:v>5.8164399999999998E-2</c:v>
                </c:pt>
                <c:pt idx="115">
                  <c:v>5.8674999999999998E-2</c:v>
                </c:pt>
                <c:pt idx="116">
                  <c:v>5.9183400000000518E-2</c:v>
                </c:pt>
                <c:pt idx="117">
                  <c:v>5.9816400000000852E-2</c:v>
                </c:pt>
                <c:pt idx="118">
                  <c:v>6.0430300000000013E-2</c:v>
                </c:pt>
                <c:pt idx="119">
                  <c:v>6.0984500000000004E-2</c:v>
                </c:pt>
                <c:pt idx="120">
                  <c:v>6.15763E-2</c:v>
                </c:pt>
                <c:pt idx="121">
                  <c:v>6.2357100000000033E-2</c:v>
                </c:pt>
                <c:pt idx="122">
                  <c:v>6.26781E-2</c:v>
                </c:pt>
                <c:pt idx="123">
                  <c:v>6.3425400000000007E-2</c:v>
                </c:pt>
                <c:pt idx="124">
                  <c:v>6.5713100000000024E-2</c:v>
                </c:pt>
                <c:pt idx="125">
                  <c:v>6.85331E-2</c:v>
                </c:pt>
                <c:pt idx="126">
                  <c:v>7.176550000000001E-2</c:v>
                </c:pt>
                <c:pt idx="127">
                  <c:v>7.1204799999999999E-2</c:v>
                </c:pt>
                <c:pt idx="128">
                  <c:v>7.0782800000000104E-2</c:v>
                </c:pt>
                <c:pt idx="129">
                  <c:v>7.0314600000000727E-2</c:v>
                </c:pt>
                <c:pt idx="130">
                  <c:v>6.9689600000000004E-2</c:v>
                </c:pt>
                <c:pt idx="131">
                  <c:v>7.1294600000000014E-2</c:v>
                </c:pt>
                <c:pt idx="132">
                  <c:v>7.0988300000000004E-2</c:v>
                </c:pt>
                <c:pt idx="133">
                  <c:v>7.0837100000000014E-2</c:v>
                </c:pt>
                <c:pt idx="134">
                  <c:v>7.0637199999999997E-2</c:v>
                </c:pt>
                <c:pt idx="135">
                  <c:v>7.0643499999999998E-2</c:v>
                </c:pt>
                <c:pt idx="136">
                  <c:v>7.083310000000001E-2</c:v>
                </c:pt>
                <c:pt idx="137">
                  <c:v>7.0735300000000001E-2</c:v>
                </c:pt>
                <c:pt idx="138">
                  <c:v>7.0704900000000112E-2</c:v>
                </c:pt>
                <c:pt idx="139">
                  <c:v>7.0571900000000007E-2</c:v>
                </c:pt>
                <c:pt idx="140">
                  <c:v>7.0465000000000014E-2</c:v>
                </c:pt>
                <c:pt idx="141">
                  <c:v>7.0436100000000029E-2</c:v>
                </c:pt>
                <c:pt idx="142">
                  <c:v>7.0317800000000014E-2</c:v>
                </c:pt>
                <c:pt idx="143">
                  <c:v>7.0331599999999994E-2</c:v>
                </c:pt>
                <c:pt idx="144">
                  <c:v>7.0093300000000094E-2</c:v>
                </c:pt>
                <c:pt idx="145">
                  <c:v>6.9651199999999996E-2</c:v>
                </c:pt>
                <c:pt idx="146">
                  <c:v>6.9665500000000019E-2</c:v>
                </c:pt>
                <c:pt idx="147">
                  <c:v>6.9442599999999993E-2</c:v>
                </c:pt>
                <c:pt idx="148">
                  <c:v>6.9359100000000021E-2</c:v>
                </c:pt>
                <c:pt idx="149">
                  <c:v>6.9107399999999999E-2</c:v>
                </c:pt>
                <c:pt idx="150">
                  <c:v>6.8950600000000001E-2</c:v>
                </c:pt>
                <c:pt idx="151">
                  <c:v>6.8943099999999993E-2</c:v>
                </c:pt>
                <c:pt idx="152">
                  <c:v>6.8714300000000034E-2</c:v>
                </c:pt>
                <c:pt idx="153">
                  <c:v>6.8844100000000005E-2</c:v>
                </c:pt>
                <c:pt idx="154">
                  <c:v>6.8599499999999994E-2</c:v>
                </c:pt>
                <c:pt idx="155">
                  <c:v>6.8373500000000004E-2</c:v>
                </c:pt>
                <c:pt idx="156">
                  <c:v>6.8050899999999998E-2</c:v>
                </c:pt>
                <c:pt idx="157">
                  <c:v>6.7813100000000112E-2</c:v>
                </c:pt>
                <c:pt idx="158">
                  <c:v>6.762230000000001E-2</c:v>
                </c:pt>
                <c:pt idx="159">
                  <c:v>6.7382400000000744E-2</c:v>
                </c:pt>
                <c:pt idx="160">
                  <c:v>6.7182500000000034E-2</c:v>
                </c:pt>
                <c:pt idx="161">
                  <c:v>6.6975900000000005E-2</c:v>
                </c:pt>
                <c:pt idx="162">
                  <c:v>6.6675099999999987E-2</c:v>
                </c:pt>
                <c:pt idx="163">
                  <c:v>6.6396399999999994E-2</c:v>
                </c:pt>
                <c:pt idx="164">
                  <c:v>6.6122500000000001E-2</c:v>
                </c:pt>
                <c:pt idx="165">
                  <c:v>6.5843499999999999E-2</c:v>
                </c:pt>
                <c:pt idx="166">
                  <c:v>6.5489599999999995E-2</c:v>
                </c:pt>
                <c:pt idx="167">
                  <c:v>6.5065700000000004E-2</c:v>
                </c:pt>
                <c:pt idx="168">
                  <c:v>6.4598300000000011E-2</c:v>
                </c:pt>
                <c:pt idx="169">
                  <c:v>6.4185800000000001E-2</c:v>
                </c:pt>
                <c:pt idx="170">
                  <c:v>6.3761500000000013E-2</c:v>
                </c:pt>
                <c:pt idx="171">
                  <c:v>6.32881E-2</c:v>
                </c:pt>
                <c:pt idx="172">
                  <c:v>6.2903000000000014E-2</c:v>
                </c:pt>
                <c:pt idx="173">
                  <c:v>6.2536900000000034E-2</c:v>
                </c:pt>
                <c:pt idx="174">
                  <c:v>6.2261799999999999E-2</c:v>
                </c:pt>
                <c:pt idx="175">
                  <c:v>6.1962500000000031E-2</c:v>
                </c:pt>
                <c:pt idx="176">
                  <c:v>6.15992E-2</c:v>
                </c:pt>
                <c:pt idx="177">
                  <c:v>6.1327300000000001E-2</c:v>
                </c:pt>
                <c:pt idx="178">
                  <c:v>6.1002300000000002E-2</c:v>
                </c:pt>
                <c:pt idx="179">
                  <c:v>6.0913600000000609E-2</c:v>
                </c:pt>
                <c:pt idx="180">
                  <c:v>6.0744600000000024E-2</c:v>
                </c:pt>
                <c:pt idx="181">
                  <c:v>6.0395900000000134E-2</c:v>
                </c:pt>
                <c:pt idx="182">
                  <c:v>6.0134300000000002E-2</c:v>
                </c:pt>
                <c:pt idx="183">
                  <c:v>5.9839400000000133E-2</c:v>
                </c:pt>
                <c:pt idx="184">
                  <c:v>5.9664800000000004E-2</c:v>
                </c:pt>
                <c:pt idx="185">
                  <c:v>5.9500600000000535E-2</c:v>
                </c:pt>
                <c:pt idx="186">
                  <c:v>5.9285299999999999E-2</c:v>
                </c:pt>
                <c:pt idx="187">
                  <c:v>5.9131300000000012E-2</c:v>
                </c:pt>
                <c:pt idx="188">
                  <c:v>5.8950400000000014E-2</c:v>
                </c:pt>
                <c:pt idx="189">
                  <c:v>5.9035500000000032E-2</c:v>
                </c:pt>
                <c:pt idx="190">
                  <c:v>5.9034700000000134E-2</c:v>
                </c:pt>
                <c:pt idx="191">
                  <c:v>5.9072700000000124E-2</c:v>
                </c:pt>
                <c:pt idx="192">
                  <c:v>5.9188300000000013E-2</c:v>
                </c:pt>
                <c:pt idx="193">
                  <c:v>5.9367600000000874E-2</c:v>
                </c:pt>
                <c:pt idx="194">
                  <c:v>5.9507700000000024E-2</c:v>
                </c:pt>
                <c:pt idx="195">
                  <c:v>5.988610000000047E-2</c:v>
                </c:pt>
                <c:pt idx="196">
                  <c:v>6.0153700000000004E-2</c:v>
                </c:pt>
                <c:pt idx="197">
                  <c:v>6.0517400000000519E-2</c:v>
                </c:pt>
                <c:pt idx="198">
                  <c:v>6.0961899999999999E-2</c:v>
                </c:pt>
                <c:pt idx="199">
                  <c:v>6.1597199999999998E-2</c:v>
                </c:pt>
                <c:pt idx="200">
                  <c:v>6.2195300000000002E-2</c:v>
                </c:pt>
                <c:pt idx="201">
                  <c:v>6.2850000000000003E-2</c:v>
                </c:pt>
                <c:pt idx="202">
                  <c:v>6.3697799999999999E-2</c:v>
                </c:pt>
                <c:pt idx="203">
                  <c:v>6.4453800000000019E-2</c:v>
                </c:pt>
                <c:pt idx="204">
                  <c:v>6.5228400000000006E-2</c:v>
                </c:pt>
                <c:pt idx="205">
                  <c:v>6.6130099999999997E-2</c:v>
                </c:pt>
                <c:pt idx="206">
                  <c:v>6.7191600000000032E-2</c:v>
                </c:pt>
                <c:pt idx="207">
                  <c:v>6.8202100000000002E-2</c:v>
                </c:pt>
                <c:pt idx="208">
                  <c:v>6.9343300000000024E-2</c:v>
                </c:pt>
                <c:pt idx="209">
                  <c:v>7.0531899999999995E-2</c:v>
                </c:pt>
                <c:pt idx="210">
                  <c:v>7.1785399999999999E-2</c:v>
                </c:pt>
                <c:pt idx="211">
                  <c:v>7.3193700000000014E-2</c:v>
                </c:pt>
                <c:pt idx="212">
                  <c:v>7.4741400000000013E-2</c:v>
                </c:pt>
                <c:pt idx="213">
                  <c:v>7.62486E-2</c:v>
                </c:pt>
                <c:pt idx="214">
                  <c:v>7.7736500000000736E-2</c:v>
                </c:pt>
                <c:pt idx="215">
                  <c:v>7.9308700000000523E-2</c:v>
                </c:pt>
                <c:pt idx="216">
                  <c:v>8.0789E-2</c:v>
                </c:pt>
                <c:pt idx="217">
                  <c:v>8.2296600000000011E-2</c:v>
                </c:pt>
                <c:pt idx="218">
                  <c:v>8.3784100000000028E-2</c:v>
                </c:pt>
                <c:pt idx="219">
                  <c:v>8.5057000000000244E-2</c:v>
                </c:pt>
                <c:pt idx="220">
                  <c:v>8.6265100000000025E-2</c:v>
                </c:pt>
                <c:pt idx="221">
                  <c:v>8.7353199999999992E-2</c:v>
                </c:pt>
                <c:pt idx="222">
                  <c:v>8.8447600000000001E-2</c:v>
                </c:pt>
                <c:pt idx="223">
                  <c:v>8.9299000000000003E-2</c:v>
                </c:pt>
                <c:pt idx="224">
                  <c:v>9.0072400000000025E-2</c:v>
                </c:pt>
                <c:pt idx="225">
                  <c:v>9.0670100000000003E-2</c:v>
                </c:pt>
                <c:pt idx="226">
                  <c:v>9.1145800000000027E-2</c:v>
                </c:pt>
                <c:pt idx="227">
                  <c:v>9.1572500000000001E-2</c:v>
                </c:pt>
                <c:pt idx="228">
                  <c:v>9.1884400000000005E-2</c:v>
                </c:pt>
                <c:pt idx="229">
                  <c:v>9.211119999999999E-2</c:v>
                </c:pt>
                <c:pt idx="230">
                  <c:v>9.2362199999999992E-2</c:v>
                </c:pt>
                <c:pt idx="231">
                  <c:v>9.2503100000000005E-2</c:v>
                </c:pt>
                <c:pt idx="232">
                  <c:v>9.2630100000000007E-2</c:v>
                </c:pt>
                <c:pt idx="233">
                  <c:v>9.2792800000000022E-2</c:v>
                </c:pt>
                <c:pt idx="234">
                  <c:v>9.2899700000000002E-2</c:v>
                </c:pt>
                <c:pt idx="235">
                  <c:v>9.2972099999999988E-2</c:v>
                </c:pt>
                <c:pt idx="236">
                  <c:v>9.3030700000000022E-2</c:v>
                </c:pt>
                <c:pt idx="237">
                  <c:v>9.3022000000000368E-2</c:v>
                </c:pt>
                <c:pt idx="238">
                  <c:v>9.2868800000000043E-2</c:v>
                </c:pt>
                <c:pt idx="239">
                  <c:v>9.2733000000000024E-2</c:v>
                </c:pt>
                <c:pt idx="240">
                  <c:v>9.2530400000000068E-2</c:v>
                </c:pt>
                <c:pt idx="241">
                  <c:v>9.2271100000000009E-2</c:v>
                </c:pt>
                <c:pt idx="242">
                  <c:v>9.2028500000000041E-2</c:v>
                </c:pt>
                <c:pt idx="243">
                  <c:v>9.1705100000000025E-2</c:v>
                </c:pt>
                <c:pt idx="244">
                  <c:v>9.137859999999999E-2</c:v>
                </c:pt>
                <c:pt idx="245">
                  <c:v>9.1233699999999987E-2</c:v>
                </c:pt>
                <c:pt idx="246">
                  <c:v>9.1013200000000016E-2</c:v>
                </c:pt>
                <c:pt idx="247">
                  <c:v>9.0858500000000064E-2</c:v>
                </c:pt>
                <c:pt idx="248">
                  <c:v>9.0698600000000046E-2</c:v>
                </c:pt>
                <c:pt idx="249">
                  <c:v>9.0515300000000951E-2</c:v>
                </c:pt>
                <c:pt idx="250">
                  <c:v>9.0529600000000224E-2</c:v>
                </c:pt>
                <c:pt idx="251">
                  <c:v>9.0592100000000064E-2</c:v>
                </c:pt>
                <c:pt idx="252">
                  <c:v>9.0819700000000031E-2</c:v>
                </c:pt>
                <c:pt idx="253">
                  <c:v>9.1062300000000027E-2</c:v>
                </c:pt>
                <c:pt idx="254">
                  <c:v>9.1395600000000021E-2</c:v>
                </c:pt>
                <c:pt idx="255">
                  <c:v>9.1794200000000048E-2</c:v>
                </c:pt>
                <c:pt idx="256">
                  <c:v>9.2347900000000011E-2</c:v>
                </c:pt>
                <c:pt idx="257">
                  <c:v>9.3011700000000003E-2</c:v>
                </c:pt>
                <c:pt idx="258">
                  <c:v>9.3694500000001277E-2</c:v>
                </c:pt>
                <c:pt idx="259">
                  <c:v>9.4505900000001225E-2</c:v>
                </c:pt>
                <c:pt idx="260">
                  <c:v>9.528720000000003E-2</c:v>
                </c:pt>
                <c:pt idx="261">
                  <c:v>9.61814E-2</c:v>
                </c:pt>
                <c:pt idx="262">
                  <c:v>9.7171699999999986E-2</c:v>
                </c:pt>
                <c:pt idx="263">
                  <c:v>9.8229700000000003E-2</c:v>
                </c:pt>
                <c:pt idx="264">
                  <c:v>9.9279000000000006E-2</c:v>
                </c:pt>
                <c:pt idx="265">
                  <c:v>0.100498</c:v>
                </c:pt>
                <c:pt idx="266">
                  <c:v>0.10170899999999998</c:v>
                </c:pt>
                <c:pt idx="267">
                  <c:v>0.10292100000000012</c:v>
                </c:pt>
                <c:pt idx="268">
                  <c:v>0.10434599999999998</c:v>
                </c:pt>
                <c:pt idx="269">
                  <c:v>0.10563300000000068</c:v>
                </c:pt>
                <c:pt idx="270">
                  <c:v>0.10709000000000068</c:v>
                </c:pt>
                <c:pt idx="271">
                  <c:v>0.10860800000000002</c:v>
                </c:pt>
                <c:pt idx="272">
                  <c:v>0.110137</c:v>
                </c:pt>
                <c:pt idx="273">
                  <c:v>0.11171200000000002</c:v>
                </c:pt>
                <c:pt idx="274">
                  <c:v>0.11329900000000002</c:v>
                </c:pt>
                <c:pt idx="275">
                  <c:v>0.114953</c:v>
                </c:pt>
                <c:pt idx="276">
                  <c:v>0.11663800000000002</c:v>
                </c:pt>
                <c:pt idx="277">
                  <c:v>0.118489</c:v>
                </c:pt>
                <c:pt idx="278">
                  <c:v>0.120384</c:v>
                </c:pt>
                <c:pt idx="279">
                  <c:v>0.12232600000000068</c:v>
                </c:pt>
                <c:pt idx="280">
                  <c:v>0.12455500000000012</c:v>
                </c:pt>
                <c:pt idx="281">
                  <c:v>0.12697700000000001</c:v>
                </c:pt>
                <c:pt idx="282">
                  <c:v>0.12964700000000001</c:v>
                </c:pt>
                <c:pt idx="283">
                  <c:v>0.13256499999999999</c:v>
                </c:pt>
                <c:pt idx="284">
                  <c:v>0.13566</c:v>
                </c:pt>
                <c:pt idx="285">
                  <c:v>0.139075</c:v>
                </c:pt>
                <c:pt idx="286">
                  <c:v>0.14275700000000024</c:v>
                </c:pt>
                <c:pt idx="287">
                  <c:v>0.14678600000000044</c:v>
                </c:pt>
                <c:pt idx="288">
                  <c:v>0.15108199999999999</c:v>
                </c:pt>
                <c:pt idx="289">
                  <c:v>0.15558800000000125</c:v>
                </c:pt>
                <c:pt idx="290">
                  <c:v>0.16031699999999999</c:v>
                </c:pt>
                <c:pt idx="291">
                  <c:v>0.16530400000000001</c:v>
                </c:pt>
                <c:pt idx="292">
                  <c:v>0.17051800000000122</c:v>
                </c:pt>
                <c:pt idx="293">
                  <c:v>0.17593700000000148</c:v>
                </c:pt>
                <c:pt idx="294">
                  <c:v>0.18132699999999999</c:v>
                </c:pt>
                <c:pt idx="295">
                  <c:v>0.18672800000000137</c:v>
                </c:pt>
                <c:pt idx="296">
                  <c:v>0.192138</c:v>
                </c:pt>
                <c:pt idx="297">
                  <c:v>0.19726399999999999</c:v>
                </c:pt>
                <c:pt idx="298">
                  <c:v>0.20230999999999999</c:v>
                </c:pt>
                <c:pt idx="299">
                  <c:v>0.20718</c:v>
                </c:pt>
                <c:pt idx="300">
                  <c:v>0.21176000000000123</c:v>
                </c:pt>
                <c:pt idx="301">
                  <c:v>0.21592500000000137</c:v>
                </c:pt>
                <c:pt idx="302">
                  <c:v>0.21999300000000199</c:v>
                </c:pt>
                <c:pt idx="303">
                  <c:v>0.22372400000000001</c:v>
                </c:pt>
                <c:pt idx="304">
                  <c:v>0.22717799999999988</c:v>
                </c:pt>
                <c:pt idx="305">
                  <c:v>0.23038800000000001</c:v>
                </c:pt>
                <c:pt idx="306">
                  <c:v>0.23338999999999999</c:v>
                </c:pt>
                <c:pt idx="307">
                  <c:v>0.23614199999999999</c:v>
                </c:pt>
                <c:pt idx="308">
                  <c:v>0.238676</c:v>
                </c:pt>
                <c:pt idx="309">
                  <c:v>0.24095100000000041</c:v>
                </c:pt>
                <c:pt idx="310">
                  <c:v>0.24283199999999999</c:v>
                </c:pt>
                <c:pt idx="311">
                  <c:v>0.24430499999999999</c:v>
                </c:pt>
                <c:pt idx="312">
                  <c:v>0.24537999999999999</c:v>
                </c:pt>
                <c:pt idx="313">
                  <c:v>0.24613499999999999</c:v>
                </c:pt>
                <c:pt idx="314">
                  <c:v>0.24653400000000122</c:v>
                </c:pt>
                <c:pt idx="315">
                  <c:v>0.24646800000000188</c:v>
                </c:pt>
                <c:pt idx="316">
                  <c:v>0.24591300000000188</c:v>
                </c:pt>
                <c:pt idx="317">
                  <c:v>0.24493300000000157</c:v>
                </c:pt>
                <c:pt idx="318">
                  <c:v>0.24367800000000001</c:v>
                </c:pt>
                <c:pt idx="319">
                  <c:v>0.24215100000000001</c:v>
                </c:pt>
                <c:pt idx="320">
                  <c:v>0.24022099999999999</c:v>
                </c:pt>
                <c:pt idx="321">
                  <c:v>0.23796800000000157</c:v>
                </c:pt>
                <c:pt idx="322">
                  <c:v>0.23538000000000001</c:v>
                </c:pt>
                <c:pt idx="323">
                  <c:v>0.23236799999999999</c:v>
                </c:pt>
                <c:pt idx="324">
                  <c:v>0.22933200000000001</c:v>
                </c:pt>
                <c:pt idx="325">
                  <c:v>0.22599400000000044</c:v>
                </c:pt>
                <c:pt idx="326">
                  <c:v>0.22239900000000001</c:v>
                </c:pt>
                <c:pt idx="327">
                  <c:v>0.21872700000000134</c:v>
                </c:pt>
                <c:pt idx="328">
                  <c:v>0.21494000000000188</c:v>
                </c:pt>
                <c:pt idx="329">
                  <c:v>0.21112</c:v>
                </c:pt>
                <c:pt idx="330">
                  <c:v>0.20738999999999999</c:v>
                </c:pt>
                <c:pt idx="331">
                  <c:v>0.20361699999999999</c:v>
                </c:pt>
                <c:pt idx="332">
                  <c:v>0.20000899999999999</c:v>
                </c:pt>
                <c:pt idx="333">
                  <c:v>0.19639999999999999</c:v>
                </c:pt>
                <c:pt idx="334">
                  <c:v>0.19306599999999999</c:v>
                </c:pt>
                <c:pt idx="335">
                  <c:v>0.18977800000000122</c:v>
                </c:pt>
                <c:pt idx="336">
                  <c:v>0.18651300000000157</c:v>
                </c:pt>
                <c:pt idx="337">
                  <c:v>0.18344400000000208</c:v>
                </c:pt>
                <c:pt idx="338">
                  <c:v>0.18051800000000157</c:v>
                </c:pt>
                <c:pt idx="339">
                  <c:v>0.17763799999999999</c:v>
                </c:pt>
                <c:pt idx="340">
                  <c:v>0.17468500000000001</c:v>
                </c:pt>
                <c:pt idx="341">
                  <c:v>0.171823</c:v>
                </c:pt>
                <c:pt idx="342">
                  <c:v>0.168827</c:v>
                </c:pt>
                <c:pt idx="343">
                  <c:v>0.165828</c:v>
                </c:pt>
                <c:pt idx="344">
                  <c:v>0.16295799999999999</c:v>
                </c:pt>
                <c:pt idx="345">
                  <c:v>0.15998800000000188</c:v>
                </c:pt>
                <c:pt idx="346">
                  <c:v>0.15695800000000154</c:v>
                </c:pt>
                <c:pt idx="347">
                  <c:v>0.15402700000000041</c:v>
                </c:pt>
                <c:pt idx="348">
                  <c:v>0.15127800000000041</c:v>
                </c:pt>
                <c:pt idx="349">
                  <c:v>0.14874700000000188</c:v>
                </c:pt>
                <c:pt idx="350">
                  <c:v>0.14647900000000041</c:v>
                </c:pt>
                <c:pt idx="351">
                  <c:v>0.144321</c:v>
                </c:pt>
                <c:pt idx="352">
                  <c:v>0.14248500000000044</c:v>
                </c:pt>
                <c:pt idx="353">
                  <c:v>0.14099400000000137</c:v>
                </c:pt>
                <c:pt idx="354">
                  <c:v>0.13990700000000122</c:v>
                </c:pt>
                <c:pt idx="355">
                  <c:v>0.13926600000000044</c:v>
                </c:pt>
                <c:pt idx="356">
                  <c:v>0.13895700000000041</c:v>
                </c:pt>
                <c:pt idx="357">
                  <c:v>0.13884099999999999</c:v>
                </c:pt>
                <c:pt idx="358">
                  <c:v>0.13902600000000001</c:v>
                </c:pt>
                <c:pt idx="359">
                  <c:v>0.13960600000000001</c:v>
                </c:pt>
                <c:pt idx="360">
                  <c:v>0.14051400000000044</c:v>
                </c:pt>
                <c:pt idx="361">
                  <c:v>0.14159300000000041</c:v>
                </c:pt>
                <c:pt idx="362">
                  <c:v>0.14290000000000044</c:v>
                </c:pt>
                <c:pt idx="363">
                  <c:v>0.14441900000000188</c:v>
                </c:pt>
                <c:pt idx="364">
                  <c:v>0.14605699999999999</c:v>
                </c:pt>
                <c:pt idx="365">
                  <c:v>0.14789600000000044</c:v>
                </c:pt>
                <c:pt idx="366">
                  <c:v>0.14995200000000122</c:v>
                </c:pt>
                <c:pt idx="367">
                  <c:v>0.15198700000000157</c:v>
                </c:pt>
                <c:pt idx="368">
                  <c:v>0.154171</c:v>
                </c:pt>
                <c:pt idx="369">
                  <c:v>0.15635299999999999</c:v>
                </c:pt>
                <c:pt idx="370">
                  <c:v>0.15851500000000188</c:v>
                </c:pt>
                <c:pt idx="371">
                  <c:v>0.15868900000000041</c:v>
                </c:pt>
                <c:pt idx="372">
                  <c:v>0.15880400000000044</c:v>
                </c:pt>
                <c:pt idx="373">
                  <c:v>0.15898400000000154</c:v>
                </c:pt>
                <c:pt idx="374">
                  <c:v>0.15897900000000137</c:v>
                </c:pt>
                <c:pt idx="375">
                  <c:v>0.15884900000000188</c:v>
                </c:pt>
                <c:pt idx="376">
                  <c:v>0.15871500000000202</c:v>
                </c:pt>
                <c:pt idx="377">
                  <c:v>0.15871800000000208</c:v>
                </c:pt>
                <c:pt idx="378">
                  <c:v>0.15868399999999999</c:v>
                </c:pt>
                <c:pt idx="379">
                  <c:v>0.15879500000000188</c:v>
                </c:pt>
                <c:pt idx="380">
                  <c:v>0.15890500000000188</c:v>
                </c:pt>
                <c:pt idx="381">
                  <c:v>0.16095799999999999</c:v>
                </c:pt>
                <c:pt idx="382">
                  <c:v>0.16355800000000001</c:v>
                </c:pt>
                <c:pt idx="383">
                  <c:v>0.16628299999999999</c:v>
                </c:pt>
                <c:pt idx="384">
                  <c:v>0.169124</c:v>
                </c:pt>
                <c:pt idx="385">
                  <c:v>0.17198800000000122</c:v>
                </c:pt>
                <c:pt idx="386">
                  <c:v>0.17481700000000044</c:v>
                </c:pt>
                <c:pt idx="387">
                  <c:v>0.17772600000000024</c:v>
                </c:pt>
                <c:pt idx="388">
                  <c:v>0.18045000000000044</c:v>
                </c:pt>
                <c:pt idx="389">
                  <c:v>0.18332399999999999</c:v>
                </c:pt>
                <c:pt idx="390">
                  <c:v>0.18638399999999999</c:v>
                </c:pt>
                <c:pt idx="391">
                  <c:v>0.18953700000000157</c:v>
                </c:pt>
                <c:pt idx="392">
                  <c:v>0.19309999999999999</c:v>
                </c:pt>
                <c:pt idx="393">
                  <c:v>0.19673599999999999</c:v>
                </c:pt>
                <c:pt idx="394">
                  <c:v>0.20082800000000001</c:v>
                </c:pt>
                <c:pt idx="395">
                  <c:v>0.20541800000000188</c:v>
                </c:pt>
                <c:pt idx="396">
                  <c:v>0.21052599999999999</c:v>
                </c:pt>
                <c:pt idx="397">
                  <c:v>0.21587600000000001</c:v>
                </c:pt>
                <c:pt idx="398">
                  <c:v>0.22054499999999999</c:v>
                </c:pt>
                <c:pt idx="399">
                  <c:v>0.22273699999999999</c:v>
                </c:pt>
                <c:pt idx="400">
                  <c:v>0.21066099999999999</c:v>
                </c:pt>
              </c:numCache>
            </c:numRef>
          </c:yVal>
          <c:smooth val="1"/>
        </c:ser>
        <c:ser>
          <c:idx val="3"/>
          <c:order val="3"/>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E$1:$E$401</c:f>
              <c:numCache>
                <c:formatCode>General</c:formatCode>
                <c:ptCount val="401"/>
                <c:pt idx="0">
                  <c:v>1.5566099999999999E-2</c:v>
                </c:pt>
                <c:pt idx="1">
                  <c:v>1.5345500000000118E-2</c:v>
                </c:pt>
                <c:pt idx="2">
                  <c:v>1.5267700000000007E-2</c:v>
                </c:pt>
                <c:pt idx="3">
                  <c:v>1.51732E-2</c:v>
                </c:pt>
                <c:pt idx="4">
                  <c:v>1.5006E-2</c:v>
                </c:pt>
                <c:pt idx="5">
                  <c:v>1.5360000000000021E-2</c:v>
                </c:pt>
                <c:pt idx="6">
                  <c:v>1.5773800000000001E-2</c:v>
                </c:pt>
                <c:pt idx="7">
                  <c:v>1.5726299999999999E-2</c:v>
                </c:pt>
                <c:pt idx="8">
                  <c:v>1.5742600000000002E-2</c:v>
                </c:pt>
                <c:pt idx="9">
                  <c:v>1.5711500000000003E-2</c:v>
                </c:pt>
                <c:pt idx="10">
                  <c:v>1.5739E-2</c:v>
                </c:pt>
                <c:pt idx="11">
                  <c:v>1.6015100000000001E-2</c:v>
                </c:pt>
                <c:pt idx="12">
                  <c:v>1.6116499999999999E-2</c:v>
                </c:pt>
                <c:pt idx="13">
                  <c:v>1.6010900000000002E-2</c:v>
                </c:pt>
                <c:pt idx="14">
                  <c:v>1.5667700000000003E-2</c:v>
                </c:pt>
                <c:pt idx="15">
                  <c:v>1.5518000000000001E-2</c:v>
                </c:pt>
                <c:pt idx="16">
                  <c:v>1.5736699999999999E-2</c:v>
                </c:pt>
                <c:pt idx="17">
                  <c:v>1.5931100000000007E-2</c:v>
                </c:pt>
                <c:pt idx="18">
                  <c:v>1.6337299999999999E-2</c:v>
                </c:pt>
                <c:pt idx="19">
                  <c:v>1.6350800000000061E-2</c:v>
                </c:pt>
                <c:pt idx="20">
                  <c:v>1.6355800000000007E-2</c:v>
                </c:pt>
                <c:pt idx="21">
                  <c:v>1.6416E-2</c:v>
                </c:pt>
                <c:pt idx="22">
                  <c:v>1.6376399999999999E-2</c:v>
                </c:pt>
                <c:pt idx="23">
                  <c:v>1.65586E-2</c:v>
                </c:pt>
                <c:pt idx="24">
                  <c:v>1.6857900000000002E-2</c:v>
                </c:pt>
                <c:pt idx="25">
                  <c:v>1.70499E-2</c:v>
                </c:pt>
                <c:pt idx="26">
                  <c:v>1.7085400000000001E-2</c:v>
                </c:pt>
                <c:pt idx="27">
                  <c:v>1.6961300000000148E-2</c:v>
                </c:pt>
                <c:pt idx="28">
                  <c:v>1.6898099999999999E-2</c:v>
                </c:pt>
                <c:pt idx="29">
                  <c:v>1.7137300000000001E-2</c:v>
                </c:pt>
                <c:pt idx="30">
                  <c:v>1.7738799999999999E-2</c:v>
                </c:pt>
                <c:pt idx="31">
                  <c:v>1.8332299999999999E-2</c:v>
                </c:pt>
                <c:pt idx="32">
                  <c:v>1.8403800000000147E-2</c:v>
                </c:pt>
                <c:pt idx="33">
                  <c:v>1.8257800000000001E-2</c:v>
                </c:pt>
                <c:pt idx="34">
                  <c:v>1.84303E-2</c:v>
                </c:pt>
                <c:pt idx="35">
                  <c:v>1.8957700000000001E-2</c:v>
                </c:pt>
                <c:pt idx="36">
                  <c:v>1.9415000000000005E-2</c:v>
                </c:pt>
                <c:pt idx="37">
                  <c:v>1.9864100000000197E-2</c:v>
                </c:pt>
                <c:pt idx="38">
                  <c:v>1.9530600000000023E-2</c:v>
                </c:pt>
                <c:pt idx="39">
                  <c:v>1.9095800000000041E-2</c:v>
                </c:pt>
                <c:pt idx="40">
                  <c:v>1.8983700000000141E-2</c:v>
                </c:pt>
                <c:pt idx="41">
                  <c:v>1.9558400000000021E-2</c:v>
                </c:pt>
                <c:pt idx="42">
                  <c:v>2.0154099999999987E-2</c:v>
                </c:pt>
                <c:pt idx="43">
                  <c:v>2.04225E-2</c:v>
                </c:pt>
                <c:pt idx="44">
                  <c:v>2.03768E-2</c:v>
                </c:pt>
                <c:pt idx="45">
                  <c:v>2.0391200000000002E-2</c:v>
                </c:pt>
                <c:pt idx="46">
                  <c:v>2.07596E-2</c:v>
                </c:pt>
                <c:pt idx="47">
                  <c:v>2.14985E-2</c:v>
                </c:pt>
                <c:pt idx="48">
                  <c:v>2.1981700000000052E-2</c:v>
                </c:pt>
                <c:pt idx="49">
                  <c:v>2.2069900000000052E-2</c:v>
                </c:pt>
                <c:pt idx="50">
                  <c:v>2.2066800000000001E-2</c:v>
                </c:pt>
                <c:pt idx="51">
                  <c:v>2.2197700000000011E-2</c:v>
                </c:pt>
                <c:pt idx="52">
                  <c:v>2.2907000000000052E-2</c:v>
                </c:pt>
                <c:pt idx="53">
                  <c:v>2.3429100000000001E-2</c:v>
                </c:pt>
                <c:pt idx="54">
                  <c:v>2.3731100000000001E-2</c:v>
                </c:pt>
                <c:pt idx="55">
                  <c:v>2.3867200000000002E-2</c:v>
                </c:pt>
                <c:pt idx="56">
                  <c:v>2.4110599999999968E-2</c:v>
                </c:pt>
                <c:pt idx="57">
                  <c:v>2.4638400000000001E-2</c:v>
                </c:pt>
                <c:pt idx="58">
                  <c:v>2.5077000000000248E-2</c:v>
                </c:pt>
                <c:pt idx="59">
                  <c:v>2.53612E-2</c:v>
                </c:pt>
                <c:pt idx="60">
                  <c:v>2.5649200000000285E-2</c:v>
                </c:pt>
                <c:pt idx="61">
                  <c:v>2.59495E-2</c:v>
                </c:pt>
                <c:pt idx="62">
                  <c:v>2.6490900000000213E-2</c:v>
                </c:pt>
                <c:pt idx="63">
                  <c:v>2.7011600000000253E-2</c:v>
                </c:pt>
                <c:pt idx="64">
                  <c:v>2.728690000000026E-2</c:v>
                </c:pt>
                <c:pt idx="65">
                  <c:v>2.762190000000031E-2</c:v>
                </c:pt>
                <c:pt idx="66">
                  <c:v>2.8150599999999977E-2</c:v>
                </c:pt>
                <c:pt idx="67">
                  <c:v>2.8516099999999968E-2</c:v>
                </c:pt>
                <c:pt idx="68">
                  <c:v>2.9018300000000011E-2</c:v>
                </c:pt>
                <c:pt idx="69">
                  <c:v>2.9383800000000002E-2</c:v>
                </c:pt>
                <c:pt idx="70">
                  <c:v>2.9789900000000012E-2</c:v>
                </c:pt>
                <c:pt idx="71">
                  <c:v>3.0250000000000006E-2</c:v>
                </c:pt>
                <c:pt idx="72">
                  <c:v>3.0732200000000012E-2</c:v>
                </c:pt>
                <c:pt idx="73">
                  <c:v>3.1239000000000319E-2</c:v>
                </c:pt>
                <c:pt idx="74">
                  <c:v>3.1604199999999999E-2</c:v>
                </c:pt>
                <c:pt idx="75">
                  <c:v>3.2224799999999998E-2</c:v>
                </c:pt>
                <c:pt idx="76">
                  <c:v>3.2789499999999999E-2</c:v>
                </c:pt>
                <c:pt idx="77">
                  <c:v>3.32234E-2</c:v>
                </c:pt>
                <c:pt idx="78">
                  <c:v>3.3867899999999999E-2</c:v>
                </c:pt>
                <c:pt idx="79">
                  <c:v>3.42948E-2</c:v>
                </c:pt>
                <c:pt idx="80">
                  <c:v>3.4830699999999999E-2</c:v>
                </c:pt>
                <c:pt idx="81">
                  <c:v>3.5549299999999999E-2</c:v>
                </c:pt>
                <c:pt idx="82">
                  <c:v>3.6135300000000349E-2</c:v>
                </c:pt>
                <c:pt idx="83">
                  <c:v>3.6432200000000352E-2</c:v>
                </c:pt>
                <c:pt idx="84">
                  <c:v>3.6846700000000052E-2</c:v>
                </c:pt>
                <c:pt idx="85">
                  <c:v>3.7405400000000012E-2</c:v>
                </c:pt>
                <c:pt idx="86">
                  <c:v>3.7940800000000052E-2</c:v>
                </c:pt>
                <c:pt idx="87">
                  <c:v>3.84824E-2</c:v>
                </c:pt>
                <c:pt idx="88">
                  <c:v>3.9093799999999998E-2</c:v>
                </c:pt>
                <c:pt idx="89">
                  <c:v>3.9667200000000041E-2</c:v>
                </c:pt>
                <c:pt idx="90">
                  <c:v>4.0301500000000004E-2</c:v>
                </c:pt>
                <c:pt idx="91">
                  <c:v>4.1121399999999947E-2</c:v>
                </c:pt>
                <c:pt idx="92">
                  <c:v>4.1942699999999999E-2</c:v>
                </c:pt>
                <c:pt idx="93">
                  <c:v>4.2643299999999995E-2</c:v>
                </c:pt>
                <c:pt idx="94">
                  <c:v>4.3285499999999998E-2</c:v>
                </c:pt>
                <c:pt idx="95">
                  <c:v>4.3855699999999997E-2</c:v>
                </c:pt>
                <c:pt idx="96">
                  <c:v>4.4657099999999998E-2</c:v>
                </c:pt>
                <c:pt idx="97">
                  <c:v>4.5482900000000034E-2</c:v>
                </c:pt>
                <c:pt idx="98">
                  <c:v>4.6043500000000001E-2</c:v>
                </c:pt>
                <c:pt idx="99">
                  <c:v>4.6779399999999985E-2</c:v>
                </c:pt>
                <c:pt idx="100">
                  <c:v>4.7489799999999999E-2</c:v>
                </c:pt>
                <c:pt idx="101">
                  <c:v>4.8319700000000014E-2</c:v>
                </c:pt>
                <c:pt idx="102">
                  <c:v>4.9283500000000022E-2</c:v>
                </c:pt>
                <c:pt idx="103">
                  <c:v>5.0154999999999998E-2</c:v>
                </c:pt>
                <c:pt idx="104">
                  <c:v>5.0792900000000751E-2</c:v>
                </c:pt>
                <c:pt idx="105">
                  <c:v>5.1539399999999985E-2</c:v>
                </c:pt>
                <c:pt idx="106">
                  <c:v>5.2332100000000124E-2</c:v>
                </c:pt>
                <c:pt idx="107">
                  <c:v>5.3115000000000002E-2</c:v>
                </c:pt>
                <c:pt idx="108">
                  <c:v>5.3890899999999999E-2</c:v>
                </c:pt>
                <c:pt idx="109">
                  <c:v>5.4582900000000545E-2</c:v>
                </c:pt>
                <c:pt idx="110">
                  <c:v>5.5221899999999956E-2</c:v>
                </c:pt>
                <c:pt idx="111">
                  <c:v>5.5815500000000004E-2</c:v>
                </c:pt>
                <c:pt idx="112">
                  <c:v>5.6511400000000003E-2</c:v>
                </c:pt>
                <c:pt idx="113">
                  <c:v>5.70255E-2</c:v>
                </c:pt>
                <c:pt idx="114">
                  <c:v>5.7481600000000133E-2</c:v>
                </c:pt>
                <c:pt idx="115">
                  <c:v>5.7996600000000752E-2</c:v>
                </c:pt>
                <c:pt idx="116">
                  <c:v>5.8551299999999987E-2</c:v>
                </c:pt>
                <c:pt idx="117">
                  <c:v>5.9130000000000113E-2</c:v>
                </c:pt>
                <c:pt idx="118">
                  <c:v>5.9574099999999998E-2</c:v>
                </c:pt>
                <c:pt idx="119">
                  <c:v>6.0012000000000586E-2</c:v>
                </c:pt>
                <c:pt idx="120">
                  <c:v>6.0497600000000665E-2</c:v>
                </c:pt>
                <c:pt idx="121">
                  <c:v>6.1108700000000002E-2</c:v>
                </c:pt>
                <c:pt idx="122">
                  <c:v>6.1313200000000519E-2</c:v>
                </c:pt>
                <c:pt idx="123">
                  <c:v>6.2042100000000003E-2</c:v>
                </c:pt>
                <c:pt idx="124">
                  <c:v>6.4261799999999994E-2</c:v>
                </c:pt>
                <c:pt idx="125">
                  <c:v>6.7064400000000524E-2</c:v>
                </c:pt>
                <c:pt idx="126">
                  <c:v>7.0147600000000004E-2</c:v>
                </c:pt>
                <c:pt idx="127">
                  <c:v>6.9580800000000012E-2</c:v>
                </c:pt>
                <c:pt idx="128">
                  <c:v>6.9229299999999994E-2</c:v>
                </c:pt>
                <c:pt idx="129">
                  <c:v>6.8909499999999999E-2</c:v>
                </c:pt>
                <c:pt idx="130">
                  <c:v>6.8569500000000005E-2</c:v>
                </c:pt>
                <c:pt idx="131">
                  <c:v>7.0131700000000019E-2</c:v>
                </c:pt>
                <c:pt idx="132">
                  <c:v>6.9813500000000694E-2</c:v>
                </c:pt>
                <c:pt idx="133">
                  <c:v>6.9688E-2</c:v>
                </c:pt>
                <c:pt idx="134">
                  <c:v>6.9531700000000002E-2</c:v>
                </c:pt>
                <c:pt idx="135">
                  <c:v>6.9498800000000013E-2</c:v>
                </c:pt>
                <c:pt idx="136">
                  <c:v>6.9644499999999998E-2</c:v>
                </c:pt>
                <c:pt idx="137">
                  <c:v>6.9489700000000029E-2</c:v>
                </c:pt>
                <c:pt idx="138">
                  <c:v>6.933930000000002E-2</c:v>
                </c:pt>
                <c:pt idx="139">
                  <c:v>6.9086800000000032E-2</c:v>
                </c:pt>
                <c:pt idx="140">
                  <c:v>6.8996900000000194E-2</c:v>
                </c:pt>
                <c:pt idx="141">
                  <c:v>6.8779199999999999E-2</c:v>
                </c:pt>
                <c:pt idx="142">
                  <c:v>6.8575399999999995E-2</c:v>
                </c:pt>
                <c:pt idx="143">
                  <c:v>6.8605100000000002E-2</c:v>
                </c:pt>
                <c:pt idx="144">
                  <c:v>6.8319299999999999E-2</c:v>
                </c:pt>
                <c:pt idx="145">
                  <c:v>6.7942100000000019E-2</c:v>
                </c:pt>
                <c:pt idx="146">
                  <c:v>6.7938500000000013E-2</c:v>
                </c:pt>
                <c:pt idx="147">
                  <c:v>6.7799200000000434E-2</c:v>
                </c:pt>
                <c:pt idx="148">
                  <c:v>6.7754500000000023E-2</c:v>
                </c:pt>
                <c:pt idx="149">
                  <c:v>6.7577899999999996E-2</c:v>
                </c:pt>
                <c:pt idx="150">
                  <c:v>6.756570000000002E-2</c:v>
                </c:pt>
                <c:pt idx="151">
                  <c:v>6.7594199999999993E-2</c:v>
                </c:pt>
                <c:pt idx="152">
                  <c:v>6.7437000000000094E-2</c:v>
                </c:pt>
                <c:pt idx="153">
                  <c:v>6.7540700000000009E-2</c:v>
                </c:pt>
                <c:pt idx="154">
                  <c:v>6.7316700000000812E-2</c:v>
                </c:pt>
                <c:pt idx="155">
                  <c:v>6.7077999999999999E-2</c:v>
                </c:pt>
                <c:pt idx="156">
                  <c:v>6.6729300000000005E-2</c:v>
                </c:pt>
                <c:pt idx="157">
                  <c:v>6.65544E-2</c:v>
                </c:pt>
                <c:pt idx="158">
                  <c:v>6.6286399999999995E-2</c:v>
                </c:pt>
                <c:pt idx="159">
                  <c:v>6.6001000000000004E-2</c:v>
                </c:pt>
                <c:pt idx="160">
                  <c:v>6.5836800000000084E-2</c:v>
                </c:pt>
                <c:pt idx="161">
                  <c:v>6.5572000000000019E-2</c:v>
                </c:pt>
                <c:pt idx="162">
                  <c:v>6.5247799999999995E-2</c:v>
                </c:pt>
                <c:pt idx="163">
                  <c:v>6.4977499999999994E-2</c:v>
                </c:pt>
                <c:pt idx="164">
                  <c:v>6.4691700000000033E-2</c:v>
                </c:pt>
                <c:pt idx="165">
                  <c:v>6.4361199999999993E-2</c:v>
                </c:pt>
                <c:pt idx="166">
                  <c:v>6.4040200000000019E-2</c:v>
                </c:pt>
                <c:pt idx="167">
                  <c:v>6.3657400000000003E-2</c:v>
                </c:pt>
                <c:pt idx="168">
                  <c:v>6.318840000000002E-2</c:v>
                </c:pt>
                <c:pt idx="169">
                  <c:v>6.2795700000000024E-2</c:v>
                </c:pt>
                <c:pt idx="170">
                  <c:v>6.2460500000000134E-2</c:v>
                </c:pt>
                <c:pt idx="171">
                  <c:v>6.2014400000000594E-2</c:v>
                </c:pt>
                <c:pt idx="172">
                  <c:v>6.1710800000000003E-2</c:v>
                </c:pt>
                <c:pt idx="173">
                  <c:v>6.1389000000000013E-2</c:v>
                </c:pt>
                <c:pt idx="174">
                  <c:v>6.1083000000000012E-2</c:v>
                </c:pt>
                <c:pt idx="175">
                  <c:v>6.0795700000000133E-2</c:v>
                </c:pt>
                <c:pt idx="176">
                  <c:v>6.0423200000000024E-2</c:v>
                </c:pt>
                <c:pt idx="177">
                  <c:v>6.0183000000000014E-2</c:v>
                </c:pt>
                <c:pt idx="178">
                  <c:v>5.9761400000000645E-2</c:v>
                </c:pt>
                <c:pt idx="179">
                  <c:v>5.9580500000000022E-2</c:v>
                </c:pt>
                <c:pt idx="180">
                  <c:v>5.9352900000000729E-2</c:v>
                </c:pt>
                <c:pt idx="181">
                  <c:v>5.8897400000000134E-2</c:v>
                </c:pt>
                <c:pt idx="182">
                  <c:v>5.8714500000000024E-2</c:v>
                </c:pt>
                <c:pt idx="183">
                  <c:v>5.8498000000000022E-2</c:v>
                </c:pt>
                <c:pt idx="184">
                  <c:v>5.8274399999999955E-2</c:v>
                </c:pt>
                <c:pt idx="185">
                  <c:v>5.8088700000000014E-2</c:v>
                </c:pt>
                <c:pt idx="186">
                  <c:v>5.7907800000000002E-2</c:v>
                </c:pt>
                <c:pt idx="187">
                  <c:v>5.7854400000000104E-2</c:v>
                </c:pt>
                <c:pt idx="188">
                  <c:v>5.7740399999999997E-2</c:v>
                </c:pt>
                <c:pt idx="189">
                  <c:v>5.7814400000000599E-2</c:v>
                </c:pt>
                <c:pt idx="190">
                  <c:v>5.7761400000000539E-2</c:v>
                </c:pt>
                <c:pt idx="191">
                  <c:v>5.7736800000000518E-2</c:v>
                </c:pt>
                <c:pt idx="192">
                  <c:v>5.7970399999999998E-2</c:v>
                </c:pt>
                <c:pt idx="193">
                  <c:v>5.8161200000000003E-2</c:v>
                </c:pt>
                <c:pt idx="194">
                  <c:v>5.8264099999999999E-2</c:v>
                </c:pt>
                <c:pt idx="195">
                  <c:v>5.8662300000000014E-2</c:v>
                </c:pt>
                <c:pt idx="196">
                  <c:v>5.8910400000000113E-2</c:v>
                </c:pt>
                <c:pt idx="197">
                  <c:v>5.9232200000000519E-2</c:v>
                </c:pt>
                <c:pt idx="198">
                  <c:v>5.9746000000000549E-2</c:v>
                </c:pt>
                <c:pt idx="199">
                  <c:v>6.0242299999999999E-2</c:v>
                </c:pt>
                <c:pt idx="200">
                  <c:v>6.0742700000000024E-2</c:v>
                </c:pt>
                <c:pt idx="201">
                  <c:v>6.1424199999999977E-2</c:v>
                </c:pt>
                <c:pt idx="202">
                  <c:v>6.2231700000000001E-2</c:v>
                </c:pt>
                <c:pt idx="203">
                  <c:v>6.2935400000000002E-2</c:v>
                </c:pt>
                <c:pt idx="204">
                  <c:v>6.3740099999999994E-2</c:v>
                </c:pt>
                <c:pt idx="205">
                  <c:v>6.4616100000000024E-2</c:v>
                </c:pt>
                <c:pt idx="206">
                  <c:v>6.5663399999999997E-2</c:v>
                </c:pt>
                <c:pt idx="207">
                  <c:v>6.6724599999999995E-2</c:v>
                </c:pt>
                <c:pt idx="208">
                  <c:v>6.7850300000000002E-2</c:v>
                </c:pt>
                <c:pt idx="209">
                  <c:v>6.905710000000001E-2</c:v>
                </c:pt>
                <c:pt idx="210">
                  <c:v>7.0268700000000003E-2</c:v>
                </c:pt>
                <c:pt idx="211">
                  <c:v>7.1665499999999993E-2</c:v>
                </c:pt>
                <c:pt idx="212">
                  <c:v>7.3142700000000019E-2</c:v>
                </c:pt>
                <c:pt idx="213">
                  <c:v>7.4563599999999994E-2</c:v>
                </c:pt>
                <c:pt idx="214">
                  <c:v>7.5969599999999998E-2</c:v>
                </c:pt>
                <c:pt idx="215">
                  <c:v>7.7443600000000112E-2</c:v>
                </c:pt>
                <c:pt idx="216">
                  <c:v>7.8923900000000019E-2</c:v>
                </c:pt>
                <c:pt idx="217">
                  <c:v>8.0408200000000013E-2</c:v>
                </c:pt>
                <c:pt idx="218">
                  <c:v>8.1782900000000033E-2</c:v>
                </c:pt>
                <c:pt idx="219">
                  <c:v>8.3059000000000743E-2</c:v>
                </c:pt>
                <c:pt idx="220">
                  <c:v>8.4223900000000004E-2</c:v>
                </c:pt>
                <c:pt idx="221">
                  <c:v>8.5298500000000041E-2</c:v>
                </c:pt>
                <c:pt idx="222">
                  <c:v>8.6472899999999991E-2</c:v>
                </c:pt>
                <c:pt idx="223">
                  <c:v>8.7260900000000002E-2</c:v>
                </c:pt>
                <c:pt idx="224">
                  <c:v>8.7961500000000012E-2</c:v>
                </c:pt>
                <c:pt idx="225">
                  <c:v>8.8560000000001055E-2</c:v>
                </c:pt>
                <c:pt idx="226">
                  <c:v>8.8997000000000298E-2</c:v>
                </c:pt>
                <c:pt idx="227">
                  <c:v>8.9398700000000025E-2</c:v>
                </c:pt>
                <c:pt idx="228">
                  <c:v>8.9760100000000065E-2</c:v>
                </c:pt>
                <c:pt idx="229">
                  <c:v>8.9949700000000007E-2</c:v>
                </c:pt>
                <c:pt idx="230">
                  <c:v>9.0140500000000026E-2</c:v>
                </c:pt>
                <c:pt idx="231">
                  <c:v>9.0292500000000026E-2</c:v>
                </c:pt>
                <c:pt idx="232">
                  <c:v>9.0448400000000012E-2</c:v>
                </c:pt>
                <c:pt idx="233">
                  <c:v>9.0554900000001354E-2</c:v>
                </c:pt>
                <c:pt idx="234">
                  <c:v>9.0703300000000028E-2</c:v>
                </c:pt>
                <c:pt idx="235">
                  <c:v>9.0798300000000248E-2</c:v>
                </c:pt>
                <c:pt idx="236">
                  <c:v>9.071240000000004E-2</c:v>
                </c:pt>
                <c:pt idx="237">
                  <c:v>9.0781300000000023E-2</c:v>
                </c:pt>
                <c:pt idx="238">
                  <c:v>9.0704100000000065E-2</c:v>
                </c:pt>
                <c:pt idx="239">
                  <c:v>9.0586200000000006E-2</c:v>
                </c:pt>
                <c:pt idx="240">
                  <c:v>9.0488799999999994E-2</c:v>
                </c:pt>
                <c:pt idx="241">
                  <c:v>9.0298400000000043E-2</c:v>
                </c:pt>
                <c:pt idx="242">
                  <c:v>8.9996800000000765E-2</c:v>
                </c:pt>
                <c:pt idx="243">
                  <c:v>8.9785400000000098E-2</c:v>
                </c:pt>
                <c:pt idx="244">
                  <c:v>8.9586700000000005E-2</c:v>
                </c:pt>
                <c:pt idx="245">
                  <c:v>8.9448199999999992E-2</c:v>
                </c:pt>
                <c:pt idx="246">
                  <c:v>8.9337400000000025E-2</c:v>
                </c:pt>
                <c:pt idx="247">
                  <c:v>8.9118100000000006E-2</c:v>
                </c:pt>
                <c:pt idx="248">
                  <c:v>8.8997800000000765E-2</c:v>
                </c:pt>
                <c:pt idx="249">
                  <c:v>8.8955800000001292E-2</c:v>
                </c:pt>
                <c:pt idx="250">
                  <c:v>8.9009200000000024E-2</c:v>
                </c:pt>
                <c:pt idx="251">
                  <c:v>8.9080900000000005E-2</c:v>
                </c:pt>
                <c:pt idx="252">
                  <c:v>8.9225000000000568E-2</c:v>
                </c:pt>
                <c:pt idx="253">
                  <c:v>8.9426800000000264E-2</c:v>
                </c:pt>
                <c:pt idx="254">
                  <c:v>8.9730800000000568E-2</c:v>
                </c:pt>
                <c:pt idx="255">
                  <c:v>9.0167400000000064E-2</c:v>
                </c:pt>
                <c:pt idx="256">
                  <c:v>9.0687100000000007E-2</c:v>
                </c:pt>
                <c:pt idx="257">
                  <c:v>9.1246800000000003E-2</c:v>
                </c:pt>
                <c:pt idx="258">
                  <c:v>9.1933500000000001E-2</c:v>
                </c:pt>
                <c:pt idx="259">
                  <c:v>9.2702200000000012E-2</c:v>
                </c:pt>
                <c:pt idx="260">
                  <c:v>9.3490600000000021E-2</c:v>
                </c:pt>
                <c:pt idx="261">
                  <c:v>9.4413300000000006E-2</c:v>
                </c:pt>
                <c:pt idx="262">
                  <c:v>9.5283300000000001E-2</c:v>
                </c:pt>
                <c:pt idx="263">
                  <c:v>9.6275200000000033E-2</c:v>
                </c:pt>
                <c:pt idx="264">
                  <c:v>9.732250000000002E-2</c:v>
                </c:pt>
                <c:pt idx="265">
                  <c:v>9.8431600000000022E-2</c:v>
                </c:pt>
                <c:pt idx="266">
                  <c:v>9.9620600000000267E-2</c:v>
                </c:pt>
                <c:pt idx="267">
                  <c:v>0.10078300000000009</c:v>
                </c:pt>
                <c:pt idx="268">
                  <c:v>0.10211400000000002</c:v>
                </c:pt>
                <c:pt idx="269">
                  <c:v>0.103448</c:v>
                </c:pt>
                <c:pt idx="270">
                  <c:v>0.10482600000000022</c:v>
                </c:pt>
                <c:pt idx="271">
                  <c:v>0.10636900000000002</c:v>
                </c:pt>
                <c:pt idx="272">
                  <c:v>0.10789100000000022</c:v>
                </c:pt>
                <c:pt idx="273">
                  <c:v>0.10942800000000009</c:v>
                </c:pt>
                <c:pt idx="274">
                  <c:v>0.111045</c:v>
                </c:pt>
                <c:pt idx="275">
                  <c:v>0.11273100000000012</c:v>
                </c:pt>
                <c:pt idx="276">
                  <c:v>0.11448700000000001</c:v>
                </c:pt>
                <c:pt idx="277">
                  <c:v>0.11629500000000088</c:v>
                </c:pt>
                <c:pt idx="278">
                  <c:v>0.11819800000000009</c:v>
                </c:pt>
                <c:pt idx="279">
                  <c:v>0.12020500000000077</c:v>
                </c:pt>
                <c:pt idx="280">
                  <c:v>0.12234500000000002</c:v>
                </c:pt>
                <c:pt idx="281">
                  <c:v>0.12474499999999999</c:v>
                </c:pt>
                <c:pt idx="282">
                  <c:v>0.12740299999999999</c:v>
                </c:pt>
                <c:pt idx="283">
                  <c:v>0.130194</c:v>
                </c:pt>
                <c:pt idx="284">
                  <c:v>0.13322000000000001</c:v>
                </c:pt>
                <c:pt idx="285">
                  <c:v>0.136522</c:v>
                </c:pt>
                <c:pt idx="286">
                  <c:v>0.14014399999999999</c:v>
                </c:pt>
                <c:pt idx="287">
                  <c:v>0.14406400000000041</c:v>
                </c:pt>
                <c:pt idx="288">
                  <c:v>0.14824200000000157</c:v>
                </c:pt>
                <c:pt idx="289">
                  <c:v>0.15259400000000137</c:v>
                </c:pt>
                <c:pt idx="290">
                  <c:v>0.15720000000000137</c:v>
                </c:pt>
                <c:pt idx="291">
                  <c:v>0.16212699999999997</c:v>
                </c:pt>
                <c:pt idx="292">
                  <c:v>0.16716900000000001</c:v>
                </c:pt>
                <c:pt idx="293">
                  <c:v>0.17239199999999999</c:v>
                </c:pt>
                <c:pt idx="294">
                  <c:v>0.17755799999999999</c:v>
                </c:pt>
                <c:pt idx="295">
                  <c:v>0.18270600000000137</c:v>
                </c:pt>
                <c:pt idx="296">
                  <c:v>0.18780000000000024</c:v>
                </c:pt>
                <c:pt idx="297">
                  <c:v>0.192636</c:v>
                </c:pt>
                <c:pt idx="298">
                  <c:v>0.19742000000000001</c:v>
                </c:pt>
                <c:pt idx="299">
                  <c:v>0.20191800000000154</c:v>
                </c:pt>
                <c:pt idx="300">
                  <c:v>0.20605699999999999</c:v>
                </c:pt>
                <c:pt idx="301">
                  <c:v>0.20998900000000137</c:v>
                </c:pt>
                <c:pt idx="302">
                  <c:v>0.21381100000000094</c:v>
                </c:pt>
                <c:pt idx="303">
                  <c:v>0.21727000000000021</c:v>
                </c:pt>
                <c:pt idx="304">
                  <c:v>0.22053500000000001</c:v>
                </c:pt>
                <c:pt idx="305">
                  <c:v>0.223602</c:v>
                </c:pt>
                <c:pt idx="306">
                  <c:v>0.22639400000000001</c:v>
                </c:pt>
                <c:pt idx="307">
                  <c:v>0.22898299999999999</c:v>
                </c:pt>
                <c:pt idx="308">
                  <c:v>0.23143000000000041</c:v>
                </c:pt>
                <c:pt idx="309">
                  <c:v>0.23350399999999999</c:v>
                </c:pt>
                <c:pt idx="310">
                  <c:v>0.23519200000000001</c:v>
                </c:pt>
                <c:pt idx="311">
                  <c:v>0.23656199999999999</c:v>
                </c:pt>
                <c:pt idx="312">
                  <c:v>0.23752999999999999</c:v>
                </c:pt>
                <c:pt idx="313">
                  <c:v>0.23824700000000154</c:v>
                </c:pt>
                <c:pt idx="314">
                  <c:v>0.23853600000000041</c:v>
                </c:pt>
                <c:pt idx="315">
                  <c:v>0.23831300000000041</c:v>
                </c:pt>
                <c:pt idx="316">
                  <c:v>0.23772599999999999</c:v>
                </c:pt>
                <c:pt idx="317">
                  <c:v>0.23677100000000001</c:v>
                </c:pt>
                <c:pt idx="318">
                  <c:v>0.23548700000000122</c:v>
                </c:pt>
                <c:pt idx="319">
                  <c:v>0.23391600000000157</c:v>
                </c:pt>
                <c:pt idx="320">
                  <c:v>0.23198600000000041</c:v>
                </c:pt>
                <c:pt idx="321">
                  <c:v>0.229603</c:v>
                </c:pt>
                <c:pt idx="322">
                  <c:v>0.22706000000000001</c:v>
                </c:pt>
                <c:pt idx="323">
                  <c:v>0.22419900000000001</c:v>
                </c:pt>
                <c:pt idx="324">
                  <c:v>0.22121600000000041</c:v>
                </c:pt>
                <c:pt idx="325">
                  <c:v>0.21806000000000123</c:v>
                </c:pt>
                <c:pt idx="326">
                  <c:v>0.21457599999999999</c:v>
                </c:pt>
                <c:pt idx="327">
                  <c:v>0.21095600000000134</c:v>
                </c:pt>
                <c:pt idx="328">
                  <c:v>0.20742200000000041</c:v>
                </c:pt>
                <c:pt idx="329">
                  <c:v>0.203877</c:v>
                </c:pt>
                <c:pt idx="330">
                  <c:v>0.20030300000000001</c:v>
                </c:pt>
                <c:pt idx="331">
                  <c:v>0.196877</c:v>
                </c:pt>
                <c:pt idx="332">
                  <c:v>0.19336300000000001</c:v>
                </c:pt>
                <c:pt idx="333">
                  <c:v>0.18977900000000122</c:v>
                </c:pt>
                <c:pt idx="334">
                  <c:v>0.18655000000000024</c:v>
                </c:pt>
                <c:pt idx="335">
                  <c:v>0.18338800000000041</c:v>
                </c:pt>
                <c:pt idx="336">
                  <c:v>0.18030099999999999</c:v>
                </c:pt>
                <c:pt idx="337">
                  <c:v>0.17733800000000041</c:v>
                </c:pt>
                <c:pt idx="338">
                  <c:v>0.17432900000000001</c:v>
                </c:pt>
                <c:pt idx="339">
                  <c:v>0.17142499999999999</c:v>
                </c:pt>
                <c:pt idx="340">
                  <c:v>0.16850499999999999</c:v>
                </c:pt>
                <c:pt idx="341">
                  <c:v>0.16570399999999999</c:v>
                </c:pt>
                <c:pt idx="342">
                  <c:v>0.162883</c:v>
                </c:pt>
                <c:pt idx="343">
                  <c:v>0.160055</c:v>
                </c:pt>
                <c:pt idx="344">
                  <c:v>0.15716900000000122</c:v>
                </c:pt>
                <c:pt idx="345">
                  <c:v>0.15426200000000151</c:v>
                </c:pt>
                <c:pt idx="346">
                  <c:v>0.15142500000000125</c:v>
                </c:pt>
                <c:pt idx="347">
                  <c:v>0.14859300000000122</c:v>
                </c:pt>
                <c:pt idx="348">
                  <c:v>0.145872</c:v>
                </c:pt>
                <c:pt idx="349">
                  <c:v>0.14345400000000041</c:v>
                </c:pt>
                <c:pt idx="350">
                  <c:v>0.14116899999999999</c:v>
                </c:pt>
                <c:pt idx="351">
                  <c:v>0.13913500000000001</c:v>
                </c:pt>
                <c:pt idx="352">
                  <c:v>0.13740100000000041</c:v>
                </c:pt>
                <c:pt idx="353">
                  <c:v>0.13591300000000137</c:v>
                </c:pt>
                <c:pt idx="354">
                  <c:v>0.13491900000000157</c:v>
                </c:pt>
                <c:pt idx="355">
                  <c:v>0.134274</c:v>
                </c:pt>
                <c:pt idx="356">
                  <c:v>0.13396300000000044</c:v>
                </c:pt>
                <c:pt idx="357">
                  <c:v>0.13394600000000143</c:v>
                </c:pt>
                <c:pt idx="358">
                  <c:v>0.13411600000000001</c:v>
                </c:pt>
                <c:pt idx="359">
                  <c:v>0.13471500000000122</c:v>
                </c:pt>
                <c:pt idx="360">
                  <c:v>0.13561300000000001</c:v>
                </c:pt>
                <c:pt idx="361">
                  <c:v>0.13667199999999988</c:v>
                </c:pt>
                <c:pt idx="362">
                  <c:v>0.13801400000000041</c:v>
                </c:pt>
                <c:pt idx="363">
                  <c:v>0.13946700000000137</c:v>
                </c:pt>
                <c:pt idx="364">
                  <c:v>0.14107</c:v>
                </c:pt>
                <c:pt idx="365">
                  <c:v>0.14285600000000001</c:v>
                </c:pt>
                <c:pt idx="366">
                  <c:v>0.14474300000000156</c:v>
                </c:pt>
                <c:pt idx="367">
                  <c:v>0.14666699999999999</c:v>
                </c:pt>
                <c:pt idx="368">
                  <c:v>0.14864400000000041</c:v>
                </c:pt>
                <c:pt idx="369">
                  <c:v>0.15071500000000174</c:v>
                </c:pt>
                <c:pt idx="370">
                  <c:v>0.15289500000000122</c:v>
                </c:pt>
                <c:pt idx="371">
                  <c:v>0.15346200000000157</c:v>
                </c:pt>
                <c:pt idx="372">
                  <c:v>0.15339600000000131</c:v>
                </c:pt>
                <c:pt idx="373">
                  <c:v>0.15335699999999999</c:v>
                </c:pt>
                <c:pt idx="374">
                  <c:v>0.15312200000000001</c:v>
                </c:pt>
                <c:pt idx="375">
                  <c:v>0.15291900000000219</c:v>
                </c:pt>
                <c:pt idx="376">
                  <c:v>0.152673</c:v>
                </c:pt>
                <c:pt idx="377">
                  <c:v>0.15242400000000123</c:v>
                </c:pt>
                <c:pt idx="378">
                  <c:v>0.15216199999999999</c:v>
                </c:pt>
                <c:pt idx="379">
                  <c:v>0.15208600000000044</c:v>
                </c:pt>
                <c:pt idx="380">
                  <c:v>0.15204100000000137</c:v>
                </c:pt>
                <c:pt idx="381">
                  <c:v>0.15404900000000188</c:v>
                </c:pt>
                <c:pt idx="382">
                  <c:v>0.15653100000000122</c:v>
                </c:pt>
                <c:pt idx="383">
                  <c:v>0.15907900000000041</c:v>
                </c:pt>
                <c:pt idx="384">
                  <c:v>0.161773</c:v>
                </c:pt>
                <c:pt idx="385">
                  <c:v>0.16455700000000001</c:v>
                </c:pt>
                <c:pt idx="386">
                  <c:v>0.16736000000000001</c:v>
                </c:pt>
                <c:pt idx="387">
                  <c:v>0.17019599999999999</c:v>
                </c:pt>
                <c:pt idx="388">
                  <c:v>0.17290800000000137</c:v>
                </c:pt>
                <c:pt idx="389">
                  <c:v>0.17578299999999999</c:v>
                </c:pt>
                <c:pt idx="390">
                  <c:v>0.17888499999999999</c:v>
                </c:pt>
                <c:pt idx="391">
                  <c:v>0.18223500000000137</c:v>
                </c:pt>
                <c:pt idx="392">
                  <c:v>0.18581700000000148</c:v>
                </c:pt>
                <c:pt idx="393">
                  <c:v>0.18962399999999999</c:v>
                </c:pt>
                <c:pt idx="394">
                  <c:v>0.19396800000000122</c:v>
                </c:pt>
                <c:pt idx="395">
                  <c:v>0.19871900000000137</c:v>
                </c:pt>
                <c:pt idx="396">
                  <c:v>0.20421400000000137</c:v>
                </c:pt>
                <c:pt idx="397">
                  <c:v>0.20998100000000094</c:v>
                </c:pt>
                <c:pt idx="398">
                  <c:v>0.21524300000000188</c:v>
                </c:pt>
                <c:pt idx="399">
                  <c:v>0.21851800000000188</c:v>
                </c:pt>
                <c:pt idx="400">
                  <c:v>0.20792900000000122</c:v>
                </c:pt>
              </c:numCache>
            </c:numRef>
          </c:yVal>
          <c:smooth val="1"/>
        </c:ser>
        <c:ser>
          <c:idx val="4"/>
          <c:order val="4"/>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F$1:$F$401</c:f>
              <c:numCache>
                <c:formatCode>General</c:formatCode>
                <c:ptCount val="401"/>
                <c:pt idx="0">
                  <c:v>2.2092899999999999E-2</c:v>
                </c:pt>
                <c:pt idx="1">
                  <c:v>2.190280000000001E-2</c:v>
                </c:pt>
                <c:pt idx="2">
                  <c:v>2.1842500000000011E-2</c:v>
                </c:pt>
                <c:pt idx="3">
                  <c:v>2.1721999999999998E-2</c:v>
                </c:pt>
                <c:pt idx="4">
                  <c:v>2.1415000000000052E-2</c:v>
                </c:pt>
                <c:pt idx="5">
                  <c:v>2.1542300000000011E-2</c:v>
                </c:pt>
                <c:pt idx="6">
                  <c:v>2.1631500000000272E-2</c:v>
                </c:pt>
                <c:pt idx="7">
                  <c:v>2.1402800000000052E-2</c:v>
                </c:pt>
                <c:pt idx="8">
                  <c:v>2.1138000000000001E-2</c:v>
                </c:pt>
                <c:pt idx="9">
                  <c:v>2.0956599999999978E-2</c:v>
                </c:pt>
                <c:pt idx="10">
                  <c:v>2.0833100000000306E-2</c:v>
                </c:pt>
                <c:pt idx="11">
                  <c:v>2.0854100000000011E-2</c:v>
                </c:pt>
                <c:pt idx="12">
                  <c:v>2.10668E-2</c:v>
                </c:pt>
                <c:pt idx="13">
                  <c:v>2.1209900000000292E-2</c:v>
                </c:pt>
                <c:pt idx="14">
                  <c:v>2.1224E-2</c:v>
                </c:pt>
                <c:pt idx="15">
                  <c:v>2.1466099999999998E-2</c:v>
                </c:pt>
                <c:pt idx="16">
                  <c:v>2.1956199999999999E-2</c:v>
                </c:pt>
                <c:pt idx="17">
                  <c:v>2.2249100000000292E-2</c:v>
                </c:pt>
                <c:pt idx="18">
                  <c:v>2.2617100000000265E-2</c:v>
                </c:pt>
                <c:pt idx="19">
                  <c:v>2.2652000000000002E-2</c:v>
                </c:pt>
                <c:pt idx="20">
                  <c:v>2.2608699999999999E-2</c:v>
                </c:pt>
                <c:pt idx="21">
                  <c:v>2.2664900000000012E-2</c:v>
                </c:pt>
                <c:pt idx="22">
                  <c:v>2.2564299999999999E-2</c:v>
                </c:pt>
                <c:pt idx="23">
                  <c:v>2.2558700000000001E-2</c:v>
                </c:pt>
                <c:pt idx="24">
                  <c:v>2.2665600000000011E-2</c:v>
                </c:pt>
                <c:pt idx="25">
                  <c:v>2.2787700000000213E-2</c:v>
                </c:pt>
                <c:pt idx="26">
                  <c:v>2.2854000000000006E-2</c:v>
                </c:pt>
                <c:pt idx="27">
                  <c:v>2.2688900000000255E-2</c:v>
                </c:pt>
                <c:pt idx="28">
                  <c:v>2.2576700000000002E-2</c:v>
                </c:pt>
                <c:pt idx="29">
                  <c:v>2.2768399999999998E-2</c:v>
                </c:pt>
                <c:pt idx="30">
                  <c:v>2.3079100000000012E-2</c:v>
                </c:pt>
                <c:pt idx="31">
                  <c:v>2.3385599999999993E-2</c:v>
                </c:pt>
                <c:pt idx="32">
                  <c:v>2.3470999999999999E-2</c:v>
                </c:pt>
                <c:pt idx="33">
                  <c:v>2.3237900000000245E-2</c:v>
                </c:pt>
                <c:pt idx="34">
                  <c:v>2.3201599999999999E-2</c:v>
                </c:pt>
                <c:pt idx="35">
                  <c:v>2.37197E-2</c:v>
                </c:pt>
                <c:pt idx="36">
                  <c:v>2.4132600000000001E-2</c:v>
                </c:pt>
                <c:pt idx="37">
                  <c:v>2.44966E-2</c:v>
                </c:pt>
                <c:pt idx="38">
                  <c:v>2.4201600000000042E-2</c:v>
                </c:pt>
                <c:pt idx="39">
                  <c:v>2.3815200000000012E-2</c:v>
                </c:pt>
                <c:pt idx="40">
                  <c:v>2.37436E-2</c:v>
                </c:pt>
                <c:pt idx="41">
                  <c:v>2.4110099999999978E-2</c:v>
                </c:pt>
                <c:pt idx="42">
                  <c:v>2.4586E-2</c:v>
                </c:pt>
                <c:pt idx="43">
                  <c:v>2.4800300000000056E-2</c:v>
                </c:pt>
                <c:pt idx="44">
                  <c:v>2.4847100000000052E-2</c:v>
                </c:pt>
                <c:pt idx="45">
                  <c:v>2.4931499999999999E-2</c:v>
                </c:pt>
                <c:pt idx="46">
                  <c:v>2.5359199999999998E-2</c:v>
                </c:pt>
                <c:pt idx="47">
                  <c:v>2.6100499999999988E-2</c:v>
                </c:pt>
                <c:pt idx="48">
                  <c:v>2.6520499999999978E-2</c:v>
                </c:pt>
                <c:pt idx="49">
                  <c:v>2.654140000000001E-2</c:v>
                </c:pt>
                <c:pt idx="50">
                  <c:v>2.6598199999999989E-2</c:v>
                </c:pt>
                <c:pt idx="51">
                  <c:v>2.6839200000000386E-2</c:v>
                </c:pt>
                <c:pt idx="52">
                  <c:v>2.7332100000000012E-2</c:v>
                </c:pt>
                <c:pt idx="53">
                  <c:v>2.7618700000000006E-2</c:v>
                </c:pt>
                <c:pt idx="54">
                  <c:v>2.7727700000000001E-2</c:v>
                </c:pt>
                <c:pt idx="55">
                  <c:v>2.77161E-2</c:v>
                </c:pt>
                <c:pt idx="56">
                  <c:v>2.7871300000000487E-2</c:v>
                </c:pt>
                <c:pt idx="57">
                  <c:v>2.8367099999999978E-2</c:v>
                </c:pt>
                <c:pt idx="58">
                  <c:v>2.8763999999999998E-2</c:v>
                </c:pt>
                <c:pt idx="59">
                  <c:v>2.8986599999999977E-2</c:v>
                </c:pt>
                <c:pt idx="60">
                  <c:v>2.9224699999999978E-2</c:v>
                </c:pt>
                <c:pt idx="61">
                  <c:v>2.9590999999999989E-2</c:v>
                </c:pt>
                <c:pt idx="62">
                  <c:v>3.0229900000000056E-2</c:v>
                </c:pt>
                <c:pt idx="63">
                  <c:v>3.0650699999999999E-2</c:v>
                </c:pt>
                <c:pt idx="64">
                  <c:v>3.1016499999999989E-2</c:v>
                </c:pt>
                <c:pt idx="65">
                  <c:v>3.1358000000000004E-2</c:v>
                </c:pt>
                <c:pt idx="66">
                  <c:v>3.1810300000000256E-2</c:v>
                </c:pt>
                <c:pt idx="67">
                  <c:v>3.2235400000000212E-2</c:v>
                </c:pt>
                <c:pt idx="68">
                  <c:v>3.25277E-2</c:v>
                </c:pt>
                <c:pt idx="69">
                  <c:v>3.2876200000000362E-2</c:v>
                </c:pt>
                <c:pt idx="70">
                  <c:v>3.32468E-2</c:v>
                </c:pt>
                <c:pt idx="71">
                  <c:v>3.3603700000000042E-2</c:v>
                </c:pt>
                <c:pt idx="72">
                  <c:v>3.4068599999999997E-2</c:v>
                </c:pt>
                <c:pt idx="73">
                  <c:v>3.4425999999999998E-2</c:v>
                </c:pt>
                <c:pt idx="74">
                  <c:v>3.48206E-2</c:v>
                </c:pt>
                <c:pt idx="75">
                  <c:v>3.5338799999999997E-2</c:v>
                </c:pt>
                <c:pt idx="76">
                  <c:v>3.5931300000000346E-2</c:v>
                </c:pt>
                <c:pt idx="77">
                  <c:v>3.6501100000000092E-2</c:v>
                </c:pt>
                <c:pt idx="78">
                  <c:v>3.7115000000000002E-2</c:v>
                </c:pt>
                <c:pt idx="79">
                  <c:v>3.7616799999999999E-2</c:v>
                </c:pt>
                <c:pt idx="80">
                  <c:v>3.8181100000000009E-2</c:v>
                </c:pt>
                <c:pt idx="81">
                  <c:v>3.8860800000000001E-2</c:v>
                </c:pt>
                <c:pt idx="82">
                  <c:v>3.94242E-2</c:v>
                </c:pt>
                <c:pt idx="83">
                  <c:v>3.97968E-2</c:v>
                </c:pt>
                <c:pt idx="84">
                  <c:v>4.0187199999999999E-2</c:v>
                </c:pt>
                <c:pt idx="85">
                  <c:v>4.0624799999999996E-2</c:v>
                </c:pt>
                <c:pt idx="86">
                  <c:v>4.1144799999999947E-2</c:v>
                </c:pt>
                <c:pt idx="87">
                  <c:v>4.1525699999999985E-2</c:v>
                </c:pt>
                <c:pt idx="88">
                  <c:v>4.1887599999999997E-2</c:v>
                </c:pt>
                <c:pt idx="89">
                  <c:v>4.2476300000000002E-2</c:v>
                </c:pt>
                <c:pt idx="90">
                  <c:v>4.3047299999999997E-2</c:v>
                </c:pt>
                <c:pt idx="91">
                  <c:v>4.3629899999999847E-2</c:v>
                </c:pt>
                <c:pt idx="92">
                  <c:v>4.4433400000000595E-2</c:v>
                </c:pt>
                <c:pt idx="93">
                  <c:v>4.5095600000000034E-2</c:v>
                </c:pt>
                <c:pt idx="94">
                  <c:v>4.5570799999999995E-2</c:v>
                </c:pt>
                <c:pt idx="95">
                  <c:v>4.6145799999999945E-2</c:v>
                </c:pt>
                <c:pt idx="96">
                  <c:v>4.7028100000000003E-2</c:v>
                </c:pt>
                <c:pt idx="97">
                  <c:v>4.7659099999999996E-2</c:v>
                </c:pt>
                <c:pt idx="98">
                  <c:v>4.8243999999999995E-2</c:v>
                </c:pt>
                <c:pt idx="99">
                  <c:v>4.89857E-2</c:v>
                </c:pt>
                <c:pt idx="100">
                  <c:v>4.9616000000000528E-2</c:v>
                </c:pt>
                <c:pt idx="101">
                  <c:v>5.0347400000000014E-2</c:v>
                </c:pt>
                <c:pt idx="102">
                  <c:v>5.1134699999999998E-2</c:v>
                </c:pt>
                <c:pt idx="103">
                  <c:v>5.1858500000000002E-2</c:v>
                </c:pt>
                <c:pt idx="104">
                  <c:v>5.2593700000000194E-2</c:v>
                </c:pt>
                <c:pt idx="105">
                  <c:v>5.3367400000000134E-2</c:v>
                </c:pt>
                <c:pt idx="106">
                  <c:v>5.4141700000000001E-2</c:v>
                </c:pt>
                <c:pt idx="107">
                  <c:v>5.4901800000000001E-2</c:v>
                </c:pt>
                <c:pt idx="108">
                  <c:v>5.5634200000000002E-2</c:v>
                </c:pt>
                <c:pt idx="109">
                  <c:v>5.6335299999999998E-2</c:v>
                </c:pt>
                <c:pt idx="110">
                  <c:v>5.6989799999999986E-2</c:v>
                </c:pt>
                <c:pt idx="111">
                  <c:v>5.7592900000000613E-2</c:v>
                </c:pt>
                <c:pt idx="112">
                  <c:v>5.8254999999999987E-2</c:v>
                </c:pt>
                <c:pt idx="113">
                  <c:v>5.8685499999999995E-2</c:v>
                </c:pt>
                <c:pt idx="114">
                  <c:v>5.9101000000000022E-2</c:v>
                </c:pt>
                <c:pt idx="115">
                  <c:v>5.9549099999999987E-2</c:v>
                </c:pt>
                <c:pt idx="116">
                  <c:v>6.0000700000000004E-2</c:v>
                </c:pt>
                <c:pt idx="117">
                  <c:v>6.0570499999999999E-2</c:v>
                </c:pt>
                <c:pt idx="118">
                  <c:v>6.1048699999999997E-2</c:v>
                </c:pt>
                <c:pt idx="119">
                  <c:v>6.1519299999999999E-2</c:v>
                </c:pt>
                <c:pt idx="120">
                  <c:v>6.1918000000000022E-2</c:v>
                </c:pt>
                <c:pt idx="121">
                  <c:v>6.2522599999999998E-2</c:v>
                </c:pt>
                <c:pt idx="122">
                  <c:v>6.2634400000000021E-2</c:v>
                </c:pt>
                <c:pt idx="123">
                  <c:v>6.3342099999999998E-2</c:v>
                </c:pt>
                <c:pt idx="124">
                  <c:v>6.5675200000000003E-2</c:v>
                </c:pt>
                <c:pt idx="125">
                  <c:v>6.835090000000002E-2</c:v>
                </c:pt>
                <c:pt idx="126">
                  <c:v>7.1402700000000013E-2</c:v>
                </c:pt>
                <c:pt idx="127">
                  <c:v>7.0823200000000003E-2</c:v>
                </c:pt>
                <c:pt idx="128">
                  <c:v>7.0431400000000033E-2</c:v>
                </c:pt>
                <c:pt idx="129">
                  <c:v>7.0085000000000008E-2</c:v>
                </c:pt>
                <c:pt idx="130">
                  <c:v>6.9797700000000837E-2</c:v>
                </c:pt>
                <c:pt idx="131">
                  <c:v>7.1212700000000004E-2</c:v>
                </c:pt>
                <c:pt idx="132">
                  <c:v>7.0791199999999999E-2</c:v>
                </c:pt>
                <c:pt idx="133">
                  <c:v>7.0698500000000011E-2</c:v>
                </c:pt>
                <c:pt idx="134">
                  <c:v>7.0463799999999993E-2</c:v>
                </c:pt>
                <c:pt idx="135">
                  <c:v>7.0500999999999994E-2</c:v>
                </c:pt>
                <c:pt idx="136">
                  <c:v>7.0630100000000001E-2</c:v>
                </c:pt>
                <c:pt idx="137">
                  <c:v>7.0309800000000006E-2</c:v>
                </c:pt>
                <c:pt idx="138">
                  <c:v>7.0188700000000021E-2</c:v>
                </c:pt>
                <c:pt idx="139">
                  <c:v>7.0029599999999997E-2</c:v>
                </c:pt>
                <c:pt idx="140">
                  <c:v>6.9933800000000004E-2</c:v>
                </c:pt>
                <c:pt idx="141">
                  <c:v>6.9809099999999999E-2</c:v>
                </c:pt>
                <c:pt idx="142">
                  <c:v>6.9647600000000004E-2</c:v>
                </c:pt>
                <c:pt idx="143">
                  <c:v>6.9604100000000002E-2</c:v>
                </c:pt>
                <c:pt idx="144">
                  <c:v>6.9225700000000001E-2</c:v>
                </c:pt>
                <c:pt idx="145">
                  <c:v>6.8812900000000649E-2</c:v>
                </c:pt>
                <c:pt idx="146">
                  <c:v>6.8789500000000003E-2</c:v>
                </c:pt>
                <c:pt idx="147">
                  <c:v>6.8593600000000504E-2</c:v>
                </c:pt>
                <c:pt idx="148">
                  <c:v>6.8490300000000004E-2</c:v>
                </c:pt>
                <c:pt idx="149">
                  <c:v>6.8236199999999997E-2</c:v>
                </c:pt>
                <c:pt idx="150">
                  <c:v>6.8173200000000003E-2</c:v>
                </c:pt>
                <c:pt idx="151">
                  <c:v>6.8226300000000004E-2</c:v>
                </c:pt>
                <c:pt idx="152">
                  <c:v>6.8060399999999993E-2</c:v>
                </c:pt>
                <c:pt idx="153">
                  <c:v>6.8274600000000005E-2</c:v>
                </c:pt>
                <c:pt idx="154">
                  <c:v>6.8024399999999999E-2</c:v>
                </c:pt>
                <c:pt idx="155">
                  <c:v>6.7773100000000003E-2</c:v>
                </c:pt>
                <c:pt idx="156">
                  <c:v>6.7448500000000008E-2</c:v>
                </c:pt>
                <c:pt idx="157">
                  <c:v>6.7142499999999994E-2</c:v>
                </c:pt>
                <c:pt idx="158">
                  <c:v>6.6897500000000013E-2</c:v>
                </c:pt>
                <c:pt idx="159">
                  <c:v>6.6628799999999988E-2</c:v>
                </c:pt>
                <c:pt idx="160">
                  <c:v>6.6329200000000005E-2</c:v>
                </c:pt>
                <c:pt idx="161">
                  <c:v>6.60414E-2</c:v>
                </c:pt>
                <c:pt idx="162">
                  <c:v>6.5665000000000001E-2</c:v>
                </c:pt>
                <c:pt idx="163">
                  <c:v>6.5169400000000002E-2</c:v>
                </c:pt>
                <c:pt idx="164">
                  <c:v>6.4844899999999997E-2</c:v>
                </c:pt>
                <c:pt idx="165">
                  <c:v>6.4569800000000011E-2</c:v>
                </c:pt>
                <c:pt idx="166">
                  <c:v>6.4153399999999999E-2</c:v>
                </c:pt>
                <c:pt idx="167">
                  <c:v>6.3706900000000524E-2</c:v>
                </c:pt>
                <c:pt idx="168">
                  <c:v>6.3336000000000114E-2</c:v>
                </c:pt>
                <c:pt idx="169">
                  <c:v>6.2861800000000009E-2</c:v>
                </c:pt>
                <c:pt idx="170">
                  <c:v>6.2530100000000019E-2</c:v>
                </c:pt>
                <c:pt idx="171">
                  <c:v>6.2190100000000012E-2</c:v>
                </c:pt>
                <c:pt idx="172">
                  <c:v>6.1753599999999999E-2</c:v>
                </c:pt>
                <c:pt idx="173">
                  <c:v>6.1397300000000023E-2</c:v>
                </c:pt>
                <c:pt idx="174">
                  <c:v>6.1087400000000014E-2</c:v>
                </c:pt>
                <c:pt idx="175">
                  <c:v>6.0728799999999999E-2</c:v>
                </c:pt>
                <c:pt idx="176">
                  <c:v>6.0333800000000104E-2</c:v>
                </c:pt>
                <c:pt idx="177">
                  <c:v>6.0102600000000526E-2</c:v>
                </c:pt>
                <c:pt idx="178">
                  <c:v>5.96743E-2</c:v>
                </c:pt>
                <c:pt idx="179">
                  <c:v>5.9562300000000519E-2</c:v>
                </c:pt>
                <c:pt idx="180">
                  <c:v>5.9381800000000012E-2</c:v>
                </c:pt>
                <c:pt idx="181">
                  <c:v>5.9027200000000134E-2</c:v>
                </c:pt>
                <c:pt idx="182">
                  <c:v>5.8903700000000003E-2</c:v>
                </c:pt>
                <c:pt idx="183">
                  <c:v>5.8711700000000033E-2</c:v>
                </c:pt>
                <c:pt idx="184">
                  <c:v>5.8429499999999995E-2</c:v>
                </c:pt>
                <c:pt idx="185">
                  <c:v>5.8230400000000002E-2</c:v>
                </c:pt>
                <c:pt idx="186">
                  <c:v>5.8064200000000024E-2</c:v>
                </c:pt>
                <c:pt idx="187">
                  <c:v>5.7877000000000033E-2</c:v>
                </c:pt>
                <c:pt idx="188">
                  <c:v>5.7659299999999997E-2</c:v>
                </c:pt>
                <c:pt idx="189">
                  <c:v>5.7681799999999998E-2</c:v>
                </c:pt>
                <c:pt idx="190">
                  <c:v>5.7600700000000012E-2</c:v>
                </c:pt>
                <c:pt idx="191">
                  <c:v>5.75571E-2</c:v>
                </c:pt>
                <c:pt idx="192">
                  <c:v>5.7763000000000612E-2</c:v>
                </c:pt>
                <c:pt idx="193">
                  <c:v>5.7934000000000013E-2</c:v>
                </c:pt>
                <c:pt idx="194">
                  <c:v>5.8061399999999999E-2</c:v>
                </c:pt>
                <c:pt idx="195">
                  <c:v>5.8448099999999996E-2</c:v>
                </c:pt>
                <c:pt idx="196">
                  <c:v>5.8691199999999985E-2</c:v>
                </c:pt>
                <c:pt idx="197">
                  <c:v>5.9060000000000522E-2</c:v>
                </c:pt>
                <c:pt idx="198">
                  <c:v>5.9482800000000134E-2</c:v>
                </c:pt>
                <c:pt idx="199">
                  <c:v>6.0013600000000673E-2</c:v>
                </c:pt>
                <c:pt idx="200">
                  <c:v>6.0507500000000013E-2</c:v>
                </c:pt>
                <c:pt idx="201">
                  <c:v>6.1204599999999977E-2</c:v>
                </c:pt>
                <c:pt idx="202">
                  <c:v>6.2004100000000013E-2</c:v>
                </c:pt>
                <c:pt idx="203">
                  <c:v>6.2721700000000019E-2</c:v>
                </c:pt>
                <c:pt idx="204">
                  <c:v>6.3605599999999998E-2</c:v>
                </c:pt>
                <c:pt idx="205">
                  <c:v>6.4537700000000114E-2</c:v>
                </c:pt>
                <c:pt idx="206">
                  <c:v>6.5575099999999997E-2</c:v>
                </c:pt>
                <c:pt idx="207">
                  <c:v>6.6702400000000134E-2</c:v>
                </c:pt>
                <c:pt idx="208">
                  <c:v>6.7894200000000612E-2</c:v>
                </c:pt>
                <c:pt idx="209">
                  <c:v>6.9065000000000112E-2</c:v>
                </c:pt>
                <c:pt idx="210">
                  <c:v>7.0295999999999997E-2</c:v>
                </c:pt>
                <c:pt idx="211">
                  <c:v>7.1748199999999998E-2</c:v>
                </c:pt>
                <c:pt idx="212">
                  <c:v>7.3214299999999996E-2</c:v>
                </c:pt>
                <c:pt idx="213">
                  <c:v>7.4850200000000033E-2</c:v>
                </c:pt>
                <c:pt idx="214">
                  <c:v>7.63765E-2</c:v>
                </c:pt>
                <c:pt idx="215">
                  <c:v>7.7789900000000023E-2</c:v>
                </c:pt>
                <c:pt idx="216">
                  <c:v>7.9189899999999994E-2</c:v>
                </c:pt>
                <c:pt idx="217">
                  <c:v>8.0604900000000979E-2</c:v>
                </c:pt>
                <c:pt idx="218">
                  <c:v>8.2013199999999994E-2</c:v>
                </c:pt>
                <c:pt idx="219">
                  <c:v>8.3247800000000066E-2</c:v>
                </c:pt>
                <c:pt idx="220">
                  <c:v>8.4267400000000048E-2</c:v>
                </c:pt>
                <c:pt idx="221">
                  <c:v>8.518410000000004E-2</c:v>
                </c:pt>
                <c:pt idx="222">
                  <c:v>8.6110700000000012E-2</c:v>
                </c:pt>
                <c:pt idx="223">
                  <c:v>8.6930800000000044E-2</c:v>
                </c:pt>
                <c:pt idx="224">
                  <c:v>8.7700300000000064E-2</c:v>
                </c:pt>
                <c:pt idx="225">
                  <c:v>8.8363700000000003E-2</c:v>
                </c:pt>
                <c:pt idx="226">
                  <c:v>8.8734100000001037E-2</c:v>
                </c:pt>
                <c:pt idx="227">
                  <c:v>8.9094300000001223E-2</c:v>
                </c:pt>
                <c:pt idx="228">
                  <c:v>8.9455700000000041E-2</c:v>
                </c:pt>
                <c:pt idx="229">
                  <c:v>8.9688800000000027E-2</c:v>
                </c:pt>
                <c:pt idx="230">
                  <c:v>8.995600000000098E-2</c:v>
                </c:pt>
                <c:pt idx="231">
                  <c:v>9.0045100000000003E-2</c:v>
                </c:pt>
                <c:pt idx="232">
                  <c:v>9.0052200000000041E-2</c:v>
                </c:pt>
                <c:pt idx="233">
                  <c:v>9.0168200000000004E-2</c:v>
                </c:pt>
                <c:pt idx="234">
                  <c:v>9.02921E-2</c:v>
                </c:pt>
                <c:pt idx="235">
                  <c:v>9.0314600000000023E-2</c:v>
                </c:pt>
                <c:pt idx="236">
                  <c:v>9.033960000000002E-2</c:v>
                </c:pt>
                <c:pt idx="237">
                  <c:v>9.0205400000000047E-2</c:v>
                </c:pt>
                <c:pt idx="238">
                  <c:v>9.0016600000000002E-2</c:v>
                </c:pt>
                <c:pt idx="239">
                  <c:v>8.9884400000000225E-2</c:v>
                </c:pt>
                <c:pt idx="240">
                  <c:v>8.9729600000000048E-2</c:v>
                </c:pt>
                <c:pt idx="241">
                  <c:v>8.9519400000000068E-2</c:v>
                </c:pt>
                <c:pt idx="242">
                  <c:v>8.9177500000000007E-2</c:v>
                </c:pt>
                <c:pt idx="243">
                  <c:v>8.8903600000000041E-2</c:v>
                </c:pt>
                <c:pt idx="244">
                  <c:v>8.8569100000000067E-2</c:v>
                </c:pt>
                <c:pt idx="245">
                  <c:v>8.8374000000000064E-2</c:v>
                </c:pt>
                <c:pt idx="246">
                  <c:v>8.8269900000000026E-2</c:v>
                </c:pt>
                <c:pt idx="247">
                  <c:v>8.8034000000001042E-2</c:v>
                </c:pt>
                <c:pt idx="248">
                  <c:v>8.7860200000000013E-2</c:v>
                </c:pt>
                <c:pt idx="249">
                  <c:v>8.7737100000000026E-2</c:v>
                </c:pt>
                <c:pt idx="250">
                  <c:v>8.7718500000000005E-2</c:v>
                </c:pt>
                <c:pt idx="251">
                  <c:v>8.7832900000000005E-2</c:v>
                </c:pt>
                <c:pt idx="252">
                  <c:v>8.8055300000001516E-2</c:v>
                </c:pt>
                <c:pt idx="253">
                  <c:v>8.8335600000000028E-2</c:v>
                </c:pt>
                <c:pt idx="254">
                  <c:v>8.8663300000000764E-2</c:v>
                </c:pt>
                <c:pt idx="255">
                  <c:v>8.9149400000000004E-2</c:v>
                </c:pt>
                <c:pt idx="256">
                  <c:v>8.9778700000000003E-2</c:v>
                </c:pt>
                <c:pt idx="257">
                  <c:v>9.0466200000000024E-2</c:v>
                </c:pt>
                <c:pt idx="258">
                  <c:v>9.1263400000000022E-2</c:v>
                </c:pt>
                <c:pt idx="259">
                  <c:v>9.2138500000000012E-2</c:v>
                </c:pt>
                <c:pt idx="260">
                  <c:v>9.2895300000000264E-2</c:v>
                </c:pt>
                <c:pt idx="261">
                  <c:v>9.385680000000142E-2</c:v>
                </c:pt>
                <c:pt idx="262">
                  <c:v>9.4846700000000006E-2</c:v>
                </c:pt>
                <c:pt idx="263">
                  <c:v>9.5818400000000026E-2</c:v>
                </c:pt>
                <c:pt idx="264">
                  <c:v>9.6861000000000003E-2</c:v>
                </c:pt>
                <c:pt idx="265">
                  <c:v>9.7880199999999987E-2</c:v>
                </c:pt>
                <c:pt idx="266">
                  <c:v>9.8963100000000026E-2</c:v>
                </c:pt>
                <c:pt idx="267">
                  <c:v>0.10012600000000078</c:v>
                </c:pt>
                <c:pt idx="268">
                  <c:v>0.101385</c:v>
                </c:pt>
                <c:pt idx="269">
                  <c:v>0.10265299999999998</c:v>
                </c:pt>
                <c:pt idx="270">
                  <c:v>0.104019</c:v>
                </c:pt>
                <c:pt idx="271">
                  <c:v>0.10544500000000002</c:v>
                </c:pt>
                <c:pt idx="272">
                  <c:v>0.10698400000000002</c:v>
                </c:pt>
                <c:pt idx="273">
                  <c:v>0.108547</c:v>
                </c:pt>
                <c:pt idx="274">
                  <c:v>0.110107</c:v>
                </c:pt>
                <c:pt idx="275">
                  <c:v>0.11174400000000002</c:v>
                </c:pt>
                <c:pt idx="276">
                  <c:v>0.1134479999999992</c:v>
                </c:pt>
                <c:pt idx="277">
                  <c:v>0.11512699999999999</c:v>
                </c:pt>
                <c:pt idx="278">
                  <c:v>0.11700000000000002</c:v>
                </c:pt>
                <c:pt idx="279">
                  <c:v>0.118907</c:v>
                </c:pt>
                <c:pt idx="280">
                  <c:v>0.120939</c:v>
                </c:pt>
                <c:pt idx="281">
                  <c:v>0.12328000000000019</c:v>
                </c:pt>
                <c:pt idx="282">
                  <c:v>0.125809</c:v>
                </c:pt>
                <c:pt idx="283">
                  <c:v>0.128521</c:v>
                </c:pt>
                <c:pt idx="284">
                  <c:v>0.13149500000000044</c:v>
                </c:pt>
                <c:pt idx="285">
                  <c:v>0.13472000000000001</c:v>
                </c:pt>
                <c:pt idx="286">
                  <c:v>0.138186</c:v>
                </c:pt>
                <c:pt idx="287">
                  <c:v>0.14194400000000154</c:v>
                </c:pt>
                <c:pt idx="288">
                  <c:v>0.14604700000000151</c:v>
                </c:pt>
                <c:pt idx="289">
                  <c:v>0.15033900000000044</c:v>
                </c:pt>
                <c:pt idx="290">
                  <c:v>0.15483100000000041</c:v>
                </c:pt>
                <c:pt idx="291">
                  <c:v>0.15958300000000122</c:v>
                </c:pt>
                <c:pt idx="292">
                  <c:v>0.16451299999999999</c:v>
                </c:pt>
                <c:pt idx="293">
                  <c:v>0.16958300000000001</c:v>
                </c:pt>
                <c:pt idx="294">
                  <c:v>0.17463600000000001</c:v>
                </c:pt>
                <c:pt idx="295">
                  <c:v>0.17971100000000143</c:v>
                </c:pt>
                <c:pt idx="296">
                  <c:v>0.18468000000000001</c:v>
                </c:pt>
                <c:pt idx="297">
                  <c:v>0.18941200000000208</c:v>
                </c:pt>
                <c:pt idx="298">
                  <c:v>0.19406599999999999</c:v>
                </c:pt>
                <c:pt idx="299">
                  <c:v>0.19842599999999999</c:v>
                </c:pt>
                <c:pt idx="300">
                  <c:v>0.20244100000000145</c:v>
                </c:pt>
                <c:pt idx="301">
                  <c:v>0.20623700000000122</c:v>
                </c:pt>
                <c:pt idx="302">
                  <c:v>0.20986099999999999</c:v>
                </c:pt>
                <c:pt idx="303">
                  <c:v>0.21323900000000157</c:v>
                </c:pt>
                <c:pt idx="304">
                  <c:v>0.21630500000000041</c:v>
                </c:pt>
                <c:pt idx="305">
                  <c:v>0.21907900000000041</c:v>
                </c:pt>
                <c:pt idx="306">
                  <c:v>0.221636</c:v>
                </c:pt>
                <c:pt idx="307">
                  <c:v>0.22403999999999999</c:v>
                </c:pt>
                <c:pt idx="308">
                  <c:v>0.22621700000000122</c:v>
                </c:pt>
                <c:pt idx="309">
                  <c:v>0.228129</c:v>
                </c:pt>
                <c:pt idx="310">
                  <c:v>0.22972999999999999</c:v>
                </c:pt>
                <c:pt idx="311">
                  <c:v>0.23098700000000041</c:v>
                </c:pt>
                <c:pt idx="312">
                  <c:v>0.23183699999999999</c:v>
                </c:pt>
                <c:pt idx="313">
                  <c:v>0.23244700000000154</c:v>
                </c:pt>
                <c:pt idx="314">
                  <c:v>0.23266000000000001</c:v>
                </c:pt>
                <c:pt idx="315">
                  <c:v>0.23239699999999999</c:v>
                </c:pt>
                <c:pt idx="316">
                  <c:v>0.23176099999999999</c:v>
                </c:pt>
                <c:pt idx="317">
                  <c:v>0.23076300000000041</c:v>
                </c:pt>
                <c:pt idx="318">
                  <c:v>0.229375</c:v>
                </c:pt>
                <c:pt idx="319">
                  <c:v>0.22772500000000001</c:v>
                </c:pt>
                <c:pt idx="320">
                  <c:v>0.22572600000000001</c:v>
                </c:pt>
                <c:pt idx="321">
                  <c:v>0.22341800000000137</c:v>
                </c:pt>
                <c:pt idx="322">
                  <c:v>0.22091100000000041</c:v>
                </c:pt>
                <c:pt idx="323">
                  <c:v>0.21808200000000041</c:v>
                </c:pt>
                <c:pt idx="324">
                  <c:v>0.21524100000000174</c:v>
                </c:pt>
                <c:pt idx="325">
                  <c:v>0.21207699999999999</c:v>
                </c:pt>
                <c:pt idx="326">
                  <c:v>0.20874600000000154</c:v>
                </c:pt>
                <c:pt idx="327">
                  <c:v>0.20533699999999999</c:v>
                </c:pt>
                <c:pt idx="328">
                  <c:v>0.20183100000000001</c:v>
                </c:pt>
                <c:pt idx="329">
                  <c:v>0.19841800000000157</c:v>
                </c:pt>
                <c:pt idx="330">
                  <c:v>0.19493600000000041</c:v>
                </c:pt>
                <c:pt idx="331">
                  <c:v>0.19144500000000125</c:v>
                </c:pt>
                <c:pt idx="332">
                  <c:v>0.18799200000000188</c:v>
                </c:pt>
                <c:pt idx="333">
                  <c:v>0.18445000000000122</c:v>
                </c:pt>
                <c:pt idx="334">
                  <c:v>0.18120800000000137</c:v>
                </c:pt>
                <c:pt idx="335">
                  <c:v>0.17813300000000001</c:v>
                </c:pt>
                <c:pt idx="336">
                  <c:v>0.17494100000000157</c:v>
                </c:pt>
                <c:pt idx="337">
                  <c:v>0.17190700000000128</c:v>
                </c:pt>
                <c:pt idx="338">
                  <c:v>0.16899600000000137</c:v>
                </c:pt>
                <c:pt idx="339">
                  <c:v>0.16619200000000001</c:v>
                </c:pt>
                <c:pt idx="340">
                  <c:v>0.16331899999999999</c:v>
                </c:pt>
                <c:pt idx="341">
                  <c:v>0.16061900000000001</c:v>
                </c:pt>
                <c:pt idx="342">
                  <c:v>0.15785800000000041</c:v>
                </c:pt>
                <c:pt idx="343">
                  <c:v>0.15506500000000137</c:v>
                </c:pt>
                <c:pt idx="344">
                  <c:v>0.15235499999999999</c:v>
                </c:pt>
                <c:pt idx="345">
                  <c:v>0.14966499999999999</c:v>
                </c:pt>
                <c:pt idx="346">
                  <c:v>0.14693400000000137</c:v>
                </c:pt>
                <c:pt idx="347">
                  <c:v>0.14422199999999999</c:v>
                </c:pt>
                <c:pt idx="348">
                  <c:v>0.14171600000000137</c:v>
                </c:pt>
                <c:pt idx="349">
                  <c:v>0.13940900000000137</c:v>
                </c:pt>
                <c:pt idx="350">
                  <c:v>0.137326</c:v>
                </c:pt>
                <c:pt idx="351">
                  <c:v>0.13542899999999999</c:v>
                </c:pt>
                <c:pt idx="352">
                  <c:v>0.13378100000000001</c:v>
                </c:pt>
                <c:pt idx="353">
                  <c:v>0.13240399999999999</c:v>
                </c:pt>
                <c:pt idx="354">
                  <c:v>0.13143800000000044</c:v>
                </c:pt>
                <c:pt idx="355">
                  <c:v>0.130883</c:v>
                </c:pt>
                <c:pt idx="356">
                  <c:v>0.13050700000000001</c:v>
                </c:pt>
                <c:pt idx="357">
                  <c:v>0.13037799999999997</c:v>
                </c:pt>
                <c:pt idx="358">
                  <c:v>0.13059899999999999</c:v>
                </c:pt>
                <c:pt idx="359">
                  <c:v>0.13108300000000001</c:v>
                </c:pt>
                <c:pt idx="360">
                  <c:v>0.13184100000000001</c:v>
                </c:pt>
                <c:pt idx="361">
                  <c:v>0.13284499999999999</c:v>
                </c:pt>
                <c:pt idx="362">
                  <c:v>0.13392000000000001</c:v>
                </c:pt>
                <c:pt idx="363">
                  <c:v>0.13519300000000001</c:v>
                </c:pt>
                <c:pt idx="364">
                  <c:v>0.13666</c:v>
                </c:pt>
                <c:pt idx="365">
                  <c:v>0.13836899999999999</c:v>
                </c:pt>
                <c:pt idx="366">
                  <c:v>0.140101</c:v>
                </c:pt>
                <c:pt idx="367">
                  <c:v>0.14175800000000024</c:v>
                </c:pt>
                <c:pt idx="368">
                  <c:v>0.14363699999999999</c:v>
                </c:pt>
                <c:pt idx="369">
                  <c:v>0.14553099999999999</c:v>
                </c:pt>
                <c:pt idx="370">
                  <c:v>0.14758299999999999</c:v>
                </c:pt>
                <c:pt idx="371">
                  <c:v>0.14883299999999999</c:v>
                </c:pt>
                <c:pt idx="372">
                  <c:v>0.14868200000000001</c:v>
                </c:pt>
                <c:pt idx="373">
                  <c:v>0.14841500000000188</c:v>
                </c:pt>
                <c:pt idx="374">
                  <c:v>0.14809900000000137</c:v>
                </c:pt>
                <c:pt idx="375">
                  <c:v>0.14771500000000157</c:v>
                </c:pt>
                <c:pt idx="376">
                  <c:v>0.14730199999999999</c:v>
                </c:pt>
                <c:pt idx="377">
                  <c:v>0.14699700000000188</c:v>
                </c:pt>
                <c:pt idx="378">
                  <c:v>0.14666299999999999</c:v>
                </c:pt>
                <c:pt idx="379">
                  <c:v>0.14647499999999999</c:v>
                </c:pt>
                <c:pt idx="380">
                  <c:v>0.14634800000000137</c:v>
                </c:pt>
                <c:pt idx="381">
                  <c:v>0.14824700000000188</c:v>
                </c:pt>
                <c:pt idx="382">
                  <c:v>0.15072400000000041</c:v>
                </c:pt>
                <c:pt idx="383">
                  <c:v>0.15326200000000137</c:v>
                </c:pt>
                <c:pt idx="384">
                  <c:v>0.15587599999999999</c:v>
                </c:pt>
                <c:pt idx="385">
                  <c:v>0.15857299999999999</c:v>
                </c:pt>
                <c:pt idx="386">
                  <c:v>0.16124200000000041</c:v>
                </c:pt>
                <c:pt idx="387">
                  <c:v>0.16398599999999999</c:v>
                </c:pt>
                <c:pt idx="388">
                  <c:v>0.16660800000000001</c:v>
                </c:pt>
                <c:pt idx="389">
                  <c:v>0.16938300000000001</c:v>
                </c:pt>
                <c:pt idx="390">
                  <c:v>0.17247499999999999</c:v>
                </c:pt>
                <c:pt idx="391">
                  <c:v>0.17557600000000001</c:v>
                </c:pt>
                <c:pt idx="392">
                  <c:v>0.17912600000000001</c:v>
                </c:pt>
                <c:pt idx="393">
                  <c:v>0.18287500000000001</c:v>
                </c:pt>
                <c:pt idx="394">
                  <c:v>0.18717900000000001</c:v>
                </c:pt>
                <c:pt idx="395">
                  <c:v>0.19195899999999999</c:v>
                </c:pt>
                <c:pt idx="396">
                  <c:v>0.19725599999999999</c:v>
                </c:pt>
                <c:pt idx="397">
                  <c:v>0.20280899999999999</c:v>
                </c:pt>
                <c:pt idx="398">
                  <c:v>0.20805399999999999</c:v>
                </c:pt>
                <c:pt idx="399">
                  <c:v>0.21103700000000122</c:v>
                </c:pt>
                <c:pt idx="400">
                  <c:v>0.20033799999999999</c:v>
                </c:pt>
              </c:numCache>
            </c:numRef>
          </c:yVal>
          <c:smooth val="1"/>
        </c:ser>
        <c:ser>
          <c:idx val="5"/>
          <c:order val="5"/>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G$1:$G$401</c:f>
              <c:numCache>
                <c:formatCode>General</c:formatCode>
                <c:ptCount val="401"/>
                <c:pt idx="0">
                  <c:v>1.7399299999999996E-2</c:v>
                </c:pt>
                <c:pt idx="1">
                  <c:v>1.7436699999999999E-2</c:v>
                </c:pt>
                <c:pt idx="2">
                  <c:v>1.7693400000000001E-2</c:v>
                </c:pt>
                <c:pt idx="3">
                  <c:v>1.7777299999999999E-2</c:v>
                </c:pt>
                <c:pt idx="4">
                  <c:v>1.7560200000000005E-2</c:v>
                </c:pt>
                <c:pt idx="5">
                  <c:v>1.7825700000000003E-2</c:v>
                </c:pt>
                <c:pt idx="6">
                  <c:v>1.812180000000015E-2</c:v>
                </c:pt>
                <c:pt idx="7">
                  <c:v>1.80809E-2</c:v>
                </c:pt>
                <c:pt idx="8">
                  <c:v>1.8037299999999999E-2</c:v>
                </c:pt>
                <c:pt idx="9">
                  <c:v>1.77393E-2</c:v>
                </c:pt>
                <c:pt idx="10">
                  <c:v>1.75154E-2</c:v>
                </c:pt>
                <c:pt idx="11">
                  <c:v>1.7638500000000001E-2</c:v>
                </c:pt>
                <c:pt idx="12">
                  <c:v>1.7850899999999999E-2</c:v>
                </c:pt>
                <c:pt idx="13">
                  <c:v>1.7984500000000021E-2</c:v>
                </c:pt>
                <c:pt idx="14">
                  <c:v>1.8100399999999999E-2</c:v>
                </c:pt>
                <c:pt idx="15">
                  <c:v>1.8386500000000121E-2</c:v>
                </c:pt>
                <c:pt idx="16">
                  <c:v>1.8835600000000001E-2</c:v>
                </c:pt>
                <c:pt idx="17">
                  <c:v>1.9277300000000001E-2</c:v>
                </c:pt>
                <c:pt idx="18">
                  <c:v>1.9702500000000244E-2</c:v>
                </c:pt>
                <c:pt idx="19">
                  <c:v>1.9658999999999999E-2</c:v>
                </c:pt>
                <c:pt idx="20">
                  <c:v>1.9825700000000168E-2</c:v>
                </c:pt>
                <c:pt idx="21">
                  <c:v>2.0069E-2</c:v>
                </c:pt>
                <c:pt idx="22">
                  <c:v>2.0246400000000001E-2</c:v>
                </c:pt>
                <c:pt idx="23">
                  <c:v>2.0245599999999999E-2</c:v>
                </c:pt>
                <c:pt idx="24">
                  <c:v>2.0311599999999989E-2</c:v>
                </c:pt>
                <c:pt idx="25">
                  <c:v>2.0363800000000001E-2</c:v>
                </c:pt>
                <c:pt idx="26">
                  <c:v>2.0362999999999978E-2</c:v>
                </c:pt>
                <c:pt idx="27">
                  <c:v>2.0260299999999998E-2</c:v>
                </c:pt>
                <c:pt idx="28">
                  <c:v>2.0133499999999999E-2</c:v>
                </c:pt>
                <c:pt idx="29">
                  <c:v>2.0023599999999989E-2</c:v>
                </c:pt>
                <c:pt idx="30">
                  <c:v>2.0188999999999999E-2</c:v>
                </c:pt>
                <c:pt idx="31">
                  <c:v>2.0522099999999977E-2</c:v>
                </c:pt>
                <c:pt idx="32">
                  <c:v>2.0695700000000011E-2</c:v>
                </c:pt>
                <c:pt idx="33">
                  <c:v>2.06024E-2</c:v>
                </c:pt>
                <c:pt idx="34">
                  <c:v>2.0654499999999978E-2</c:v>
                </c:pt>
                <c:pt idx="35">
                  <c:v>2.1191300000000052E-2</c:v>
                </c:pt>
                <c:pt idx="36">
                  <c:v>2.1761099999999998E-2</c:v>
                </c:pt>
                <c:pt idx="37">
                  <c:v>2.2251700000000259E-2</c:v>
                </c:pt>
                <c:pt idx="38">
                  <c:v>2.2098599999999993E-2</c:v>
                </c:pt>
                <c:pt idx="39">
                  <c:v>2.180790000000031E-2</c:v>
                </c:pt>
                <c:pt idx="40">
                  <c:v>2.1819100000000237E-2</c:v>
                </c:pt>
                <c:pt idx="41">
                  <c:v>2.2338899999999998E-2</c:v>
                </c:pt>
                <c:pt idx="42">
                  <c:v>2.2983699999999999E-2</c:v>
                </c:pt>
                <c:pt idx="43">
                  <c:v>2.3456399999999999E-2</c:v>
                </c:pt>
                <c:pt idx="44">
                  <c:v>2.3353200000000001E-2</c:v>
                </c:pt>
                <c:pt idx="45">
                  <c:v>2.3603499999999993E-2</c:v>
                </c:pt>
                <c:pt idx="46">
                  <c:v>2.3929599999999968E-2</c:v>
                </c:pt>
                <c:pt idx="47">
                  <c:v>2.4397300000000011E-2</c:v>
                </c:pt>
                <c:pt idx="48">
                  <c:v>2.4838900000000056E-2</c:v>
                </c:pt>
                <c:pt idx="49">
                  <c:v>2.477130000000026E-2</c:v>
                </c:pt>
                <c:pt idx="50">
                  <c:v>2.4652799999999999E-2</c:v>
                </c:pt>
                <c:pt idx="51">
                  <c:v>2.4703300000000011E-2</c:v>
                </c:pt>
                <c:pt idx="52">
                  <c:v>2.5123999999999997E-2</c:v>
                </c:pt>
                <c:pt idx="53">
                  <c:v>2.5336399999999999E-2</c:v>
                </c:pt>
                <c:pt idx="54">
                  <c:v>2.5498699999999989E-2</c:v>
                </c:pt>
                <c:pt idx="55">
                  <c:v>2.5667599999999999E-2</c:v>
                </c:pt>
                <c:pt idx="56">
                  <c:v>2.5896700000000002E-2</c:v>
                </c:pt>
                <c:pt idx="57">
                  <c:v>2.6484000000000011E-2</c:v>
                </c:pt>
                <c:pt idx="58">
                  <c:v>2.7010800000000012E-2</c:v>
                </c:pt>
                <c:pt idx="59">
                  <c:v>2.7391499999999999E-2</c:v>
                </c:pt>
                <c:pt idx="60">
                  <c:v>2.7692600000000012E-2</c:v>
                </c:pt>
                <c:pt idx="61">
                  <c:v>2.80129E-2</c:v>
                </c:pt>
                <c:pt idx="62">
                  <c:v>2.8587999999999999E-2</c:v>
                </c:pt>
                <c:pt idx="63">
                  <c:v>2.9166999999999978E-2</c:v>
                </c:pt>
                <c:pt idx="64">
                  <c:v>2.9606899999999998E-2</c:v>
                </c:pt>
                <c:pt idx="65">
                  <c:v>2.9904399999999998E-2</c:v>
                </c:pt>
                <c:pt idx="66">
                  <c:v>3.0354399999999997E-2</c:v>
                </c:pt>
                <c:pt idx="67">
                  <c:v>3.0679100000000306E-2</c:v>
                </c:pt>
                <c:pt idx="68">
                  <c:v>3.0975800000000265E-2</c:v>
                </c:pt>
                <c:pt idx="69">
                  <c:v>3.1472300000000335E-2</c:v>
                </c:pt>
                <c:pt idx="70">
                  <c:v>3.1890200000000042E-2</c:v>
                </c:pt>
                <c:pt idx="71">
                  <c:v>3.2276400000000011E-2</c:v>
                </c:pt>
                <c:pt idx="72">
                  <c:v>3.2610900000000012E-2</c:v>
                </c:pt>
                <c:pt idx="73">
                  <c:v>3.2787900000000321E-2</c:v>
                </c:pt>
                <c:pt idx="74">
                  <c:v>3.3163400000000003E-2</c:v>
                </c:pt>
                <c:pt idx="75">
                  <c:v>3.3605900000000091E-2</c:v>
                </c:pt>
                <c:pt idx="76">
                  <c:v>3.4150800000000002E-2</c:v>
                </c:pt>
                <c:pt idx="77">
                  <c:v>3.4696499999999998E-2</c:v>
                </c:pt>
                <c:pt idx="78">
                  <c:v>3.5147800000000042E-2</c:v>
                </c:pt>
                <c:pt idx="79">
                  <c:v>3.5557999999999999E-2</c:v>
                </c:pt>
                <c:pt idx="80">
                  <c:v>3.6122000000000001E-2</c:v>
                </c:pt>
                <c:pt idx="81">
                  <c:v>3.6804099999999999E-2</c:v>
                </c:pt>
                <c:pt idx="82">
                  <c:v>3.7405800000000405E-2</c:v>
                </c:pt>
                <c:pt idx="83">
                  <c:v>3.7729800000000001E-2</c:v>
                </c:pt>
                <c:pt idx="84">
                  <c:v>3.8014699999999998E-2</c:v>
                </c:pt>
                <c:pt idx="85">
                  <c:v>3.8516499999999974E-2</c:v>
                </c:pt>
                <c:pt idx="86">
                  <c:v>3.8964699999999984E-2</c:v>
                </c:pt>
                <c:pt idx="87">
                  <c:v>3.9344299999999999E-2</c:v>
                </c:pt>
                <c:pt idx="88">
                  <c:v>3.9787700000000002E-2</c:v>
                </c:pt>
                <c:pt idx="89">
                  <c:v>4.0291199999999985E-2</c:v>
                </c:pt>
                <c:pt idx="90">
                  <c:v>4.0915700000000013E-2</c:v>
                </c:pt>
                <c:pt idx="91">
                  <c:v>4.1606600000000014E-2</c:v>
                </c:pt>
                <c:pt idx="92">
                  <c:v>4.2500200000000023E-2</c:v>
                </c:pt>
                <c:pt idx="93">
                  <c:v>4.3249699999999967E-2</c:v>
                </c:pt>
                <c:pt idx="94">
                  <c:v>4.3831200000000001E-2</c:v>
                </c:pt>
                <c:pt idx="95">
                  <c:v>4.4571399999999997E-2</c:v>
                </c:pt>
                <c:pt idx="96">
                  <c:v>4.5521799999999987E-2</c:v>
                </c:pt>
                <c:pt idx="97">
                  <c:v>4.6230199999999985E-2</c:v>
                </c:pt>
                <c:pt idx="98">
                  <c:v>4.6830700000000003E-2</c:v>
                </c:pt>
                <c:pt idx="99">
                  <c:v>4.7454800000000012E-2</c:v>
                </c:pt>
                <c:pt idx="100">
                  <c:v>4.8078599999999985E-2</c:v>
                </c:pt>
                <c:pt idx="101">
                  <c:v>4.88233E-2</c:v>
                </c:pt>
                <c:pt idx="102">
                  <c:v>4.9509200000000003E-2</c:v>
                </c:pt>
                <c:pt idx="103">
                  <c:v>5.0127000000000012E-2</c:v>
                </c:pt>
                <c:pt idx="104">
                  <c:v>5.0941499999999987E-2</c:v>
                </c:pt>
                <c:pt idx="105">
                  <c:v>5.1902900000000023E-2</c:v>
                </c:pt>
                <c:pt idx="106">
                  <c:v>5.2800800000000002E-2</c:v>
                </c:pt>
                <c:pt idx="107">
                  <c:v>5.3681199999999957E-2</c:v>
                </c:pt>
                <c:pt idx="108">
                  <c:v>5.4503700000000113E-2</c:v>
                </c:pt>
                <c:pt idx="109">
                  <c:v>5.5183200000000023E-2</c:v>
                </c:pt>
                <c:pt idx="110">
                  <c:v>5.5791199999999999E-2</c:v>
                </c:pt>
                <c:pt idx="111">
                  <c:v>5.6439900000000001E-2</c:v>
                </c:pt>
                <c:pt idx="112">
                  <c:v>5.6937800000000004E-2</c:v>
                </c:pt>
                <c:pt idx="113">
                  <c:v>5.7135700000000011E-2</c:v>
                </c:pt>
                <c:pt idx="114">
                  <c:v>5.7486600000000693E-2</c:v>
                </c:pt>
                <c:pt idx="115">
                  <c:v>5.7874800000000004E-2</c:v>
                </c:pt>
                <c:pt idx="116">
                  <c:v>5.8326200000000133E-2</c:v>
                </c:pt>
                <c:pt idx="117">
                  <c:v>5.8959400000000002E-2</c:v>
                </c:pt>
                <c:pt idx="118">
                  <c:v>5.9427800000000003E-2</c:v>
                </c:pt>
                <c:pt idx="119">
                  <c:v>5.9961800000000003E-2</c:v>
                </c:pt>
                <c:pt idx="120">
                  <c:v>6.0503000000000022E-2</c:v>
                </c:pt>
                <c:pt idx="121">
                  <c:v>6.10681E-2</c:v>
                </c:pt>
                <c:pt idx="122">
                  <c:v>6.1221600000000001E-2</c:v>
                </c:pt>
                <c:pt idx="123">
                  <c:v>6.1961099999999998E-2</c:v>
                </c:pt>
                <c:pt idx="124">
                  <c:v>6.4181699999999994E-2</c:v>
                </c:pt>
                <c:pt idx="125">
                  <c:v>6.6787200000000033E-2</c:v>
                </c:pt>
                <c:pt idx="126">
                  <c:v>6.9663100000000019E-2</c:v>
                </c:pt>
                <c:pt idx="127">
                  <c:v>6.9101399999999993E-2</c:v>
                </c:pt>
                <c:pt idx="128">
                  <c:v>6.8733300000000039E-2</c:v>
                </c:pt>
                <c:pt idx="129">
                  <c:v>6.8503800000000004E-2</c:v>
                </c:pt>
                <c:pt idx="130">
                  <c:v>6.8216399999999996E-2</c:v>
                </c:pt>
                <c:pt idx="131">
                  <c:v>6.9641300000000003E-2</c:v>
                </c:pt>
                <c:pt idx="132">
                  <c:v>6.9276000000000004E-2</c:v>
                </c:pt>
                <c:pt idx="133">
                  <c:v>6.9272000000000014E-2</c:v>
                </c:pt>
                <c:pt idx="134">
                  <c:v>6.9169900000000034E-2</c:v>
                </c:pt>
                <c:pt idx="135">
                  <c:v>6.922650000000001E-2</c:v>
                </c:pt>
                <c:pt idx="136">
                  <c:v>6.9453700000000104E-2</c:v>
                </c:pt>
                <c:pt idx="137">
                  <c:v>6.9164800000000012E-2</c:v>
                </c:pt>
                <c:pt idx="138">
                  <c:v>6.8981100000000004E-2</c:v>
                </c:pt>
                <c:pt idx="139">
                  <c:v>6.8887300000000012E-2</c:v>
                </c:pt>
                <c:pt idx="140">
                  <c:v>6.8802600000000533E-2</c:v>
                </c:pt>
                <c:pt idx="141">
                  <c:v>6.8681900000000004E-2</c:v>
                </c:pt>
                <c:pt idx="142">
                  <c:v>6.8505300000000005E-2</c:v>
                </c:pt>
                <c:pt idx="143">
                  <c:v>6.8373500000000004E-2</c:v>
                </c:pt>
                <c:pt idx="144">
                  <c:v>6.7968600000000184E-2</c:v>
                </c:pt>
                <c:pt idx="145">
                  <c:v>6.7582700000000023E-2</c:v>
                </c:pt>
                <c:pt idx="146">
                  <c:v>6.7705399999999999E-2</c:v>
                </c:pt>
                <c:pt idx="147">
                  <c:v>6.7569199999999996E-2</c:v>
                </c:pt>
                <c:pt idx="148">
                  <c:v>6.7495600000000586E-2</c:v>
                </c:pt>
                <c:pt idx="149">
                  <c:v>6.7283899999999994E-2</c:v>
                </c:pt>
                <c:pt idx="150">
                  <c:v>6.7234799999999997E-2</c:v>
                </c:pt>
                <c:pt idx="151">
                  <c:v>6.7359799999999997E-2</c:v>
                </c:pt>
                <c:pt idx="152">
                  <c:v>6.71794E-2</c:v>
                </c:pt>
                <c:pt idx="153">
                  <c:v>6.7447700000000013E-2</c:v>
                </c:pt>
                <c:pt idx="154">
                  <c:v>6.7117200000000113E-2</c:v>
                </c:pt>
                <c:pt idx="155">
                  <c:v>6.6802500000000001E-2</c:v>
                </c:pt>
                <c:pt idx="156">
                  <c:v>6.6476800000000003E-2</c:v>
                </c:pt>
                <c:pt idx="157">
                  <c:v>6.6181500000000004E-2</c:v>
                </c:pt>
                <c:pt idx="158">
                  <c:v>6.6006599999999999E-2</c:v>
                </c:pt>
                <c:pt idx="159">
                  <c:v>6.5866100000000094E-2</c:v>
                </c:pt>
                <c:pt idx="160">
                  <c:v>6.5662200000000032E-2</c:v>
                </c:pt>
                <c:pt idx="161">
                  <c:v>6.5411700000000003E-2</c:v>
                </c:pt>
                <c:pt idx="162">
                  <c:v>6.5097000000000113E-2</c:v>
                </c:pt>
                <c:pt idx="163">
                  <c:v>6.4789000000000013E-2</c:v>
                </c:pt>
                <c:pt idx="164">
                  <c:v>6.4498900000000636E-2</c:v>
                </c:pt>
                <c:pt idx="165">
                  <c:v>6.4305000000000084E-2</c:v>
                </c:pt>
                <c:pt idx="166">
                  <c:v>6.3880300000000001E-2</c:v>
                </c:pt>
                <c:pt idx="167">
                  <c:v>6.3305899999999998E-2</c:v>
                </c:pt>
                <c:pt idx="168">
                  <c:v>6.2925599999999998E-2</c:v>
                </c:pt>
                <c:pt idx="169">
                  <c:v>6.2467600000000727E-2</c:v>
                </c:pt>
                <c:pt idx="170">
                  <c:v>6.2038100000000013E-2</c:v>
                </c:pt>
                <c:pt idx="171">
                  <c:v>6.1688199999999985E-2</c:v>
                </c:pt>
                <c:pt idx="172">
                  <c:v>6.1280999999999995E-2</c:v>
                </c:pt>
                <c:pt idx="173">
                  <c:v>6.0913200000000507E-2</c:v>
                </c:pt>
                <c:pt idx="174">
                  <c:v>6.0595000000000003E-2</c:v>
                </c:pt>
                <c:pt idx="175">
                  <c:v>6.0260899999999999E-2</c:v>
                </c:pt>
                <c:pt idx="176">
                  <c:v>5.9849300000000001E-2</c:v>
                </c:pt>
                <c:pt idx="177">
                  <c:v>5.9603500000000004E-2</c:v>
                </c:pt>
                <c:pt idx="178">
                  <c:v>5.9219200000000013E-2</c:v>
                </c:pt>
                <c:pt idx="179">
                  <c:v>5.9073500000000084E-2</c:v>
                </c:pt>
                <c:pt idx="180">
                  <c:v>5.8863300000000014E-2</c:v>
                </c:pt>
                <c:pt idx="181">
                  <c:v>5.8486500000000032E-2</c:v>
                </c:pt>
                <c:pt idx="182">
                  <c:v>5.8321499999999998E-2</c:v>
                </c:pt>
                <c:pt idx="183">
                  <c:v>5.8122399999999998E-2</c:v>
                </c:pt>
                <c:pt idx="184">
                  <c:v>5.7924099999999999E-2</c:v>
                </c:pt>
                <c:pt idx="185">
                  <c:v>5.7716700000000773E-2</c:v>
                </c:pt>
                <c:pt idx="186">
                  <c:v>5.7547200000000014E-2</c:v>
                </c:pt>
                <c:pt idx="187">
                  <c:v>5.7449099999999996E-2</c:v>
                </c:pt>
                <c:pt idx="188">
                  <c:v>5.7292300000000122E-2</c:v>
                </c:pt>
                <c:pt idx="189">
                  <c:v>5.7388900000000499E-2</c:v>
                </c:pt>
                <c:pt idx="190">
                  <c:v>5.7324800000000002E-2</c:v>
                </c:pt>
                <c:pt idx="191">
                  <c:v>5.7312500000000717E-2</c:v>
                </c:pt>
                <c:pt idx="192">
                  <c:v>5.7511199999999998E-2</c:v>
                </c:pt>
                <c:pt idx="193">
                  <c:v>5.7755800000000003E-2</c:v>
                </c:pt>
                <c:pt idx="194">
                  <c:v>5.7981900000000003E-2</c:v>
                </c:pt>
                <c:pt idx="195">
                  <c:v>5.8410500000000004E-2</c:v>
                </c:pt>
                <c:pt idx="196">
                  <c:v>5.8735500000000003E-2</c:v>
                </c:pt>
                <c:pt idx="197">
                  <c:v>5.91408E-2</c:v>
                </c:pt>
                <c:pt idx="198">
                  <c:v>5.9648199999999985E-2</c:v>
                </c:pt>
                <c:pt idx="199">
                  <c:v>6.0229299999999986E-2</c:v>
                </c:pt>
                <c:pt idx="200">
                  <c:v>6.0826600000000536E-2</c:v>
                </c:pt>
                <c:pt idx="201">
                  <c:v>6.1519600000000021E-2</c:v>
                </c:pt>
                <c:pt idx="202">
                  <c:v>6.2270899999999997E-2</c:v>
                </c:pt>
                <c:pt idx="203">
                  <c:v>6.2963200000000122E-2</c:v>
                </c:pt>
                <c:pt idx="204">
                  <c:v>6.3803500000000013E-2</c:v>
                </c:pt>
                <c:pt idx="205">
                  <c:v>6.4667100000000019E-2</c:v>
                </c:pt>
                <c:pt idx="206">
                  <c:v>6.5805100000000005E-2</c:v>
                </c:pt>
                <c:pt idx="207">
                  <c:v>6.686590000000002E-2</c:v>
                </c:pt>
                <c:pt idx="208">
                  <c:v>6.7978899999999995E-2</c:v>
                </c:pt>
                <c:pt idx="209">
                  <c:v>6.9279499999999994E-2</c:v>
                </c:pt>
                <c:pt idx="210">
                  <c:v>7.0488800000000004E-2</c:v>
                </c:pt>
                <c:pt idx="211">
                  <c:v>7.1923200000000007E-2</c:v>
                </c:pt>
                <c:pt idx="212">
                  <c:v>7.3360400000000034E-2</c:v>
                </c:pt>
                <c:pt idx="213">
                  <c:v>7.4726300000000134E-2</c:v>
                </c:pt>
                <c:pt idx="214">
                  <c:v>7.6093499999999994E-2</c:v>
                </c:pt>
                <c:pt idx="215">
                  <c:v>7.7470899999999995E-2</c:v>
                </c:pt>
                <c:pt idx="216">
                  <c:v>7.8876000000000002E-2</c:v>
                </c:pt>
                <c:pt idx="217">
                  <c:v>8.0202800000000005E-2</c:v>
                </c:pt>
                <c:pt idx="218">
                  <c:v>8.1420300000000043E-2</c:v>
                </c:pt>
                <c:pt idx="219">
                  <c:v>8.261919999999999E-2</c:v>
                </c:pt>
                <c:pt idx="220">
                  <c:v>8.3638500000000268E-2</c:v>
                </c:pt>
                <c:pt idx="221">
                  <c:v>8.4609400000000265E-2</c:v>
                </c:pt>
                <c:pt idx="222">
                  <c:v>8.5667000000000243E-2</c:v>
                </c:pt>
                <c:pt idx="223">
                  <c:v>8.6394900000000024E-2</c:v>
                </c:pt>
                <c:pt idx="224">
                  <c:v>8.7084800000000004E-2</c:v>
                </c:pt>
                <c:pt idx="225">
                  <c:v>8.7705800000000028E-2</c:v>
                </c:pt>
                <c:pt idx="226">
                  <c:v>8.8121800000000972E-2</c:v>
                </c:pt>
                <c:pt idx="227">
                  <c:v>8.8544900000001148E-2</c:v>
                </c:pt>
                <c:pt idx="228">
                  <c:v>8.8854100000001254E-2</c:v>
                </c:pt>
                <c:pt idx="229">
                  <c:v>8.9059900000000067E-2</c:v>
                </c:pt>
                <c:pt idx="230">
                  <c:v>8.9257800000000248E-2</c:v>
                </c:pt>
                <c:pt idx="231">
                  <c:v>8.9433900000000024E-2</c:v>
                </c:pt>
                <c:pt idx="232">
                  <c:v>8.9530900000000746E-2</c:v>
                </c:pt>
                <c:pt idx="233">
                  <c:v>8.9608900000000227E-2</c:v>
                </c:pt>
                <c:pt idx="234">
                  <c:v>8.9718900000000046E-2</c:v>
                </c:pt>
                <c:pt idx="235">
                  <c:v>8.9712600000000003E-2</c:v>
                </c:pt>
                <c:pt idx="236">
                  <c:v>8.965240000000102E-2</c:v>
                </c:pt>
                <c:pt idx="237">
                  <c:v>8.9674200000000065E-2</c:v>
                </c:pt>
                <c:pt idx="238">
                  <c:v>8.9594300000001473E-2</c:v>
                </c:pt>
                <c:pt idx="239">
                  <c:v>8.9395200000000022E-2</c:v>
                </c:pt>
                <c:pt idx="240">
                  <c:v>8.9267300000000244E-2</c:v>
                </c:pt>
                <c:pt idx="241">
                  <c:v>8.9039300000000265E-2</c:v>
                </c:pt>
                <c:pt idx="242">
                  <c:v>8.8786000000000045E-2</c:v>
                </c:pt>
                <c:pt idx="243">
                  <c:v>8.8563900000000265E-2</c:v>
                </c:pt>
                <c:pt idx="244">
                  <c:v>8.8339500000000001E-2</c:v>
                </c:pt>
                <c:pt idx="245">
                  <c:v>8.8165000000000798E-2</c:v>
                </c:pt>
                <c:pt idx="246">
                  <c:v>8.7981699999999996E-2</c:v>
                </c:pt>
                <c:pt idx="247">
                  <c:v>8.7750600000000026E-2</c:v>
                </c:pt>
                <c:pt idx="248">
                  <c:v>8.7625900000000728E-2</c:v>
                </c:pt>
                <c:pt idx="249">
                  <c:v>8.7565300000000748E-2</c:v>
                </c:pt>
                <c:pt idx="250">
                  <c:v>8.7634200000000023E-2</c:v>
                </c:pt>
                <c:pt idx="251">
                  <c:v>8.7837600000000002E-2</c:v>
                </c:pt>
                <c:pt idx="252">
                  <c:v>8.8051400000000765E-2</c:v>
                </c:pt>
                <c:pt idx="253">
                  <c:v>8.8316600000000023E-2</c:v>
                </c:pt>
                <c:pt idx="254">
                  <c:v>8.8731800000000971E-2</c:v>
                </c:pt>
                <c:pt idx="255">
                  <c:v>8.9232900000000004E-2</c:v>
                </c:pt>
                <c:pt idx="256">
                  <c:v>8.9822200000000005E-2</c:v>
                </c:pt>
                <c:pt idx="257">
                  <c:v>9.0436500000000003E-2</c:v>
                </c:pt>
                <c:pt idx="258">
                  <c:v>9.1078500000000007E-2</c:v>
                </c:pt>
                <c:pt idx="259">
                  <c:v>9.1785900000000004E-2</c:v>
                </c:pt>
                <c:pt idx="260">
                  <c:v>9.2538700000000002E-2</c:v>
                </c:pt>
                <c:pt idx="261">
                  <c:v>9.3464500000000048E-2</c:v>
                </c:pt>
                <c:pt idx="262">
                  <c:v>9.4351900000000044E-2</c:v>
                </c:pt>
                <c:pt idx="263">
                  <c:v>9.5426200000000003E-2</c:v>
                </c:pt>
                <c:pt idx="264">
                  <c:v>9.640300000000003E-2</c:v>
                </c:pt>
                <c:pt idx="265">
                  <c:v>9.7442799999999996E-2</c:v>
                </c:pt>
                <c:pt idx="266">
                  <c:v>9.8655600000001287E-2</c:v>
                </c:pt>
                <c:pt idx="267">
                  <c:v>9.9807400000000226E-2</c:v>
                </c:pt>
                <c:pt idx="268">
                  <c:v>0.10115399999999998</c:v>
                </c:pt>
                <c:pt idx="269">
                  <c:v>0.10239300000000012</c:v>
                </c:pt>
                <c:pt idx="270">
                  <c:v>0.10366900000000009</c:v>
                </c:pt>
                <c:pt idx="271">
                  <c:v>0.10509499999999999</c:v>
                </c:pt>
                <c:pt idx="272">
                  <c:v>0.10662099999999999</c:v>
                </c:pt>
                <c:pt idx="273">
                  <c:v>0.10820200000000077</c:v>
                </c:pt>
                <c:pt idx="274">
                  <c:v>0.109837</c:v>
                </c:pt>
                <c:pt idx="275">
                  <c:v>0.111538</c:v>
                </c:pt>
                <c:pt idx="276">
                  <c:v>0.11323000000000009</c:v>
                </c:pt>
                <c:pt idx="277">
                  <c:v>0.114956</c:v>
                </c:pt>
                <c:pt idx="278">
                  <c:v>0.11685899999999903</c:v>
                </c:pt>
                <c:pt idx="279">
                  <c:v>0.11873400000000076</c:v>
                </c:pt>
                <c:pt idx="280">
                  <c:v>0.12086000000000002</c:v>
                </c:pt>
                <c:pt idx="281">
                  <c:v>0.12316100000000077</c:v>
                </c:pt>
                <c:pt idx="282">
                  <c:v>0.125613</c:v>
                </c:pt>
                <c:pt idx="283">
                  <c:v>0.12821500000000041</c:v>
                </c:pt>
                <c:pt idx="284">
                  <c:v>0.13108600000000001</c:v>
                </c:pt>
                <c:pt idx="285">
                  <c:v>0.13425699999999999</c:v>
                </c:pt>
                <c:pt idx="286">
                  <c:v>0.13772799999999999</c:v>
                </c:pt>
                <c:pt idx="287">
                  <c:v>0.14145099999999999</c:v>
                </c:pt>
                <c:pt idx="288">
                  <c:v>0.145372</c:v>
                </c:pt>
                <c:pt idx="289">
                  <c:v>0.14950200000000041</c:v>
                </c:pt>
                <c:pt idx="290">
                  <c:v>0.15382799999999999</c:v>
                </c:pt>
                <c:pt idx="291">
                  <c:v>0.15841300000000208</c:v>
                </c:pt>
                <c:pt idx="292">
                  <c:v>0.16317299999999987</c:v>
                </c:pt>
                <c:pt idx="293">
                  <c:v>0.16796100000000044</c:v>
                </c:pt>
                <c:pt idx="294">
                  <c:v>0.17271000000000122</c:v>
                </c:pt>
                <c:pt idx="295">
                  <c:v>0.17749900000000188</c:v>
                </c:pt>
                <c:pt idx="296">
                  <c:v>0.18216599999999999</c:v>
                </c:pt>
                <c:pt idx="297">
                  <c:v>0.18668000000000001</c:v>
                </c:pt>
                <c:pt idx="298">
                  <c:v>0.19109400000000001</c:v>
                </c:pt>
                <c:pt idx="299">
                  <c:v>0.19521800000000122</c:v>
                </c:pt>
                <c:pt idx="300">
                  <c:v>0.19902300000000001</c:v>
                </c:pt>
                <c:pt idx="301">
                  <c:v>0.202621</c:v>
                </c:pt>
                <c:pt idx="302">
                  <c:v>0.20609300000000041</c:v>
                </c:pt>
                <c:pt idx="303">
                  <c:v>0.20919399999999999</c:v>
                </c:pt>
                <c:pt idx="304">
                  <c:v>0.21207400000000001</c:v>
                </c:pt>
                <c:pt idx="305">
                  <c:v>0.21464800000000137</c:v>
                </c:pt>
                <c:pt idx="306">
                  <c:v>0.21703300000000122</c:v>
                </c:pt>
                <c:pt idx="307">
                  <c:v>0.21925000000000044</c:v>
                </c:pt>
                <c:pt idx="308">
                  <c:v>0.22120100000000001</c:v>
                </c:pt>
                <c:pt idx="309">
                  <c:v>0.22289800000000001</c:v>
                </c:pt>
                <c:pt idx="310">
                  <c:v>0.22427</c:v>
                </c:pt>
                <c:pt idx="311">
                  <c:v>0.22529800000000041</c:v>
                </c:pt>
                <c:pt idx="312">
                  <c:v>0.22611100000000001</c:v>
                </c:pt>
                <c:pt idx="313">
                  <c:v>0.22661000000000001</c:v>
                </c:pt>
                <c:pt idx="314">
                  <c:v>0.22672600000000001</c:v>
                </c:pt>
                <c:pt idx="315">
                  <c:v>0.22639799999999999</c:v>
                </c:pt>
                <c:pt idx="316">
                  <c:v>0.22562599999999997</c:v>
                </c:pt>
                <c:pt idx="317">
                  <c:v>0.22462699999999997</c:v>
                </c:pt>
                <c:pt idx="318">
                  <c:v>0.223277</c:v>
                </c:pt>
                <c:pt idx="319">
                  <c:v>0.22167299999999987</c:v>
                </c:pt>
                <c:pt idx="320">
                  <c:v>0.21971600000000202</c:v>
                </c:pt>
                <c:pt idx="321">
                  <c:v>0.21749000000000188</c:v>
                </c:pt>
                <c:pt idx="322">
                  <c:v>0.21498100000000137</c:v>
                </c:pt>
                <c:pt idx="323">
                  <c:v>0.21216099999999999</c:v>
                </c:pt>
                <c:pt idx="324">
                  <c:v>0.20940200000000136</c:v>
                </c:pt>
                <c:pt idx="325">
                  <c:v>0.20633099999999999</c:v>
                </c:pt>
                <c:pt idx="326">
                  <c:v>0.20314499999999999</c:v>
                </c:pt>
                <c:pt idx="327">
                  <c:v>0.19990300000000041</c:v>
                </c:pt>
                <c:pt idx="328">
                  <c:v>0.19655600000000001</c:v>
                </c:pt>
                <c:pt idx="329">
                  <c:v>0.19326800000000041</c:v>
                </c:pt>
                <c:pt idx="330">
                  <c:v>0.18983700000000137</c:v>
                </c:pt>
                <c:pt idx="331">
                  <c:v>0.18657399999999999</c:v>
                </c:pt>
                <c:pt idx="332">
                  <c:v>0.18327800000000041</c:v>
                </c:pt>
                <c:pt idx="333">
                  <c:v>0.18000200000000041</c:v>
                </c:pt>
                <c:pt idx="334">
                  <c:v>0.17702699999999999</c:v>
                </c:pt>
                <c:pt idx="335">
                  <c:v>0.17398400000000044</c:v>
                </c:pt>
                <c:pt idx="336">
                  <c:v>0.17091100000000137</c:v>
                </c:pt>
                <c:pt idx="337">
                  <c:v>0.16800599999999999</c:v>
                </c:pt>
                <c:pt idx="338">
                  <c:v>0.16529099999999999</c:v>
                </c:pt>
                <c:pt idx="339">
                  <c:v>0.16264300000000001</c:v>
                </c:pt>
                <c:pt idx="340">
                  <c:v>0.16001699999999999</c:v>
                </c:pt>
                <c:pt idx="341">
                  <c:v>0.15747000000000044</c:v>
                </c:pt>
                <c:pt idx="342">
                  <c:v>0.15467700000000001</c:v>
                </c:pt>
                <c:pt idx="343">
                  <c:v>0.15202299999999999</c:v>
                </c:pt>
                <c:pt idx="344">
                  <c:v>0.14945400000000122</c:v>
                </c:pt>
                <c:pt idx="345">
                  <c:v>0.14685300000000001</c:v>
                </c:pt>
                <c:pt idx="346">
                  <c:v>0.14422000000000001</c:v>
                </c:pt>
                <c:pt idx="347">
                  <c:v>0.141682</c:v>
                </c:pt>
                <c:pt idx="348">
                  <c:v>0.13921900000000137</c:v>
                </c:pt>
                <c:pt idx="349">
                  <c:v>0.13699500000000137</c:v>
                </c:pt>
                <c:pt idx="350">
                  <c:v>0.13508500000000001</c:v>
                </c:pt>
                <c:pt idx="351">
                  <c:v>0.13323900000000041</c:v>
                </c:pt>
                <c:pt idx="352">
                  <c:v>0.13170599999999999</c:v>
                </c:pt>
                <c:pt idx="353">
                  <c:v>0.13037599999999988</c:v>
                </c:pt>
                <c:pt idx="354">
                  <c:v>0.12945799999999999</c:v>
                </c:pt>
                <c:pt idx="355">
                  <c:v>0.12895400000000001</c:v>
                </c:pt>
                <c:pt idx="356">
                  <c:v>0.12864400000000001</c:v>
                </c:pt>
                <c:pt idx="357">
                  <c:v>0.12850700000000001</c:v>
                </c:pt>
                <c:pt idx="358">
                  <c:v>0.12881600000000001</c:v>
                </c:pt>
                <c:pt idx="359">
                  <c:v>0.12931300000000001</c:v>
                </c:pt>
                <c:pt idx="360">
                  <c:v>0.13011200000000001</c:v>
                </c:pt>
                <c:pt idx="361">
                  <c:v>0.131191</c:v>
                </c:pt>
                <c:pt idx="362">
                  <c:v>0.132387</c:v>
                </c:pt>
                <c:pt idx="363">
                  <c:v>0.13375200000000001</c:v>
                </c:pt>
                <c:pt idx="364">
                  <c:v>0.13521800000000136</c:v>
                </c:pt>
                <c:pt idx="365">
                  <c:v>0.13686899999999999</c:v>
                </c:pt>
                <c:pt idx="366">
                  <c:v>0.13850399999999999</c:v>
                </c:pt>
                <c:pt idx="367">
                  <c:v>0.14014099999999999</c:v>
                </c:pt>
                <c:pt idx="368">
                  <c:v>0.14197699999999999</c:v>
                </c:pt>
                <c:pt idx="369">
                  <c:v>0.14390700000000137</c:v>
                </c:pt>
                <c:pt idx="370">
                  <c:v>0.14588300000000001</c:v>
                </c:pt>
                <c:pt idx="371">
                  <c:v>0.14726200000000125</c:v>
                </c:pt>
                <c:pt idx="372">
                  <c:v>0.14704000000000125</c:v>
                </c:pt>
                <c:pt idx="373">
                  <c:v>0.14677399999999999</c:v>
                </c:pt>
                <c:pt idx="374">
                  <c:v>0.14641400000000182</c:v>
                </c:pt>
                <c:pt idx="375">
                  <c:v>0.14602200000000001</c:v>
                </c:pt>
                <c:pt idx="376">
                  <c:v>0.14558599999999999</c:v>
                </c:pt>
                <c:pt idx="377">
                  <c:v>0.14514199999999999</c:v>
                </c:pt>
                <c:pt idx="378">
                  <c:v>0.14468800000000001</c:v>
                </c:pt>
                <c:pt idx="379">
                  <c:v>0.14445600000000094</c:v>
                </c:pt>
                <c:pt idx="380">
                  <c:v>0.14434700000000122</c:v>
                </c:pt>
                <c:pt idx="381">
                  <c:v>0.14624000000000137</c:v>
                </c:pt>
                <c:pt idx="382">
                  <c:v>0.14873300000000125</c:v>
                </c:pt>
                <c:pt idx="383">
                  <c:v>0.15128700000000136</c:v>
                </c:pt>
                <c:pt idx="384">
                  <c:v>0.15394100000000202</c:v>
                </c:pt>
                <c:pt idx="385">
                  <c:v>0.15680300000000041</c:v>
                </c:pt>
                <c:pt idx="386">
                  <c:v>0.15964500000000137</c:v>
                </c:pt>
                <c:pt idx="387">
                  <c:v>0.16249000000000041</c:v>
                </c:pt>
                <c:pt idx="388">
                  <c:v>0.16528200000000001</c:v>
                </c:pt>
                <c:pt idx="389">
                  <c:v>0.16822799999999999</c:v>
                </c:pt>
                <c:pt idx="390">
                  <c:v>0.17148300000000041</c:v>
                </c:pt>
                <c:pt idx="391">
                  <c:v>0.17496400000000137</c:v>
                </c:pt>
                <c:pt idx="392">
                  <c:v>0.17877799999999999</c:v>
                </c:pt>
                <c:pt idx="393">
                  <c:v>0.18277399999999999</c:v>
                </c:pt>
                <c:pt idx="394">
                  <c:v>0.18739700000000137</c:v>
                </c:pt>
                <c:pt idx="395">
                  <c:v>0.19250600000000001</c:v>
                </c:pt>
                <c:pt idx="396">
                  <c:v>0.19828899999999999</c:v>
                </c:pt>
                <c:pt idx="397">
                  <c:v>0.20436699999999999</c:v>
                </c:pt>
                <c:pt idx="398">
                  <c:v>0.21006500000000122</c:v>
                </c:pt>
                <c:pt idx="399">
                  <c:v>0.21400300000000044</c:v>
                </c:pt>
                <c:pt idx="400">
                  <c:v>0.203654</c:v>
                </c:pt>
              </c:numCache>
            </c:numRef>
          </c:yVal>
          <c:smooth val="1"/>
        </c:ser>
        <c:ser>
          <c:idx val="6"/>
          <c:order val="6"/>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H$1:$H$401</c:f>
              <c:numCache>
                <c:formatCode>General</c:formatCode>
                <c:ptCount val="401"/>
                <c:pt idx="0">
                  <c:v>2.3026699999999973E-2</c:v>
                </c:pt>
                <c:pt idx="1">
                  <c:v>2.2537499999999999E-2</c:v>
                </c:pt>
                <c:pt idx="2">
                  <c:v>2.2239500000000256E-2</c:v>
                </c:pt>
                <c:pt idx="3">
                  <c:v>2.2011100000000269E-2</c:v>
                </c:pt>
                <c:pt idx="4">
                  <c:v>2.1602500000000011E-2</c:v>
                </c:pt>
                <c:pt idx="5">
                  <c:v>2.1552000000000002E-2</c:v>
                </c:pt>
                <c:pt idx="6">
                  <c:v>2.1563800000000001E-2</c:v>
                </c:pt>
                <c:pt idx="7">
                  <c:v>2.1295800000000052E-2</c:v>
                </c:pt>
                <c:pt idx="8">
                  <c:v>2.1231100000000339E-2</c:v>
                </c:pt>
                <c:pt idx="9">
                  <c:v>2.1285400000000006E-2</c:v>
                </c:pt>
                <c:pt idx="10">
                  <c:v>2.1240999999999999E-2</c:v>
                </c:pt>
                <c:pt idx="11">
                  <c:v>2.1289599999999999E-2</c:v>
                </c:pt>
                <c:pt idx="12">
                  <c:v>2.1345699999999999E-2</c:v>
                </c:pt>
                <c:pt idx="13">
                  <c:v>2.1361300000000052E-2</c:v>
                </c:pt>
                <c:pt idx="14">
                  <c:v>2.12287E-2</c:v>
                </c:pt>
                <c:pt idx="15">
                  <c:v>2.13046E-2</c:v>
                </c:pt>
                <c:pt idx="16">
                  <c:v>2.1438200000000251E-2</c:v>
                </c:pt>
                <c:pt idx="17">
                  <c:v>2.1619099999999999E-2</c:v>
                </c:pt>
                <c:pt idx="18">
                  <c:v>2.19221E-2</c:v>
                </c:pt>
                <c:pt idx="19">
                  <c:v>2.2005500000000212E-2</c:v>
                </c:pt>
                <c:pt idx="20">
                  <c:v>2.2093800000000278E-2</c:v>
                </c:pt>
                <c:pt idx="21">
                  <c:v>2.2154E-2</c:v>
                </c:pt>
                <c:pt idx="22">
                  <c:v>2.2212699999999998E-2</c:v>
                </c:pt>
                <c:pt idx="23">
                  <c:v>2.2263600000000012E-2</c:v>
                </c:pt>
                <c:pt idx="24">
                  <c:v>2.2463000000000052E-2</c:v>
                </c:pt>
                <c:pt idx="25">
                  <c:v>2.268380000000033E-2</c:v>
                </c:pt>
                <c:pt idx="26">
                  <c:v>2.264390000000039E-2</c:v>
                </c:pt>
                <c:pt idx="27">
                  <c:v>2.2588299999999999E-2</c:v>
                </c:pt>
                <c:pt idx="28">
                  <c:v>2.2591300000000255E-2</c:v>
                </c:pt>
                <c:pt idx="29">
                  <c:v>2.2809100000000304E-2</c:v>
                </c:pt>
                <c:pt idx="30">
                  <c:v>2.32214E-2</c:v>
                </c:pt>
                <c:pt idx="31">
                  <c:v>2.3618399999999998E-2</c:v>
                </c:pt>
                <c:pt idx="32">
                  <c:v>2.37536E-2</c:v>
                </c:pt>
                <c:pt idx="33">
                  <c:v>2.3704599999999968E-2</c:v>
                </c:pt>
                <c:pt idx="34">
                  <c:v>2.369170000000001E-2</c:v>
                </c:pt>
                <c:pt idx="35">
                  <c:v>2.4147100000000001E-2</c:v>
                </c:pt>
                <c:pt idx="36">
                  <c:v>2.4596900000000001E-2</c:v>
                </c:pt>
                <c:pt idx="37">
                  <c:v>2.49482E-2</c:v>
                </c:pt>
                <c:pt idx="38">
                  <c:v>2.4572799999999999E-2</c:v>
                </c:pt>
                <c:pt idx="39">
                  <c:v>2.4113200000000001E-2</c:v>
                </c:pt>
                <c:pt idx="40">
                  <c:v>2.3884699999999998E-2</c:v>
                </c:pt>
                <c:pt idx="41">
                  <c:v>2.43441E-2</c:v>
                </c:pt>
                <c:pt idx="42">
                  <c:v>2.4878400000000002E-2</c:v>
                </c:pt>
                <c:pt idx="43">
                  <c:v>2.5044899999999998E-2</c:v>
                </c:pt>
                <c:pt idx="44">
                  <c:v>2.4901599999999989E-2</c:v>
                </c:pt>
                <c:pt idx="45">
                  <c:v>2.4932599999999989E-2</c:v>
                </c:pt>
                <c:pt idx="46">
                  <c:v>2.5374799999999999E-2</c:v>
                </c:pt>
                <c:pt idx="47">
                  <c:v>2.6116399999999998E-2</c:v>
                </c:pt>
                <c:pt idx="48">
                  <c:v>2.6706299999999999E-2</c:v>
                </c:pt>
                <c:pt idx="49">
                  <c:v>2.6787700000000012E-2</c:v>
                </c:pt>
                <c:pt idx="50">
                  <c:v>2.6757400000000001E-2</c:v>
                </c:pt>
                <c:pt idx="51">
                  <c:v>2.7000000000000225E-2</c:v>
                </c:pt>
                <c:pt idx="52">
                  <c:v>2.7582099999999998E-2</c:v>
                </c:pt>
                <c:pt idx="53">
                  <c:v>2.7983300000000322E-2</c:v>
                </c:pt>
                <c:pt idx="54">
                  <c:v>2.8079099999999999E-2</c:v>
                </c:pt>
                <c:pt idx="55">
                  <c:v>2.81543E-2</c:v>
                </c:pt>
                <c:pt idx="56">
                  <c:v>2.8393100000000001E-2</c:v>
                </c:pt>
                <c:pt idx="57">
                  <c:v>2.8774299999999999E-2</c:v>
                </c:pt>
                <c:pt idx="58">
                  <c:v>2.91083E-2</c:v>
                </c:pt>
                <c:pt idx="59">
                  <c:v>2.9346899999999988E-2</c:v>
                </c:pt>
                <c:pt idx="60">
                  <c:v>2.9522599999999968E-2</c:v>
                </c:pt>
                <c:pt idx="61">
                  <c:v>2.9883500000000052E-2</c:v>
                </c:pt>
                <c:pt idx="62">
                  <c:v>3.059160000000001E-2</c:v>
                </c:pt>
                <c:pt idx="63">
                  <c:v>3.09947E-2</c:v>
                </c:pt>
                <c:pt idx="64">
                  <c:v>3.1289900000000349E-2</c:v>
                </c:pt>
                <c:pt idx="65">
                  <c:v>3.17203E-2</c:v>
                </c:pt>
                <c:pt idx="66">
                  <c:v>3.2247600000000216E-2</c:v>
                </c:pt>
                <c:pt idx="67">
                  <c:v>3.2689300000000428E-2</c:v>
                </c:pt>
                <c:pt idx="68">
                  <c:v>3.3030200000000016E-2</c:v>
                </c:pt>
                <c:pt idx="69">
                  <c:v>3.3313099999999998E-2</c:v>
                </c:pt>
                <c:pt idx="70">
                  <c:v>3.3686300000000002E-2</c:v>
                </c:pt>
                <c:pt idx="71">
                  <c:v>3.4129800000000002E-2</c:v>
                </c:pt>
                <c:pt idx="72">
                  <c:v>3.4607900000000212E-2</c:v>
                </c:pt>
                <c:pt idx="73">
                  <c:v>3.4893300000000092E-2</c:v>
                </c:pt>
                <c:pt idx="74">
                  <c:v>3.5185000000000001E-2</c:v>
                </c:pt>
                <c:pt idx="75">
                  <c:v>3.57115E-2</c:v>
                </c:pt>
                <c:pt idx="76">
                  <c:v>3.6403200000000392E-2</c:v>
                </c:pt>
                <c:pt idx="77">
                  <c:v>3.7007800000000375E-2</c:v>
                </c:pt>
                <c:pt idx="78">
                  <c:v>3.7525099999999999E-2</c:v>
                </c:pt>
                <c:pt idx="79">
                  <c:v>3.7823300000000358E-2</c:v>
                </c:pt>
                <c:pt idx="80">
                  <c:v>3.8192900000000002E-2</c:v>
                </c:pt>
                <c:pt idx="81">
                  <c:v>3.8777300000000042E-2</c:v>
                </c:pt>
                <c:pt idx="82">
                  <c:v>3.9351900000000002E-2</c:v>
                </c:pt>
                <c:pt idx="83">
                  <c:v>3.9588400000000003E-2</c:v>
                </c:pt>
                <c:pt idx="84">
                  <c:v>3.9752299999999997E-2</c:v>
                </c:pt>
                <c:pt idx="85">
                  <c:v>4.0133700000000022E-2</c:v>
                </c:pt>
                <c:pt idx="86">
                  <c:v>4.0604500000000002E-2</c:v>
                </c:pt>
                <c:pt idx="87">
                  <c:v>4.1015700000000002E-2</c:v>
                </c:pt>
                <c:pt idx="88">
                  <c:v>4.1520899999999965E-2</c:v>
                </c:pt>
                <c:pt idx="89">
                  <c:v>4.2143799999999995E-2</c:v>
                </c:pt>
                <c:pt idx="90">
                  <c:v>4.2727899999999999E-2</c:v>
                </c:pt>
                <c:pt idx="91">
                  <c:v>4.3402800000000012E-2</c:v>
                </c:pt>
                <c:pt idx="92">
                  <c:v>4.4317900000000729E-2</c:v>
                </c:pt>
                <c:pt idx="93">
                  <c:v>4.5067800000000012E-2</c:v>
                </c:pt>
                <c:pt idx="94">
                  <c:v>4.55507E-2</c:v>
                </c:pt>
                <c:pt idx="95">
                  <c:v>4.6104199999999956E-2</c:v>
                </c:pt>
                <c:pt idx="96">
                  <c:v>4.6921399999999946E-2</c:v>
                </c:pt>
                <c:pt idx="97">
                  <c:v>4.7573200000000003E-2</c:v>
                </c:pt>
                <c:pt idx="98">
                  <c:v>4.8113800000000012E-2</c:v>
                </c:pt>
                <c:pt idx="99">
                  <c:v>4.8782700000000123E-2</c:v>
                </c:pt>
                <c:pt idx="100">
                  <c:v>4.9412300000000603E-2</c:v>
                </c:pt>
                <c:pt idx="101">
                  <c:v>5.0035900000000022E-2</c:v>
                </c:pt>
                <c:pt idx="102">
                  <c:v>5.06005E-2</c:v>
                </c:pt>
                <c:pt idx="103">
                  <c:v>5.1275299999999975E-2</c:v>
                </c:pt>
                <c:pt idx="104">
                  <c:v>5.2419300000000023E-2</c:v>
                </c:pt>
                <c:pt idx="105">
                  <c:v>5.3577699999999999E-2</c:v>
                </c:pt>
                <c:pt idx="106">
                  <c:v>5.4443900000000024E-2</c:v>
                </c:pt>
                <c:pt idx="107">
                  <c:v>5.5238400000000014E-2</c:v>
                </c:pt>
                <c:pt idx="108">
                  <c:v>5.6024400000000002E-2</c:v>
                </c:pt>
                <c:pt idx="109">
                  <c:v>5.6697600000000112E-2</c:v>
                </c:pt>
                <c:pt idx="110">
                  <c:v>5.74215E-2</c:v>
                </c:pt>
                <c:pt idx="111">
                  <c:v>5.8049499999999997E-2</c:v>
                </c:pt>
                <c:pt idx="112">
                  <c:v>5.8390100000000014E-2</c:v>
                </c:pt>
                <c:pt idx="113">
                  <c:v>5.8225799999999966E-2</c:v>
                </c:pt>
                <c:pt idx="114">
                  <c:v>5.8524799999999995E-2</c:v>
                </c:pt>
                <c:pt idx="115">
                  <c:v>5.8982500000000014E-2</c:v>
                </c:pt>
                <c:pt idx="116">
                  <c:v>5.9402800000000124E-2</c:v>
                </c:pt>
                <c:pt idx="117">
                  <c:v>6.0069200000000024E-2</c:v>
                </c:pt>
                <c:pt idx="118">
                  <c:v>6.06031E-2</c:v>
                </c:pt>
                <c:pt idx="119">
                  <c:v>6.1168500000000001E-2</c:v>
                </c:pt>
                <c:pt idx="120">
                  <c:v>6.1765100000000003E-2</c:v>
                </c:pt>
                <c:pt idx="121">
                  <c:v>6.2308100000000012E-2</c:v>
                </c:pt>
                <c:pt idx="122">
                  <c:v>6.24445E-2</c:v>
                </c:pt>
                <c:pt idx="123">
                  <c:v>6.3079999999999997E-2</c:v>
                </c:pt>
                <c:pt idx="124">
                  <c:v>6.5306300000000123E-2</c:v>
                </c:pt>
                <c:pt idx="125">
                  <c:v>6.7876700000000123E-2</c:v>
                </c:pt>
                <c:pt idx="126">
                  <c:v>7.0987800000000004E-2</c:v>
                </c:pt>
                <c:pt idx="127">
                  <c:v>7.0357700000000023E-2</c:v>
                </c:pt>
                <c:pt idx="128">
                  <c:v>6.9900599999999993E-2</c:v>
                </c:pt>
                <c:pt idx="129">
                  <c:v>6.9640099999999996E-2</c:v>
                </c:pt>
                <c:pt idx="130">
                  <c:v>6.92831E-2</c:v>
                </c:pt>
                <c:pt idx="131">
                  <c:v>7.0761500000000033E-2</c:v>
                </c:pt>
                <c:pt idx="132">
                  <c:v>7.0330400000000612E-2</c:v>
                </c:pt>
                <c:pt idx="133">
                  <c:v>7.0236999999999994E-2</c:v>
                </c:pt>
                <c:pt idx="134">
                  <c:v>6.9998700000000122E-2</c:v>
                </c:pt>
                <c:pt idx="135">
                  <c:v>7.0039900000000002E-2</c:v>
                </c:pt>
                <c:pt idx="136">
                  <c:v>7.0170899999999981E-2</c:v>
                </c:pt>
                <c:pt idx="137">
                  <c:v>6.9850300000000004E-2</c:v>
                </c:pt>
                <c:pt idx="138">
                  <c:v>6.9685300000000006E-2</c:v>
                </c:pt>
                <c:pt idx="139">
                  <c:v>6.9513900000000697E-2</c:v>
                </c:pt>
                <c:pt idx="140">
                  <c:v>6.9487700000000124E-2</c:v>
                </c:pt>
                <c:pt idx="141">
                  <c:v>6.9439100000000004E-2</c:v>
                </c:pt>
                <c:pt idx="142">
                  <c:v>6.92305E-2</c:v>
                </c:pt>
                <c:pt idx="143">
                  <c:v>6.9136300000000123E-2</c:v>
                </c:pt>
                <c:pt idx="144">
                  <c:v>6.8791500000000033E-2</c:v>
                </c:pt>
                <c:pt idx="145">
                  <c:v>6.8312600000000848E-2</c:v>
                </c:pt>
                <c:pt idx="146">
                  <c:v>6.8419800000000003E-2</c:v>
                </c:pt>
                <c:pt idx="147">
                  <c:v>6.827809999999998E-2</c:v>
                </c:pt>
                <c:pt idx="148">
                  <c:v>6.8037100000000003E-2</c:v>
                </c:pt>
                <c:pt idx="149">
                  <c:v>6.7793700000000748E-2</c:v>
                </c:pt>
                <c:pt idx="150">
                  <c:v>6.7653900000000003E-2</c:v>
                </c:pt>
                <c:pt idx="151">
                  <c:v>6.7727600000000623E-2</c:v>
                </c:pt>
                <c:pt idx="152">
                  <c:v>6.7536799999999994E-2</c:v>
                </c:pt>
                <c:pt idx="153">
                  <c:v>6.7725199999999999E-2</c:v>
                </c:pt>
                <c:pt idx="154">
                  <c:v>6.7417599999999994E-2</c:v>
                </c:pt>
                <c:pt idx="155">
                  <c:v>6.7148899999999997E-2</c:v>
                </c:pt>
                <c:pt idx="156">
                  <c:v>6.6811999999999996E-2</c:v>
                </c:pt>
                <c:pt idx="157">
                  <c:v>6.655670000000001E-2</c:v>
                </c:pt>
                <c:pt idx="158">
                  <c:v>6.6414600000000004E-2</c:v>
                </c:pt>
                <c:pt idx="159">
                  <c:v>6.6189799999999979E-2</c:v>
                </c:pt>
                <c:pt idx="160">
                  <c:v>6.6002199999999997E-2</c:v>
                </c:pt>
                <c:pt idx="161">
                  <c:v>6.5784500000000024E-2</c:v>
                </c:pt>
                <c:pt idx="162">
                  <c:v>6.5413200000000532E-2</c:v>
                </c:pt>
                <c:pt idx="163">
                  <c:v>6.4977800000000002E-2</c:v>
                </c:pt>
                <c:pt idx="164">
                  <c:v>6.4755800000000002E-2</c:v>
                </c:pt>
                <c:pt idx="165">
                  <c:v>6.4533400000000532E-2</c:v>
                </c:pt>
                <c:pt idx="166">
                  <c:v>6.4148200000000002E-2</c:v>
                </c:pt>
                <c:pt idx="167">
                  <c:v>6.3669299999999998E-2</c:v>
                </c:pt>
                <c:pt idx="168">
                  <c:v>6.3292500000000002E-2</c:v>
                </c:pt>
                <c:pt idx="169">
                  <c:v>6.2872500000000012E-2</c:v>
                </c:pt>
                <c:pt idx="170">
                  <c:v>6.2549900000000005E-2</c:v>
                </c:pt>
                <c:pt idx="171">
                  <c:v>6.2194500000000034E-2</c:v>
                </c:pt>
                <c:pt idx="172">
                  <c:v>6.1804600000000022E-2</c:v>
                </c:pt>
                <c:pt idx="173">
                  <c:v>6.1447599999999998E-2</c:v>
                </c:pt>
                <c:pt idx="174">
                  <c:v>6.11721E-2</c:v>
                </c:pt>
                <c:pt idx="175">
                  <c:v>6.0829300000000003E-2</c:v>
                </c:pt>
                <c:pt idx="176">
                  <c:v>6.0421599999999999E-2</c:v>
                </c:pt>
                <c:pt idx="177">
                  <c:v>6.0144200000000002E-2</c:v>
                </c:pt>
                <c:pt idx="178">
                  <c:v>5.9680300000000013E-2</c:v>
                </c:pt>
                <c:pt idx="179">
                  <c:v>5.9563500000000491E-2</c:v>
                </c:pt>
                <c:pt idx="180">
                  <c:v>5.9320900000000502E-2</c:v>
                </c:pt>
                <c:pt idx="181">
                  <c:v>5.8898600000000134E-2</c:v>
                </c:pt>
                <c:pt idx="182">
                  <c:v>5.8700700000000022E-2</c:v>
                </c:pt>
                <c:pt idx="183">
                  <c:v>5.8378100000000002E-2</c:v>
                </c:pt>
                <c:pt idx="184">
                  <c:v>5.81097E-2</c:v>
                </c:pt>
                <c:pt idx="185">
                  <c:v>5.7971599999999998E-2</c:v>
                </c:pt>
                <c:pt idx="186">
                  <c:v>5.7724200000000024E-2</c:v>
                </c:pt>
                <c:pt idx="187">
                  <c:v>5.7575399999999985E-2</c:v>
                </c:pt>
                <c:pt idx="188">
                  <c:v>5.7340200000000084E-2</c:v>
                </c:pt>
                <c:pt idx="189">
                  <c:v>5.7360800000000024E-2</c:v>
                </c:pt>
                <c:pt idx="190">
                  <c:v>5.7280900000000003E-2</c:v>
                </c:pt>
                <c:pt idx="191">
                  <c:v>5.7328800000000013E-2</c:v>
                </c:pt>
                <c:pt idx="192">
                  <c:v>5.7514800000000012E-2</c:v>
                </c:pt>
                <c:pt idx="193">
                  <c:v>5.7744800000000013E-2</c:v>
                </c:pt>
                <c:pt idx="194">
                  <c:v>5.7952200000000134E-2</c:v>
                </c:pt>
                <c:pt idx="195">
                  <c:v>5.8347599999999999E-2</c:v>
                </c:pt>
                <c:pt idx="196">
                  <c:v>5.8681699999999996E-2</c:v>
                </c:pt>
                <c:pt idx="197">
                  <c:v>5.9087400000000609E-2</c:v>
                </c:pt>
                <c:pt idx="198">
                  <c:v>5.9564700000000123E-2</c:v>
                </c:pt>
                <c:pt idx="199">
                  <c:v>6.0132700000000122E-2</c:v>
                </c:pt>
                <c:pt idx="200">
                  <c:v>6.0740700000000022E-2</c:v>
                </c:pt>
                <c:pt idx="201">
                  <c:v>6.1386600000000575E-2</c:v>
                </c:pt>
                <c:pt idx="202">
                  <c:v>6.2111000000000013E-2</c:v>
                </c:pt>
                <c:pt idx="203">
                  <c:v>6.2849600000000019E-2</c:v>
                </c:pt>
                <c:pt idx="204">
                  <c:v>6.3666100000000003E-2</c:v>
                </c:pt>
                <c:pt idx="205">
                  <c:v>6.458990000000002E-2</c:v>
                </c:pt>
                <c:pt idx="206">
                  <c:v>6.5693900000000013E-2</c:v>
                </c:pt>
                <c:pt idx="207">
                  <c:v>6.6666400000000028E-2</c:v>
                </c:pt>
                <c:pt idx="208">
                  <c:v>6.7743800000000021E-2</c:v>
                </c:pt>
                <c:pt idx="209">
                  <c:v>6.8931599999999996E-2</c:v>
                </c:pt>
                <c:pt idx="210">
                  <c:v>7.0072800000000018E-2</c:v>
                </c:pt>
                <c:pt idx="211">
                  <c:v>7.1441500000000005E-2</c:v>
                </c:pt>
                <c:pt idx="212">
                  <c:v>7.2875099999999998E-2</c:v>
                </c:pt>
                <c:pt idx="213">
                  <c:v>7.4224399999999996E-2</c:v>
                </c:pt>
                <c:pt idx="214">
                  <c:v>7.5619699999999998E-2</c:v>
                </c:pt>
                <c:pt idx="215">
                  <c:v>7.7040999999999998E-2</c:v>
                </c:pt>
                <c:pt idx="216">
                  <c:v>7.8483400000000134E-2</c:v>
                </c:pt>
                <c:pt idx="217">
                  <c:v>7.9923700000000014E-2</c:v>
                </c:pt>
                <c:pt idx="218">
                  <c:v>8.1298000000000023E-2</c:v>
                </c:pt>
                <c:pt idx="219">
                  <c:v>8.2588400000000006E-2</c:v>
                </c:pt>
                <c:pt idx="220">
                  <c:v>8.3731100000000044E-2</c:v>
                </c:pt>
                <c:pt idx="221">
                  <c:v>8.4748700000000024E-2</c:v>
                </c:pt>
                <c:pt idx="222">
                  <c:v>8.5786900000000041E-2</c:v>
                </c:pt>
                <c:pt idx="223">
                  <c:v>8.6567900000000225E-2</c:v>
                </c:pt>
                <c:pt idx="224">
                  <c:v>8.7216200000000008E-2</c:v>
                </c:pt>
                <c:pt idx="225">
                  <c:v>8.7752900000000023E-2</c:v>
                </c:pt>
                <c:pt idx="226">
                  <c:v>8.8080300000000028E-2</c:v>
                </c:pt>
                <c:pt idx="227">
                  <c:v>8.8337100000000043E-2</c:v>
                </c:pt>
                <c:pt idx="228">
                  <c:v>8.8512500000000063E-2</c:v>
                </c:pt>
                <c:pt idx="229">
                  <c:v>8.8655000000001469E-2</c:v>
                </c:pt>
                <c:pt idx="230">
                  <c:v>8.8788800000000098E-2</c:v>
                </c:pt>
                <c:pt idx="231">
                  <c:v>8.8818500000000022E-2</c:v>
                </c:pt>
                <c:pt idx="232">
                  <c:v>8.8848500000000025E-2</c:v>
                </c:pt>
                <c:pt idx="233">
                  <c:v>8.8896000000000766E-2</c:v>
                </c:pt>
                <c:pt idx="234">
                  <c:v>8.8964900000001082E-2</c:v>
                </c:pt>
                <c:pt idx="235">
                  <c:v>8.8943100000000025E-2</c:v>
                </c:pt>
                <c:pt idx="236">
                  <c:v>8.8943900000000006E-2</c:v>
                </c:pt>
                <c:pt idx="237">
                  <c:v>8.8941900000000004E-2</c:v>
                </c:pt>
                <c:pt idx="238">
                  <c:v>8.8808600000000043E-2</c:v>
                </c:pt>
                <c:pt idx="239">
                  <c:v>8.8656600000001154E-2</c:v>
                </c:pt>
                <c:pt idx="240">
                  <c:v>8.8522800000001234E-2</c:v>
                </c:pt>
                <c:pt idx="241">
                  <c:v>8.8282900000000025E-2</c:v>
                </c:pt>
                <c:pt idx="242">
                  <c:v>8.8019300000000064E-2</c:v>
                </c:pt>
                <c:pt idx="243">
                  <c:v>8.7828500000000004E-2</c:v>
                </c:pt>
                <c:pt idx="244">
                  <c:v>8.7617600000000004E-2</c:v>
                </c:pt>
                <c:pt idx="245">
                  <c:v>8.7443399999999991E-2</c:v>
                </c:pt>
                <c:pt idx="246">
                  <c:v>8.7346400000000005E-2</c:v>
                </c:pt>
                <c:pt idx="247">
                  <c:v>8.7196000000000023E-2</c:v>
                </c:pt>
                <c:pt idx="248">
                  <c:v>8.7131100000000031E-2</c:v>
                </c:pt>
                <c:pt idx="249">
                  <c:v>8.7112500000000009E-2</c:v>
                </c:pt>
                <c:pt idx="250">
                  <c:v>8.7190900000000002E-2</c:v>
                </c:pt>
                <c:pt idx="251">
                  <c:v>8.7363400000000008E-2</c:v>
                </c:pt>
                <c:pt idx="252">
                  <c:v>8.7531700000000004E-2</c:v>
                </c:pt>
                <c:pt idx="253">
                  <c:v>8.77521E-2</c:v>
                </c:pt>
                <c:pt idx="254">
                  <c:v>8.8093300000000263E-2</c:v>
                </c:pt>
                <c:pt idx="255">
                  <c:v>8.8563200000000064E-2</c:v>
                </c:pt>
                <c:pt idx="256">
                  <c:v>8.9109000000000022E-2</c:v>
                </c:pt>
                <c:pt idx="257">
                  <c:v>8.9707100000000026E-2</c:v>
                </c:pt>
                <c:pt idx="258">
                  <c:v>9.0343500000000007E-2</c:v>
                </c:pt>
                <c:pt idx="259">
                  <c:v>9.1066300000000266E-2</c:v>
                </c:pt>
                <c:pt idx="260">
                  <c:v>9.1869400000000004E-2</c:v>
                </c:pt>
                <c:pt idx="261">
                  <c:v>9.2768300000000026E-2</c:v>
                </c:pt>
                <c:pt idx="262">
                  <c:v>9.3732100000000068E-2</c:v>
                </c:pt>
                <c:pt idx="263">
                  <c:v>9.4777000000000028E-2</c:v>
                </c:pt>
                <c:pt idx="264">
                  <c:v>9.5832700000000021E-2</c:v>
                </c:pt>
                <c:pt idx="265">
                  <c:v>9.7036300000000048E-2</c:v>
                </c:pt>
                <c:pt idx="266">
                  <c:v>9.8281600000000011E-2</c:v>
                </c:pt>
                <c:pt idx="267">
                  <c:v>9.9546200000000043E-2</c:v>
                </c:pt>
                <c:pt idx="268">
                  <c:v>0.100872</c:v>
                </c:pt>
                <c:pt idx="269">
                  <c:v>0.102189</c:v>
                </c:pt>
                <c:pt idx="270">
                  <c:v>0.10352800000000002</c:v>
                </c:pt>
                <c:pt idx="271">
                  <c:v>0.10494100000000002</c:v>
                </c:pt>
                <c:pt idx="272">
                  <c:v>0.10637400000000002</c:v>
                </c:pt>
                <c:pt idx="273">
                  <c:v>0.10774800000000002</c:v>
                </c:pt>
                <c:pt idx="274">
                  <c:v>0.10925300000000022</c:v>
                </c:pt>
                <c:pt idx="275">
                  <c:v>0.110807999999999</c:v>
                </c:pt>
                <c:pt idx="276">
                  <c:v>0.11246100000000002</c:v>
                </c:pt>
                <c:pt idx="277">
                  <c:v>0.114177</c:v>
                </c:pt>
                <c:pt idx="278">
                  <c:v>0.11600100000000002</c:v>
                </c:pt>
                <c:pt idx="279">
                  <c:v>0.11786199999999998</c:v>
                </c:pt>
                <c:pt idx="280">
                  <c:v>0.119953</c:v>
                </c:pt>
                <c:pt idx="281">
                  <c:v>0.122318</c:v>
                </c:pt>
                <c:pt idx="282">
                  <c:v>0.12480500000000012</c:v>
                </c:pt>
                <c:pt idx="283">
                  <c:v>0.12747600000000001</c:v>
                </c:pt>
                <c:pt idx="284">
                  <c:v>0.130271</c:v>
                </c:pt>
                <c:pt idx="285">
                  <c:v>0.13328999999999999</c:v>
                </c:pt>
                <c:pt idx="286">
                  <c:v>0.13667699999999997</c:v>
                </c:pt>
                <c:pt idx="287">
                  <c:v>0.14031700000000041</c:v>
                </c:pt>
                <c:pt idx="288">
                  <c:v>0.14421400000000137</c:v>
                </c:pt>
                <c:pt idx="289">
                  <c:v>0.14819199999999999</c:v>
                </c:pt>
                <c:pt idx="290">
                  <c:v>0.15242700000000137</c:v>
                </c:pt>
                <c:pt idx="291">
                  <c:v>0.15683200000000044</c:v>
                </c:pt>
                <c:pt idx="292">
                  <c:v>0.16141100000000044</c:v>
                </c:pt>
                <c:pt idx="293">
                  <c:v>0.16621500000000122</c:v>
                </c:pt>
                <c:pt idx="294">
                  <c:v>0.17080999999999999</c:v>
                </c:pt>
                <c:pt idx="295">
                  <c:v>0.175372</c:v>
                </c:pt>
                <c:pt idx="296">
                  <c:v>0.17985899999999999</c:v>
                </c:pt>
                <c:pt idx="297">
                  <c:v>0.18408800000000122</c:v>
                </c:pt>
                <c:pt idx="298">
                  <c:v>0.18832399999999999</c:v>
                </c:pt>
                <c:pt idx="299">
                  <c:v>0.19220899999999999</c:v>
                </c:pt>
                <c:pt idx="300">
                  <c:v>0.19577900000000001</c:v>
                </c:pt>
                <c:pt idx="301">
                  <c:v>0.19914899999999999</c:v>
                </c:pt>
                <c:pt idx="302">
                  <c:v>0.20238100000000001</c:v>
                </c:pt>
                <c:pt idx="303">
                  <c:v>0.20540600000000137</c:v>
                </c:pt>
                <c:pt idx="304">
                  <c:v>0.20814500000000041</c:v>
                </c:pt>
                <c:pt idx="305">
                  <c:v>0.21052499999999999</c:v>
                </c:pt>
                <c:pt idx="306">
                  <c:v>0.21282200000000001</c:v>
                </c:pt>
                <c:pt idx="307">
                  <c:v>0.21488800000000041</c:v>
                </c:pt>
                <c:pt idx="308">
                  <c:v>0.21676700000000163</c:v>
                </c:pt>
                <c:pt idx="309">
                  <c:v>0.21842900000000157</c:v>
                </c:pt>
                <c:pt idx="310">
                  <c:v>0.21971300000000188</c:v>
                </c:pt>
                <c:pt idx="311">
                  <c:v>0.22068699999999997</c:v>
                </c:pt>
                <c:pt idx="312">
                  <c:v>0.22131300000000001</c:v>
                </c:pt>
                <c:pt idx="313">
                  <c:v>0.22179399999999999</c:v>
                </c:pt>
                <c:pt idx="314">
                  <c:v>0.22183600000000001</c:v>
                </c:pt>
                <c:pt idx="315">
                  <c:v>0.22145100000000001</c:v>
                </c:pt>
                <c:pt idx="316">
                  <c:v>0.22081300000000001</c:v>
                </c:pt>
                <c:pt idx="317">
                  <c:v>0.21977800000000094</c:v>
                </c:pt>
                <c:pt idx="318">
                  <c:v>0.21844400000000219</c:v>
                </c:pt>
                <c:pt idx="319">
                  <c:v>0.21683700000000122</c:v>
                </c:pt>
                <c:pt idx="320">
                  <c:v>0.21489600000000122</c:v>
                </c:pt>
                <c:pt idx="321">
                  <c:v>0.21265899999999999</c:v>
                </c:pt>
                <c:pt idx="322">
                  <c:v>0.21029400000000137</c:v>
                </c:pt>
                <c:pt idx="323">
                  <c:v>0.20757500000000001</c:v>
                </c:pt>
                <c:pt idx="324">
                  <c:v>0.20476300000000044</c:v>
                </c:pt>
                <c:pt idx="325">
                  <c:v>0.20177500000000001</c:v>
                </c:pt>
                <c:pt idx="326">
                  <c:v>0.19851800000000044</c:v>
                </c:pt>
                <c:pt idx="327">
                  <c:v>0.19528499999999999</c:v>
                </c:pt>
                <c:pt idx="328">
                  <c:v>0.19206599999999999</c:v>
                </c:pt>
                <c:pt idx="329">
                  <c:v>0.18874300000000199</c:v>
                </c:pt>
                <c:pt idx="330">
                  <c:v>0.18547800000000123</c:v>
                </c:pt>
                <c:pt idx="331">
                  <c:v>0.18224900000000199</c:v>
                </c:pt>
                <c:pt idx="332">
                  <c:v>0.17909600000000137</c:v>
                </c:pt>
                <c:pt idx="333">
                  <c:v>0.17593400000000137</c:v>
                </c:pt>
                <c:pt idx="334">
                  <c:v>0.17295300000000041</c:v>
                </c:pt>
                <c:pt idx="335">
                  <c:v>0.17004200000000044</c:v>
                </c:pt>
                <c:pt idx="336">
                  <c:v>0.167127</c:v>
                </c:pt>
                <c:pt idx="337">
                  <c:v>0.16440099999999999</c:v>
                </c:pt>
                <c:pt idx="338">
                  <c:v>0.16178400000000001</c:v>
                </c:pt>
                <c:pt idx="339">
                  <c:v>0.15920000000000137</c:v>
                </c:pt>
                <c:pt idx="340">
                  <c:v>0.15658000000000041</c:v>
                </c:pt>
                <c:pt idx="341">
                  <c:v>0.15403900000000137</c:v>
                </c:pt>
                <c:pt idx="342">
                  <c:v>0.15142000000000044</c:v>
                </c:pt>
                <c:pt idx="343">
                  <c:v>0.14891500000000188</c:v>
                </c:pt>
                <c:pt idx="344">
                  <c:v>0.14638200000000001</c:v>
                </c:pt>
                <c:pt idx="345">
                  <c:v>0.14383599999999999</c:v>
                </c:pt>
                <c:pt idx="346">
                  <c:v>0.14119699999999999</c:v>
                </c:pt>
                <c:pt idx="347">
                  <c:v>0.13859600000000041</c:v>
                </c:pt>
                <c:pt idx="348">
                  <c:v>0.13613500000000001</c:v>
                </c:pt>
                <c:pt idx="349">
                  <c:v>0.13392000000000001</c:v>
                </c:pt>
                <c:pt idx="350">
                  <c:v>0.13194500000000137</c:v>
                </c:pt>
                <c:pt idx="351">
                  <c:v>0.13005900000000001</c:v>
                </c:pt>
                <c:pt idx="352">
                  <c:v>0.12847700000000001</c:v>
                </c:pt>
                <c:pt idx="353">
                  <c:v>0.12711999999999998</c:v>
                </c:pt>
                <c:pt idx="354">
                  <c:v>0.12625400000000001</c:v>
                </c:pt>
                <c:pt idx="355">
                  <c:v>0.12576499999999999</c:v>
                </c:pt>
                <c:pt idx="356">
                  <c:v>0.125525</c:v>
                </c:pt>
                <c:pt idx="357">
                  <c:v>0.12549700000000041</c:v>
                </c:pt>
                <c:pt idx="358">
                  <c:v>0.12567599999999987</c:v>
                </c:pt>
                <c:pt idx="359">
                  <c:v>0.126192</c:v>
                </c:pt>
                <c:pt idx="360">
                  <c:v>0.12703200000000001</c:v>
                </c:pt>
                <c:pt idx="361">
                  <c:v>0.12801499999999999</c:v>
                </c:pt>
                <c:pt idx="362">
                  <c:v>0.12923100000000001</c:v>
                </c:pt>
                <c:pt idx="363">
                  <c:v>0.13055800000000001</c:v>
                </c:pt>
                <c:pt idx="364">
                  <c:v>0.13193900000000044</c:v>
                </c:pt>
                <c:pt idx="365">
                  <c:v>0.13352800000000001</c:v>
                </c:pt>
                <c:pt idx="366">
                  <c:v>0.13526199999999999</c:v>
                </c:pt>
                <c:pt idx="367">
                  <c:v>0.13695900000000041</c:v>
                </c:pt>
                <c:pt idx="368">
                  <c:v>0.138826</c:v>
                </c:pt>
                <c:pt idx="369">
                  <c:v>0.140685</c:v>
                </c:pt>
                <c:pt idx="370">
                  <c:v>0.142628</c:v>
                </c:pt>
                <c:pt idx="371">
                  <c:v>0.14446300000000137</c:v>
                </c:pt>
                <c:pt idx="372">
                  <c:v>0.14416499999999999</c:v>
                </c:pt>
                <c:pt idx="373">
                  <c:v>0.14388899999999999</c:v>
                </c:pt>
                <c:pt idx="374">
                  <c:v>0.14345000000000024</c:v>
                </c:pt>
                <c:pt idx="375">
                  <c:v>0.14288999999999999</c:v>
                </c:pt>
                <c:pt idx="376">
                  <c:v>0.14234400000000041</c:v>
                </c:pt>
                <c:pt idx="377">
                  <c:v>0.14178099999999999</c:v>
                </c:pt>
                <c:pt idx="378">
                  <c:v>0.14116200000000001</c:v>
                </c:pt>
                <c:pt idx="379">
                  <c:v>0.14080500000000001</c:v>
                </c:pt>
                <c:pt idx="380">
                  <c:v>0.14048900000000122</c:v>
                </c:pt>
                <c:pt idx="381">
                  <c:v>0.14225099999999999</c:v>
                </c:pt>
                <c:pt idx="382">
                  <c:v>0.14455200000000001</c:v>
                </c:pt>
                <c:pt idx="383">
                  <c:v>0.14694700000000199</c:v>
                </c:pt>
                <c:pt idx="384">
                  <c:v>0.14954000000000137</c:v>
                </c:pt>
                <c:pt idx="385">
                  <c:v>0.15220100000000122</c:v>
                </c:pt>
                <c:pt idx="386">
                  <c:v>0.15501500000000154</c:v>
                </c:pt>
                <c:pt idx="387">
                  <c:v>0.15783500000000122</c:v>
                </c:pt>
                <c:pt idx="388">
                  <c:v>0.16044900000000137</c:v>
                </c:pt>
                <c:pt idx="389">
                  <c:v>0.16342599999999999</c:v>
                </c:pt>
                <c:pt idx="390">
                  <c:v>0.16655</c:v>
                </c:pt>
                <c:pt idx="391">
                  <c:v>0.16983699999999999</c:v>
                </c:pt>
                <c:pt idx="392">
                  <c:v>0.17354600000000137</c:v>
                </c:pt>
                <c:pt idx="393">
                  <c:v>0.17743900000000157</c:v>
                </c:pt>
                <c:pt idx="394">
                  <c:v>0.18186099999999999</c:v>
                </c:pt>
                <c:pt idx="395">
                  <c:v>0.18693500000000188</c:v>
                </c:pt>
                <c:pt idx="396">
                  <c:v>0.19271500000000041</c:v>
                </c:pt>
                <c:pt idx="397">
                  <c:v>0.19888500000000001</c:v>
                </c:pt>
                <c:pt idx="398">
                  <c:v>0.20485700000000001</c:v>
                </c:pt>
                <c:pt idx="399">
                  <c:v>0.20865900000000001</c:v>
                </c:pt>
                <c:pt idx="400">
                  <c:v>0.19859299999999999</c:v>
                </c:pt>
              </c:numCache>
            </c:numRef>
          </c:yVal>
          <c:smooth val="1"/>
        </c:ser>
        <c:ser>
          <c:idx val="7"/>
          <c:order val="7"/>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I$1:$I$401</c:f>
              <c:numCache>
                <c:formatCode>General</c:formatCode>
                <c:ptCount val="401"/>
                <c:pt idx="0">
                  <c:v>2.77214E-2</c:v>
                </c:pt>
                <c:pt idx="1">
                  <c:v>2.7617700000000262E-2</c:v>
                </c:pt>
                <c:pt idx="2">
                  <c:v>2.7423800000000258E-2</c:v>
                </c:pt>
                <c:pt idx="3">
                  <c:v>2.7355899999999999E-2</c:v>
                </c:pt>
                <c:pt idx="4">
                  <c:v>2.7044100000000237E-2</c:v>
                </c:pt>
                <c:pt idx="5">
                  <c:v>2.7222799999999998E-2</c:v>
                </c:pt>
                <c:pt idx="6">
                  <c:v>2.7566500000000001E-2</c:v>
                </c:pt>
                <c:pt idx="7">
                  <c:v>2.7525100000000011E-2</c:v>
                </c:pt>
                <c:pt idx="8">
                  <c:v>2.7448600000000052E-2</c:v>
                </c:pt>
                <c:pt idx="9">
                  <c:v>2.7244800000000253E-2</c:v>
                </c:pt>
                <c:pt idx="10">
                  <c:v>2.716E-2</c:v>
                </c:pt>
                <c:pt idx="11">
                  <c:v>2.7311599999999998E-2</c:v>
                </c:pt>
                <c:pt idx="12">
                  <c:v>2.7536700000000011E-2</c:v>
                </c:pt>
                <c:pt idx="13">
                  <c:v>2.7630700000000299E-2</c:v>
                </c:pt>
                <c:pt idx="14">
                  <c:v>2.7280800000000265E-2</c:v>
                </c:pt>
                <c:pt idx="15">
                  <c:v>2.7300100000000011E-2</c:v>
                </c:pt>
                <c:pt idx="16">
                  <c:v>2.7497900000000314E-2</c:v>
                </c:pt>
                <c:pt idx="17">
                  <c:v>2.7758600000000001E-2</c:v>
                </c:pt>
                <c:pt idx="18">
                  <c:v>2.8236299999999999E-2</c:v>
                </c:pt>
                <c:pt idx="19">
                  <c:v>2.8095100000000001E-2</c:v>
                </c:pt>
                <c:pt idx="20">
                  <c:v>2.806380000000001E-2</c:v>
                </c:pt>
                <c:pt idx="21">
                  <c:v>2.8216399999999999E-2</c:v>
                </c:pt>
                <c:pt idx="22">
                  <c:v>2.8407900000000052E-2</c:v>
                </c:pt>
                <c:pt idx="23">
                  <c:v>2.8580399999999999E-2</c:v>
                </c:pt>
                <c:pt idx="24">
                  <c:v>2.8846E-2</c:v>
                </c:pt>
                <c:pt idx="25">
                  <c:v>2.9023500000000001E-2</c:v>
                </c:pt>
                <c:pt idx="26">
                  <c:v>2.8922599999999927E-2</c:v>
                </c:pt>
                <c:pt idx="27">
                  <c:v>2.8830499999999998E-2</c:v>
                </c:pt>
                <c:pt idx="28">
                  <c:v>2.8722699999999973E-2</c:v>
                </c:pt>
                <c:pt idx="29">
                  <c:v>2.8670400000000002E-2</c:v>
                </c:pt>
                <c:pt idx="30">
                  <c:v>2.9046599999999988E-2</c:v>
                </c:pt>
                <c:pt idx="31">
                  <c:v>2.9455900000000052E-2</c:v>
                </c:pt>
                <c:pt idx="32">
                  <c:v>2.957390000000024E-2</c:v>
                </c:pt>
                <c:pt idx="33">
                  <c:v>2.9230200000000216E-2</c:v>
                </c:pt>
                <c:pt idx="34">
                  <c:v>2.9159899999999999E-2</c:v>
                </c:pt>
                <c:pt idx="35">
                  <c:v>2.9564499999999775E-2</c:v>
                </c:pt>
                <c:pt idx="36">
                  <c:v>3.0040000000000011E-2</c:v>
                </c:pt>
                <c:pt idx="37">
                  <c:v>3.0497900000000255E-2</c:v>
                </c:pt>
                <c:pt idx="38">
                  <c:v>2.9901300000000092E-2</c:v>
                </c:pt>
                <c:pt idx="39">
                  <c:v>2.9185099999999999E-2</c:v>
                </c:pt>
                <c:pt idx="40">
                  <c:v>2.87514E-2</c:v>
                </c:pt>
                <c:pt idx="41">
                  <c:v>2.9243900000000277E-2</c:v>
                </c:pt>
                <c:pt idx="42">
                  <c:v>2.9824399999999997E-2</c:v>
                </c:pt>
                <c:pt idx="43">
                  <c:v>3.004300000000024E-2</c:v>
                </c:pt>
                <c:pt idx="44">
                  <c:v>2.98654E-2</c:v>
                </c:pt>
                <c:pt idx="45">
                  <c:v>2.9704100000000001E-2</c:v>
                </c:pt>
                <c:pt idx="46">
                  <c:v>3.0092400000000002E-2</c:v>
                </c:pt>
                <c:pt idx="47">
                  <c:v>3.0898800000000011E-2</c:v>
                </c:pt>
                <c:pt idx="48">
                  <c:v>3.145740000000001E-2</c:v>
                </c:pt>
                <c:pt idx="49">
                  <c:v>3.1487500000000015E-2</c:v>
                </c:pt>
                <c:pt idx="50">
                  <c:v>3.1327300000000002E-2</c:v>
                </c:pt>
                <c:pt idx="51">
                  <c:v>3.1317699999999997E-2</c:v>
                </c:pt>
                <c:pt idx="52">
                  <c:v>3.19522E-2</c:v>
                </c:pt>
                <c:pt idx="53">
                  <c:v>3.2377599999999999E-2</c:v>
                </c:pt>
                <c:pt idx="54">
                  <c:v>3.2501000000000016E-2</c:v>
                </c:pt>
                <c:pt idx="55">
                  <c:v>3.25026E-2</c:v>
                </c:pt>
                <c:pt idx="56">
                  <c:v>3.2569200000000006E-2</c:v>
                </c:pt>
                <c:pt idx="57">
                  <c:v>3.2927600000000001E-2</c:v>
                </c:pt>
                <c:pt idx="58">
                  <c:v>3.3296199999999998E-2</c:v>
                </c:pt>
                <c:pt idx="59">
                  <c:v>3.3487900000000091E-2</c:v>
                </c:pt>
                <c:pt idx="60">
                  <c:v>3.353310000000001E-2</c:v>
                </c:pt>
                <c:pt idx="61">
                  <c:v>3.3739300000000041E-2</c:v>
                </c:pt>
                <c:pt idx="62">
                  <c:v>3.429490000000001E-2</c:v>
                </c:pt>
                <c:pt idx="63">
                  <c:v>3.4749599999999999E-2</c:v>
                </c:pt>
                <c:pt idx="64">
                  <c:v>3.5201700000000016E-2</c:v>
                </c:pt>
                <c:pt idx="65">
                  <c:v>3.5478000000000016E-2</c:v>
                </c:pt>
                <c:pt idx="66">
                  <c:v>3.5933699999999999E-2</c:v>
                </c:pt>
                <c:pt idx="67">
                  <c:v>3.6331200000000348E-2</c:v>
                </c:pt>
                <c:pt idx="68">
                  <c:v>3.6473700000000359E-2</c:v>
                </c:pt>
                <c:pt idx="69">
                  <c:v>3.6832900000000363E-2</c:v>
                </c:pt>
                <c:pt idx="70">
                  <c:v>3.71924E-2</c:v>
                </c:pt>
                <c:pt idx="71">
                  <c:v>3.7505000000000052E-2</c:v>
                </c:pt>
                <c:pt idx="72">
                  <c:v>3.7827400000000011E-2</c:v>
                </c:pt>
                <c:pt idx="73">
                  <c:v>3.8025000000000003E-2</c:v>
                </c:pt>
                <c:pt idx="74">
                  <c:v>3.8310299999999999E-2</c:v>
                </c:pt>
                <c:pt idx="75">
                  <c:v>3.8708199999999998E-2</c:v>
                </c:pt>
                <c:pt idx="76">
                  <c:v>3.9413799999999999E-2</c:v>
                </c:pt>
                <c:pt idx="77">
                  <c:v>3.9986300000000002E-2</c:v>
                </c:pt>
                <c:pt idx="78">
                  <c:v>4.0419200000000023E-2</c:v>
                </c:pt>
                <c:pt idx="79">
                  <c:v>4.0898100000000014E-2</c:v>
                </c:pt>
                <c:pt idx="80">
                  <c:v>4.141260000000057E-2</c:v>
                </c:pt>
                <c:pt idx="81">
                  <c:v>4.2058100000000001E-2</c:v>
                </c:pt>
                <c:pt idx="82">
                  <c:v>4.2738300000000014E-2</c:v>
                </c:pt>
                <c:pt idx="83">
                  <c:v>4.31273E-2</c:v>
                </c:pt>
                <c:pt idx="84">
                  <c:v>4.3397900000000503E-2</c:v>
                </c:pt>
                <c:pt idx="85">
                  <c:v>4.3875299999999985E-2</c:v>
                </c:pt>
                <c:pt idx="86">
                  <c:v>4.4399200000000534E-2</c:v>
                </c:pt>
                <c:pt idx="87">
                  <c:v>4.4681400000000003E-2</c:v>
                </c:pt>
                <c:pt idx="88">
                  <c:v>4.5010500000000023E-2</c:v>
                </c:pt>
                <c:pt idx="89">
                  <c:v>4.5599399999999998E-2</c:v>
                </c:pt>
                <c:pt idx="90">
                  <c:v>4.6148999999999975E-2</c:v>
                </c:pt>
                <c:pt idx="91">
                  <c:v>4.6667500000000001E-2</c:v>
                </c:pt>
                <c:pt idx="92">
                  <c:v>4.7535099999999997E-2</c:v>
                </c:pt>
                <c:pt idx="93">
                  <c:v>4.8286400000000014E-2</c:v>
                </c:pt>
                <c:pt idx="94">
                  <c:v>4.8814300000000012E-2</c:v>
                </c:pt>
                <c:pt idx="95">
                  <c:v>4.9387600000000718E-2</c:v>
                </c:pt>
                <c:pt idx="96">
                  <c:v>5.01775E-2</c:v>
                </c:pt>
                <c:pt idx="97">
                  <c:v>5.0814800000000014E-2</c:v>
                </c:pt>
                <c:pt idx="98">
                  <c:v>5.1258799999999986E-2</c:v>
                </c:pt>
                <c:pt idx="99">
                  <c:v>5.1885099999999997E-2</c:v>
                </c:pt>
                <c:pt idx="100">
                  <c:v>5.2408800000000012E-2</c:v>
                </c:pt>
                <c:pt idx="101">
                  <c:v>5.2723500000000034E-2</c:v>
                </c:pt>
                <c:pt idx="102">
                  <c:v>5.2918199999999999E-2</c:v>
                </c:pt>
                <c:pt idx="103">
                  <c:v>5.3483800000000012E-2</c:v>
                </c:pt>
                <c:pt idx="104">
                  <c:v>5.4641200000000001E-2</c:v>
                </c:pt>
                <c:pt idx="105">
                  <c:v>5.6077399999999986E-2</c:v>
                </c:pt>
                <c:pt idx="106">
                  <c:v>5.6982700000000004E-2</c:v>
                </c:pt>
                <c:pt idx="107">
                  <c:v>5.7791400000000617E-2</c:v>
                </c:pt>
                <c:pt idx="108">
                  <c:v>5.8582200000000112E-2</c:v>
                </c:pt>
                <c:pt idx="109">
                  <c:v>5.9348199999999997E-2</c:v>
                </c:pt>
                <c:pt idx="110">
                  <c:v>6.02351E-2</c:v>
                </c:pt>
                <c:pt idx="111">
                  <c:v>6.0987000000000013E-2</c:v>
                </c:pt>
                <c:pt idx="112">
                  <c:v>6.1353500000000012E-2</c:v>
                </c:pt>
                <c:pt idx="113">
                  <c:v>6.0840000000000012E-2</c:v>
                </c:pt>
                <c:pt idx="114">
                  <c:v>6.0884100000000003E-2</c:v>
                </c:pt>
                <c:pt idx="115">
                  <c:v>6.1221199999999865E-2</c:v>
                </c:pt>
                <c:pt idx="116">
                  <c:v>6.1545499999999996E-2</c:v>
                </c:pt>
                <c:pt idx="117">
                  <c:v>6.2119700000000014E-2</c:v>
                </c:pt>
                <c:pt idx="118">
                  <c:v>6.2593800000000033E-2</c:v>
                </c:pt>
                <c:pt idx="119">
                  <c:v>6.3116099999999994E-2</c:v>
                </c:pt>
                <c:pt idx="120">
                  <c:v>6.3503799999999999E-2</c:v>
                </c:pt>
                <c:pt idx="121">
                  <c:v>6.4056500000000113E-2</c:v>
                </c:pt>
                <c:pt idx="122">
                  <c:v>6.4218000000000011E-2</c:v>
                </c:pt>
                <c:pt idx="123">
                  <c:v>6.4906800000000014E-2</c:v>
                </c:pt>
                <c:pt idx="124">
                  <c:v>6.7109199999999994E-2</c:v>
                </c:pt>
                <c:pt idx="125">
                  <c:v>6.9740300000000019E-2</c:v>
                </c:pt>
                <c:pt idx="126">
                  <c:v>7.2855400000000084E-2</c:v>
                </c:pt>
                <c:pt idx="127">
                  <c:v>7.2481299999999999E-2</c:v>
                </c:pt>
                <c:pt idx="128">
                  <c:v>7.2055800000000003E-2</c:v>
                </c:pt>
                <c:pt idx="129">
                  <c:v>7.1773199999999995E-2</c:v>
                </c:pt>
                <c:pt idx="130">
                  <c:v>7.1403500000000009E-2</c:v>
                </c:pt>
                <c:pt idx="131">
                  <c:v>7.2782100000000113E-2</c:v>
                </c:pt>
                <c:pt idx="132">
                  <c:v>7.2370799999999999E-2</c:v>
                </c:pt>
                <c:pt idx="133">
                  <c:v>7.2249299999999989E-2</c:v>
                </c:pt>
                <c:pt idx="134">
                  <c:v>7.2033200000000533E-2</c:v>
                </c:pt>
                <c:pt idx="135">
                  <c:v>7.2047899999999998E-2</c:v>
                </c:pt>
                <c:pt idx="136">
                  <c:v>7.2206600000000523E-2</c:v>
                </c:pt>
                <c:pt idx="137">
                  <c:v>7.1844000000000005E-2</c:v>
                </c:pt>
                <c:pt idx="138">
                  <c:v>7.1588700000000005E-2</c:v>
                </c:pt>
                <c:pt idx="139">
                  <c:v>7.1470400000000003E-2</c:v>
                </c:pt>
                <c:pt idx="140">
                  <c:v>7.1363500000000024E-2</c:v>
                </c:pt>
                <c:pt idx="141">
                  <c:v>7.1192900000000031E-2</c:v>
                </c:pt>
                <c:pt idx="142">
                  <c:v>7.0870299999999997E-2</c:v>
                </c:pt>
                <c:pt idx="143">
                  <c:v>7.0632399999999998E-2</c:v>
                </c:pt>
                <c:pt idx="144">
                  <c:v>7.0176900000000014E-2</c:v>
                </c:pt>
                <c:pt idx="145">
                  <c:v>6.9704199999999994E-2</c:v>
                </c:pt>
                <c:pt idx="146">
                  <c:v>6.9786600000000976E-2</c:v>
                </c:pt>
                <c:pt idx="147">
                  <c:v>6.9619899999999998E-2</c:v>
                </c:pt>
                <c:pt idx="148">
                  <c:v>6.9438299999999994E-2</c:v>
                </c:pt>
                <c:pt idx="149">
                  <c:v>6.9121199999999994E-2</c:v>
                </c:pt>
                <c:pt idx="150">
                  <c:v>6.9088000000000024E-2</c:v>
                </c:pt>
                <c:pt idx="151">
                  <c:v>6.9173500000000013E-2</c:v>
                </c:pt>
                <c:pt idx="152">
                  <c:v>6.8976700000000002E-2</c:v>
                </c:pt>
                <c:pt idx="153">
                  <c:v>6.9219000000000003E-2</c:v>
                </c:pt>
                <c:pt idx="154">
                  <c:v>6.8858400000000014E-2</c:v>
                </c:pt>
                <c:pt idx="155">
                  <c:v>6.8521200000000004E-2</c:v>
                </c:pt>
                <c:pt idx="156">
                  <c:v>6.8120600000000003E-2</c:v>
                </c:pt>
                <c:pt idx="157">
                  <c:v>6.7862100000000133E-2</c:v>
                </c:pt>
                <c:pt idx="158">
                  <c:v>6.7727600000000623E-2</c:v>
                </c:pt>
                <c:pt idx="159">
                  <c:v>6.7541900000000002E-2</c:v>
                </c:pt>
                <c:pt idx="160">
                  <c:v>6.7276299999999997E-2</c:v>
                </c:pt>
                <c:pt idx="161">
                  <c:v>6.7014300000000013E-2</c:v>
                </c:pt>
                <c:pt idx="162">
                  <c:v>6.6715500000000011E-2</c:v>
                </c:pt>
                <c:pt idx="163">
                  <c:v>6.6361600000000034E-2</c:v>
                </c:pt>
                <c:pt idx="164">
                  <c:v>6.6212400000000032E-2</c:v>
                </c:pt>
                <c:pt idx="165">
                  <c:v>6.6003400000000004E-2</c:v>
                </c:pt>
                <c:pt idx="166">
                  <c:v>6.5582600000000504E-2</c:v>
                </c:pt>
                <c:pt idx="167">
                  <c:v>6.5147700000000003E-2</c:v>
                </c:pt>
                <c:pt idx="168">
                  <c:v>6.4774400000000024E-2</c:v>
                </c:pt>
                <c:pt idx="169">
                  <c:v>6.4394000000000534E-2</c:v>
                </c:pt>
                <c:pt idx="170">
                  <c:v>6.4009700000000003E-2</c:v>
                </c:pt>
                <c:pt idx="171">
                  <c:v>6.360200000000002E-2</c:v>
                </c:pt>
                <c:pt idx="172">
                  <c:v>6.3167399999999999E-2</c:v>
                </c:pt>
                <c:pt idx="173">
                  <c:v>6.2755400000000031E-2</c:v>
                </c:pt>
                <c:pt idx="174">
                  <c:v>6.2437500000000132E-2</c:v>
                </c:pt>
                <c:pt idx="175">
                  <c:v>6.1975599999999985E-2</c:v>
                </c:pt>
                <c:pt idx="176">
                  <c:v>6.1577399999999977E-2</c:v>
                </c:pt>
                <c:pt idx="177">
                  <c:v>6.1267900000000014E-2</c:v>
                </c:pt>
                <c:pt idx="178">
                  <c:v>6.0847900000000003E-2</c:v>
                </c:pt>
                <c:pt idx="179">
                  <c:v>6.0732800000000114E-2</c:v>
                </c:pt>
                <c:pt idx="180">
                  <c:v>6.0456100000000013E-2</c:v>
                </c:pt>
                <c:pt idx="181">
                  <c:v>6.0134300000000002E-2</c:v>
                </c:pt>
                <c:pt idx="182">
                  <c:v>5.9974000000000013E-2</c:v>
                </c:pt>
                <c:pt idx="183">
                  <c:v>5.9773700000000124E-2</c:v>
                </c:pt>
                <c:pt idx="184">
                  <c:v>5.9598400000000558E-2</c:v>
                </c:pt>
                <c:pt idx="185">
                  <c:v>5.9431700000000122E-2</c:v>
                </c:pt>
                <c:pt idx="186">
                  <c:v>5.9189899999999997E-2</c:v>
                </c:pt>
                <c:pt idx="187">
                  <c:v>5.8964700000000023E-2</c:v>
                </c:pt>
                <c:pt idx="188">
                  <c:v>5.88459E-2</c:v>
                </c:pt>
                <c:pt idx="189">
                  <c:v>5.8920699999999999E-2</c:v>
                </c:pt>
                <c:pt idx="190">
                  <c:v>5.8880000000000023E-2</c:v>
                </c:pt>
                <c:pt idx="191">
                  <c:v>5.8838800000000004E-2</c:v>
                </c:pt>
                <c:pt idx="192">
                  <c:v>5.8990000000000022E-2</c:v>
                </c:pt>
                <c:pt idx="193">
                  <c:v>5.9240500000000001E-2</c:v>
                </c:pt>
                <c:pt idx="194">
                  <c:v>5.9478400000000133E-2</c:v>
                </c:pt>
                <c:pt idx="195">
                  <c:v>5.988610000000047E-2</c:v>
                </c:pt>
                <c:pt idx="196">
                  <c:v>6.0164000000000023E-2</c:v>
                </c:pt>
                <c:pt idx="197">
                  <c:v>6.0447000000000001E-2</c:v>
                </c:pt>
                <c:pt idx="198">
                  <c:v>6.0870899999999999E-2</c:v>
                </c:pt>
                <c:pt idx="199">
                  <c:v>6.1374400000000003E-2</c:v>
                </c:pt>
                <c:pt idx="200">
                  <c:v>6.1945899999999866E-2</c:v>
                </c:pt>
                <c:pt idx="201">
                  <c:v>6.2591499999999994E-2</c:v>
                </c:pt>
                <c:pt idx="202">
                  <c:v>6.3361000000000028E-2</c:v>
                </c:pt>
                <c:pt idx="203">
                  <c:v>6.4104300000000003E-2</c:v>
                </c:pt>
                <c:pt idx="204">
                  <c:v>6.4923200000000014E-2</c:v>
                </c:pt>
                <c:pt idx="205">
                  <c:v>6.5824099999999997E-2</c:v>
                </c:pt>
                <c:pt idx="206">
                  <c:v>6.6872200000000021E-2</c:v>
                </c:pt>
                <c:pt idx="207">
                  <c:v>6.7933800000000003E-2</c:v>
                </c:pt>
                <c:pt idx="208">
                  <c:v>6.9042500000000034E-2</c:v>
                </c:pt>
                <c:pt idx="209">
                  <c:v>7.0183200000000029E-2</c:v>
                </c:pt>
                <c:pt idx="210">
                  <c:v>7.1315199999999995E-2</c:v>
                </c:pt>
                <c:pt idx="211">
                  <c:v>7.2664100000000009E-2</c:v>
                </c:pt>
                <c:pt idx="212">
                  <c:v>7.4088300000000024E-2</c:v>
                </c:pt>
                <c:pt idx="213">
                  <c:v>7.547280000000002E-2</c:v>
                </c:pt>
                <c:pt idx="214">
                  <c:v>7.6791300000000021E-2</c:v>
                </c:pt>
                <c:pt idx="215">
                  <c:v>7.8181799999999996E-2</c:v>
                </c:pt>
                <c:pt idx="216">
                  <c:v>7.9576200000000194E-2</c:v>
                </c:pt>
                <c:pt idx="217">
                  <c:v>8.0987300000000026E-2</c:v>
                </c:pt>
                <c:pt idx="218">
                  <c:v>8.2289499999999988E-2</c:v>
                </c:pt>
                <c:pt idx="219">
                  <c:v>8.3477000000000023E-2</c:v>
                </c:pt>
                <c:pt idx="220">
                  <c:v>8.455990000000102E-2</c:v>
                </c:pt>
                <c:pt idx="221">
                  <c:v>8.5470300000000027E-2</c:v>
                </c:pt>
                <c:pt idx="222">
                  <c:v>8.647719999999999E-2</c:v>
                </c:pt>
                <c:pt idx="223">
                  <c:v>8.7203900000000015E-2</c:v>
                </c:pt>
                <c:pt idx="224">
                  <c:v>8.7783400000000011E-2</c:v>
                </c:pt>
                <c:pt idx="225">
                  <c:v>8.8237800000000227E-2</c:v>
                </c:pt>
                <c:pt idx="226">
                  <c:v>8.8567900000001226E-2</c:v>
                </c:pt>
                <c:pt idx="227">
                  <c:v>8.8801800000000264E-2</c:v>
                </c:pt>
                <c:pt idx="228">
                  <c:v>8.8954200000000747E-2</c:v>
                </c:pt>
                <c:pt idx="229">
                  <c:v>8.9111000000000024E-2</c:v>
                </c:pt>
                <c:pt idx="230">
                  <c:v>8.9236000000000065E-2</c:v>
                </c:pt>
                <c:pt idx="231">
                  <c:v>8.9301300000000028E-2</c:v>
                </c:pt>
                <c:pt idx="232">
                  <c:v>8.936110000000004E-2</c:v>
                </c:pt>
                <c:pt idx="233">
                  <c:v>8.9427600000000024E-2</c:v>
                </c:pt>
                <c:pt idx="234">
                  <c:v>8.9548300000000247E-2</c:v>
                </c:pt>
                <c:pt idx="235">
                  <c:v>8.9556300000001463E-2</c:v>
                </c:pt>
                <c:pt idx="236">
                  <c:v>8.9576000000000267E-2</c:v>
                </c:pt>
                <c:pt idx="237">
                  <c:v>8.9488599999999988E-2</c:v>
                </c:pt>
                <c:pt idx="238">
                  <c:v>8.9337000000000027E-2</c:v>
                </c:pt>
                <c:pt idx="239">
                  <c:v>8.9153700000000002E-2</c:v>
                </c:pt>
                <c:pt idx="240">
                  <c:v>8.8983900000000005E-2</c:v>
                </c:pt>
                <c:pt idx="241">
                  <c:v>8.8742500000000044E-2</c:v>
                </c:pt>
                <c:pt idx="242">
                  <c:v>8.8465800000000247E-2</c:v>
                </c:pt>
                <c:pt idx="243">
                  <c:v>8.8240200000000005E-2</c:v>
                </c:pt>
                <c:pt idx="244">
                  <c:v>8.7994800000000067E-2</c:v>
                </c:pt>
                <c:pt idx="245">
                  <c:v>8.7890300000000046E-2</c:v>
                </c:pt>
                <c:pt idx="246">
                  <c:v>8.7758100000000006E-2</c:v>
                </c:pt>
                <c:pt idx="247">
                  <c:v>8.7638900000000006E-2</c:v>
                </c:pt>
                <c:pt idx="248">
                  <c:v>8.7563300000000024E-2</c:v>
                </c:pt>
                <c:pt idx="249">
                  <c:v>8.7523000000000004E-2</c:v>
                </c:pt>
                <c:pt idx="250">
                  <c:v>8.7617600000000004E-2</c:v>
                </c:pt>
                <c:pt idx="251">
                  <c:v>8.7725600000000042E-2</c:v>
                </c:pt>
                <c:pt idx="252">
                  <c:v>8.7924700000000022E-2</c:v>
                </c:pt>
                <c:pt idx="253">
                  <c:v>8.8170500000000041E-2</c:v>
                </c:pt>
                <c:pt idx="254">
                  <c:v>8.8569500000000745E-2</c:v>
                </c:pt>
                <c:pt idx="255">
                  <c:v>8.901870000000002E-2</c:v>
                </c:pt>
                <c:pt idx="256">
                  <c:v>8.9557000000001274E-2</c:v>
                </c:pt>
                <c:pt idx="257">
                  <c:v>9.0217300000000028E-2</c:v>
                </c:pt>
                <c:pt idx="258">
                  <c:v>9.089290000000004E-2</c:v>
                </c:pt>
                <c:pt idx="259">
                  <c:v>9.1690900000000047E-2</c:v>
                </c:pt>
                <c:pt idx="260">
                  <c:v>9.2503100000000005E-2</c:v>
                </c:pt>
                <c:pt idx="261">
                  <c:v>9.3373500000000012E-2</c:v>
                </c:pt>
                <c:pt idx="262">
                  <c:v>9.4343600000000014E-2</c:v>
                </c:pt>
                <c:pt idx="263">
                  <c:v>9.52765E-2</c:v>
                </c:pt>
                <c:pt idx="264">
                  <c:v>9.6266500000000005E-2</c:v>
                </c:pt>
                <c:pt idx="265">
                  <c:v>9.7399300000000008E-2</c:v>
                </c:pt>
                <c:pt idx="266">
                  <c:v>9.8437900000000064E-2</c:v>
                </c:pt>
                <c:pt idx="267">
                  <c:v>9.959680000000129E-2</c:v>
                </c:pt>
                <c:pt idx="268">
                  <c:v>0.100951</c:v>
                </c:pt>
                <c:pt idx="269">
                  <c:v>0.10219000000000029</c:v>
                </c:pt>
                <c:pt idx="270">
                  <c:v>0.10352900000000002</c:v>
                </c:pt>
                <c:pt idx="271">
                  <c:v>0.10498499999999998</c:v>
                </c:pt>
                <c:pt idx="272">
                  <c:v>0.10639500000000029</c:v>
                </c:pt>
                <c:pt idx="273">
                  <c:v>0.107818</c:v>
                </c:pt>
                <c:pt idx="274">
                  <c:v>0.10935599999999998</c:v>
                </c:pt>
                <c:pt idx="275">
                  <c:v>0.110943</c:v>
                </c:pt>
                <c:pt idx="276">
                  <c:v>0.112529</c:v>
                </c:pt>
                <c:pt idx="277">
                  <c:v>0.114177</c:v>
                </c:pt>
                <c:pt idx="278">
                  <c:v>0.115983</c:v>
                </c:pt>
                <c:pt idx="279">
                  <c:v>0.11780599999999998</c:v>
                </c:pt>
                <c:pt idx="280">
                  <c:v>0.119897</c:v>
                </c:pt>
                <c:pt idx="281">
                  <c:v>0.12221899999999998</c:v>
                </c:pt>
                <c:pt idx="282">
                  <c:v>0.12465300000000012</c:v>
                </c:pt>
                <c:pt idx="283">
                  <c:v>0.127275</c:v>
                </c:pt>
                <c:pt idx="284">
                  <c:v>0.13006300000000001</c:v>
                </c:pt>
                <c:pt idx="285">
                  <c:v>0.13317299999999987</c:v>
                </c:pt>
                <c:pt idx="286">
                  <c:v>0.13642199999999999</c:v>
                </c:pt>
                <c:pt idx="287">
                  <c:v>0.13991400000000156</c:v>
                </c:pt>
                <c:pt idx="288">
                  <c:v>0.14369100000000001</c:v>
                </c:pt>
                <c:pt idx="289">
                  <c:v>0.14755199999999999</c:v>
                </c:pt>
                <c:pt idx="290">
                  <c:v>0.15169299999999999</c:v>
                </c:pt>
                <c:pt idx="291">
                  <c:v>0.15599800000000208</c:v>
                </c:pt>
                <c:pt idx="292">
                  <c:v>0.160353</c:v>
                </c:pt>
                <c:pt idx="293">
                  <c:v>0.16491200000000122</c:v>
                </c:pt>
                <c:pt idx="294">
                  <c:v>0.16941500000000148</c:v>
                </c:pt>
                <c:pt idx="295">
                  <c:v>0.17386099999999999</c:v>
                </c:pt>
                <c:pt idx="296">
                  <c:v>0.17826800000000145</c:v>
                </c:pt>
                <c:pt idx="297">
                  <c:v>0.18242900000000137</c:v>
                </c:pt>
                <c:pt idx="298">
                  <c:v>0.18649600000000208</c:v>
                </c:pt>
                <c:pt idx="299">
                  <c:v>0.19037499999999988</c:v>
                </c:pt>
                <c:pt idx="300">
                  <c:v>0.19398399999999999</c:v>
                </c:pt>
                <c:pt idx="301">
                  <c:v>0.19721100000000041</c:v>
                </c:pt>
                <c:pt idx="302">
                  <c:v>0.20039599999999999</c:v>
                </c:pt>
                <c:pt idx="303">
                  <c:v>0.20325799999999999</c:v>
                </c:pt>
                <c:pt idx="304">
                  <c:v>0.20584100000000041</c:v>
                </c:pt>
                <c:pt idx="305">
                  <c:v>0.20826900000000143</c:v>
                </c:pt>
                <c:pt idx="306">
                  <c:v>0.21040800000000157</c:v>
                </c:pt>
                <c:pt idx="307">
                  <c:v>0.21231800000000137</c:v>
                </c:pt>
                <c:pt idx="308">
                  <c:v>0.21411400000000044</c:v>
                </c:pt>
                <c:pt idx="309">
                  <c:v>0.21559100000000136</c:v>
                </c:pt>
                <c:pt idx="310">
                  <c:v>0.21684300000000137</c:v>
                </c:pt>
                <c:pt idx="311">
                  <c:v>0.21783500000000044</c:v>
                </c:pt>
                <c:pt idx="312">
                  <c:v>0.21838600000000041</c:v>
                </c:pt>
                <c:pt idx="313">
                  <c:v>0.21871600000000196</c:v>
                </c:pt>
                <c:pt idx="314">
                  <c:v>0.21878400000000137</c:v>
                </c:pt>
                <c:pt idx="315">
                  <c:v>0.21830900000000122</c:v>
                </c:pt>
                <c:pt idx="316">
                  <c:v>0.21755800000000122</c:v>
                </c:pt>
                <c:pt idx="317">
                  <c:v>0.21657899999999999</c:v>
                </c:pt>
                <c:pt idx="318">
                  <c:v>0.21513399999999999</c:v>
                </c:pt>
                <c:pt idx="319">
                  <c:v>0.21352800000000041</c:v>
                </c:pt>
                <c:pt idx="320">
                  <c:v>0.21166599999999999</c:v>
                </c:pt>
                <c:pt idx="321">
                  <c:v>0.20955399999999999</c:v>
                </c:pt>
                <c:pt idx="322">
                  <c:v>0.20722699999999999</c:v>
                </c:pt>
                <c:pt idx="323">
                  <c:v>0.20466000000000001</c:v>
                </c:pt>
                <c:pt idx="324">
                  <c:v>0.20207600000000001</c:v>
                </c:pt>
                <c:pt idx="325">
                  <c:v>0.199161</c:v>
                </c:pt>
                <c:pt idx="326">
                  <c:v>0.19619200000000001</c:v>
                </c:pt>
                <c:pt idx="327">
                  <c:v>0.19304199999999999</c:v>
                </c:pt>
                <c:pt idx="328">
                  <c:v>0.18984300000000157</c:v>
                </c:pt>
                <c:pt idx="329">
                  <c:v>0.18671400000000188</c:v>
                </c:pt>
                <c:pt idx="330">
                  <c:v>0.18346800000000188</c:v>
                </c:pt>
                <c:pt idx="331">
                  <c:v>0.18045500000000128</c:v>
                </c:pt>
                <c:pt idx="332">
                  <c:v>0.17744000000000154</c:v>
                </c:pt>
                <c:pt idx="333">
                  <c:v>0.17435</c:v>
                </c:pt>
                <c:pt idx="334">
                  <c:v>0.17155500000000001</c:v>
                </c:pt>
                <c:pt idx="335">
                  <c:v>0.16880100000000001</c:v>
                </c:pt>
                <c:pt idx="336">
                  <c:v>0.16613800000000001</c:v>
                </c:pt>
                <c:pt idx="337">
                  <c:v>0.163606</c:v>
                </c:pt>
                <c:pt idx="338">
                  <c:v>0.16113</c:v>
                </c:pt>
                <c:pt idx="339">
                  <c:v>0.15853400000000137</c:v>
                </c:pt>
                <c:pt idx="340">
                  <c:v>0.15602400000000041</c:v>
                </c:pt>
                <c:pt idx="341">
                  <c:v>0.15353600000000137</c:v>
                </c:pt>
                <c:pt idx="342">
                  <c:v>0.15102499999999999</c:v>
                </c:pt>
                <c:pt idx="343">
                  <c:v>0.14856300000000044</c:v>
                </c:pt>
                <c:pt idx="344">
                  <c:v>0.14598700000000137</c:v>
                </c:pt>
                <c:pt idx="345">
                  <c:v>0.14346400000000137</c:v>
                </c:pt>
                <c:pt idx="346">
                  <c:v>0.14088800000000001</c:v>
                </c:pt>
                <c:pt idx="347">
                  <c:v>0.13843200000000044</c:v>
                </c:pt>
                <c:pt idx="348">
                  <c:v>0.13611999999999999</c:v>
                </c:pt>
                <c:pt idx="349">
                  <c:v>0.13395099999999999</c:v>
                </c:pt>
                <c:pt idx="350">
                  <c:v>0.13200799999999999</c:v>
                </c:pt>
                <c:pt idx="351">
                  <c:v>0.13020300000000001</c:v>
                </c:pt>
                <c:pt idx="352">
                  <c:v>0.12871400000000024</c:v>
                </c:pt>
                <c:pt idx="353">
                  <c:v>0.127502</c:v>
                </c:pt>
                <c:pt idx="354">
                  <c:v>0.12658</c:v>
                </c:pt>
                <c:pt idx="355">
                  <c:v>0.12614600000000001</c:v>
                </c:pt>
                <c:pt idx="356">
                  <c:v>0.12592</c:v>
                </c:pt>
                <c:pt idx="357">
                  <c:v>0.12589</c:v>
                </c:pt>
                <c:pt idx="358">
                  <c:v>0.12620700000000001</c:v>
                </c:pt>
                <c:pt idx="359">
                  <c:v>0.12666999999999998</c:v>
                </c:pt>
                <c:pt idx="360">
                  <c:v>0.12751799999999999</c:v>
                </c:pt>
                <c:pt idx="361">
                  <c:v>0.12856999999999999</c:v>
                </c:pt>
                <c:pt idx="362">
                  <c:v>0.12964899999999999</c:v>
                </c:pt>
                <c:pt idx="363">
                  <c:v>0.13096300000000041</c:v>
                </c:pt>
                <c:pt idx="364">
                  <c:v>0.13234000000000001</c:v>
                </c:pt>
                <c:pt idx="365">
                  <c:v>0.133884</c:v>
                </c:pt>
                <c:pt idx="366">
                  <c:v>0.13561000000000001</c:v>
                </c:pt>
                <c:pt idx="367">
                  <c:v>0.13727600000000001</c:v>
                </c:pt>
                <c:pt idx="368">
                  <c:v>0.13905100000000001</c:v>
                </c:pt>
                <c:pt idx="369">
                  <c:v>0.14085900000000001</c:v>
                </c:pt>
                <c:pt idx="370">
                  <c:v>0.14274400000000145</c:v>
                </c:pt>
                <c:pt idx="371">
                  <c:v>0.14458099999999999</c:v>
                </c:pt>
                <c:pt idx="372">
                  <c:v>0.14428099999999999</c:v>
                </c:pt>
                <c:pt idx="373">
                  <c:v>0.14395200000000041</c:v>
                </c:pt>
                <c:pt idx="374">
                  <c:v>0.14347499999999999</c:v>
                </c:pt>
                <c:pt idx="375">
                  <c:v>0.14288000000000001</c:v>
                </c:pt>
                <c:pt idx="376">
                  <c:v>0.14230200000000001</c:v>
                </c:pt>
                <c:pt idx="377">
                  <c:v>0.14176600000000122</c:v>
                </c:pt>
                <c:pt idx="378">
                  <c:v>0.14121600000000137</c:v>
                </c:pt>
                <c:pt idx="379">
                  <c:v>0.14085900000000001</c:v>
                </c:pt>
                <c:pt idx="380">
                  <c:v>0.14051400000000044</c:v>
                </c:pt>
                <c:pt idx="381">
                  <c:v>0.14222399999999999</c:v>
                </c:pt>
                <c:pt idx="382">
                  <c:v>0.14450800000000041</c:v>
                </c:pt>
                <c:pt idx="383">
                  <c:v>0.14696600000000157</c:v>
                </c:pt>
                <c:pt idx="384">
                  <c:v>0.14960100000000001</c:v>
                </c:pt>
                <c:pt idx="385">
                  <c:v>0.15230299999999999</c:v>
                </c:pt>
                <c:pt idx="386">
                  <c:v>0.15513600000000041</c:v>
                </c:pt>
                <c:pt idx="387">
                  <c:v>0.15807099999999999</c:v>
                </c:pt>
                <c:pt idx="388">
                  <c:v>0.16093700000000041</c:v>
                </c:pt>
                <c:pt idx="389">
                  <c:v>0.16416900000000001</c:v>
                </c:pt>
                <c:pt idx="390">
                  <c:v>0.16756399999999999</c:v>
                </c:pt>
                <c:pt idx="391">
                  <c:v>0.17114699999999999</c:v>
                </c:pt>
                <c:pt idx="392">
                  <c:v>0.175178</c:v>
                </c:pt>
                <c:pt idx="393">
                  <c:v>0.17945700000000137</c:v>
                </c:pt>
                <c:pt idx="394">
                  <c:v>0.18436900000000137</c:v>
                </c:pt>
                <c:pt idx="395">
                  <c:v>0.18984200000000157</c:v>
                </c:pt>
                <c:pt idx="396">
                  <c:v>0.19603000000000001</c:v>
                </c:pt>
                <c:pt idx="397">
                  <c:v>0.202622</c:v>
                </c:pt>
                <c:pt idx="398">
                  <c:v>0.20896100000000137</c:v>
                </c:pt>
                <c:pt idx="399">
                  <c:v>0.21338299999999999</c:v>
                </c:pt>
                <c:pt idx="400">
                  <c:v>0.20427799999999999</c:v>
                </c:pt>
              </c:numCache>
            </c:numRef>
          </c:yVal>
          <c:smooth val="1"/>
        </c:ser>
        <c:ser>
          <c:idx val="8"/>
          <c:order val="8"/>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J$1:$J$401</c:f>
              <c:numCache>
                <c:formatCode>General</c:formatCode>
                <c:ptCount val="401"/>
                <c:pt idx="0">
                  <c:v>2.1090600000000001E-2</c:v>
                </c:pt>
                <c:pt idx="1">
                  <c:v>2.0901300000000244E-2</c:v>
                </c:pt>
                <c:pt idx="2">
                  <c:v>2.0705700000000011E-2</c:v>
                </c:pt>
                <c:pt idx="3">
                  <c:v>2.0600400000000001E-2</c:v>
                </c:pt>
                <c:pt idx="4">
                  <c:v>2.0271600000000212E-2</c:v>
                </c:pt>
                <c:pt idx="5">
                  <c:v>2.0280699999999999E-2</c:v>
                </c:pt>
                <c:pt idx="6">
                  <c:v>2.02635E-2</c:v>
                </c:pt>
                <c:pt idx="7">
                  <c:v>2.0137599999999999E-2</c:v>
                </c:pt>
                <c:pt idx="8">
                  <c:v>1.9968100000000183E-2</c:v>
                </c:pt>
                <c:pt idx="9">
                  <c:v>1.9842600000000155E-2</c:v>
                </c:pt>
                <c:pt idx="10">
                  <c:v>1.9791900000000001E-2</c:v>
                </c:pt>
                <c:pt idx="11">
                  <c:v>2.0087600000000011E-2</c:v>
                </c:pt>
                <c:pt idx="12">
                  <c:v>2.0421999999999999E-2</c:v>
                </c:pt>
                <c:pt idx="13">
                  <c:v>2.0797900000000001E-2</c:v>
                </c:pt>
                <c:pt idx="14">
                  <c:v>2.0950199999999988E-2</c:v>
                </c:pt>
                <c:pt idx="15">
                  <c:v>2.1073600000000272E-2</c:v>
                </c:pt>
                <c:pt idx="16">
                  <c:v>2.1389100000000012E-2</c:v>
                </c:pt>
                <c:pt idx="17">
                  <c:v>2.1792099999999998E-2</c:v>
                </c:pt>
                <c:pt idx="18">
                  <c:v>2.2216900000000012E-2</c:v>
                </c:pt>
                <c:pt idx="19">
                  <c:v>2.2336100000000012E-2</c:v>
                </c:pt>
                <c:pt idx="20">
                  <c:v>2.2355799999999999E-2</c:v>
                </c:pt>
                <c:pt idx="21">
                  <c:v>2.2348699999999989E-2</c:v>
                </c:pt>
                <c:pt idx="22">
                  <c:v>2.2358300000000001E-2</c:v>
                </c:pt>
                <c:pt idx="23">
                  <c:v>2.262610000000001E-2</c:v>
                </c:pt>
                <c:pt idx="24">
                  <c:v>2.30835E-2</c:v>
                </c:pt>
                <c:pt idx="25">
                  <c:v>2.349E-2</c:v>
                </c:pt>
                <c:pt idx="26">
                  <c:v>2.3389399999999998E-2</c:v>
                </c:pt>
                <c:pt idx="27">
                  <c:v>2.3122299999999978E-2</c:v>
                </c:pt>
                <c:pt idx="28">
                  <c:v>2.2967899999999999E-2</c:v>
                </c:pt>
                <c:pt idx="29">
                  <c:v>2.3031900000000254E-2</c:v>
                </c:pt>
                <c:pt idx="30">
                  <c:v>2.3385199999999998E-2</c:v>
                </c:pt>
                <c:pt idx="31">
                  <c:v>2.38167E-2</c:v>
                </c:pt>
                <c:pt idx="32">
                  <c:v>2.36169E-2</c:v>
                </c:pt>
                <c:pt idx="33">
                  <c:v>2.3183100000000002E-2</c:v>
                </c:pt>
                <c:pt idx="34">
                  <c:v>2.3178899999999988E-2</c:v>
                </c:pt>
                <c:pt idx="35">
                  <c:v>2.3541699999999988E-2</c:v>
                </c:pt>
                <c:pt idx="36">
                  <c:v>2.3851199999999999E-2</c:v>
                </c:pt>
                <c:pt idx="37">
                  <c:v>2.4287300000000251E-2</c:v>
                </c:pt>
                <c:pt idx="38">
                  <c:v>2.3876499999999988E-2</c:v>
                </c:pt>
                <c:pt idx="39">
                  <c:v>2.3295400000000001E-2</c:v>
                </c:pt>
                <c:pt idx="40">
                  <c:v>2.3153699999999978E-2</c:v>
                </c:pt>
                <c:pt idx="41">
                  <c:v>2.3622199999999993E-2</c:v>
                </c:pt>
                <c:pt idx="42">
                  <c:v>2.4123800000000001E-2</c:v>
                </c:pt>
                <c:pt idx="43">
                  <c:v>2.4492799999999999E-2</c:v>
                </c:pt>
                <c:pt idx="44">
                  <c:v>2.4467699999999998E-2</c:v>
                </c:pt>
                <c:pt idx="45">
                  <c:v>2.44646E-2</c:v>
                </c:pt>
                <c:pt idx="46">
                  <c:v>2.4898900000000002E-2</c:v>
                </c:pt>
                <c:pt idx="47">
                  <c:v>2.5604900000000052E-2</c:v>
                </c:pt>
                <c:pt idx="48">
                  <c:v>2.6046500000000011E-2</c:v>
                </c:pt>
                <c:pt idx="49">
                  <c:v>2.6105000000000052E-2</c:v>
                </c:pt>
                <c:pt idx="50">
                  <c:v>2.5902399999999999E-2</c:v>
                </c:pt>
                <c:pt idx="51">
                  <c:v>2.6010100000000012E-2</c:v>
                </c:pt>
                <c:pt idx="52">
                  <c:v>2.6674400000000011E-2</c:v>
                </c:pt>
                <c:pt idx="53">
                  <c:v>2.7025900000000262E-2</c:v>
                </c:pt>
                <c:pt idx="54">
                  <c:v>2.7183300000000299E-2</c:v>
                </c:pt>
                <c:pt idx="55">
                  <c:v>2.7173000000000259E-2</c:v>
                </c:pt>
                <c:pt idx="56">
                  <c:v>2.7382400000000001E-2</c:v>
                </c:pt>
                <c:pt idx="57">
                  <c:v>2.7921000000000012E-2</c:v>
                </c:pt>
                <c:pt idx="58">
                  <c:v>2.847860000000001E-2</c:v>
                </c:pt>
                <c:pt idx="59">
                  <c:v>2.8943400000000001E-2</c:v>
                </c:pt>
                <c:pt idx="60">
                  <c:v>2.9121999999999999E-2</c:v>
                </c:pt>
                <c:pt idx="61">
                  <c:v>2.9407100000000012E-2</c:v>
                </c:pt>
                <c:pt idx="62">
                  <c:v>3.0025099999999999E-2</c:v>
                </c:pt>
                <c:pt idx="63">
                  <c:v>3.0546399999999998E-2</c:v>
                </c:pt>
                <c:pt idx="64">
                  <c:v>3.1063900000000259E-2</c:v>
                </c:pt>
                <c:pt idx="65">
                  <c:v>3.1411500000000002E-2</c:v>
                </c:pt>
                <c:pt idx="66">
                  <c:v>3.1855200000000326E-2</c:v>
                </c:pt>
                <c:pt idx="67">
                  <c:v>3.21614E-2</c:v>
                </c:pt>
                <c:pt idx="68">
                  <c:v>3.234520000000031E-2</c:v>
                </c:pt>
                <c:pt idx="69">
                  <c:v>3.2685600000000328E-2</c:v>
                </c:pt>
                <c:pt idx="70">
                  <c:v>3.308910000000001E-2</c:v>
                </c:pt>
                <c:pt idx="71">
                  <c:v>3.3432799999999999E-2</c:v>
                </c:pt>
                <c:pt idx="72">
                  <c:v>3.3748100000000003E-2</c:v>
                </c:pt>
                <c:pt idx="73">
                  <c:v>3.3911999999999998E-2</c:v>
                </c:pt>
                <c:pt idx="74">
                  <c:v>3.4242799999999997E-2</c:v>
                </c:pt>
                <c:pt idx="75">
                  <c:v>3.4879300000000363E-2</c:v>
                </c:pt>
                <c:pt idx="76">
                  <c:v>3.5463099999999997E-2</c:v>
                </c:pt>
                <c:pt idx="77">
                  <c:v>3.60264E-2</c:v>
                </c:pt>
                <c:pt idx="78">
                  <c:v>3.6581000000000002E-2</c:v>
                </c:pt>
                <c:pt idx="79">
                  <c:v>3.7007800000000375E-2</c:v>
                </c:pt>
                <c:pt idx="80">
                  <c:v>3.7658900000000016E-2</c:v>
                </c:pt>
                <c:pt idx="81">
                  <c:v>3.8415999999999999E-2</c:v>
                </c:pt>
                <c:pt idx="82">
                  <c:v>3.8955499999999997E-2</c:v>
                </c:pt>
                <c:pt idx="83">
                  <c:v>3.9304899999999997E-2</c:v>
                </c:pt>
                <c:pt idx="84">
                  <c:v>3.9648500000000003E-2</c:v>
                </c:pt>
                <c:pt idx="85">
                  <c:v>4.0160500000000002E-2</c:v>
                </c:pt>
                <c:pt idx="86">
                  <c:v>4.0673299999999996E-2</c:v>
                </c:pt>
                <c:pt idx="87">
                  <c:v>4.1047299999999995E-2</c:v>
                </c:pt>
                <c:pt idx="88">
                  <c:v>4.1427799999999987E-2</c:v>
                </c:pt>
                <c:pt idx="89">
                  <c:v>4.1957500000000002E-2</c:v>
                </c:pt>
                <c:pt idx="90">
                  <c:v>4.2605299999999999E-2</c:v>
                </c:pt>
                <c:pt idx="91">
                  <c:v>4.3300600000000113E-2</c:v>
                </c:pt>
                <c:pt idx="92">
                  <c:v>4.4134500000000014E-2</c:v>
                </c:pt>
                <c:pt idx="93">
                  <c:v>4.5032300000000032E-2</c:v>
                </c:pt>
                <c:pt idx="94">
                  <c:v>4.5614399999999999E-2</c:v>
                </c:pt>
                <c:pt idx="95">
                  <c:v>4.6227299999999985E-2</c:v>
                </c:pt>
                <c:pt idx="96">
                  <c:v>4.7157200000000003E-2</c:v>
                </c:pt>
                <c:pt idx="97">
                  <c:v>4.7866200000000601E-2</c:v>
                </c:pt>
                <c:pt idx="98">
                  <c:v>4.8374199999999985E-2</c:v>
                </c:pt>
                <c:pt idx="99">
                  <c:v>4.8919900000000002E-2</c:v>
                </c:pt>
                <c:pt idx="100">
                  <c:v>4.9463000000000534E-2</c:v>
                </c:pt>
                <c:pt idx="101">
                  <c:v>4.9817400000000726E-2</c:v>
                </c:pt>
                <c:pt idx="102">
                  <c:v>5.0080199999999998E-2</c:v>
                </c:pt>
                <c:pt idx="103">
                  <c:v>5.0650599999999997E-2</c:v>
                </c:pt>
                <c:pt idx="104">
                  <c:v>5.1439400000000003E-2</c:v>
                </c:pt>
                <c:pt idx="105">
                  <c:v>5.2264500000000012E-2</c:v>
                </c:pt>
                <c:pt idx="106">
                  <c:v>5.3073500000000003E-2</c:v>
                </c:pt>
                <c:pt idx="107">
                  <c:v>5.3948099999999985E-2</c:v>
                </c:pt>
                <c:pt idx="108">
                  <c:v>5.473310000000052E-2</c:v>
                </c:pt>
                <c:pt idx="109">
                  <c:v>5.5519199999999998E-2</c:v>
                </c:pt>
                <c:pt idx="110">
                  <c:v>5.6488000000000003E-2</c:v>
                </c:pt>
                <c:pt idx="111">
                  <c:v>5.7189200000000003E-2</c:v>
                </c:pt>
                <c:pt idx="112">
                  <c:v>5.776210000000058E-2</c:v>
                </c:pt>
                <c:pt idx="113">
                  <c:v>5.7887100000000004E-2</c:v>
                </c:pt>
                <c:pt idx="114">
                  <c:v>5.8220299999999996E-2</c:v>
                </c:pt>
                <c:pt idx="115">
                  <c:v>5.8559E-2</c:v>
                </c:pt>
                <c:pt idx="116">
                  <c:v>5.8946199999999997E-2</c:v>
                </c:pt>
                <c:pt idx="117">
                  <c:v>5.9493600000000847E-2</c:v>
                </c:pt>
                <c:pt idx="118">
                  <c:v>5.996860000000058E-2</c:v>
                </c:pt>
                <c:pt idx="119">
                  <c:v>6.0439000000000014E-2</c:v>
                </c:pt>
                <c:pt idx="120">
                  <c:v>6.0885000000000002E-2</c:v>
                </c:pt>
                <c:pt idx="121">
                  <c:v>6.1486500000000013E-2</c:v>
                </c:pt>
                <c:pt idx="122">
                  <c:v>6.1615900000000001E-2</c:v>
                </c:pt>
                <c:pt idx="123">
                  <c:v>6.2354100000000003E-2</c:v>
                </c:pt>
                <c:pt idx="124">
                  <c:v>6.4619899999999994E-2</c:v>
                </c:pt>
                <c:pt idx="125">
                  <c:v>6.7269300000000004E-2</c:v>
                </c:pt>
                <c:pt idx="126">
                  <c:v>7.0228700000000005E-2</c:v>
                </c:pt>
                <c:pt idx="127">
                  <c:v>6.9598199999999999E-2</c:v>
                </c:pt>
                <c:pt idx="128">
                  <c:v>6.914300000000001E-2</c:v>
                </c:pt>
                <c:pt idx="129">
                  <c:v>6.8761800000000012E-2</c:v>
                </c:pt>
                <c:pt idx="130">
                  <c:v>6.8387800000000012E-2</c:v>
                </c:pt>
                <c:pt idx="131">
                  <c:v>6.9858200000000023E-2</c:v>
                </c:pt>
                <c:pt idx="132">
                  <c:v>6.9449399999999994E-2</c:v>
                </c:pt>
                <c:pt idx="133">
                  <c:v>6.9307300000000113E-2</c:v>
                </c:pt>
                <c:pt idx="134">
                  <c:v>6.914140000000002E-2</c:v>
                </c:pt>
                <c:pt idx="135">
                  <c:v>6.9176199999999993E-2</c:v>
                </c:pt>
                <c:pt idx="136">
                  <c:v>6.9317100000000534E-2</c:v>
                </c:pt>
                <c:pt idx="137">
                  <c:v>6.9111700000000123E-2</c:v>
                </c:pt>
                <c:pt idx="138">
                  <c:v>6.8967600000000184E-2</c:v>
                </c:pt>
                <c:pt idx="139">
                  <c:v>6.8741200000000002E-2</c:v>
                </c:pt>
                <c:pt idx="140">
                  <c:v>6.8586100000000011E-2</c:v>
                </c:pt>
                <c:pt idx="141">
                  <c:v>6.8557599999999996E-2</c:v>
                </c:pt>
                <c:pt idx="142">
                  <c:v>6.8388199999999996E-2</c:v>
                </c:pt>
                <c:pt idx="143">
                  <c:v>6.8332000000000434E-2</c:v>
                </c:pt>
                <c:pt idx="144">
                  <c:v>6.7969799999999997E-2</c:v>
                </c:pt>
                <c:pt idx="145">
                  <c:v>6.7549399999999996E-2</c:v>
                </c:pt>
                <c:pt idx="146">
                  <c:v>6.7610799999999999E-2</c:v>
                </c:pt>
                <c:pt idx="147">
                  <c:v>6.7486100000000021E-2</c:v>
                </c:pt>
                <c:pt idx="148">
                  <c:v>6.7361000000000032E-2</c:v>
                </c:pt>
                <c:pt idx="149">
                  <c:v>6.7161499999999999E-2</c:v>
                </c:pt>
                <c:pt idx="150">
                  <c:v>6.70428E-2</c:v>
                </c:pt>
                <c:pt idx="151">
                  <c:v>6.7062600000000833E-2</c:v>
                </c:pt>
                <c:pt idx="152">
                  <c:v>6.6885299999999995E-2</c:v>
                </c:pt>
                <c:pt idx="153">
                  <c:v>6.6976300000000002E-2</c:v>
                </c:pt>
                <c:pt idx="154">
                  <c:v>6.6694900000000001E-2</c:v>
                </c:pt>
                <c:pt idx="155">
                  <c:v>6.6425300000000007E-2</c:v>
                </c:pt>
                <c:pt idx="156">
                  <c:v>6.6113400000000003E-2</c:v>
                </c:pt>
                <c:pt idx="157">
                  <c:v>6.5903700000000023E-2</c:v>
                </c:pt>
                <c:pt idx="158">
                  <c:v>6.5742200000000112E-2</c:v>
                </c:pt>
                <c:pt idx="159">
                  <c:v>6.5521700000000002E-2</c:v>
                </c:pt>
                <c:pt idx="160">
                  <c:v>6.5338400000000033E-2</c:v>
                </c:pt>
                <c:pt idx="161">
                  <c:v>6.5132200000000112E-2</c:v>
                </c:pt>
                <c:pt idx="162">
                  <c:v>6.4841300000000004E-2</c:v>
                </c:pt>
                <c:pt idx="163">
                  <c:v>6.4499300000000023E-2</c:v>
                </c:pt>
                <c:pt idx="164">
                  <c:v>6.4194100000000004E-2</c:v>
                </c:pt>
                <c:pt idx="165">
                  <c:v>6.3919799999999999E-2</c:v>
                </c:pt>
                <c:pt idx="166">
                  <c:v>6.3579399999999966E-2</c:v>
                </c:pt>
                <c:pt idx="167">
                  <c:v>6.3182400000000014E-2</c:v>
                </c:pt>
                <c:pt idx="168">
                  <c:v>6.2866600000000827E-2</c:v>
                </c:pt>
                <c:pt idx="169">
                  <c:v>6.2554299999999993E-2</c:v>
                </c:pt>
                <c:pt idx="170">
                  <c:v>6.22471E-2</c:v>
                </c:pt>
                <c:pt idx="171">
                  <c:v>6.1856100000000004E-2</c:v>
                </c:pt>
                <c:pt idx="172">
                  <c:v>6.1564399999999998E-2</c:v>
                </c:pt>
                <c:pt idx="173">
                  <c:v>6.1202199999999998E-2</c:v>
                </c:pt>
                <c:pt idx="174">
                  <c:v>6.0851500000000003E-2</c:v>
                </c:pt>
                <c:pt idx="175">
                  <c:v>6.05681E-2</c:v>
                </c:pt>
                <c:pt idx="176">
                  <c:v>6.0141399999999977E-2</c:v>
                </c:pt>
                <c:pt idx="177">
                  <c:v>5.988610000000047E-2</c:v>
                </c:pt>
                <c:pt idx="178">
                  <c:v>5.9497000000000688E-2</c:v>
                </c:pt>
                <c:pt idx="179">
                  <c:v>5.9302700000000708E-2</c:v>
                </c:pt>
                <c:pt idx="180">
                  <c:v>5.9079000000000013E-2</c:v>
                </c:pt>
                <c:pt idx="181">
                  <c:v>5.8733500000000133E-2</c:v>
                </c:pt>
                <c:pt idx="182">
                  <c:v>5.8614399999999997E-2</c:v>
                </c:pt>
                <c:pt idx="183">
                  <c:v>5.8395100000000012E-2</c:v>
                </c:pt>
                <c:pt idx="184">
                  <c:v>5.8101799999999995E-2</c:v>
                </c:pt>
                <c:pt idx="185">
                  <c:v>5.7898700000000511E-2</c:v>
                </c:pt>
                <c:pt idx="186">
                  <c:v>5.7665599999999997E-2</c:v>
                </c:pt>
                <c:pt idx="187">
                  <c:v>5.7530600000000133E-2</c:v>
                </c:pt>
                <c:pt idx="188">
                  <c:v>5.74297E-2</c:v>
                </c:pt>
                <c:pt idx="189">
                  <c:v>5.7459799999999998E-2</c:v>
                </c:pt>
                <c:pt idx="190">
                  <c:v>5.7362800000000568E-2</c:v>
                </c:pt>
                <c:pt idx="191">
                  <c:v>5.7312100000000595E-2</c:v>
                </c:pt>
                <c:pt idx="192">
                  <c:v>5.7480400000000133E-2</c:v>
                </c:pt>
                <c:pt idx="193">
                  <c:v>5.7723800000000013E-2</c:v>
                </c:pt>
                <c:pt idx="194">
                  <c:v>5.7898700000000511E-2</c:v>
                </c:pt>
                <c:pt idx="195">
                  <c:v>5.8321900000000003E-2</c:v>
                </c:pt>
                <c:pt idx="196">
                  <c:v>5.8560899999999999E-2</c:v>
                </c:pt>
                <c:pt idx="197">
                  <c:v>5.8888300000000011E-2</c:v>
                </c:pt>
                <c:pt idx="198">
                  <c:v>5.9428600000000484E-2</c:v>
                </c:pt>
                <c:pt idx="199">
                  <c:v>5.9976400000000124E-2</c:v>
                </c:pt>
                <c:pt idx="200">
                  <c:v>6.0556199999999998E-2</c:v>
                </c:pt>
                <c:pt idx="201">
                  <c:v>6.13403E-2</c:v>
                </c:pt>
                <c:pt idx="202">
                  <c:v>6.2069800000000001E-2</c:v>
                </c:pt>
                <c:pt idx="203">
                  <c:v>6.2783099999999994E-2</c:v>
                </c:pt>
                <c:pt idx="204">
                  <c:v>6.3685099999999981E-2</c:v>
                </c:pt>
                <c:pt idx="205">
                  <c:v>6.4526200000000034E-2</c:v>
                </c:pt>
                <c:pt idx="206">
                  <c:v>6.5601300000000001E-2</c:v>
                </c:pt>
                <c:pt idx="207">
                  <c:v>6.6666000000000003E-2</c:v>
                </c:pt>
                <c:pt idx="208">
                  <c:v>6.7718900000000637E-2</c:v>
                </c:pt>
                <c:pt idx="209">
                  <c:v>6.8901100000000007E-2</c:v>
                </c:pt>
                <c:pt idx="210">
                  <c:v>7.0060900000000023E-2</c:v>
                </c:pt>
                <c:pt idx="211">
                  <c:v>7.1414600000000023E-2</c:v>
                </c:pt>
                <c:pt idx="212">
                  <c:v>7.2804700000000014E-2</c:v>
                </c:pt>
                <c:pt idx="213">
                  <c:v>7.4174199999999996E-2</c:v>
                </c:pt>
                <c:pt idx="214">
                  <c:v>7.5536199999999998E-2</c:v>
                </c:pt>
                <c:pt idx="215">
                  <c:v>7.6873600000000014E-2</c:v>
                </c:pt>
                <c:pt idx="216">
                  <c:v>7.8273999999999996E-2</c:v>
                </c:pt>
                <c:pt idx="217">
                  <c:v>7.9563200000000694E-2</c:v>
                </c:pt>
                <c:pt idx="218">
                  <c:v>8.0789800000000023E-2</c:v>
                </c:pt>
                <c:pt idx="219">
                  <c:v>8.1995800000000243E-2</c:v>
                </c:pt>
                <c:pt idx="220">
                  <c:v>8.2977000000000023E-2</c:v>
                </c:pt>
                <c:pt idx="221">
                  <c:v>8.3886200000000022E-2</c:v>
                </c:pt>
                <c:pt idx="222">
                  <c:v>8.4846900000000045E-2</c:v>
                </c:pt>
                <c:pt idx="223">
                  <c:v>8.5505500000000248E-2</c:v>
                </c:pt>
                <c:pt idx="224">
                  <c:v>8.6145900000000025E-2</c:v>
                </c:pt>
                <c:pt idx="225">
                  <c:v>8.6732500000000004E-2</c:v>
                </c:pt>
                <c:pt idx="226">
                  <c:v>8.7068200000000012E-2</c:v>
                </c:pt>
                <c:pt idx="227">
                  <c:v>8.7362699999999988E-2</c:v>
                </c:pt>
                <c:pt idx="228">
                  <c:v>8.7638500000000022E-2</c:v>
                </c:pt>
                <c:pt idx="229">
                  <c:v>8.7782599999999988E-2</c:v>
                </c:pt>
                <c:pt idx="230">
                  <c:v>8.8031200000000004E-2</c:v>
                </c:pt>
                <c:pt idx="231">
                  <c:v>8.8157400000001135E-2</c:v>
                </c:pt>
                <c:pt idx="232">
                  <c:v>8.8140400000000063E-2</c:v>
                </c:pt>
                <c:pt idx="233">
                  <c:v>8.8197000000000067E-2</c:v>
                </c:pt>
                <c:pt idx="234">
                  <c:v>8.8251300000000268E-2</c:v>
                </c:pt>
                <c:pt idx="235">
                  <c:v>8.8313000000000003E-2</c:v>
                </c:pt>
                <c:pt idx="236">
                  <c:v>8.8337500000000041E-2</c:v>
                </c:pt>
                <c:pt idx="237">
                  <c:v>8.8285300000000067E-2</c:v>
                </c:pt>
                <c:pt idx="238">
                  <c:v>8.8155100000000999E-2</c:v>
                </c:pt>
                <c:pt idx="239">
                  <c:v>8.7976600000000002E-2</c:v>
                </c:pt>
                <c:pt idx="240">
                  <c:v>8.78776E-2</c:v>
                </c:pt>
                <c:pt idx="241">
                  <c:v>8.7788200000000011E-2</c:v>
                </c:pt>
                <c:pt idx="242">
                  <c:v>8.7487699999999974E-2</c:v>
                </c:pt>
                <c:pt idx="243">
                  <c:v>8.7242699999999992E-2</c:v>
                </c:pt>
                <c:pt idx="244">
                  <c:v>8.6968800000000027E-2</c:v>
                </c:pt>
                <c:pt idx="245">
                  <c:v>8.6751900000000048E-2</c:v>
                </c:pt>
                <c:pt idx="246">
                  <c:v>8.6664800000001055E-2</c:v>
                </c:pt>
                <c:pt idx="247">
                  <c:v>8.6502600000000041E-2</c:v>
                </c:pt>
                <c:pt idx="248">
                  <c:v>8.6349000000000009E-2</c:v>
                </c:pt>
                <c:pt idx="249">
                  <c:v>8.6275400000000002E-2</c:v>
                </c:pt>
                <c:pt idx="250">
                  <c:v>8.6328000000000002E-2</c:v>
                </c:pt>
                <c:pt idx="251">
                  <c:v>8.6456600000000022E-2</c:v>
                </c:pt>
                <c:pt idx="252">
                  <c:v>8.6654900000001076E-2</c:v>
                </c:pt>
                <c:pt idx="253">
                  <c:v>8.6917800000000003E-2</c:v>
                </c:pt>
                <c:pt idx="254">
                  <c:v>8.7295000000000025E-2</c:v>
                </c:pt>
                <c:pt idx="255">
                  <c:v>8.7734300000000265E-2</c:v>
                </c:pt>
                <c:pt idx="256">
                  <c:v>8.8292400000000062E-2</c:v>
                </c:pt>
                <c:pt idx="257">
                  <c:v>8.8927700000000026E-2</c:v>
                </c:pt>
                <c:pt idx="258">
                  <c:v>8.9614800000001035E-2</c:v>
                </c:pt>
                <c:pt idx="259">
                  <c:v>9.0421100000000004E-2</c:v>
                </c:pt>
                <c:pt idx="260">
                  <c:v>9.12385E-2</c:v>
                </c:pt>
                <c:pt idx="261">
                  <c:v>9.2146100000000009E-2</c:v>
                </c:pt>
                <c:pt idx="262">
                  <c:v>9.3131600000000023E-2</c:v>
                </c:pt>
                <c:pt idx="263">
                  <c:v>9.4105300000000267E-2</c:v>
                </c:pt>
                <c:pt idx="264">
                  <c:v>9.5156600000000063E-2</c:v>
                </c:pt>
                <c:pt idx="265">
                  <c:v>9.6300500000000011E-2</c:v>
                </c:pt>
                <c:pt idx="266">
                  <c:v>9.7417099999999993E-2</c:v>
                </c:pt>
                <c:pt idx="267">
                  <c:v>9.8623100000000227E-2</c:v>
                </c:pt>
                <c:pt idx="268">
                  <c:v>9.987670000000004E-2</c:v>
                </c:pt>
                <c:pt idx="269">
                  <c:v>0.10109300000000022</c:v>
                </c:pt>
                <c:pt idx="270">
                  <c:v>0.10247199999999998</c:v>
                </c:pt>
                <c:pt idx="271">
                  <c:v>0.103851</c:v>
                </c:pt>
                <c:pt idx="272">
                  <c:v>0.10527000000000022</c:v>
                </c:pt>
                <c:pt idx="273">
                  <c:v>0.10669700000000019</c:v>
                </c:pt>
                <c:pt idx="274">
                  <c:v>0.10814900000000002</c:v>
                </c:pt>
                <c:pt idx="275">
                  <c:v>0.10969600000000118</c:v>
                </c:pt>
                <c:pt idx="276">
                  <c:v>0.111336</c:v>
                </c:pt>
                <c:pt idx="277">
                  <c:v>0.11302000000000002</c:v>
                </c:pt>
                <c:pt idx="278">
                  <c:v>0.11478300000000002</c:v>
                </c:pt>
                <c:pt idx="279">
                  <c:v>0.116677</c:v>
                </c:pt>
                <c:pt idx="280">
                  <c:v>0.11874400000000022</c:v>
                </c:pt>
                <c:pt idx="281">
                  <c:v>0.121048</c:v>
                </c:pt>
                <c:pt idx="282">
                  <c:v>0.12344300000000002</c:v>
                </c:pt>
                <c:pt idx="283">
                  <c:v>0.12599099999999999</c:v>
                </c:pt>
                <c:pt idx="284">
                  <c:v>0.12874900000000122</c:v>
                </c:pt>
                <c:pt idx="285">
                  <c:v>0.13167199999999987</c:v>
                </c:pt>
                <c:pt idx="286">
                  <c:v>0.13483600000000001</c:v>
                </c:pt>
                <c:pt idx="287">
                  <c:v>0.13824100000000122</c:v>
                </c:pt>
                <c:pt idx="288">
                  <c:v>0.14180200000000001</c:v>
                </c:pt>
                <c:pt idx="289">
                  <c:v>0.14557100000000001</c:v>
                </c:pt>
                <c:pt idx="290">
                  <c:v>0.14962</c:v>
                </c:pt>
                <c:pt idx="291">
                  <c:v>0.15381900000000157</c:v>
                </c:pt>
                <c:pt idx="292">
                  <c:v>0.15810000000000021</c:v>
                </c:pt>
                <c:pt idx="293">
                  <c:v>0.16259999999999999</c:v>
                </c:pt>
                <c:pt idx="294">
                  <c:v>0.16700499999999999</c:v>
                </c:pt>
                <c:pt idx="295">
                  <c:v>0.17138</c:v>
                </c:pt>
                <c:pt idx="296">
                  <c:v>0.17569699999999999</c:v>
                </c:pt>
                <c:pt idx="297">
                  <c:v>0.17977799999999999</c:v>
                </c:pt>
                <c:pt idx="298">
                  <c:v>0.18374700000000196</c:v>
                </c:pt>
                <c:pt idx="299">
                  <c:v>0.18748200000000145</c:v>
                </c:pt>
                <c:pt idx="300">
                  <c:v>0.190805</c:v>
                </c:pt>
                <c:pt idx="301">
                  <c:v>0.19391400000000122</c:v>
                </c:pt>
                <c:pt idx="302">
                  <c:v>0.19689699999999999</c:v>
                </c:pt>
                <c:pt idx="303">
                  <c:v>0.199603</c:v>
                </c:pt>
                <c:pt idx="304">
                  <c:v>0.20208400000000001</c:v>
                </c:pt>
                <c:pt idx="305">
                  <c:v>0.20428700000000041</c:v>
                </c:pt>
                <c:pt idx="306">
                  <c:v>0.20627200000000001</c:v>
                </c:pt>
                <c:pt idx="307">
                  <c:v>0.20810600000000001</c:v>
                </c:pt>
                <c:pt idx="308">
                  <c:v>0.20982400000000001</c:v>
                </c:pt>
                <c:pt idx="309">
                  <c:v>0.21128000000000041</c:v>
                </c:pt>
                <c:pt idx="310">
                  <c:v>0.21239400000000044</c:v>
                </c:pt>
                <c:pt idx="311">
                  <c:v>0.21317</c:v>
                </c:pt>
                <c:pt idx="312">
                  <c:v>0.21364400000000044</c:v>
                </c:pt>
                <c:pt idx="313">
                  <c:v>0.21384000000000122</c:v>
                </c:pt>
                <c:pt idx="314">
                  <c:v>0.21382100000000001</c:v>
                </c:pt>
                <c:pt idx="315">
                  <c:v>0.21340500000000157</c:v>
                </c:pt>
                <c:pt idx="316">
                  <c:v>0.21255499999999999</c:v>
                </c:pt>
                <c:pt idx="317">
                  <c:v>0.21151400000000137</c:v>
                </c:pt>
                <c:pt idx="318">
                  <c:v>0.21016399999999999</c:v>
                </c:pt>
                <c:pt idx="319">
                  <c:v>0.20868300000000001</c:v>
                </c:pt>
                <c:pt idx="320">
                  <c:v>0.20691000000000156</c:v>
                </c:pt>
                <c:pt idx="321">
                  <c:v>0.20484400000000041</c:v>
                </c:pt>
                <c:pt idx="322">
                  <c:v>0.20259400000000041</c:v>
                </c:pt>
                <c:pt idx="323">
                  <c:v>0.20000999999999999</c:v>
                </c:pt>
                <c:pt idx="324">
                  <c:v>0.19750799999999999</c:v>
                </c:pt>
                <c:pt idx="325">
                  <c:v>0.19476900000000041</c:v>
                </c:pt>
                <c:pt idx="326">
                  <c:v>0.191776</c:v>
                </c:pt>
                <c:pt idx="327">
                  <c:v>0.18872800000000137</c:v>
                </c:pt>
                <c:pt idx="328">
                  <c:v>0.18556500000000137</c:v>
                </c:pt>
                <c:pt idx="329">
                  <c:v>0.18248000000000122</c:v>
                </c:pt>
                <c:pt idx="330">
                  <c:v>0.17941600000000188</c:v>
                </c:pt>
                <c:pt idx="331">
                  <c:v>0.17638400000000001</c:v>
                </c:pt>
                <c:pt idx="332">
                  <c:v>0.17330999999999999</c:v>
                </c:pt>
                <c:pt idx="333">
                  <c:v>0.17023500000000041</c:v>
                </c:pt>
                <c:pt idx="334">
                  <c:v>0.16753399999999999</c:v>
                </c:pt>
                <c:pt idx="335">
                  <c:v>0.164801</c:v>
                </c:pt>
                <c:pt idx="336">
                  <c:v>0.16220899999999999</c:v>
                </c:pt>
                <c:pt idx="337">
                  <c:v>0.15974500000000208</c:v>
                </c:pt>
                <c:pt idx="338">
                  <c:v>0.15721500000000196</c:v>
                </c:pt>
                <c:pt idx="339">
                  <c:v>0.15484700000000157</c:v>
                </c:pt>
                <c:pt idx="340">
                  <c:v>0.15243400000000154</c:v>
                </c:pt>
                <c:pt idx="341">
                  <c:v>0.15014300000000044</c:v>
                </c:pt>
                <c:pt idx="342">
                  <c:v>0.14776600000000137</c:v>
                </c:pt>
                <c:pt idx="343">
                  <c:v>0.14529100000000122</c:v>
                </c:pt>
                <c:pt idx="344">
                  <c:v>0.14286799999999999</c:v>
                </c:pt>
                <c:pt idx="345">
                  <c:v>0.14041700000000154</c:v>
                </c:pt>
                <c:pt idx="346">
                  <c:v>0.13797799999999999</c:v>
                </c:pt>
                <c:pt idx="347">
                  <c:v>0.13555800000000001</c:v>
                </c:pt>
                <c:pt idx="348">
                  <c:v>0.13324600000000122</c:v>
                </c:pt>
                <c:pt idx="349">
                  <c:v>0.131193</c:v>
                </c:pt>
                <c:pt idx="350">
                  <c:v>0.12926000000000001</c:v>
                </c:pt>
                <c:pt idx="351">
                  <c:v>0.127552</c:v>
                </c:pt>
                <c:pt idx="352">
                  <c:v>0.12621900000000041</c:v>
                </c:pt>
                <c:pt idx="353">
                  <c:v>0.12500800000000001</c:v>
                </c:pt>
                <c:pt idx="354">
                  <c:v>0.12416800000000019</c:v>
                </c:pt>
                <c:pt idx="355">
                  <c:v>0.12382400000000029</c:v>
                </c:pt>
                <c:pt idx="356">
                  <c:v>0.123557</c:v>
                </c:pt>
                <c:pt idx="357">
                  <c:v>0.12353500000000074</c:v>
                </c:pt>
                <c:pt idx="358">
                  <c:v>0.12377800000000012</c:v>
                </c:pt>
                <c:pt idx="359">
                  <c:v>0.12428100000000022</c:v>
                </c:pt>
                <c:pt idx="360">
                  <c:v>0.12504999999999999</c:v>
                </c:pt>
                <c:pt idx="361">
                  <c:v>0.12600900000000001</c:v>
                </c:pt>
                <c:pt idx="362">
                  <c:v>0.12714300000000001</c:v>
                </c:pt>
                <c:pt idx="363">
                  <c:v>0.12837899999999997</c:v>
                </c:pt>
                <c:pt idx="364">
                  <c:v>0.12978799999999999</c:v>
                </c:pt>
                <c:pt idx="365">
                  <c:v>0.13145299999999999</c:v>
                </c:pt>
                <c:pt idx="366">
                  <c:v>0.13319400000000001</c:v>
                </c:pt>
                <c:pt idx="367">
                  <c:v>0.134876</c:v>
                </c:pt>
                <c:pt idx="368">
                  <c:v>0.13661799999999999</c:v>
                </c:pt>
                <c:pt idx="369">
                  <c:v>0.13845600000000041</c:v>
                </c:pt>
                <c:pt idx="370">
                  <c:v>0.14032600000000001</c:v>
                </c:pt>
                <c:pt idx="371">
                  <c:v>0.14224900000000154</c:v>
                </c:pt>
                <c:pt idx="372">
                  <c:v>0.14223400000000044</c:v>
                </c:pt>
                <c:pt idx="373">
                  <c:v>0.14176100000000041</c:v>
                </c:pt>
                <c:pt idx="374">
                  <c:v>0.14122999999999999</c:v>
                </c:pt>
                <c:pt idx="375">
                  <c:v>0.14047699999999999</c:v>
                </c:pt>
                <c:pt idx="376">
                  <c:v>0.13972999999999999</c:v>
                </c:pt>
                <c:pt idx="377">
                  <c:v>0.13911699999999999</c:v>
                </c:pt>
                <c:pt idx="378">
                  <c:v>0.13840700000000122</c:v>
                </c:pt>
                <c:pt idx="379">
                  <c:v>0.13790600000000044</c:v>
                </c:pt>
                <c:pt idx="380">
                  <c:v>0.13750599999999999</c:v>
                </c:pt>
                <c:pt idx="381">
                  <c:v>0.13920199999999999</c:v>
                </c:pt>
                <c:pt idx="382">
                  <c:v>0.14152799999999999</c:v>
                </c:pt>
                <c:pt idx="383">
                  <c:v>0.14395500000000044</c:v>
                </c:pt>
                <c:pt idx="384">
                  <c:v>0.14661700000000041</c:v>
                </c:pt>
                <c:pt idx="385">
                  <c:v>0.14934100000000122</c:v>
                </c:pt>
                <c:pt idx="386">
                  <c:v>0.15216900000000044</c:v>
                </c:pt>
                <c:pt idx="387">
                  <c:v>0.15514300000000122</c:v>
                </c:pt>
                <c:pt idx="388">
                  <c:v>0.15796300000000188</c:v>
                </c:pt>
                <c:pt idx="389">
                  <c:v>0.16106699999999999</c:v>
                </c:pt>
                <c:pt idx="390">
                  <c:v>0.16443800000000044</c:v>
                </c:pt>
                <c:pt idx="391">
                  <c:v>0.16808500000000001</c:v>
                </c:pt>
                <c:pt idx="392">
                  <c:v>0.17219000000000001</c:v>
                </c:pt>
                <c:pt idx="393">
                  <c:v>0.17657400000000001</c:v>
                </c:pt>
                <c:pt idx="394">
                  <c:v>0.18154400000000157</c:v>
                </c:pt>
                <c:pt idx="395">
                  <c:v>0.18709900000000163</c:v>
                </c:pt>
                <c:pt idx="396">
                  <c:v>0.19347300000000001</c:v>
                </c:pt>
                <c:pt idx="397">
                  <c:v>0.20052500000000001</c:v>
                </c:pt>
                <c:pt idx="398">
                  <c:v>0.20746600000000157</c:v>
                </c:pt>
                <c:pt idx="399">
                  <c:v>0.21294600000000208</c:v>
                </c:pt>
                <c:pt idx="400">
                  <c:v>0.20476400000000122</c:v>
                </c:pt>
              </c:numCache>
            </c:numRef>
          </c:yVal>
          <c:smooth val="1"/>
        </c:ser>
        <c:ser>
          <c:idx val="9"/>
          <c:order val="9"/>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K$1:$K$401</c:f>
              <c:numCache>
                <c:formatCode>General</c:formatCode>
                <c:ptCount val="401"/>
                <c:pt idx="0">
                  <c:v>2.6106899999999999E-2</c:v>
                </c:pt>
                <c:pt idx="1">
                  <c:v>2.5856500000000001E-2</c:v>
                </c:pt>
                <c:pt idx="2">
                  <c:v>2.57865E-2</c:v>
                </c:pt>
                <c:pt idx="3">
                  <c:v>2.5733700000000012E-2</c:v>
                </c:pt>
                <c:pt idx="4">
                  <c:v>2.54161E-2</c:v>
                </c:pt>
                <c:pt idx="5">
                  <c:v>2.5504599999999988E-2</c:v>
                </c:pt>
                <c:pt idx="6">
                  <c:v>2.5655900000000249E-2</c:v>
                </c:pt>
                <c:pt idx="7">
                  <c:v>2.53571E-2</c:v>
                </c:pt>
                <c:pt idx="8">
                  <c:v>2.5205200000000285E-2</c:v>
                </c:pt>
                <c:pt idx="9">
                  <c:v>2.5153499999999988E-2</c:v>
                </c:pt>
                <c:pt idx="10">
                  <c:v>2.5039300000000313E-2</c:v>
                </c:pt>
                <c:pt idx="11">
                  <c:v>2.51235E-2</c:v>
                </c:pt>
                <c:pt idx="12">
                  <c:v>2.51983E-2</c:v>
                </c:pt>
                <c:pt idx="13">
                  <c:v>2.5197799999999989E-2</c:v>
                </c:pt>
                <c:pt idx="14">
                  <c:v>2.4925800000000001E-2</c:v>
                </c:pt>
                <c:pt idx="15">
                  <c:v>2.4847600000000011E-2</c:v>
                </c:pt>
                <c:pt idx="16">
                  <c:v>2.5097100000000011E-2</c:v>
                </c:pt>
                <c:pt idx="17">
                  <c:v>2.5359900000000001E-2</c:v>
                </c:pt>
                <c:pt idx="18">
                  <c:v>2.5657699999999999E-2</c:v>
                </c:pt>
                <c:pt idx="19">
                  <c:v>2.5619900000000244E-2</c:v>
                </c:pt>
                <c:pt idx="20">
                  <c:v>2.5551800000000006E-2</c:v>
                </c:pt>
                <c:pt idx="21">
                  <c:v>2.5358399999999993E-2</c:v>
                </c:pt>
                <c:pt idx="22">
                  <c:v>2.5251699999999998E-2</c:v>
                </c:pt>
                <c:pt idx="23">
                  <c:v>2.5482500000000002E-2</c:v>
                </c:pt>
                <c:pt idx="24">
                  <c:v>2.56247E-2</c:v>
                </c:pt>
                <c:pt idx="25">
                  <c:v>2.5795900000000042E-2</c:v>
                </c:pt>
                <c:pt idx="26">
                  <c:v>2.5712100000000002E-2</c:v>
                </c:pt>
                <c:pt idx="27">
                  <c:v>2.5423800000000052E-2</c:v>
                </c:pt>
                <c:pt idx="28">
                  <c:v>2.5261900000000052E-2</c:v>
                </c:pt>
                <c:pt idx="29">
                  <c:v>2.55424E-2</c:v>
                </c:pt>
                <c:pt idx="30">
                  <c:v>2.6077200000000359E-2</c:v>
                </c:pt>
                <c:pt idx="31">
                  <c:v>2.65805E-2</c:v>
                </c:pt>
                <c:pt idx="32">
                  <c:v>2.6745300000000267E-2</c:v>
                </c:pt>
                <c:pt idx="33">
                  <c:v>2.6424300000000012E-2</c:v>
                </c:pt>
                <c:pt idx="34">
                  <c:v>2.6383300000000262E-2</c:v>
                </c:pt>
                <c:pt idx="35">
                  <c:v>2.6906000000000006E-2</c:v>
                </c:pt>
                <c:pt idx="36">
                  <c:v>2.7343300000000313E-2</c:v>
                </c:pt>
                <c:pt idx="37">
                  <c:v>2.78284E-2</c:v>
                </c:pt>
                <c:pt idx="38">
                  <c:v>2.7340199999999999E-2</c:v>
                </c:pt>
                <c:pt idx="39">
                  <c:v>2.6674800000000262E-2</c:v>
                </c:pt>
                <c:pt idx="40">
                  <c:v>2.63386E-2</c:v>
                </c:pt>
                <c:pt idx="41">
                  <c:v>2.6841200000000353E-2</c:v>
                </c:pt>
                <c:pt idx="42">
                  <c:v>2.7476700000000277E-2</c:v>
                </c:pt>
                <c:pt idx="43">
                  <c:v>2.7676900000000323E-2</c:v>
                </c:pt>
                <c:pt idx="44">
                  <c:v>2.7495300000000358E-2</c:v>
                </c:pt>
                <c:pt idx="45">
                  <c:v>2.7493400000000012E-2</c:v>
                </c:pt>
                <c:pt idx="46">
                  <c:v>2.7922700000000002E-2</c:v>
                </c:pt>
                <c:pt idx="47">
                  <c:v>2.8771300000000246E-2</c:v>
                </c:pt>
                <c:pt idx="48">
                  <c:v>2.942030000000001E-2</c:v>
                </c:pt>
                <c:pt idx="49">
                  <c:v>2.9412000000000001E-2</c:v>
                </c:pt>
                <c:pt idx="50">
                  <c:v>2.9308499999999977E-2</c:v>
                </c:pt>
                <c:pt idx="51">
                  <c:v>2.9566599999999967E-2</c:v>
                </c:pt>
                <c:pt idx="52">
                  <c:v>3.03421E-2</c:v>
                </c:pt>
                <c:pt idx="53">
                  <c:v>3.0720899999999988E-2</c:v>
                </c:pt>
                <c:pt idx="54">
                  <c:v>3.0916300000000001E-2</c:v>
                </c:pt>
                <c:pt idx="55">
                  <c:v>3.0879700000000301E-2</c:v>
                </c:pt>
                <c:pt idx="56">
                  <c:v>3.0951200000000012E-2</c:v>
                </c:pt>
                <c:pt idx="57">
                  <c:v>3.1413700000000051E-2</c:v>
                </c:pt>
                <c:pt idx="58">
                  <c:v>3.1798899999999998E-2</c:v>
                </c:pt>
                <c:pt idx="59">
                  <c:v>3.2027800000000002E-2</c:v>
                </c:pt>
                <c:pt idx="60">
                  <c:v>3.2119599999999998E-2</c:v>
                </c:pt>
                <c:pt idx="61">
                  <c:v>3.2221100000000016E-2</c:v>
                </c:pt>
                <c:pt idx="62">
                  <c:v>3.2718700000000003E-2</c:v>
                </c:pt>
                <c:pt idx="63">
                  <c:v>3.3105000000000002E-2</c:v>
                </c:pt>
                <c:pt idx="64">
                  <c:v>3.33648E-2</c:v>
                </c:pt>
                <c:pt idx="65">
                  <c:v>3.3656499999999985E-2</c:v>
                </c:pt>
                <c:pt idx="66">
                  <c:v>3.4008000000000004E-2</c:v>
                </c:pt>
                <c:pt idx="67">
                  <c:v>3.424760000000001E-2</c:v>
                </c:pt>
                <c:pt idx="68">
                  <c:v>3.4442899999999999E-2</c:v>
                </c:pt>
                <c:pt idx="69">
                  <c:v>3.4758999999999998E-2</c:v>
                </c:pt>
                <c:pt idx="70">
                  <c:v>3.5248300000000052E-2</c:v>
                </c:pt>
                <c:pt idx="71">
                  <c:v>3.5695900000000252E-2</c:v>
                </c:pt>
                <c:pt idx="72">
                  <c:v>3.6123799999999998E-2</c:v>
                </c:pt>
                <c:pt idx="73">
                  <c:v>3.639810000000001E-2</c:v>
                </c:pt>
                <c:pt idx="74">
                  <c:v>3.6708999999999999E-2</c:v>
                </c:pt>
                <c:pt idx="75">
                  <c:v>3.7283000000000337E-2</c:v>
                </c:pt>
                <c:pt idx="76">
                  <c:v>3.7875500000000374E-2</c:v>
                </c:pt>
                <c:pt idx="77">
                  <c:v>3.8483300000000296E-2</c:v>
                </c:pt>
                <c:pt idx="78">
                  <c:v>3.8896199999999999E-2</c:v>
                </c:pt>
                <c:pt idx="79">
                  <c:v>3.9178000000000004E-2</c:v>
                </c:pt>
                <c:pt idx="80">
                  <c:v>3.9782100000000001E-2</c:v>
                </c:pt>
                <c:pt idx="81">
                  <c:v>4.0347500000000001E-2</c:v>
                </c:pt>
                <c:pt idx="82">
                  <c:v>4.0894899999999998E-2</c:v>
                </c:pt>
                <c:pt idx="83">
                  <c:v>4.1240299999999966E-2</c:v>
                </c:pt>
                <c:pt idx="84">
                  <c:v>4.1411799999999999E-2</c:v>
                </c:pt>
                <c:pt idx="85">
                  <c:v>4.1863600000000133E-2</c:v>
                </c:pt>
                <c:pt idx="86">
                  <c:v>4.2359500000000001E-2</c:v>
                </c:pt>
                <c:pt idx="87">
                  <c:v>4.2606400000000023E-2</c:v>
                </c:pt>
                <c:pt idx="88">
                  <c:v>4.2998200000000104E-2</c:v>
                </c:pt>
                <c:pt idx="89">
                  <c:v>4.3509699999999998E-2</c:v>
                </c:pt>
                <c:pt idx="90">
                  <c:v>4.4117300000000033E-2</c:v>
                </c:pt>
                <c:pt idx="91">
                  <c:v>4.4813100000000133E-2</c:v>
                </c:pt>
                <c:pt idx="92">
                  <c:v>4.5719300000000004E-2</c:v>
                </c:pt>
                <c:pt idx="93">
                  <c:v>4.6407299999999999E-2</c:v>
                </c:pt>
                <c:pt idx="94">
                  <c:v>4.6912100000000012E-2</c:v>
                </c:pt>
                <c:pt idx="95">
                  <c:v>4.7534800000000002E-2</c:v>
                </c:pt>
                <c:pt idx="96">
                  <c:v>4.8373000000000013E-2</c:v>
                </c:pt>
                <c:pt idx="97">
                  <c:v>4.9099700000000024E-2</c:v>
                </c:pt>
                <c:pt idx="98">
                  <c:v>4.95583E-2</c:v>
                </c:pt>
                <c:pt idx="99">
                  <c:v>5.0094600000000516E-2</c:v>
                </c:pt>
                <c:pt idx="100">
                  <c:v>5.0626200000000003E-2</c:v>
                </c:pt>
                <c:pt idx="101">
                  <c:v>5.1153499999999998E-2</c:v>
                </c:pt>
                <c:pt idx="102">
                  <c:v>5.1738300000000001E-2</c:v>
                </c:pt>
                <c:pt idx="103">
                  <c:v>5.2387200000000522E-2</c:v>
                </c:pt>
                <c:pt idx="104">
                  <c:v>5.3167700000000012E-2</c:v>
                </c:pt>
                <c:pt idx="105">
                  <c:v>5.4001100000000003E-2</c:v>
                </c:pt>
                <c:pt idx="106">
                  <c:v>5.4842100000000032E-2</c:v>
                </c:pt>
                <c:pt idx="107">
                  <c:v>5.5616500000000034E-2</c:v>
                </c:pt>
                <c:pt idx="108">
                  <c:v>5.6357200000000024E-2</c:v>
                </c:pt>
                <c:pt idx="109">
                  <c:v>5.7118500000000023E-2</c:v>
                </c:pt>
                <c:pt idx="110">
                  <c:v>5.7716700000000773E-2</c:v>
                </c:pt>
                <c:pt idx="111">
                  <c:v>5.8317600000000698E-2</c:v>
                </c:pt>
                <c:pt idx="112">
                  <c:v>5.8897800000000014E-2</c:v>
                </c:pt>
                <c:pt idx="113">
                  <c:v>5.8969399999999998E-2</c:v>
                </c:pt>
                <c:pt idx="114">
                  <c:v>5.9269000000000002E-2</c:v>
                </c:pt>
                <c:pt idx="115">
                  <c:v>5.9523800000000002E-2</c:v>
                </c:pt>
                <c:pt idx="116">
                  <c:v>5.9923200000000114E-2</c:v>
                </c:pt>
                <c:pt idx="117">
                  <c:v>6.0380200000000134E-2</c:v>
                </c:pt>
                <c:pt idx="118">
                  <c:v>6.0806300000000132E-2</c:v>
                </c:pt>
                <c:pt idx="119">
                  <c:v>6.1212400000000104E-2</c:v>
                </c:pt>
                <c:pt idx="120">
                  <c:v>6.1555600000000002E-2</c:v>
                </c:pt>
                <c:pt idx="121">
                  <c:v>6.2119399999999998E-2</c:v>
                </c:pt>
                <c:pt idx="122">
                  <c:v>6.2187300000000022E-2</c:v>
                </c:pt>
                <c:pt idx="123">
                  <c:v>6.2852000000000033E-2</c:v>
                </c:pt>
                <c:pt idx="124">
                  <c:v>6.5055799999999997E-2</c:v>
                </c:pt>
                <c:pt idx="125">
                  <c:v>6.7740300000000003E-2</c:v>
                </c:pt>
                <c:pt idx="126">
                  <c:v>7.0877399999999993E-2</c:v>
                </c:pt>
                <c:pt idx="127">
                  <c:v>7.0261900000000002E-2</c:v>
                </c:pt>
                <c:pt idx="128">
                  <c:v>6.9851500000000011E-2</c:v>
                </c:pt>
                <c:pt idx="129">
                  <c:v>6.9530100000000011E-2</c:v>
                </c:pt>
                <c:pt idx="130">
                  <c:v>6.9204699999999994E-2</c:v>
                </c:pt>
                <c:pt idx="131">
                  <c:v>7.0760300000000123E-2</c:v>
                </c:pt>
                <c:pt idx="132">
                  <c:v>7.0417500000000133E-2</c:v>
                </c:pt>
                <c:pt idx="133">
                  <c:v>7.027979999999999E-2</c:v>
                </c:pt>
                <c:pt idx="134">
                  <c:v>7.0049E-2</c:v>
                </c:pt>
                <c:pt idx="135">
                  <c:v>7.0114700000000002E-2</c:v>
                </c:pt>
                <c:pt idx="136">
                  <c:v>7.02208E-2</c:v>
                </c:pt>
                <c:pt idx="137">
                  <c:v>7.0081099999999993E-2</c:v>
                </c:pt>
                <c:pt idx="138">
                  <c:v>6.9863400000000853E-2</c:v>
                </c:pt>
                <c:pt idx="139">
                  <c:v>6.9557800000000003E-2</c:v>
                </c:pt>
                <c:pt idx="140">
                  <c:v>6.9455700000000023E-2</c:v>
                </c:pt>
                <c:pt idx="141">
                  <c:v>6.9277599999999995E-2</c:v>
                </c:pt>
                <c:pt idx="142">
                  <c:v>6.8977899999999995E-2</c:v>
                </c:pt>
                <c:pt idx="143">
                  <c:v>6.8890900000000033E-2</c:v>
                </c:pt>
                <c:pt idx="144">
                  <c:v>6.8427399999999999E-2</c:v>
                </c:pt>
                <c:pt idx="145">
                  <c:v>6.7790100000000034E-2</c:v>
                </c:pt>
                <c:pt idx="146">
                  <c:v>6.7809500000000009E-2</c:v>
                </c:pt>
                <c:pt idx="147">
                  <c:v>6.7629400000000006E-2</c:v>
                </c:pt>
                <c:pt idx="148">
                  <c:v>6.7495600000000586E-2</c:v>
                </c:pt>
                <c:pt idx="149">
                  <c:v>6.7288600000000004E-2</c:v>
                </c:pt>
                <c:pt idx="150">
                  <c:v>6.7189299999999993E-2</c:v>
                </c:pt>
                <c:pt idx="151">
                  <c:v>6.7230399999999996E-2</c:v>
                </c:pt>
                <c:pt idx="152">
                  <c:v>6.703530000000002E-2</c:v>
                </c:pt>
                <c:pt idx="153">
                  <c:v>6.7269599999999999E-2</c:v>
                </c:pt>
                <c:pt idx="154">
                  <c:v>6.7013500000000184E-2</c:v>
                </c:pt>
                <c:pt idx="155">
                  <c:v>6.6721799999999998E-2</c:v>
                </c:pt>
                <c:pt idx="156">
                  <c:v>6.62967E-2</c:v>
                </c:pt>
                <c:pt idx="157">
                  <c:v>6.6009700000000004E-2</c:v>
                </c:pt>
                <c:pt idx="158">
                  <c:v>6.5758400000000022E-2</c:v>
                </c:pt>
                <c:pt idx="159">
                  <c:v>6.555610000000002E-2</c:v>
                </c:pt>
                <c:pt idx="160">
                  <c:v>6.5281800000000001E-2</c:v>
                </c:pt>
                <c:pt idx="161">
                  <c:v>6.4954500000000012E-2</c:v>
                </c:pt>
                <c:pt idx="162">
                  <c:v>6.4599799999999999E-2</c:v>
                </c:pt>
                <c:pt idx="163">
                  <c:v>6.4079700000000003E-2</c:v>
                </c:pt>
                <c:pt idx="164">
                  <c:v>6.3923800000000003E-2</c:v>
                </c:pt>
                <c:pt idx="165">
                  <c:v>6.377770000000002E-2</c:v>
                </c:pt>
                <c:pt idx="166">
                  <c:v>6.3455600000000001E-2</c:v>
                </c:pt>
                <c:pt idx="167">
                  <c:v>6.30352E-2</c:v>
                </c:pt>
                <c:pt idx="168">
                  <c:v>6.2667899999999999E-2</c:v>
                </c:pt>
                <c:pt idx="169">
                  <c:v>6.235160000000052E-2</c:v>
                </c:pt>
                <c:pt idx="170">
                  <c:v>6.2142599999999999E-2</c:v>
                </c:pt>
                <c:pt idx="171">
                  <c:v>6.1786800000000024E-2</c:v>
                </c:pt>
                <c:pt idx="172">
                  <c:v>6.1469000000000003E-2</c:v>
                </c:pt>
                <c:pt idx="173">
                  <c:v>6.1064800000000002E-2</c:v>
                </c:pt>
                <c:pt idx="174">
                  <c:v>6.0657900000000022E-2</c:v>
                </c:pt>
                <c:pt idx="175">
                  <c:v>6.0402200000000517E-2</c:v>
                </c:pt>
                <c:pt idx="176">
                  <c:v>6.0010400000000519E-2</c:v>
                </c:pt>
                <c:pt idx="177">
                  <c:v>5.9717900000000837E-2</c:v>
                </c:pt>
                <c:pt idx="178">
                  <c:v>5.9251199999999997E-2</c:v>
                </c:pt>
                <c:pt idx="179">
                  <c:v>5.9109900000000014E-2</c:v>
                </c:pt>
                <c:pt idx="180">
                  <c:v>5.8828900000000003E-2</c:v>
                </c:pt>
                <c:pt idx="181">
                  <c:v>5.8469899999999998E-2</c:v>
                </c:pt>
                <c:pt idx="182">
                  <c:v>5.8291000000000003E-2</c:v>
                </c:pt>
                <c:pt idx="183">
                  <c:v>5.8043999999999998E-2</c:v>
                </c:pt>
                <c:pt idx="184">
                  <c:v>5.776610000000057E-2</c:v>
                </c:pt>
                <c:pt idx="185">
                  <c:v>5.7613000000000122E-2</c:v>
                </c:pt>
                <c:pt idx="186">
                  <c:v>5.7391300000000034E-2</c:v>
                </c:pt>
                <c:pt idx="187">
                  <c:v>5.7276100000000003E-2</c:v>
                </c:pt>
                <c:pt idx="188">
                  <c:v>5.7187900000000104E-2</c:v>
                </c:pt>
                <c:pt idx="189">
                  <c:v>5.7276100000000003E-2</c:v>
                </c:pt>
                <c:pt idx="190">
                  <c:v>5.7289600000000003E-2</c:v>
                </c:pt>
                <c:pt idx="191">
                  <c:v>5.7289600000000003E-2</c:v>
                </c:pt>
                <c:pt idx="192">
                  <c:v>5.7471700000000001E-2</c:v>
                </c:pt>
                <c:pt idx="193">
                  <c:v>5.7742400000000541E-2</c:v>
                </c:pt>
                <c:pt idx="194">
                  <c:v>5.7977899999999999E-2</c:v>
                </c:pt>
                <c:pt idx="195">
                  <c:v>5.8432700000000434E-2</c:v>
                </c:pt>
                <c:pt idx="196">
                  <c:v>5.8771900000000002E-2</c:v>
                </c:pt>
                <c:pt idx="197">
                  <c:v>5.9077100000000014E-2</c:v>
                </c:pt>
                <c:pt idx="198">
                  <c:v>5.9485500000000004E-2</c:v>
                </c:pt>
                <c:pt idx="199">
                  <c:v>5.9974399999999997E-2</c:v>
                </c:pt>
                <c:pt idx="200">
                  <c:v>6.05329000000005E-2</c:v>
                </c:pt>
                <c:pt idx="201">
                  <c:v>6.1158299999999999E-2</c:v>
                </c:pt>
                <c:pt idx="202">
                  <c:v>6.1909499999999999E-2</c:v>
                </c:pt>
                <c:pt idx="203">
                  <c:v>6.2527399999999997E-2</c:v>
                </c:pt>
                <c:pt idx="204">
                  <c:v>6.3297199999999998E-2</c:v>
                </c:pt>
                <c:pt idx="205">
                  <c:v>6.4252700000000024E-2</c:v>
                </c:pt>
                <c:pt idx="206">
                  <c:v>6.5252099999999993E-2</c:v>
                </c:pt>
                <c:pt idx="207">
                  <c:v>6.6396800000000034E-2</c:v>
                </c:pt>
                <c:pt idx="208">
                  <c:v>6.7546700000000001E-2</c:v>
                </c:pt>
                <c:pt idx="209">
                  <c:v>6.868539999999998E-2</c:v>
                </c:pt>
                <c:pt idx="210">
                  <c:v>6.9901000000000019E-2</c:v>
                </c:pt>
                <c:pt idx="211">
                  <c:v>7.1276800000000001E-2</c:v>
                </c:pt>
                <c:pt idx="212">
                  <c:v>7.2547399999999998E-2</c:v>
                </c:pt>
                <c:pt idx="213">
                  <c:v>7.385280000000001E-2</c:v>
                </c:pt>
                <c:pt idx="214">
                  <c:v>7.5164900000000021E-2</c:v>
                </c:pt>
                <c:pt idx="215">
                  <c:v>7.6465500000000006E-2</c:v>
                </c:pt>
                <c:pt idx="216">
                  <c:v>7.7804600000000612E-2</c:v>
                </c:pt>
                <c:pt idx="217">
                  <c:v>7.9044300000000012E-2</c:v>
                </c:pt>
                <c:pt idx="218">
                  <c:v>8.0236800000000066E-2</c:v>
                </c:pt>
                <c:pt idx="219">
                  <c:v>8.136850000000001E-2</c:v>
                </c:pt>
                <c:pt idx="220">
                  <c:v>8.2416599999999993E-2</c:v>
                </c:pt>
                <c:pt idx="221">
                  <c:v>8.3366900000000244E-2</c:v>
                </c:pt>
                <c:pt idx="222">
                  <c:v>8.4329100000000004E-2</c:v>
                </c:pt>
                <c:pt idx="223">
                  <c:v>8.5000400000000045E-2</c:v>
                </c:pt>
                <c:pt idx="224">
                  <c:v>8.5639300000000265E-2</c:v>
                </c:pt>
                <c:pt idx="225">
                  <c:v>8.6180400000000004E-2</c:v>
                </c:pt>
                <c:pt idx="226">
                  <c:v>8.6544500000000066E-2</c:v>
                </c:pt>
                <c:pt idx="227">
                  <c:v>8.6848500000000023E-2</c:v>
                </c:pt>
                <c:pt idx="228">
                  <c:v>8.7050400000000028E-2</c:v>
                </c:pt>
                <c:pt idx="229">
                  <c:v>8.714340000000001E-2</c:v>
                </c:pt>
                <c:pt idx="230">
                  <c:v>8.7295800000000007E-2</c:v>
                </c:pt>
                <c:pt idx="231">
                  <c:v>8.7370200000000009E-2</c:v>
                </c:pt>
                <c:pt idx="232">
                  <c:v>8.7400999999999993E-2</c:v>
                </c:pt>
                <c:pt idx="233">
                  <c:v>8.7478199999999978E-2</c:v>
                </c:pt>
                <c:pt idx="234">
                  <c:v>8.7545900000000065E-2</c:v>
                </c:pt>
                <c:pt idx="235">
                  <c:v>8.7523400000000043E-2</c:v>
                </c:pt>
                <c:pt idx="236">
                  <c:v>8.7553000000000006E-2</c:v>
                </c:pt>
                <c:pt idx="237">
                  <c:v>8.7574000000000027E-2</c:v>
                </c:pt>
                <c:pt idx="238">
                  <c:v>8.7486500000000009E-2</c:v>
                </c:pt>
                <c:pt idx="239">
                  <c:v>8.7405800000000006E-2</c:v>
                </c:pt>
                <c:pt idx="240">
                  <c:v>8.7297699999999992E-2</c:v>
                </c:pt>
                <c:pt idx="241">
                  <c:v>8.7097900000000006E-2</c:v>
                </c:pt>
                <c:pt idx="242">
                  <c:v>8.6865500000000026E-2</c:v>
                </c:pt>
                <c:pt idx="243">
                  <c:v>8.6643900000000024E-2</c:v>
                </c:pt>
                <c:pt idx="244">
                  <c:v>8.6421800000000007E-2</c:v>
                </c:pt>
                <c:pt idx="245">
                  <c:v>8.6261500000000005E-2</c:v>
                </c:pt>
                <c:pt idx="246">
                  <c:v>8.6157800000000048E-2</c:v>
                </c:pt>
                <c:pt idx="247">
                  <c:v>8.5980900000000041E-2</c:v>
                </c:pt>
                <c:pt idx="248">
                  <c:v>8.5851800000000228E-2</c:v>
                </c:pt>
                <c:pt idx="249">
                  <c:v>8.5797200000000004E-2</c:v>
                </c:pt>
                <c:pt idx="250">
                  <c:v>8.5855000000000764E-2</c:v>
                </c:pt>
                <c:pt idx="251">
                  <c:v>8.6014900000000005E-2</c:v>
                </c:pt>
                <c:pt idx="252">
                  <c:v>8.6282499999999998E-2</c:v>
                </c:pt>
                <c:pt idx="253">
                  <c:v>8.6603100000000002E-2</c:v>
                </c:pt>
                <c:pt idx="254">
                  <c:v>8.6968000000000004E-2</c:v>
                </c:pt>
                <c:pt idx="255">
                  <c:v>8.7454100000000007E-2</c:v>
                </c:pt>
                <c:pt idx="256">
                  <c:v>8.8037900000000266E-2</c:v>
                </c:pt>
                <c:pt idx="257">
                  <c:v>8.875670000000091E-2</c:v>
                </c:pt>
                <c:pt idx="258">
                  <c:v>8.9475100000000002E-2</c:v>
                </c:pt>
                <c:pt idx="259">
                  <c:v>9.0252500000000041E-2</c:v>
                </c:pt>
                <c:pt idx="260">
                  <c:v>9.1059900000000096E-2</c:v>
                </c:pt>
                <c:pt idx="261">
                  <c:v>9.189190000000004E-2</c:v>
                </c:pt>
                <c:pt idx="262">
                  <c:v>9.2843500000000009E-2</c:v>
                </c:pt>
                <c:pt idx="263">
                  <c:v>9.3793800000000246E-2</c:v>
                </c:pt>
                <c:pt idx="264">
                  <c:v>9.4724000000001307E-2</c:v>
                </c:pt>
                <c:pt idx="265">
                  <c:v>9.5751100000000047E-2</c:v>
                </c:pt>
                <c:pt idx="266">
                  <c:v>9.6817E-2</c:v>
                </c:pt>
                <c:pt idx="267">
                  <c:v>9.79328E-2</c:v>
                </c:pt>
                <c:pt idx="268">
                  <c:v>9.9138100000000007E-2</c:v>
                </c:pt>
                <c:pt idx="269">
                  <c:v>0.1003</c:v>
                </c:pt>
                <c:pt idx="270">
                  <c:v>0.10160000000000002</c:v>
                </c:pt>
                <c:pt idx="271">
                  <c:v>0.10294</c:v>
                </c:pt>
                <c:pt idx="272">
                  <c:v>0.104327</c:v>
                </c:pt>
                <c:pt idx="273">
                  <c:v>0.10578899999999998</c:v>
                </c:pt>
                <c:pt idx="274">
                  <c:v>0.10717200000000029</c:v>
                </c:pt>
                <c:pt idx="275">
                  <c:v>0.10872100000000108</c:v>
                </c:pt>
                <c:pt idx="276">
                  <c:v>0.110342</c:v>
                </c:pt>
                <c:pt idx="277">
                  <c:v>0.111931</c:v>
                </c:pt>
                <c:pt idx="278">
                  <c:v>0.113689</c:v>
                </c:pt>
                <c:pt idx="279">
                  <c:v>0.11545800000000001</c:v>
                </c:pt>
                <c:pt idx="280">
                  <c:v>0.117507</c:v>
                </c:pt>
                <c:pt idx="281">
                  <c:v>0.119717</c:v>
                </c:pt>
                <c:pt idx="282">
                  <c:v>0.12206000000000022</c:v>
                </c:pt>
                <c:pt idx="283">
                  <c:v>0.124558</c:v>
                </c:pt>
                <c:pt idx="284">
                  <c:v>0.12731700000000001</c:v>
                </c:pt>
                <c:pt idx="285">
                  <c:v>0.13025800000000001</c:v>
                </c:pt>
                <c:pt idx="286">
                  <c:v>0.13350100000000001</c:v>
                </c:pt>
                <c:pt idx="287">
                  <c:v>0.13692199999999999</c:v>
                </c:pt>
                <c:pt idx="288">
                  <c:v>0.14043100000000044</c:v>
                </c:pt>
                <c:pt idx="289">
                  <c:v>0.144182</c:v>
                </c:pt>
                <c:pt idx="290">
                  <c:v>0.14807600000000001</c:v>
                </c:pt>
                <c:pt idx="291">
                  <c:v>0.15217700000000001</c:v>
                </c:pt>
                <c:pt idx="292">
                  <c:v>0.15634300000000145</c:v>
                </c:pt>
                <c:pt idx="293">
                  <c:v>0.16054900000000041</c:v>
                </c:pt>
                <c:pt idx="294">
                  <c:v>0.16469400000000001</c:v>
                </c:pt>
                <c:pt idx="295">
                  <c:v>0.16882</c:v>
                </c:pt>
                <c:pt idx="296">
                  <c:v>0.172874</c:v>
                </c:pt>
                <c:pt idx="297">
                  <c:v>0.17676000000000044</c:v>
                </c:pt>
                <c:pt idx="298">
                  <c:v>0.18045500000000128</c:v>
                </c:pt>
                <c:pt idx="299">
                  <c:v>0.18396600000000188</c:v>
                </c:pt>
                <c:pt idx="300">
                  <c:v>0.18710800000000041</c:v>
                </c:pt>
                <c:pt idx="301">
                  <c:v>0.19008</c:v>
                </c:pt>
                <c:pt idx="302">
                  <c:v>0.19298999999999999</c:v>
                </c:pt>
                <c:pt idx="303">
                  <c:v>0.19542399999999999</c:v>
                </c:pt>
                <c:pt idx="304">
                  <c:v>0.19776099999999999</c:v>
                </c:pt>
                <c:pt idx="305">
                  <c:v>0.19994800000000154</c:v>
                </c:pt>
                <c:pt idx="306">
                  <c:v>0.20181199999999999</c:v>
                </c:pt>
                <c:pt idx="307">
                  <c:v>0.20358000000000001</c:v>
                </c:pt>
                <c:pt idx="308">
                  <c:v>0.20521600000000143</c:v>
                </c:pt>
                <c:pt idx="309">
                  <c:v>0.20653199999999999</c:v>
                </c:pt>
                <c:pt idx="310">
                  <c:v>0.20757999999999999</c:v>
                </c:pt>
                <c:pt idx="311">
                  <c:v>0.20841700000000188</c:v>
                </c:pt>
                <c:pt idx="312">
                  <c:v>0.20887900000000001</c:v>
                </c:pt>
                <c:pt idx="313">
                  <c:v>0.20911500000000041</c:v>
                </c:pt>
                <c:pt idx="314">
                  <c:v>0.20913699999999999</c:v>
                </c:pt>
                <c:pt idx="315">
                  <c:v>0.20871600000000157</c:v>
                </c:pt>
                <c:pt idx="316">
                  <c:v>0.20787900000000001</c:v>
                </c:pt>
                <c:pt idx="317">
                  <c:v>0.20691900000000188</c:v>
                </c:pt>
                <c:pt idx="318">
                  <c:v>0.20563300000000001</c:v>
                </c:pt>
                <c:pt idx="319">
                  <c:v>0.20408699999999999</c:v>
                </c:pt>
                <c:pt idx="320">
                  <c:v>0.20239699999999999</c:v>
                </c:pt>
                <c:pt idx="321">
                  <c:v>0.20025000000000001</c:v>
                </c:pt>
                <c:pt idx="322">
                  <c:v>0.19794800000000157</c:v>
                </c:pt>
                <c:pt idx="323">
                  <c:v>0.19539699999999999</c:v>
                </c:pt>
                <c:pt idx="324">
                  <c:v>0.19293800000000041</c:v>
                </c:pt>
                <c:pt idx="325">
                  <c:v>0.19023399999999999</c:v>
                </c:pt>
                <c:pt idx="326">
                  <c:v>0.18728700000000137</c:v>
                </c:pt>
                <c:pt idx="327">
                  <c:v>0.18438299999999999</c:v>
                </c:pt>
                <c:pt idx="328">
                  <c:v>0.18132699999999999</c:v>
                </c:pt>
                <c:pt idx="329">
                  <c:v>0.17843200000000137</c:v>
                </c:pt>
                <c:pt idx="330">
                  <c:v>0.17554400000000137</c:v>
                </c:pt>
                <c:pt idx="331">
                  <c:v>0.17263100000000001</c:v>
                </c:pt>
                <c:pt idx="332">
                  <c:v>0.16972100000000001</c:v>
                </c:pt>
                <c:pt idx="333">
                  <c:v>0.16678499999999999</c:v>
                </c:pt>
                <c:pt idx="334">
                  <c:v>0.16408</c:v>
                </c:pt>
                <c:pt idx="335">
                  <c:v>0.16145699999999999</c:v>
                </c:pt>
                <c:pt idx="336">
                  <c:v>0.15882000000000004</c:v>
                </c:pt>
                <c:pt idx="337">
                  <c:v>0.15629200000000154</c:v>
                </c:pt>
                <c:pt idx="338">
                  <c:v>0.15391300000000199</c:v>
                </c:pt>
                <c:pt idx="339">
                  <c:v>0.15158800000000044</c:v>
                </c:pt>
                <c:pt idx="340">
                  <c:v>0.14927900000000024</c:v>
                </c:pt>
                <c:pt idx="341">
                  <c:v>0.14707000000000001</c:v>
                </c:pt>
                <c:pt idx="342">
                  <c:v>0.14474700000000154</c:v>
                </c:pt>
                <c:pt idx="343">
                  <c:v>0.14248200000000041</c:v>
                </c:pt>
                <c:pt idx="344">
                  <c:v>0.14023200000000041</c:v>
                </c:pt>
                <c:pt idx="345">
                  <c:v>0.13799500000000137</c:v>
                </c:pt>
                <c:pt idx="346">
                  <c:v>0.135684</c:v>
                </c:pt>
                <c:pt idx="347">
                  <c:v>0.13336999999999999</c:v>
                </c:pt>
                <c:pt idx="348">
                  <c:v>0.13120499999999999</c:v>
                </c:pt>
                <c:pt idx="349">
                  <c:v>0.12923499999999999</c:v>
                </c:pt>
                <c:pt idx="350">
                  <c:v>0.12748699999999999</c:v>
                </c:pt>
                <c:pt idx="351">
                  <c:v>0.125862</c:v>
                </c:pt>
                <c:pt idx="352">
                  <c:v>0.12447600000000029</c:v>
                </c:pt>
                <c:pt idx="353">
                  <c:v>0.12333300000000012</c:v>
                </c:pt>
                <c:pt idx="354">
                  <c:v>0.12246100000000019</c:v>
                </c:pt>
                <c:pt idx="355">
                  <c:v>0.12200900000000002</c:v>
                </c:pt>
                <c:pt idx="356">
                  <c:v>0.121827</c:v>
                </c:pt>
                <c:pt idx="357">
                  <c:v>0.12177700000000002</c:v>
                </c:pt>
                <c:pt idx="358">
                  <c:v>0.12206800000000002</c:v>
                </c:pt>
                <c:pt idx="359">
                  <c:v>0.12253600000000076</c:v>
                </c:pt>
                <c:pt idx="360">
                  <c:v>0.12323900000000022</c:v>
                </c:pt>
                <c:pt idx="361">
                  <c:v>0.12424600000000088</c:v>
                </c:pt>
                <c:pt idx="362">
                  <c:v>0.12540699999999999</c:v>
                </c:pt>
                <c:pt idx="363">
                  <c:v>0.126642</c:v>
                </c:pt>
                <c:pt idx="364">
                  <c:v>0.12798000000000001</c:v>
                </c:pt>
                <c:pt idx="365">
                  <c:v>0.12951900000000041</c:v>
                </c:pt>
                <c:pt idx="366">
                  <c:v>0.13106599999999999</c:v>
                </c:pt>
                <c:pt idx="367">
                  <c:v>0.13266600000000001</c:v>
                </c:pt>
                <c:pt idx="368">
                  <c:v>0.13440800000000044</c:v>
                </c:pt>
                <c:pt idx="369">
                  <c:v>0.13602900000000001</c:v>
                </c:pt>
                <c:pt idx="370">
                  <c:v>0.13790300000000041</c:v>
                </c:pt>
                <c:pt idx="371">
                  <c:v>0.13958699999999999</c:v>
                </c:pt>
                <c:pt idx="372">
                  <c:v>0.13980500000000001</c:v>
                </c:pt>
                <c:pt idx="373">
                  <c:v>0.139379</c:v>
                </c:pt>
                <c:pt idx="374">
                  <c:v>0.138681</c:v>
                </c:pt>
                <c:pt idx="375">
                  <c:v>0.13798199999999999</c:v>
                </c:pt>
                <c:pt idx="376">
                  <c:v>0.13724400000000136</c:v>
                </c:pt>
                <c:pt idx="377">
                  <c:v>0.13654300000000041</c:v>
                </c:pt>
                <c:pt idx="378">
                  <c:v>0.13583400000000001</c:v>
                </c:pt>
                <c:pt idx="379">
                  <c:v>0.13539899999999999</c:v>
                </c:pt>
                <c:pt idx="380">
                  <c:v>0.13502700000000001</c:v>
                </c:pt>
                <c:pt idx="381">
                  <c:v>0.13672100000000001</c:v>
                </c:pt>
                <c:pt idx="382">
                  <c:v>0.13901800000000122</c:v>
                </c:pt>
                <c:pt idx="383">
                  <c:v>0.14142700000000041</c:v>
                </c:pt>
                <c:pt idx="384">
                  <c:v>0.14405699999999999</c:v>
                </c:pt>
                <c:pt idx="385">
                  <c:v>0.14686500000000041</c:v>
                </c:pt>
                <c:pt idx="386">
                  <c:v>0.14973900000000157</c:v>
                </c:pt>
                <c:pt idx="387">
                  <c:v>0.15269400000000041</c:v>
                </c:pt>
                <c:pt idx="388">
                  <c:v>0.15557900000000024</c:v>
                </c:pt>
                <c:pt idx="389">
                  <c:v>0.15870400000000157</c:v>
                </c:pt>
                <c:pt idx="390">
                  <c:v>0.16212499999999988</c:v>
                </c:pt>
                <c:pt idx="391">
                  <c:v>0.16583200000000001</c:v>
                </c:pt>
                <c:pt idx="392">
                  <c:v>0.16999600000000137</c:v>
                </c:pt>
                <c:pt idx="393">
                  <c:v>0.17429200000000122</c:v>
                </c:pt>
                <c:pt idx="394">
                  <c:v>0.17936900000000044</c:v>
                </c:pt>
                <c:pt idx="395">
                  <c:v>0.18521100000000154</c:v>
                </c:pt>
                <c:pt idx="396">
                  <c:v>0.19179900000000041</c:v>
                </c:pt>
                <c:pt idx="397">
                  <c:v>0.19890800000000122</c:v>
                </c:pt>
                <c:pt idx="398">
                  <c:v>0.20602100000000001</c:v>
                </c:pt>
                <c:pt idx="399">
                  <c:v>0.21100300000000041</c:v>
                </c:pt>
                <c:pt idx="400">
                  <c:v>0.20190000000000041</c:v>
                </c:pt>
              </c:numCache>
            </c:numRef>
          </c:yVal>
          <c:smooth val="1"/>
        </c:ser>
        <c:ser>
          <c:idx val="10"/>
          <c:order val="10"/>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L$1:$L$401</c:f>
              <c:numCache>
                <c:formatCode>General</c:formatCode>
                <c:ptCount val="401"/>
                <c:pt idx="0">
                  <c:v>2.7060500000000001E-2</c:v>
                </c:pt>
                <c:pt idx="1">
                  <c:v>2.6608699999999999E-2</c:v>
                </c:pt>
                <c:pt idx="2">
                  <c:v>2.6433800000000375E-2</c:v>
                </c:pt>
                <c:pt idx="3">
                  <c:v>2.6347099999999998E-2</c:v>
                </c:pt>
                <c:pt idx="4">
                  <c:v>2.6085900000000304E-2</c:v>
                </c:pt>
                <c:pt idx="5">
                  <c:v>2.6259000000000011E-2</c:v>
                </c:pt>
                <c:pt idx="6">
                  <c:v>2.6477300000000419E-2</c:v>
                </c:pt>
                <c:pt idx="7">
                  <c:v>2.6380899999999999E-2</c:v>
                </c:pt>
                <c:pt idx="8">
                  <c:v>2.6169000000000001E-2</c:v>
                </c:pt>
                <c:pt idx="9">
                  <c:v>2.6223500000000011E-2</c:v>
                </c:pt>
                <c:pt idx="10">
                  <c:v>2.6215800000000254E-2</c:v>
                </c:pt>
                <c:pt idx="11">
                  <c:v>2.6412000000000001E-2</c:v>
                </c:pt>
                <c:pt idx="12">
                  <c:v>2.6597200000000012E-2</c:v>
                </c:pt>
                <c:pt idx="13">
                  <c:v>2.6717600000000001E-2</c:v>
                </c:pt>
                <c:pt idx="14">
                  <c:v>2.6381600000000012E-2</c:v>
                </c:pt>
                <c:pt idx="15">
                  <c:v>2.6119400000000001E-2</c:v>
                </c:pt>
                <c:pt idx="16">
                  <c:v>2.6481800000000336E-2</c:v>
                </c:pt>
                <c:pt idx="17">
                  <c:v>2.6707000000000012E-2</c:v>
                </c:pt>
                <c:pt idx="18">
                  <c:v>2.7131300000000375E-2</c:v>
                </c:pt>
                <c:pt idx="19">
                  <c:v>2.7102000000000001E-2</c:v>
                </c:pt>
                <c:pt idx="20">
                  <c:v>2.6827400000000001E-2</c:v>
                </c:pt>
                <c:pt idx="21">
                  <c:v>2.6555800000000011E-2</c:v>
                </c:pt>
                <c:pt idx="22">
                  <c:v>2.6510300000000011E-2</c:v>
                </c:pt>
                <c:pt idx="23">
                  <c:v>2.6714700000000001E-2</c:v>
                </c:pt>
                <c:pt idx="24">
                  <c:v>2.7145900000000278E-2</c:v>
                </c:pt>
                <c:pt idx="25">
                  <c:v>2.7480500000000012E-2</c:v>
                </c:pt>
                <c:pt idx="26">
                  <c:v>2.7483500000000265E-2</c:v>
                </c:pt>
                <c:pt idx="27">
                  <c:v>2.7421100000000278E-2</c:v>
                </c:pt>
                <c:pt idx="28">
                  <c:v>2.7494700000000052E-2</c:v>
                </c:pt>
                <c:pt idx="29">
                  <c:v>2.7785500000000012E-2</c:v>
                </c:pt>
                <c:pt idx="30">
                  <c:v>2.8221900000000012E-2</c:v>
                </c:pt>
                <c:pt idx="31">
                  <c:v>2.8724199999999978E-2</c:v>
                </c:pt>
                <c:pt idx="32">
                  <c:v>2.8651900000000056E-2</c:v>
                </c:pt>
                <c:pt idx="33">
                  <c:v>2.8408800000000001E-2</c:v>
                </c:pt>
                <c:pt idx="34">
                  <c:v>2.83471E-2</c:v>
                </c:pt>
                <c:pt idx="35">
                  <c:v>2.8688600000000002E-2</c:v>
                </c:pt>
                <c:pt idx="36">
                  <c:v>2.8938200000000001E-2</c:v>
                </c:pt>
                <c:pt idx="37">
                  <c:v>2.9249200000000239E-2</c:v>
                </c:pt>
                <c:pt idx="38">
                  <c:v>2.9027999999999998E-2</c:v>
                </c:pt>
                <c:pt idx="39">
                  <c:v>2.8659899999999999E-2</c:v>
                </c:pt>
                <c:pt idx="40">
                  <c:v>2.8570999999999999E-2</c:v>
                </c:pt>
                <c:pt idx="41">
                  <c:v>2.8865300000000052E-2</c:v>
                </c:pt>
                <c:pt idx="42">
                  <c:v>2.9280799999999999E-2</c:v>
                </c:pt>
                <c:pt idx="43">
                  <c:v>2.951730000000001E-2</c:v>
                </c:pt>
                <c:pt idx="44">
                  <c:v>2.9373300000000255E-2</c:v>
                </c:pt>
                <c:pt idx="45">
                  <c:v>2.9361100000000001E-2</c:v>
                </c:pt>
                <c:pt idx="46">
                  <c:v>2.9630699999999999E-2</c:v>
                </c:pt>
                <c:pt idx="47">
                  <c:v>3.0153699999999999E-2</c:v>
                </c:pt>
                <c:pt idx="48">
                  <c:v>3.0589100000000011E-2</c:v>
                </c:pt>
                <c:pt idx="49">
                  <c:v>3.0518699999999978E-2</c:v>
                </c:pt>
                <c:pt idx="50">
                  <c:v>3.0389099999999999E-2</c:v>
                </c:pt>
                <c:pt idx="51">
                  <c:v>3.0567899999999999E-2</c:v>
                </c:pt>
                <c:pt idx="52">
                  <c:v>3.1205900000000366E-2</c:v>
                </c:pt>
                <c:pt idx="53">
                  <c:v>3.1674800000000315E-2</c:v>
                </c:pt>
                <c:pt idx="54">
                  <c:v>3.1849300000000365E-2</c:v>
                </c:pt>
                <c:pt idx="55">
                  <c:v>3.1874300000000362E-2</c:v>
                </c:pt>
                <c:pt idx="56">
                  <c:v>3.2165100000000002E-2</c:v>
                </c:pt>
                <c:pt idx="57">
                  <c:v>3.2738900000000092E-2</c:v>
                </c:pt>
                <c:pt idx="58">
                  <c:v>3.314120000000001E-2</c:v>
                </c:pt>
                <c:pt idx="59">
                  <c:v>3.3276899999999998E-2</c:v>
                </c:pt>
                <c:pt idx="60">
                  <c:v>3.3296699999999999E-2</c:v>
                </c:pt>
                <c:pt idx="61">
                  <c:v>3.3447600000000001E-2</c:v>
                </c:pt>
                <c:pt idx="62">
                  <c:v>3.4065600000000001E-2</c:v>
                </c:pt>
                <c:pt idx="63">
                  <c:v>3.4537499999999999E-2</c:v>
                </c:pt>
                <c:pt idx="64">
                  <c:v>3.4777700000000002E-2</c:v>
                </c:pt>
                <c:pt idx="65">
                  <c:v>3.4970899999999999E-2</c:v>
                </c:pt>
                <c:pt idx="66">
                  <c:v>3.5494400000000002E-2</c:v>
                </c:pt>
                <c:pt idx="67">
                  <c:v>3.5948000000000001E-2</c:v>
                </c:pt>
                <c:pt idx="68">
                  <c:v>3.6334800000000042E-2</c:v>
                </c:pt>
                <c:pt idx="69">
                  <c:v>3.6733300000000392E-2</c:v>
                </c:pt>
                <c:pt idx="70">
                  <c:v>3.7135300000000392E-2</c:v>
                </c:pt>
                <c:pt idx="71">
                  <c:v>3.7516599999999997E-2</c:v>
                </c:pt>
                <c:pt idx="72">
                  <c:v>3.7902900000000052E-2</c:v>
                </c:pt>
                <c:pt idx="73">
                  <c:v>3.8290600000000001E-2</c:v>
                </c:pt>
                <c:pt idx="74">
                  <c:v>3.8516700000000001E-2</c:v>
                </c:pt>
                <c:pt idx="75">
                  <c:v>3.9055199999999998E-2</c:v>
                </c:pt>
                <c:pt idx="76">
                  <c:v>3.9573700000000052E-2</c:v>
                </c:pt>
                <c:pt idx="77">
                  <c:v>3.9970499999999999E-2</c:v>
                </c:pt>
                <c:pt idx="78">
                  <c:v>4.0427900000000003E-2</c:v>
                </c:pt>
                <c:pt idx="79">
                  <c:v>4.0815900000000023E-2</c:v>
                </c:pt>
                <c:pt idx="80">
                  <c:v>4.1321200000000002E-2</c:v>
                </c:pt>
                <c:pt idx="81">
                  <c:v>4.2007500000000024E-2</c:v>
                </c:pt>
                <c:pt idx="82">
                  <c:v>4.2476300000000002E-2</c:v>
                </c:pt>
                <c:pt idx="83">
                  <c:v>4.2779999999999999E-2</c:v>
                </c:pt>
                <c:pt idx="84">
                  <c:v>4.3137399999999999E-2</c:v>
                </c:pt>
                <c:pt idx="85">
                  <c:v>4.3689299999999986E-2</c:v>
                </c:pt>
                <c:pt idx="86">
                  <c:v>4.4245299999999987E-2</c:v>
                </c:pt>
                <c:pt idx="87">
                  <c:v>4.4647899999999997E-2</c:v>
                </c:pt>
                <c:pt idx="88">
                  <c:v>4.5038700000000022E-2</c:v>
                </c:pt>
                <c:pt idx="89">
                  <c:v>4.5585099999999996E-2</c:v>
                </c:pt>
                <c:pt idx="90">
                  <c:v>4.6253099999999985E-2</c:v>
                </c:pt>
                <c:pt idx="91">
                  <c:v>4.6984799999999986E-2</c:v>
                </c:pt>
                <c:pt idx="92">
                  <c:v>4.7786600000000727E-2</c:v>
                </c:pt>
                <c:pt idx="93">
                  <c:v>4.8507000000000002E-2</c:v>
                </c:pt>
                <c:pt idx="94">
                  <c:v>4.9035400000000132E-2</c:v>
                </c:pt>
                <c:pt idx="95">
                  <c:v>4.9596900000000645E-2</c:v>
                </c:pt>
                <c:pt idx="96">
                  <c:v>5.0471799999999997E-2</c:v>
                </c:pt>
                <c:pt idx="97">
                  <c:v>5.1160999999999998E-2</c:v>
                </c:pt>
                <c:pt idx="98">
                  <c:v>5.1626999999999999E-2</c:v>
                </c:pt>
                <c:pt idx="99">
                  <c:v>5.2137400000000132E-2</c:v>
                </c:pt>
                <c:pt idx="100">
                  <c:v>5.2718100000000122E-2</c:v>
                </c:pt>
                <c:pt idx="101">
                  <c:v>5.3203300000000002E-2</c:v>
                </c:pt>
                <c:pt idx="102">
                  <c:v>5.3853400000000023E-2</c:v>
                </c:pt>
                <c:pt idx="103">
                  <c:v>5.4577000000000014E-2</c:v>
                </c:pt>
                <c:pt idx="104">
                  <c:v>5.5222100000000003E-2</c:v>
                </c:pt>
                <c:pt idx="105">
                  <c:v>5.6085900000000001E-2</c:v>
                </c:pt>
                <c:pt idx="106">
                  <c:v>5.6938999999999997E-2</c:v>
                </c:pt>
                <c:pt idx="107">
                  <c:v>5.7738800000000014E-2</c:v>
                </c:pt>
                <c:pt idx="108">
                  <c:v>5.8532100000000004E-2</c:v>
                </c:pt>
                <c:pt idx="109">
                  <c:v>5.9315600000000739E-2</c:v>
                </c:pt>
                <c:pt idx="110">
                  <c:v>5.9955100000000004E-2</c:v>
                </c:pt>
                <c:pt idx="111">
                  <c:v>6.0505900000000001E-2</c:v>
                </c:pt>
                <c:pt idx="112">
                  <c:v>6.1095400000000022E-2</c:v>
                </c:pt>
                <c:pt idx="113">
                  <c:v>6.1234799999999999E-2</c:v>
                </c:pt>
                <c:pt idx="114">
                  <c:v>6.14414E-2</c:v>
                </c:pt>
                <c:pt idx="115">
                  <c:v>6.1766200000000562E-2</c:v>
                </c:pt>
                <c:pt idx="116">
                  <c:v>6.2107400000000132E-2</c:v>
                </c:pt>
                <c:pt idx="117">
                  <c:v>6.26308E-2</c:v>
                </c:pt>
                <c:pt idx="118">
                  <c:v>6.3017400000000584E-2</c:v>
                </c:pt>
                <c:pt idx="119">
                  <c:v>6.3320799999999997E-2</c:v>
                </c:pt>
                <c:pt idx="120">
                  <c:v>6.3655299999999998E-2</c:v>
                </c:pt>
                <c:pt idx="121">
                  <c:v>6.41703E-2</c:v>
                </c:pt>
                <c:pt idx="122">
                  <c:v>6.4269499999999993E-2</c:v>
                </c:pt>
                <c:pt idx="123">
                  <c:v>6.4909800000000004E-2</c:v>
                </c:pt>
                <c:pt idx="124">
                  <c:v>6.7114900000000033E-2</c:v>
                </c:pt>
                <c:pt idx="125">
                  <c:v>6.9675799999999996E-2</c:v>
                </c:pt>
                <c:pt idx="126">
                  <c:v>7.2767200000000795E-2</c:v>
                </c:pt>
                <c:pt idx="127">
                  <c:v>7.2473800000000019E-2</c:v>
                </c:pt>
                <c:pt idx="128">
                  <c:v>7.2004700000000033E-2</c:v>
                </c:pt>
                <c:pt idx="129">
                  <c:v>7.1670700000000004E-2</c:v>
                </c:pt>
                <c:pt idx="130">
                  <c:v>7.131800000000002E-2</c:v>
                </c:pt>
                <c:pt idx="131">
                  <c:v>7.2833200000000653E-2</c:v>
                </c:pt>
                <c:pt idx="132">
                  <c:v>7.2449200000000019E-2</c:v>
                </c:pt>
                <c:pt idx="133">
                  <c:v>7.2381500000000029E-2</c:v>
                </c:pt>
                <c:pt idx="134">
                  <c:v>7.2175699999999995E-2</c:v>
                </c:pt>
                <c:pt idx="135">
                  <c:v>7.2180500000000009E-2</c:v>
                </c:pt>
                <c:pt idx="136">
                  <c:v>7.2355400000000014E-2</c:v>
                </c:pt>
                <c:pt idx="137">
                  <c:v>7.2098500000000024E-2</c:v>
                </c:pt>
                <c:pt idx="138">
                  <c:v>7.1887900000000032E-2</c:v>
                </c:pt>
                <c:pt idx="139">
                  <c:v>7.1717000000000114E-2</c:v>
                </c:pt>
                <c:pt idx="140">
                  <c:v>7.1617600000000003E-2</c:v>
                </c:pt>
                <c:pt idx="141">
                  <c:v>7.1482599999999993E-2</c:v>
                </c:pt>
                <c:pt idx="142">
                  <c:v>7.1230500000000002E-2</c:v>
                </c:pt>
                <c:pt idx="143">
                  <c:v>7.11141E-2</c:v>
                </c:pt>
                <c:pt idx="144">
                  <c:v>7.0710000000000134E-2</c:v>
                </c:pt>
                <c:pt idx="145">
                  <c:v>7.0275799999999999E-2</c:v>
                </c:pt>
                <c:pt idx="146">
                  <c:v>7.0351800000000006E-2</c:v>
                </c:pt>
                <c:pt idx="147">
                  <c:v>7.0160600000000184E-2</c:v>
                </c:pt>
                <c:pt idx="148">
                  <c:v>7.0053400000000113E-2</c:v>
                </c:pt>
                <c:pt idx="149">
                  <c:v>6.9870900000000014E-2</c:v>
                </c:pt>
                <c:pt idx="150">
                  <c:v>6.9771500000000014E-2</c:v>
                </c:pt>
                <c:pt idx="151">
                  <c:v>6.9866100000000514E-2</c:v>
                </c:pt>
                <c:pt idx="152">
                  <c:v>6.9727600000000736E-2</c:v>
                </c:pt>
                <c:pt idx="153">
                  <c:v>6.9846300000000014E-2</c:v>
                </c:pt>
                <c:pt idx="154">
                  <c:v>6.9616400000000647E-2</c:v>
                </c:pt>
                <c:pt idx="155">
                  <c:v>6.9421200000000002E-2</c:v>
                </c:pt>
                <c:pt idx="156">
                  <c:v>6.8969199999999981E-2</c:v>
                </c:pt>
                <c:pt idx="157">
                  <c:v>6.8748000000000004E-2</c:v>
                </c:pt>
                <c:pt idx="158">
                  <c:v>6.8575800000000006E-2</c:v>
                </c:pt>
                <c:pt idx="159">
                  <c:v>6.8326400000000134E-2</c:v>
                </c:pt>
                <c:pt idx="160">
                  <c:v>6.8128900000000006E-2</c:v>
                </c:pt>
                <c:pt idx="161">
                  <c:v>6.793970000000002E-2</c:v>
                </c:pt>
                <c:pt idx="162">
                  <c:v>6.7632600000000626E-2</c:v>
                </c:pt>
                <c:pt idx="163">
                  <c:v>6.7276700000000009E-2</c:v>
                </c:pt>
                <c:pt idx="164">
                  <c:v>6.7083599999999993E-2</c:v>
                </c:pt>
                <c:pt idx="165">
                  <c:v>6.6856799999999994E-2</c:v>
                </c:pt>
                <c:pt idx="166">
                  <c:v>6.6529799999999986E-2</c:v>
                </c:pt>
                <c:pt idx="167">
                  <c:v>6.6110299999999997E-2</c:v>
                </c:pt>
                <c:pt idx="168">
                  <c:v>6.5698999999999994E-2</c:v>
                </c:pt>
                <c:pt idx="169">
                  <c:v>6.536100000000003E-2</c:v>
                </c:pt>
                <c:pt idx="170">
                  <c:v>6.5017800000000014E-2</c:v>
                </c:pt>
                <c:pt idx="171">
                  <c:v>6.4583199999999993E-2</c:v>
                </c:pt>
                <c:pt idx="172">
                  <c:v>6.42456E-2</c:v>
                </c:pt>
                <c:pt idx="173">
                  <c:v>6.3864000000000004E-2</c:v>
                </c:pt>
                <c:pt idx="174">
                  <c:v>6.3535499999999995E-2</c:v>
                </c:pt>
                <c:pt idx="175">
                  <c:v>6.3269500000000006E-2</c:v>
                </c:pt>
                <c:pt idx="176">
                  <c:v>6.2905000000000003E-2</c:v>
                </c:pt>
                <c:pt idx="177">
                  <c:v>6.2695600000000004E-2</c:v>
                </c:pt>
                <c:pt idx="178">
                  <c:v>6.2368600000000718E-2</c:v>
                </c:pt>
                <c:pt idx="179">
                  <c:v>6.2186200000000504E-2</c:v>
                </c:pt>
                <c:pt idx="180">
                  <c:v>6.1993800000000002E-2</c:v>
                </c:pt>
                <c:pt idx="181">
                  <c:v>6.16103E-2</c:v>
                </c:pt>
                <c:pt idx="182">
                  <c:v>6.1480800000000002E-2</c:v>
                </c:pt>
                <c:pt idx="183">
                  <c:v>6.1218799999999997E-2</c:v>
                </c:pt>
                <c:pt idx="184">
                  <c:v>6.1033600000000104E-2</c:v>
                </c:pt>
                <c:pt idx="185">
                  <c:v>6.0937400000000114E-2</c:v>
                </c:pt>
                <c:pt idx="186">
                  <c:v>6.072640000000059E-2</c:v>
                </c:pt>
                <c:pt idx="187">
                  <c:v>6.0667000000000013E-2</c:v>
                </c:pt>
                <c:pt idx="188">
                  <c:v>6.0585099999999996E-2</c:v>
                </c:pt>
                <c:pt idx="189">
                  <c:v>6.0680100000000001E-2</c:v>
                </c:pt>
                <c:pt idx="190">
                  <c:v>6.0630600000000014E-2</c:v>
                </c:pt>
                <c:pt idx="191">
                  <c:v>6.0636200000000112E-2</c:v>
                </c:pt>
                <c:pt idx="192">
                  <c:v>6.0788200000000132E-2</c:v>
                </c:pt>
                <c:pt idx="193">
                  <c:v>6.0952800000000001E-2</c:v>
                </c:pt>
                <c:pt idx="194">
                  <c:v>6.1099300000000002E-2</c:v>
                </c:pt>
                <c:pt idx="195">
                  <c:v>6.1418700000000014E-2</c:v>
                </c:pt>
                <c:pt idx="196">
                  <c:v>6.1628499999999996E-2</c:v>
                </c:pt>
                <c:pt idx="197">
                  <c:v>6.1904399999999998E-2</c:v>
                </c:pt>
                <c:pt idx="198">
                  <c:v>6.239120000000057E-2</c:v>
                </c:pt>
                <c:pt idx="199">
                  <c:v>6.2944600000000003E-2</c:v>
                </c:pt>
                <c:pt idx="200">
                  <c:v>6.3469000000000012E-2</c:v>
                </c:pt>
                <c:pt idx="201">
                  <c:v>6.4092400000000924E-2</c:v>
                </c:pt>
                <c:pt idx="202">
                  <c:v>6.4843700000000004E-2</c:v>
                </c:pt>
                <c:pt idx="203">
                  <c:v>6.5653500000000004E-2</c:v>
                </c:pt>
                <c:pt idx="204">
                  <c:v>6.6565100000000002E-2</c:v>
                </c:pt>
                <c:pt idx="205">
                  <c:v>6.7492800000000533E-2</c:v>
                </c:pt>
                <c:pt idx="206">
                  <c:v>6.8510900000000013E-2</c:v>
                </c:pt>
                <c:pt idx="207">
                  <c:v>6.9539199999999995E-2</c:v>
                </c:pt>
                <c:pt idx="208">
                  <c:v>7.0622099999999993E-2</c:v>
                </c:pt>
                <c:pt idx="209">
                  <c:v>7.1796100000000113E-2</c:v>
                </c:pt>
                <c:pt idx="210">
                  <c:v>7.295030000000001E-2</c:v>
                </c:pt>
                <c:pt idx="211">
                  <c:v>7.4202700000000024E-2</c:v>
                </c:pt>
                <c:pt idx="212">
                  <c:v>7.553890000000002E-2</c:v>
                </c:pt>
                <c:pt idx="213">
                  <c:v>7.6832800000000021E-2</c:v>
                </c:pt>
                <c:pt idx="214">
                  <c:v>7.8081200000000003E-2</c:v>
                </c:pt>
                <c:pt idx="215">
                  <c:v>7.9352200000000775E-2</c:v>
                </c:pt>
                <c:pt idx="216">
                  <c:v>8.0620800000001061E-2</c:v>
                </c:pt>
                <c:pt idx="217">
                  <c:v>8.1883000000000011E-2</c:v>
                </c:pt>
                <c:pt idx="218">
                  <c:v>8.3121100000000045E-2</c:v>
                </c:pt>
                <c:pt idx="219">
                  <c:v>8.4274100000000005E-2</c:v>
                </c:pt>
                <c:pt idx="220">
                  <c:v>8.5290600000000022E-2</c:v>
                </c:pt>
                <c:pt idx="221">
                  <c:v>8.6140000000000022E-2</c:v>
                </c:pt>
                <c:pt idx="222">
                  <c:v>8.7120400000000028E-2</c:v>
                </c:pt>
                <c:pt idx="223">
                  <c:v>8.7859000000000007E-2</c:v>
                </c:pt>
                <c:pt idx="224">
                  <c:v>8.852400000000149E-2</c:v>
                </c:pt>
                <c:pt idx="225">
                  <c:v>8.9120100000000063E-2</c:v>
                </c:pt>
                <c:pt idx="226">
                  <c:v>8.9433600000000016E-2</c:v>
                </c:pt>
                <c:pt idx="227">
                  <c:v>8.9718500000000007E-2</c:v>
                </c:pt>
                <c:pt idx="228">
                  <c:v>8.9965100000000048E-2</c:v>
                </c:pt>
                <c:pt idx="229">
                  <c:v>9.013810000000004E-2</c:v>
                </c:pt>
                <c:pt idx="230">
                  <c:v>9.0338400000000041E-2</c:v>
                </c:pt>
                <c:pt idx="231">
                  <c:v>9.0499500000000024E-2</c:v>
                </c:pt>
                <c:pt idx="232">
                  <c:v>9.0544200000000047E-2</c:v>
                </c:pt>
                <c:pt idx="233">
                  <c:v>9.0639200000000003E-2</c:v>
                </c:pt>
                <c:pt idx="234">
                  <c:v>9.0739300000000064E-2</c:v>
                </c:pt>
                <c:pt idx="235">
                  <c:v>9.0780100000000002E-2</c:v>
                </c:pt>
                <c:pt idx="236">
                  <c:v>9.0796300000001037E-2</c:v>
                </c:pt>
                <c:pt idx="237">
                  <c:v>9.0791200000000002E-2</c:v>
                </c:pt>
                <c:pt idx="238">
                  <c:v>9.0680400000000022E-2</c:v>
                </c:pt>
                <c:pt idx="239">
                  <c:v>9.0505800000001177E-2</c:v>
                </c:pt>
                <c:pt idx="240">
                  <c:v>9.0353000000000003E-2</c:v>
                </c:pt>
                <c:pt idx="241">
                  <c:v>9.020220000000001E-2</c:v>
                </c:pt>
                <c:pt idx="242">
                  <c:v>8.9944900000000244E-2</c:v>
                </c:pt>
                <c:pt idx="243">
                  <c:v>8.9741100000000004E-2</c:v>
                </c:pt>
                <c:pt idx="244">
                  <c:v>8.9541200000000001E-2</c:v>
                </c:pt>
                <c:pt idx="245">
                  <c:v>8.9402300000000004E-2</c:v>
                </c:pt>
                <c:pt idx="246">
                  <c:v>8.9251500000000025E-2</c:v>
                </c:pt>
                <c:pt idx="247">
                  <c:v>8.9127600000000098E-2</c:v>
                </c:pt>
                <c:pt idx="248">
                  <c:v>8.9042500000000024E-2</c:v>
                </c:pt>
                <c:pt idx="249">
                  <c:v>8.8992200000000021E-2</c:v>
                </c:pt>
                <c:pt idx="250">
                  <c:v>8.9055200000000265E-2</c:v>
                </c:pt>
                <c:pt idx="251">
                  <c:v>8.9131900000000028E-2</c:v>
                </c:pt>
                <c:pt idx="252">
                  <c:v>8.9305300000000226E-2</c:v>
                </c:pt>
                <c:pt idx="253">
                  <c:v>8.9551500000001019E-2</c:v>
                </c:pt>
                <c:pt idx="254">
                  <c:v>8.9986900000000022E-2</c:v>
                </c:pt>
                <c:pt idx="255">
                  <c:v>9.0464600000000006E-2</c:v>
                </c:pt>
                <c:pt idx="256">
                  <c:v>9.1021600000000022E-2</c:v>
                </c:pt>
                <c:pt idx="257">
                  <c:v>9.1672300000000026E-2</c:v>
                </c:pt>
                <c:pt idx="258">
                  <c:v>9.2367300000000027E-2</c:v>
                </c:pt>
                <c:pt idx="259">
                  <c:v>9.3204900000000798E-2</c:v>
                </c:pt>
                <c:pt idx="260">
                  <c:v>9.4028100000000045E-2</c:v>
                </c:pt>
                <c:pt idx="261">
                  <c:v>9.495830000000105E-2</c:v>
                </c:pt>
                <c:pt idx="262">
                  <c:v>9.5835400000000265E-2</c:v>
                </c:pt>
                <c:pt idx="263">
                  <c:v>9.6728800000000267E-2</c:v>
                </c:pt>
                <c:pt idx="264">
                  <c:v>9.77991E-2</c:v>
                </c:pt>
                <c:pt idx="265">
                  <c:v>9.8874100000000228E-2</c:v>
                </c:pt>
                <c:pt idx="266">
                  <c:v>9.9954700000000743E-2</c:v>
                </c:pt>
                <c:pt idx="267">
                  <c:v>0.10112599999999999</c:v>
                </c:pt>
                <c:pt idx="268">
                  <c:v>0.102371</c:v>
                </c:pt>
                <c:pt idx="269">
                  <c:v>0.10352900000000002</c:v>
                </c:pt>
                <c:pt idx="270">
                  <c:v>0.10487100000000002</c:v>
                </c:pt>
                <c:pt idx="271">
                  <c:v>0.10627900000000012</c:v>
                </c:pt>
                <c:pt idx="272">
                  <c:v>0.10764899999999998</c:v>
                </c:pt>
                <c:pt idx="273">
                  <c:v>0.10907300000000029</c:v>
                </c:pt>
                <c:pt idx="274">
                  <c:v>0.11046</c:v>
                </c:pt>
                <c:pt idx="275">
                  <c:v>0.111912</c:v>
                </c:pt>
                <c:pt idx="276">
                  <c:v>0.113437</c:v>
                </c:pt>
                <c:pt idx="277">
                  <c:v>0.115019</c:v>
                </c:pt>
                <c:pt idx="278">
                  <c:v>0.11673100000000022</c:v>
                </c:pt>
                <c:pt idx="279">
                  <c:v>0.11845700000000001</c:v>
                </c:pt>
                <c:pt idx="280">
                  <c:v>0.12048600000000002</c:v>
                </c:pt>
                <c:pt idx="281">
                  <c:v>0.12267000000000022</c:v>
                </c:pt>
                <c:pt idx="282">
                  <c:v>0.12500600000000001</c:v>
                </c:pt>
                <c:pt idx="283">
                  <c:v>0.12750400000000001</c:v>
                </c:pt>
                <c:pt idx="284">
                  <c:v>0.13020100000000001</c:v>
                </c:pt>
                <c:pt idx="285">
                  <c:v>0.13306799999999999</c:v>
                </c:pt>
                <c:pt idx="286">
                  <c:v>0.136182</c:v>
                </c:pt>
                <c:pt idx="287">
                  <c:v>0.13950199999999999</c:v>
                </c:pt>
                <c:pt idx="288">
                  <c:v>0.14290000000000044</c:v>
                </c:pt>
                <c:pt idx="289">
                  <c:v>0.14657200000000001</c:v>
                </c:pt>
                <c:pt idx="290">
                  <c:v>0.15034500000000137</c:v>
                </c:pt>
                <c:pt idx="291">
                  <c:v>0.15427399999999999</c:v>
                </c:pt>
                <c:pt idx="292">
                  <c:v>0.15836800000000137</c:v>
                </c:pt>
                <c:pt idx="293">
                  <c:v>0.16258</c:v>
                </c:pt>
                <c:pt idx="294">
                  <c:v>0.16669100000000001</c:v>
                </c:pt>
                <c:pt idx="295">
                  <c:v>0.170823</c:v>
                </c:pt>
                <c:pt idx="296">
                  <c:v>0.17485700000000001</c:v>
                </c:pt>
                <c:pt idx="297">
                  <c:v>0.17858900000000041</c:v>
                </c:pt>
                <c:pt idx="298">
                  <c:v>0.18228300000000044</c:v>
                </c:pt>
                <c:pt idx="299">
                  <c:v>0.18578600000000137</c:v>
                </c:pt>
                <c:pt idx="300">
                  <c:v>0.18889800000000154</c:v>
                </c:pt>
                <c:pt idx="301">
                  <c:v>0.19179900000000041</c:v>
                </c:pt>
                <c:pt idx="302">
                  <c:v>0.19464000000000001</c:v>
                </c:pt>
                <c:pt idx="303">
                  <c:v>0.197102</c:v>
                </c:pt>
                <c:pt idx="304">
                  <c:v>0.19943200000000041</c:v>
                </c:pt>
                <c:pt idx="305">
                  <c:v>0.20147100000000001</c:v>
                </c:pt>
                <c:pt idx="306">
                  <c:v>0.203321</c:v>
                </c:pt>
                <c:pt idx="307">
                  <c:v>0.20506400000000041</c:v>
                </c:pt>
                <c:pt idx="308">
                  <c:v>0.20665800000000001</c:v>
                </c:pt>
                <c:pt idx="309">
                  <c:v>0.20797000000000004</c:v>
                </c:pt>
                <c:pt idx="310">
                  <c:v>0.20888799999999999</c:v>
                </c:pt>
                <c:pt idx="311">
                  <c:v>0.20948800000000137</c:v>
                </c:pt>
                <c:pt idx="312">
                  <c:v>0.20994300000000188</c:v>
                </c:pt>
                <c:pt idx="313">
                  <c:v>0.21016199999999999</c:v>
                </c:pt>
                <c:pt idx="314">
                  <c:v>0.21011600000000041</c:v>
                </c:pt>
                <c:pt idx="315">
                  <c:v>0.209678</c:v>
                </c:pt>
                <c:pt idx="316">
                  <c:v>0.20891200000000154</c:v>
                </c:pt>
                <c:pt idx="317">
                  <c:v>0.20793200000000137</c:v>
                </c:pt>
                <c:pt idx="318">
                  <c:v>0.20675000000000004</c:v>
                </c:pt>
                <c:pt idx="319">
                  <c:v>0.205377</c:v>
                </c:pt>
                <c:pt idx="320">
                  <c:v>0.20363800000000001</c:v>
                </c:pt>
                <c:pt idx="321">
                  <c:v>0.20174200000000134</c:v>
                </c:pt>
                <c:pt idx="322">
                  <c:v>0.19960700000000001</c:v>
                </c:pt>
                <c:pt idx="323">
                  <c:v>0.19719100000000001</c:v>
                </c:pt>
                <c:pt idx="324">
                  <c:v>0.19486500000000001</c:v>
                </c:pt>
                <c:pt idx="325">
                  <c:v>0.19221299999999999</c:v>
                </c:pt>
                <c:pt idx="326">
                  <c:v>0.18942200000000137</c:v>
                </c:pt>
                <c:pt idx="327">
                  <c:v>0.18665699999999999</c:v>
                </c:pt>
                <c:pt idx="328">
                  <c:v>0.18379700000000176</c:v>
                </c:pt>
                <c:pt idx="329">
                  <c:v>0.18091900000000208</c:v>
                </c:pt>
                <c:pt idx="330">
                  <c:v>0.17809400000000122</c:v>
                </c:pt>
                <c:pt idx="331">
                  <c:v>0.17530599999999999</c:v>
                </c:pt>
                <c:pt idx="332">
                  <c:v>0.17250599999999999</c:v>
                </c:pt>
                <c:pt idx="333">
                  <c:v>0.16979500000000122</c:v>
                </c:pt>
                <c:pt idx="334">
                  <c:v>0.16729900000000122</c:v>
                </c:pt>
                <c:pt idx="335">
                  <c:v>0.16486200000000001</c:v>
                </c:pt>
                <c:pt idx="336">
                  <c:v>0.16245399999999999</c:v>
                </c:pt>
                <c:pt idx="337">
                  <c:v>0.16015099999999988</c:v>
                </c:pt>
                <c:pt idx="338">
                  <c:v>0.15787200000000001</c:v>
                </c:pt>
                <c:pt idx="339">
                  <c:v>0.15558300000000044</c:v>
                </c:pt>
                <c:pt idx="340">
                  <c:v>0.15336100000000041</c:v>
                </c:pt>
                <c:pt idx="341">
                  <c:v>0.15118200000000001</c:v>
                </c:pt>
                <c:pt idx="342">
                  <c:v>0.148871</c:v>
                </c:pt>
                <c:pt idx="343">
                  <c:v>0.14657700000000001</c:v>
                </c:pt>
                <c:pt idx="344">
                  <c:v>0.14430699999999999</c:v>
                </c:pt>
                <c:pt idx="345">
                  <c:v>0.14201800000000137</c:v>
                </c:pt>
                <c:pt idx="346">
                  <c:v>0.13971000000000044</c:v>
                </c:pt>
                <c:pt idx="347">
                  <c:v>0.13745099999999999</c:v>
                </c:pt>
                <c:pt idx="348">
                  <c:v>0.135329</c:v>
                </c:pt>
                <c:pt idx="349">
                  <c:v>0.13342899999999999</c:v>
                </c:pt>
                <c:pt idx="350">
                  <c:v>0.13165399999999997</c:v>
                </c:pt>
                <c:pt idx="351">
                  <c:v>0.13014899999999999</c:v>
                </c:pt>
                <c:pt idx="352">
                  <c:v>0.128825</c:v>
                </c:pt>
                <c:pt idx="353">
                  <c:v>0.12765299999999988</c:v>
                </c:pt>
                <c:pt idx="354">
                  <c:v>0.12700500000000001</c:v>
                </c:pt>
                <c:pt idx="355">
                  <c:v>0.12674099999999999</c:v>
                </c:pt>
                <c:pt idx="356">
                  <c:v>0.126607</c:v>
                </c:pt>
                <c:pt idx="357">
                  <c:v>0.126641</c:v>
                </c:pt>
                <c:pt idx="358">
                  <c:v>0.12700400000000001</c:v>
                </c:pt>
                <c:pt idx="359">
                  <c:v>0.12751799999999999</c:v>
                </c:pt>
                <c:pt idx="360">
                  <c:v>0.128356</c:v>
                </c:pt>
                <c:pt idx="361">
                  <c:v>0.12944800000000137</c:v>
                </c:pt>
                <c:pt idx="362">
                  <c:v>0.13058600000000001</c:v>
                </c:pt>
                <c:pt idx="363">
                  <c:v>0.13189200000000001</c:v>
                </c:pt>
                <c:pt idx="364">
                  <c:v>0.13333400000000001</c:v>
                </c:pt>
                <c:pt idx="365">
                  <c:v>0.13490400000000041</c:v>
                </c:pt>
                <c:pt idx="366">
                  <c:v>0.13664699999999999</c:v>
                </c:pt>
                <c:pt idx="367">
                  <c:v>0.138374</c:v>
                </c:pt>
                <c:pt idx="368">
                  <c:v>0.14015900000000001</c:v>
                </c:pt>
                <c:pt idx="369">
                  <c:v>0.14201800000000137</c:v>
                </c:pt>
                <c:pt idx="370">
                  <c:v>0.14390100000000094</c:v>
                </c:pt>
                <c:pt idx="371">
                  <c:v>0.14552399999999999</c:v>
                </c:pt>
                <c:pt idx="372">
                  <c:v>0.14522199999999999</c:v>
                </c:pt>
                <c:pt idx="373">
                  <c:v>0.14486199999999999</c:v>
                </c:pt>
                <c:pt idx="374">
                  <c:v>0.14432600000000001</c:v>
                </c:pt>
                <c:pt idx="375">
                  <c:v>0.14364800000000041</c:v>
                </c:pt>
                <c:pt idx="376">
                  <c:v>0.14294200000000157</c:v>
                </c:pt>
                <c:pt idx="377">
                  <c:v>0.14232400000000001</c:v>
                </c:pt>
                <c:pt idx="378">
                  <c:v>0.141683</c:v>
                </c:pt>
                <c:pt idx="379">
                  <c:v>0.14129300000000122</c:v>
                </c:pt>
                <c:pt idx="380">
                  <c:v>0.14099100000000137</c:v>
                </c:pt>
                <c:pt idx="381">
                  <c:v>0.14273800000000123</c:v>
                </c:pt>
                <c:pt idx="382">
                  <c:v>0.14504100000000122</c:v>
                </c:pt>
                <c:pt idx="383">
                  <c:v>0.14763999999999999</c:v>
                </c:pt>
                <c:pt idx="384">
                  <c:v>0.15038899999999999</c:v>
                </c:pt>
                <c:pt idx="385">
                  <c:v>0.15332299999999999</c:v>
                </c:pt>
                <c:pt idx="386">
                  <c:v>0.15642600000000137</c:v>
                </c:pt>
                <c:pt idx="387">
                  <c:v>0.15956800000000163</c:v>
                </c:pt>
                <c:pt idx="388">
                  <c:v>0.162665</c:v>
                </c:pt>
                <c:pt idx="389">
                  <c:v>0.16614100000000001</c:v>
                </c:pt>
                <c:pt idx="390">
                  <c:v>0.169879</c:v>
                </c:pt>
                <c:pt idx="391">
                  <c:v>0.17389700000000041</c:v>
                </c:pt>
                <c:pt idx="392">
                  <c:v>0.17845700000000131</c:v>
                </c:pt>
                <c:pt idx="393">
                  <c:v>0.18315000000000001</c:v>
                </c:pt>
                <c:pt idx="394">
                  <c:v>0.18856000000000137</c:v>
                </c:pt>
                <c:pt idx="395">
                  <c:v>0.19458600000000001</c:v>
                </c:pt>
                <c:pt idx="396">
                  <c:v>0.201571</c:v>
                </c:pt>
                <c:pt idx="397">
                  <c:v>0.20906700000000122</c:v>
                </c:pt>
                <c:pt idx="398">
                  <c:v>0.21673000000000137</c:v>
                </c:pt>
                <c:pt idx="399">
                  <c:v>0.22206899999999999</c:v>
                </c:pt>
                <c:pt idx="400">
                  <c:v>0.21292700000000137</c:v>
                </c:pt>
              </c:numCache>
            </c:numRef>
          </c:yVal>
          <c:smooth val="1"/>
        </c:ser>
        <c:ser>
          <c:idx val="11"/>
          <c:order val="11"/>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M$1:$M$401</c:f>
              <c:numCache>
                <c:formatCode>General</c:formatCode>
                <c:ptCount val="401"/>
                <c:pt idx="0">
                  <c:v>3.389070000000001E-2</c:v>
                </c:pt>
                <c:pt idx="1">
                  <c:v>3.3471500000000001E-2</c:v>
                </c:pt>
                <c:pt idx="2">
                  <c:v>3.3326599999999977E-2</c:v>
                </c:pt>
                <c:pt idx="3">
                  <c:v>3.3262100000000003E-2</c:v>
                </c:pt>
                <c:pt idx="4">
                  <c:v>3.2959200000000091E-2</c:v>
                </c:pt>
                <c:pt idx="5">
                  <c:v>3.2952000000000002E-2</c:v>
                </c:pt>
                <c:pt idx="6">
                  <c:v>3.3103599999999997E-2</c:v>
                </c:pt>
                <c:pt idx="7">
                  <c:v>3.2863200000000328E-2</c:v>
                </c:pt>
                <c:pt idx="8">
                  <c:v>3.2601700000000351E-2</c:v>
                </c:pt>
                <c:pt idx="9">
                  <c:v>3.2482000000000052E-2</c:v>
                </c:pt>
                <c:pt idx="10">
                  <c:v>3.2463100000000092E-2</c:v>
                </c:pt>
                <c:pt idx="11">
                  <c:v>3.26626E-2</c:v>
                </c:pt>
                <c:pt idx="12">
                  <c:v>3.2804100000000301E-2</c:v>
                </c:pt>
                <c:pt idx="13">
                  <c:v>3.2914199999999998E-2</c:v>
                </c:pt>
                <c:pt idx="14">
                  <c:v>3.2426299999999998E-2</c:v>
                </c:pt>
                <c:pt idx="15">
                  <c:v>3.2019200000000317E-2</c:v>
                </c:pt>
                <c:pt idx="16">
                  <c:v>3.196920000000001E-2</c:v>
                </c:pt>
                <c:pt idx="17">
                  <c:v>3.2089200000000359E-2</c:v>
                </c:pt>
                <c:pt idx="18">
                  <c:v>3.2336499999999997E-2</c:v>
                </c:pt>
                <c:pt idx="19">
                  <c:v>3.2157200000000011E-2</c:v>
                </c:pt>
                <c:pt idx="20">
                  <c:v>3.1780599999999999E-2</c:v>
                </c:pt>
                <c:pt idx="21">
                  <c:v>3.1419000000000002E-2</c:v>
                </c:pt>
                <c:pt idx="22">
                  <c:v>3.1242200000000265E-2</c:v>
                </c:pt>
                <c:pt idx="23">
                  <c:v>3.1464899999999997E-2</c:v>
                </c:pt>
                <c:pt idx="24">
                  <c:v>3.2026499999999999E-2</c:v>
                </c:pt>
                <c:pt idx="25">
                  <c:v>3.2307700000000002E-2</c:v>
                </c:pt>
                <c:pt idx="26">
                  <c:v>3.2304699999999999E-2</c:v>
                </c:pt>
                <c:pt idx="27">
                  <c:v>3.2156700000000003E-2</c:v>
                </c:pt>
                <c:pt idx="28">
                  <c:v>3.1951000000000014E-2</c:v>
                </c:pt>
                <c:pt idx="29">
                  <c:v>3.2095100000000307E-2</c:v>
                </c:pt>
                <c:pt idx="30">
                  <c:v>3.2558200000000002E-2</c:v>
                </c:pt>
                <c:pt idx="31">
                  <c:v>3.2964899999999998E-2</c:v>
                </c:pt>
                <c:pt idx="32">
                  <c:v>3.2820099999999998E-2</c:v>
                </c:pt>
                <c:pt idx="33">
                  <c:v>3.252830000000001E-2</c:v>
                </c:pt>
                <c:pt idx="34">
                  <c:v>3.2355200000000042E-2</c:v>
                </c:pt>
                <c:pt idx="35">
                  <c:v>3.2563200000000042E-2</c:v>
                </c:pt>
                <c:pt idx="36">
                  <c:v>3.2815900000000363E-2</c:v>
                </c:pt>
                <c:pt idx="37">
                  <c:v>3.3172500000000001E-2</c:v>
                </c:pt>
                <c:pt idx="38">
                  <c:v>3.2798300000000002E-2</c:v>
                </c:pt>
                <c:pt idx="39">
                  <c:v>3.2176900000000015E-2</c:v>
                </c:pt>
                <c:pt idx="40">
                  <c:v>3.1939599999999999E-2</c:v>
                </c:pt>
                <c:pt idx="41">
                  <c:v>3.2179300000000348E-2</c:v>
                </c:pt>
                <c:pt idx="42">
                  <c:v>3.2429500000000014E-2</c:v>
                </c:pt>
                <c:pt idx="43">
                  <c:v>3.2527800000000009E-2</c:v>
                </c:pt>
                <c:pt idx="44">
                  <c:v>3.2275200000000434E-2</c:v>
                </c:pt>
                <c:pt idx="45">
                  <c:v>3.2171400000000051E-2</c:v>
                </c:pt>
                <c:pt idx="46">
                  <c:v>3.2396099999999997E-2</c:v>
                </c:pt>
                <c:pt idx="47">
                  <c:v>3.2913100000000042E-2</c:v>
                </c:pt>
                <c:pt idx="48">
                  <c:v>3.3268800000000001E-2</c:v>
                </c:pt>
                <c:pt idx="49">
                  <c:v>3.323630000000001E-2</c:v>
                </c:pt>
                <c:pt idx="50">
                  <c:v>3.3094400000000003E-2</c:v>
                </c:pt>
                <c:pt idx="51">
                  <c:v>3.3281600000000001E-2</c:v>
                </c:pt>
                <c:pt idx="52">
                  <c:v>3.4041200000000292E-2</c:v>
                </c:pt>
                <c:pt idx="53">
                  <c:v>3.4426499999999985E-2</c:v>
                </c:pt>
                <c:pt idx="54">
                  <c:v>3.4596399999999999E-2</c:v>
                </c:pt>
                <c:pt idx="55">
                  <c:v>3.4652299999999997E-2</c:v>
                </c:pt>
                <c:pt idx="56">
                  <c:v>3.4897900000000016E-2</c:v>
                </c:pt>
                <c:pt idx="57">
                  <c:v>3.5449599999999998E-2</c:v>
                </c:pt>
                <c:pt idx="58">
                  <c:v>3.5807700000000012E-2</c:v>
                </c:pt>
                <c:pt idx="59">
                  <c:v>3.5897100000000091E-2</c:v>
                </c:pt>
                <c:pt idx="60">
                  <c:v>3.5853700000000002E-2</c:v>
                </c:pt>
                <c:pt idx="61">
                  <c:v>3.6035500000000012E-2</c:v>
                </c:pt>
                <c:pt idx="62">
                  <c:v>3.6539800000000212E-2</c:v>
                </c:pt>
                <c:pt idx="63">
                  <c:v>3.6793400000000004E-2</c:v>
                </c:pt>
                <c:pt idx="64">
                  <c:v>3.6970900000000056E-2</c:v>
                </c:pt>
                <c:pt idx="65">
                  <c:v>3.7092699999999999E-2</c:v>
                </c:pt>
                <c:pt idx="66">
                  <c:v>3.7488000000000042E-2</c:v>
                </c:pt>
                <c:pt idx="67">
                  <c:v>3.7852700000000052E-2</c:v>
                </c:pt>
                <c:pt idx="68">
                  <c:v>3.8173499999999999E-2</c:v>
                </c:pt>
                <c:pt idx="69">
                  <c:v>3.8392799999999998E-2</c:v>
                </c:pt>
                <c:pt idx="70">
                  <c:v>3.8671900000000349E-2</c:v>
                </c:pt>
                <c:pt idx="71">
                  <c:v>3.9080900000000002E-2</c:v>
                </c:pt>
                <c:pt idx="72">
                  <c:v>3.9374100000000002E-2</c:v>
                </c:pt>
                <c:pt idx="73">
                  <c:v>3.9601600000000042E-2</c:v>
                </c:pt>
                <c:pt idx="74">
                  <c:v>3.9874699999999999E-2</c:v>
                </c:pt>
                <c:pt idx="75">
                  <c:v>4.0281699999999997E-2</c:v>
                </c:pt>
                <c:pt idx="76">
                  <c:v>4.0749199999999985E-2</c:v>
                </c:pt>
                <c:pt idx="77">
                  <c:v>4.1196700000000003E-2</c:v>
                </c:pt>
                <c:pt idx="78">
                  <c:v>4.1713000000000104E-2</c:v>
                </c:pt>
                <c:pt idx="79">
                  <c:v>4.2096600000000726E-2</c:v>
                </c:pt>
                <c:pt idx="80">
                  <c:v>4.2601899999999977E-2</c:v>
                </c:pt>
                <c:pt idx="81">
                  <c:v>4.3290799999999997E-2</c:v>
                </c:pt>
                <c:pt idx="82">
                  <c:v>4.3719000000000022E-2</c:v>
                </c:pt>
                <c:pt idx="83">
                  <c:v>4.4025599999999998E-2</c:v>
                </c:pt>
                <c:pt idx="84">
                  <c:v>4.4331400000000534E-2</c:v>
                </c:pt>
                <c:pt idx="85">
                  <c:v>4.476890000000059E-2</c:v>
                </c:pt>
                <c:pt idx="86">
                  <c:v>4.52754E-2</c:v>
                </c:pt>
                <c:pt idx="87">
                  <c:v>4.5574299999999998E-2</c:v>
                </c:pt>
                <c:pt idx="88">
                  <c:v>4.5938300000000001E-2</c:v>
                </c:pt>
                <c:pt idx="89">
                  <c:v>4.65075E-2</c:v>
                </c:pt>
                <c:pt idx="90">
                  <c:v>4.7135099999999999E-2</c:v>
                </c:pt>
                <c:pt idx="91">
                  <c:v>4.7751599999999998E-2</c:v>
                </c:pt>
                <c:pt idx="92">
                  <c:v>4.8586900000000023E-2</c:v>
                </c:pt>
                <c:pt idx="93">
                  <c:v>4.9295899999999997E-2</c:v>
                </c:pt>
                <c:pt idx="94">
                  <c:v>4.9758800000000013E-2</c:v>
                </c:pt>
                <c:pt idx="95">
                  <c:v>5.0148600000000002E-2</c:v>
                </c:pt>
                <c:pt idx="96">
                  <c:v>5.0937800000000012E-2</c:v>
                </c:pt>
                <c:pt idx="97">
                  <c:v>5.15831E-2</c:v>
                </c:pt>
                <c:pt idx="98">
                  <c:v>5.1950299999999998E-2</c:v>
                </c:pt>
                <c:pt idx="99">
                  <c:v>5.2397800000000133E-2</c:v>
                </c:pt>
                <c:pt idx="100">
                  <c:v>5.2842500000000014E-2</c:v>
                </c:pt>
                <c:pt idx="101">
                  <c:v>5.3262600000000132E-2</c:v>
                </c:pt>
                <c:pt idx="102">
                  <c:v>5.3846900000000003E-2</c:v>
                </c:pt>
                <c:pt idx="103">
                  <c:v>5.4536900000000589E-2</c:v>
                </c:pt>
                <c:pt idx="104">
                  <c:v>5.5297700000000033E-2</c:v>
                </c:pt>
                <c:pt idx="105">
                  <c:v>5.6181700000000001E-2</c:v>
                </c:pt>
                <c:pt idx="106">
                  <c:v>5.6944599999999977E-2</c:v>
                </c:pt>
                <c:pt idx="107">
                  <c:v>5.7746700000000123E-2</c:v>
                </c:pt>
                <c:pt idx="108">
                  <c:v>5.8502500000000013E-2</c:v>
                </c:pt>
                <c:pt idx="109">
                  <c:v>5.9224899999999997E-2</c:v>
                </c:pt>
                <c:pt idx="110">
                  <c:v>5.977650000000051E-2</c:v>
                </c:pt>
                <c:pt idx="111">
                  <c:v>6.02918E-2</c:v>
                </c:pt>
                <c:pt idx="112">
                  <c:v>6.0818900000000134E-2</c:v>
                </c:pt>
                <c:pt idx="113">
                  <c:v>6.0788600000000526E-2</c:v>
                </c:pt>
                <c:pt idx="114">
                  <c:v>6.0899399999999999E-2</c:v>
                </c:pt>
                <c:pt idx="115">
                  <c:v>6.1200200000000003E-2</c:v>
                </c:pt>
                <c:pt idx="116">
                  <c:v>6.1498000000000004E-2</c:v>
                </c:pt>
                <c:pt idx="117">
                  <c:v>6.1910000000000014E-2</c:v>
                </c:pt>
                <c:pt idx="118">
                  <c:v>6.2295200000000023E-2</c:v>
                </c:pt>
                <c:pt idx="119">
                  <c:v>6.2594000000000094E-2</c:v>
                </c:pt>
                <c:pt idx="120">
                  <c:v>6.2879099999999993E-2</c:v>
                </c:pt>
                <c:pt idx="121">
                  <c:v>6.3346399999999997E-2</c:v>
                </c:pt>
                <c:pt idx="122">
                  <c:v>6.3433500000000004E-2</c:v>
                </c:pt>
                <c:pt idx="123">
                  <c:v>6.4074900000000004E-2</c:v>
                </c:pt>
                <c:pt idx="124">
                  <c:v>6.6208699999999995E-2</c:v>
                </c:pt>
                <c:pt idx="125">
                  <c:v>6.8762400000000751E-2</c:v>
                </c:pt>
                <c:pt idx="126">
                  <c:v>7.1792100000000122E-2</c:v>
                </c:pt>
                <c:pt idx="127">
                  <c:v>7.1090399999999998E-2</c:v>
                </c:pt>
                <c:pt idx="128">
                  <c:v>7.0581000000000019E-2</c:v>
                </c:pt>
                <c:pt idx="129">
                  <c:v>7.0161000000000001E-2</c:v>
                </c:pt>
                <c:pt idx="130">
                  <c:v>6.9730800000000023E-2</c:v>
                </c:pt>
                <c:pt idx="131">
                  <c:v>7.1204000000000003E-2</c:v>
                </c:pt>
                <c:pt idx="132">
                  <c:v>7.0713200000000725E-2</c:v>
                </c:pt>
                <c:pt idx="133">
                  <c:v>7.0555599999999996E-2</c:v>
                </c:pt>
                <c:pt idx="134">
                  <c:v>7.0330800000000013E-2</c:v>
                </c:pt>
                <c:pt idx="135">
                  <c:v>7.0302300000000123E-2</c:v>
                </c:pt>
                <c:pt idx="136">
                  <c:v>7.0431400000000033E-2</c:v>
                </c:pt>
                <c:pt idx="137">
                  <c:v>7.0104399999999997E-2</c:v>
                </c:pt>
                <c:pt idx="138">
                  <c:v>6.9823800000000019E-2</c:v>
                </c:pt>
                <c:pt idx="139">
                  <c:v>6.9635799999999998E-2</c:v>
                </c:pt>
                <c:pt idx="140">
                  <c:v>6.9550300000000009E-2</c:v>
                </c:pt>
                <c:pt idx="141">
                  <c:v>6.9356300000000523E-2</c:v>
                </c:pt>
                <c:pt idx="142">
                  <c:v>6.9169900000000034E-2</c:v>
                </c:pt>
                <c:pt idx="143">
                  <c:v>6.9046399999999994E-2</c:v>
                </c:pt>
                <c:pt idx="144">
                  <c:v>6.8616200000000113E-2</c:v>
                </c:pt>
                <c:pt idx="145">
                  <c:v>6.8170499999999995E-2</c:v>
                </c:pt>
                <c:pt idx="146">
                  <c:v>6.8237800000000001E-2</c:v>
                </c:pt>
                <c:pt idx="147">
                  <c:v>6.8006600000000514E-2</c:v>
                </c:pt>
                <c:pt idx="148">
                  <c:v>6.7763600000000895E-2</c:v>
                </c:pt>
                <c:pt idx="149">
                  <c:v>6.7471500000000004E-2</c:v>
                </c:pt>
                <c:pt idx="150">
                  <c:v>6.7264099999999993E-2</c:v>
                </c:pt>
                <c:pt idx="151">
                  <c:v>6.7304800000000012E-2</c:v>
                </c:pt>
                <c:pt idx="152">
                  <c:v>6.7180100000000006E-2</c:v>
                </c:pt>
                <c:pt idx="153">
                  <c:v>6.7343200000000034E-2</c:v>
                </c:pt>
                <c:pt idx="154">
                  <c:v>6.7036100000000112E-2</c:v>
                </c:pt>
                <c:pt idx="155">
                  <c:v>6.6778799999999999E-2</c:v>
                </c:pt>
                <c:pt idx="156">
                  <c:v>6.6373100000000004E-2</c:v>
                </c:pt>
                <c:pt idx="157">
                  <c:v>6.6173599999999999E-2</c:v>
                </c:pt>
                <c:pt idx="158">
                  <c:v>6.6064399999999995E-2</c:v>
                </c:pt>
                <c:pt idx="159">
                  <c:v>6.5793600000000826E-2</c:v>
                </c:pt>
                <c:pt idx="160">
                  <c:v>6.5526399999999999E-2</c:v>
                </c:pt>
                <c:pt idx="161">
                  <c:v>6.5270400000000006E-2</c:v>
                </c:pt>
                <c:pt idx="162">
                  <c:v>6.4908999999999994E-2</c:v>
                </c:pt>
                <c:pt idx="163">
                  <c:v>6.4533700000000124E-2</c:v>
                </c:pt>
                <c:pt idx="164">
                  <c:v>6.4282800000000001E-2</c:v>
                </c:pt>
                <c:pt idx="165">
                  <c:v>6.4014000000000584E-2</c:v>
                </c:pt>
                <c:pt idx="166">
                  <c:v>6.3603199999999999E-2</c:v>
                </c:pt>
                <c:pt idx="167">
                  <c:v>6.3105999999999995E-2</c:v>
                </c:pt>
                <c:pt idx="168">
                  <c:v>6.2693600000000599E-2</c:v>
                </c:pt>
                <c:pt idx="169">
                  <c:v>6.2301000000000113E-2</c:v>
                </c:pt>
                <c:pt idx="170">
                  <c:v>6.1989499999999996E-2</c:v>
                </c:pt>
                <c:pt idx="171">
                  <c:v>6.1593200000000112E-2</c:v>
                </c:pt>
                <c:pt idx="172">
                  <c:v>6.1231499999999987E-2</c:v>
                </c:pt>
                <c:pt idx="173">
                  <c:v>6.0878399999999999E-2</c:v>
                </c:pt>
                <c:pt idx="174">
                  <c:v>6.0523800000000003E-2</c:v>
                </c:pt>
                <c:pt idx="175">
                  <c:v>6.0222600000000112E-2</c:v>
                </c:pt>
                <c:pt idx="176">
                  <c:v>5.9900800000000004E-2</c:v>
                </c:pt>
                <c:pt idx="177">
                  <c:v>5.96391E-2</c:v>
                </c:pt>
                <c:pt idx="178">
                  <c:v>5.91297E-2</c:v>
                </c:pt>
                <c:pt idx="179">
                  <c:v>5.8974899999999976E-2</c:v>
                </c:pt>
                <c:pt idx="180">
                  <c:v>5.8760000000000034E-2</c:v>
                </c:pt>
                <c:pt idx="181">
                  <c:v>5.8362600000000729E-2</c:v>
                </c:pt>
                <c:pt idx="182">
                  <c:v>5.8255399999999957E-2</c:v>
                </c:pt>
                <c:pt idx="183">
                  <c:v>5.7999700000000022E-2</c:v>
                </c:pt>
                <c:pt idx="184">
                  <c:v>5.7694100000000012E-2</c:v>
                </c:pt>
                <c:pt idx="185">
                  <c:v>5.7533400000000512E-2</c:v>
                </c:pt>
                <c:pt idx="186">
                  <c:v>5.7381800000000004E-2</c:v>
                </c:pt>
                <c:pt idx="187">
                  <c:v>5.7301800000000014E-2</c:v>
                </c:pt>
                <c:pt idx="188">
                  <c:v>5.7096000000000646E-2</c:v>
                </c:pt>
                <c:pt idx="189">
                  <c:v>5.7064400000000536E-2</c:v>
                </c:pt>
                <c:pt idx="190">
                  <c:v>5.7010900000000531E-2</c:v>
                </c:pt>
                <c:pt idx="191">
                  <c:v>5.7010100000000084E-2</c:v>
                </c:pt>
                <c:pt idx="192">
                  <c:v>5.7283199999999999E-2</c:v>
                </c:pt>
                <c:pt idx="193">
                  <c:v>5.7450700000000014E-2</c:v>
                </c:pt>
                <c:pt idx="194">
                  <c:v>5.7562300000000434E-2</c:v>
                </c:pt>
                <c:pt idx="195">
                  <c:v>5.7963600000000594E-2</c:v>
                </c:pt>
                <c:pt idx="196">
                  <c:v>5.8210999999999999E-2</c:v>
                </c:pt>
                <c:pt idx="197">
                  <c:v>5.8614800000000002E-2</c:v>
                </c:pt>
                <c:pt idx="198">
                  <c:v>5.9063200000000655E-2</c:v>
                </c:pt>
                <c:pt idx="199">
                  <c:v>5.9408000000000113E-2</c:v>
                </c:pt>
                <c:pt idx="200">
                  <c:v>5.9908300000000012E-2</c:v>
                </c:pt>
                <c:pt idx="201">
                  <c:v>6.0482200000000534E-2</c:v>
                </c:pt>
                <c:pt idx="202">
                  <c:v>6.1163000000000002E-2</c:v>
                </c:pt>
                <c:pt idx="203">
                  <c:v>6.1861600000000024E-2</c:v>
                </c:pt>
                <c:pt idx="204">
                  <c:v>6.2534900000000004E-2</c:v>
                </c:pt>
                <c:pt idx="205">
                  <c:v>6.334670000000002E-2</c:v>
                </c:pt>
                <c:pt idx="206">
                  <c:v>6.4361600000000727E-2</c:v>
                </c:pt>
                <c:pt idx="207">
                  <c:v>6.5385100000000002E-2</c:v>
                </c:pt>
                <c:pt idx="208">
                  <c:v>6.6545699999999999E-2</c:v>
                </c:pt>
                <c:pt idx="209">
                  <c:v>6.7674100000000001E-2</c:v>
                </c:pt>
                <c:pt idx="210">
                  <c:v>6.881640000000068E-2</c:v>
                </c:pt>
                <c:pt idx="211">
                  <c:v>7.0127000000000009E-2</c:v>
                </c:pt>
                <c:pt idx="212">
                  <c:v>7.1462800000000021E-2</c:v>
                </c:pt>
                <c:pt idx="213">
                  <c:v>7.2812600000000949E-2</c:v>
                </c:pt>
                <c:pt idx="214">
                  <c:v>7.4090700000000134E-2</c:v>
                </c:pt>
                <c:pt idx="215">
                  <c:v>7.5377399999999997E-2</c:v>
                </c:pt>
                <c:pt idx="216">
                  <c:v>7.6628999999999989E-2</c:v>
                </c:pt>
                <c:pt idx="217">
                  <c:v>7.7856800000000004E-2</c:v>
                </c:pt>
                <c:pt idx="218">
                  <c:v>7.9054899999999997E-2</c:v>
                </c:pt>
                <c:pt idx="219">
                  <c:v>8.0182200000000009E-2</c:v>
                </c:pt>
                <c:pt idx="220">
                  <c:v>8.1185200000000013E-2</c:v>
                </c:pt>
                <c:pt idx="221">
                  <c:v>8.2138700000000009E-2</c:v>
                </c:pt>
                <c:pt idx="222">
                  <c:v>8.3037200000000005E-2</c:v>
                </c:pt>
                <c:pt idx="223">
                  <c:v>8.3802300000000066E-2</c:v>
                </c:pt>
                <c:pt idx="224">
                  <c:v>8.4523100000000045E-2</c:v>
                </c:pt>
                <c:pt idx="225">
                  <c:v>8.5034500000000068E-2</c:v>
                </c:pt>
                <c:pt idx="226">
                  <c:v>8.5428300000000026E-2</c:v>
                </c:pt>
                <c:pt idx="227">
                  <c:v>8.5784200000000005E-2</c:v>
                </c:pt>
                <c:pt idx="228">
                  <c:v>8.5950000000000068E-2</c:v>
                </c:pt>
                <c:pt idx="229">
                  <c:v>8.6087700000000031E-2</c:v>
                </c:pt>
                <c:pt idx="230">
                  <c:v>8.6294800000000227E-2</c:v>
                </c:pt>
                <c:pt idx="231">
                  <c:v>8.624960000000001E-2</c:v>
                </c:pt>
                <c:pt idx="232">
                  <c:v>8.621920000000001E-2</c:v>
                </c:pt>
                <c:pt idx="233">
                  <c:v>8.6264300000000266E-2</c:v>
                </c:pt>
                <c:pt idx="234">
                  <c:v>8.6233400000000002E-2</c:v>
                </c:pt>
                <c:pt idx="235">
                  <c:v>8.6264300000000266E-2</c:v>
                </c:pt>
                <c:pt idx="236">
                  <c:v>8.6280900000000008E-2</c:v>
                </c:pt>
                <c:pt idx="237">
                  <c:v>8.6242099999999988E-2</c:v>
                </c:pt>
                <c:pt idx="238">
                  <c:v>8.6157000000000025E-2</c:v>
                </c:pt>
                <c:pt idx="239">
                  <c:v>8.6012499999999992E-2</c:v>
                </c:pt>
                <c:pt idx="240">
                  <c:v>8.5887500000000006E-2</c:v>
                </c:pt>
                <c:pt idx="241">
                  <c:v>8.573430000000111E-2</c:v>
                </c:pt>
                <c:pt idx="242">
                  <c:v>8.5503500000000024E-2</c:v>
                </c:pt>
                <c:pt idx="243">
                  <c:v>8.5284200000000018E-2</c:v>
                </c:pt>
                <c:pt idx="244">
                  <c:v>8.5041200000000011E-2</c:v>
                </c:pt>
                <c:pt idx="245">
                  <c:v>8.4879700000000002E-2</c:v>
                </c:pt>
                <c:pt idx="246">
                  <c:v>8.4692100000000006E-2</c:v>
                </c:pt>
                <c:pt idx="247">
                  <c:v>8.4489800000000004E-2</c:v>
                </c:pt>
                <c:pt idx="248">
                  <c:v>8.4356900000000068E-2</c:v>
                </c:pt>
                <c:pt idx="249">
                  <c:v>8.4203699999999992E-2</c:v>
                </c:pt>
                <c:pt idx="250">
                  <c:v>8.4246000000000001E-2</c:v>
                </c:pt>
                <c:pt idx="251">
                  <c:v>8.4252400000000047E-2</c:v>
                </c:pt>
                <c:pt idx="252">
                  <c:v>8.4339400000000023E-2</c:v>
                </c:pt>
                <c:pt idx="253">
                  <c:v>8.4564300000001424E-2</c:v>
                </c:pt>
                <c:pt idx="254">
                  <c:v>8.4899900000000028E-2</c:v>
                </c:pt>
                <c:pt idx="255">
                  <c:v>8.5387600000000008E-2</c:v>
                </c:pt>
                <c:pt idx="256">
                  <c:v>8.5877600000000026E-2</c:v>
                </c:pt>
                <c:pt idx="257">
                  <c:v>8.6501000000000022E-2</c:v>
                </c:pt>
                <c:pt idx="258">
                  <c:v>8.7152900000000005E-2</c:v>
                </c:pt>
                <c:pt idx="259">
                  <c:v>8.7933800000000006E-2</c:v>
                </c:pt>
                <c:pt idx="260">
                  <c:v>8.8745200000000066E-2</c:v>
                </c:pt>
                <c:pt idx="261">
                  <c:v>8.9646100000000048E-2</c:v>
                </c:pt>
                <c:pt idx="262">
                  <c:v>9.0550100000000744E-2</c:v>
                </c:pt>
                <c:pt idx="263">
                  <c:v>9.1436400000000001E-2</c:v>
                </c:pt>
                <c:pt idx="264">
                  <c:v>9.2432999999999987E-2</c:v>
                </c:pt>
                <c:pt idx="265">
                  <c:v>9.3544900000001152E-2</c:v>
                </c:pt>
                <c:pt idx="266">
                  <c:v>9.4646800000000267E-2</c:v>
                </c:pt>
                <c:pt idx="267">
                  <c:v>9.5811300000000044E-2</c:v>
                </c:pt>
                <c:pt idx="268">
                  <c:v>9.7051400000000024E-2</c:v>
                </c:pt>
                <c:pt idx="269">
                  <c:v>9.8238000000000048E-2</c:v>
                </c:pt>
                <c:pt idx="270">
                  <c:v>9.9583000000000005E-2</c:v>
                </c:pt>
                <c:pt idx="271">
                  <c:v>0.10093500000000002</c:v>
                </c:pt>
                <c:pt idx="272">
                  <c:v>0.10233600000000002</c:v>
                </c:pt>
                <c:pt idx="273">
                  <c:v>0.10376400000000086</c:v>
                </c:pt>
                <c:pt idx="274">
                  <c:v>0.10507000000000002</c:v>
                </c:pt>
                <c:pt idx="275">
                  <c:v>0.10652399999999999</c:v>
                </c:pt>
                <c:pt idx="276">
                  <c:v>0.10803500000000076</c:v>
                </c:pt>
                <c:pt idx="277">
                  <c:v>0.1096160000000007</c:v>
                </c:pt>
                <c:pt idx="278">
                  <c:v>0.111238</c:v>
                </c:pt>
                <c:pt idx="279">
                  <c:v>0.112868</c:v>
                </c:pt>
                <c:pt idx="280">
                  <c:v>0.1146950000000007</c:v>
                </c:pt>
                <c:pt idx="281">
                  <c:v>0.11672399999999999</c:v>
                </c:pt>
                <c:pt idx="282">
                  <c:v>0.11893200000000002</c:v>
                </c:pt>
                <c:pt idx="283">
                  <c:v>0.12140100000000002</c:v>
                </c:pt>
                <c:pt idx="284">
                  <c:v>0.12397400000000022</c:v>
                </c:pt>
                <c:pt idx="285">
                  <c:v>0.12670999999999999</c:v>
                </c:pt>
                <c:pt idx="286">
                  <c:v>0.12962699999999988</c:v>
                </c:pt>
                <c:pt idx="287">
                  <c:v>0.132857</c:v>
                </c:pt>
                <c:pt idx="288">
                  <c:v>0.13629900000000122</c:v>
                </c:pt>
                <c:pt idx="289">
                  <c:v>0.13981800000000041</c:v>
                </c:pt>
                <c:pt idx="290">
                  <c:v>0.14359900000000131</c:v>
                </c:pt>
                <c:pt idx="291">
                  <c:v>0.14739500000000041</c:v>
                </c:pt>
                <c:pt idx="292">
                  <c:v>0.15129600000000157</c:v>
                </c:pt>
                <c:pt idx="293">
                  <c:v>0.15530600000000044</c:v>
                </c:pt>
                <c:pt idx="294">
                  <c:v>0.15927700000000122</c:v>
                </c:pt>
                <c:pt idx="295">
                  <c:v>0.16323199999999999</c:v>
                </c:pt>
                <c:pt idx="296">
                  <c:v>0.16710700000000001</c:v>
                </c:pt>
                <c:pt idx="297">
                  <c:v>0.170652</c:v>
                </c:pt>
                <c:pt idx="298">
                  <c:v>0.17415900000000001</c:v>
                </c:pt>
                <c:pt idx="299">
                  <c:v>0.17753500000000041</c:v>
                </c:pt>
                <c:pt idx="300">
                  <c:v>0.18062500000000001</c:v>
                </c:pt>
                <c:pt idx="301">
                  <c:v>0.18346400000000176</c:v>
                </c:pt>
                <c:pt idx="302">
                  <c:v>0.18617400000000001</c:v>
                </c:pt>
                <c:pt idx="303">
                  <c:v>0.18861300000000122</c:v>
                </c:pt>
                <c:pt idx="304">
                  <c:v>0.19082099999999988</c:v>
                </c:pt>
                <c:pt idx="305">
                  <c:v>0.19286500000000001</c:v>
                </c:pt>
                <c:pt idx="306">
                  <c:v>0.19474000000000041</c:v>
                </c:pt>
                <c:pt idx="307">
                  <c:v>0.19634799999999999</c:v>
                </c:pt>
                <c:pt idx="308">
                  <c:v>0.19774100000000044</c:v>
                </c:pt>
                <c:pt idx="309">
                  <c:v>0.19896800000000137</c:v>
                </c:pt>
                <c:pt idx="310">
                  <c:v>0.19985600000000001</c:v>
                </c:pt>
                <c:pt idx="311">
                  <c:v>0.20050899999999999</c:v>
                </c:pt>
                <c:pt idx="312">
                  <c:v>0.20092099999999999</c:v>
                </c:pt>
                <c:pt idx="313">
                  <c:v>0.20104900000000137</c:v>
                </c:pt>
                <c:pt idx="314">
                  <c:v>0.20088</c:v>
                </c:pt>
                <c:pt idx="315">
                  <c:v>0.20042099999999999</c:v>
                </c:pt>
                <c:pt idx="316">
                  <c:v>0.19971800000000137</c:v>
                </c:pt>
                <c:pt idx="317">
                  <c:v>0.19870800000000041</c:v>
                </c:pt>
                <c:pt idx="318">
                  <c:v>0.19747899999999999</c:v>
                </c:pt>
                <c:pt idx="319">
                  <c:v>0.19603699999999999</c:v>
                </c:pt>
                <c:pt idx="320">
                  <c:v>0.194276</c:v>
                </c:pt>
                <c:pt idx="321">
                  <c:v>0.19234200000000001</c:v>
                </c:pt>
                <c:pt idx="322">
                  <c:v>0.190304</c:v>
                </c:pt>
                <c:pt idx="323">
                  <c:v>0.18795800000000154</c:v>
                </c:pt>
                <c:pt idx="324">
                  <c:v>0.18558200000000041</c:v>
                </c:pt>
                <c:pt idx="325">
                  <c:v>0.18298500000000137</c:v>
                </c:pt>
                <c:pt idx="326">
                  <c:v>0.18026500000000137</c:v>
                </c:pt>
                <c:pt idx="327">
                  <c:v>0.17745100000000041</c:v>
                </c:pt>
                <c:pt idx="328">
                  <c:v>0.17466000000000001</c:v>
                </c:pt>
                <c:pt idx="329">
                  <c:v>0.17186000000000001</c:v>
                </c:pt>
                <c:pt idx="330">
                  <c:v>0.16897799999999999</c:v>
                </c:pt>
                <c:pt idx="331">
                  <c:v>0.16619</c:v>
                </c:pt>
                <c:pt idx="332">
                  <c:v>0.16351199999999999</c:v>
                </c:pt>
                <c:pt idx="333">
                  <c:v>0.16072500000000001</c:v>
                </c:pt>
                <c:pt idx="334">
                  <c:v>0.15822000000000044</c:v>
                </c:pt>
                <c:pt idx="335">
                  <c:v>0.15584900000000163</c:v>
                </c:pt>
                <c:pt idx="336">
                  <c:v>0.15332999999999999</c:v>
                </c:pt>
                <c:pt idx="337">
                  <c:v>0.15100900000000128</c:v>
                </c:pt>
                <c:pt idx="338">
                  <c:v>0.14880299999999999</c:v>
                </c:pt>
                <c:pt idx="339">
                  <c:v>0.14660200000000001</c:v>
                </c:pt>
                <c:pt idx="340">
                  <c:v>0.14434500000000094</c:v>
                </c:pt>
                <c:pt idx="341">
                  <c:v>0.14229000000000044</c:v>
                </c:pt>
                <c:pt idx="342">
                  <c:v>0.13997399999999999</c:v>
                </c:pt>
                <c:pt idx="343">
                  <c:v>0.13772300000000001</c:v>
                </c:pt>
                <c:pt idx="344">
                  <c:v>0.13564200000000001</c:v>
                </c:pt>
                <c:pt idx="345">
                  <c:v>0.13349700000000131</c:v>
                </c:pt>
                <c:pt idx="346">
                  <c:v>0.13123699999999999</c:v>
                </c:pt>
                <c:pt idx="347">
                  <c:v>0.129082</c:v>
                </c:pt>
                <c:pt idx="348">
                  <c:v>0.127058</c:v>
                </c:pt>
                <c:pt idx="349">
                  <c:v>0.12504499999999999</c:v>
                </c:pt>
                <c:pt idx="350">
                  <c:v>0.12331400000000002</c:v>
                </c:pt>
                <c:pt idx="351">
                  <c:v>0.12178700000000002</c:v>
                </c:pt>
                <c:pt idx="352">
                  <c:v>0.12032600000000022</c:v>
                </c:pt>
                <c:pt idx="353">
                  <c:v>0.11917000000000012</c:v>
                </c:pt>
                <c:pt idx="354">
                  <c:v>0.11837399999999998</c:v>
                </c:pt>
                <c:pt idx="355">
                  <c:v>0.11790200000000002</c:v>
                </c:pt>
                <c:pt idx="356">
                  <c:v>0.11763400000000022</c:v>
                </c:pt>
                <c:pt idx="357">
                  <c:v>0.11759400000000068</c:v>
                </c:pt>
                <c:pt idx="358">
                  <c:v>0.11777300000000022</c:v>
                </c:pt>
                <c:pt idx="359">
                  <c:v>0.11826000000000068</c:v>
                </c:pt>
                <c:pt idx="360">
                  <c:v>0.11902200000000022</c:v>
                </c:pt>
                <c:pt idx="361">
                  <c:v>0.119882</c:v>
                </c:pt>
                <c:pt idx="362">
                  <c:v>0.12094600000000012</c:v>
                </c:pt>
                <c:pt idx="363">
                  <c:v>0.122087</c:v>
                </c:pt>
                <c:pt idx="364">
                  <c:v>0.123389</c:v>
                </c:pt>
                <c:pt idx="365">
                  <c:v>0.12483000000000002</c:v>
                </c:pt>
                <c:pt idx="366">
                  <c:v>0.126386</c:v>
                </c:pt>
                <c:pt idx="367">
                  <c:v>0.127886</c:v>
                </c:pt>
                <c:pt idx="368">
                  <c:v>0.129524</c:v>
                </c:pt>
                <c:pt idx="369">
                  <c:v>0.13126900000000041</c:v>
                </c:pt>
                <c:pt idx="370">
                  <c:v>0.133022</c:v>
                </c:pt>
                <c:pt idx="371">
                  <c:v>0.13478799999999999</c:v>
                </c:pt>
                <c:pt idx="372">
                  <c:v>0.135632</c:v>
                </c:pt>
                <c:pt idx="373">
                  <c:v>0.13514899999999999</c:v>
                </c:pt>
                <c:pt idx="374">
                  <c:v>0.13454400000000041</c:v>
                </c:pt>
                <c:pt idx="375">
                  <c:v>0.13369300000000001</c:v>
                </c:pt>
                <c:pt idx="376">
                  <c:v>0.132855</c:v>
                </c:pt>
                <c:pt idx="377">
                  <c:v>0.13199200000000041</c:v>
                </c:pt>
                <c:pt idx="378">
                  <c:v>0.13111700000000001</c:v>
                </c:pt>
                <c:pt idx="379">
                  <c:v>0.13049700000000122</c:v>
                </c:pt>
                <c:pt idx="380">
                  <c:v>0.12987899999999997</c:v>
                </c:pt>
                <c:pt idx="381">
                  <c:v>0.13136100000000001</c:v>
                </c:pt>
                <c:pt idx="382">
                  <c:v>0.13343800000000094</c:v>
                </c:pt>
                <c:pt idx="383">
                  <c:v>0.13574600000000137</c:v>
                </c:pt>
                <c:pt idx="384">
                  <c:v>0.13831599999999999</c:v>
                </c:pt>
                <c:pt idx="385">
                  <c:v>0.14093600000000137</c:v>
                </c:pt>
                <c:pt idx="386">
                  <c:v>0.14376400000000122</c:v>
                </c:pt>
                <c:pt idx="387">
                  <c:v>0.14672700000000041</c:v>
                </c:pt>
                <c:pt idx="388">
                  <c:v>0.14961300000000041</c:v>
                </c:pt>
                <c:pt idx="389">
                  <c:v>0.15288299999999999</c:v>
                </c:pt>
                <c:pt idx="390">
                  <c:v>0.15639100000000122</c:v>
                </c:pt>
                <c:pt idx="391">
                  <c:v>0.160221</c:v>
                </c:pt>
                <c:pt idx="392">
                  <c:v>0.164573</c:v>
                </c:pt>
                <c:pt idx="393">
                  <c:v>0.16926500000000044</c:v>
                </c:pt>
                <c:pt idx="394">
                  <c:v>0.174653</c:v>
                </c:pt>
                <c:pt idx="395">
                  <c:v>0.18060100000000001</c:v>
                </c:pt>
                <c:pt idx="396">
                  <c:v>0.18744100000000208</c:v>
                </c:pt>
                <c:pt idx="397">
                  <c:v>0.19494800000000151</c:v>
                </c:pt>
                <c:pt idx="398">
                  <c:v>0.202685</c:v>
                </c:pt>
                <c:pt idx="399">
                  <c:v>0.20905699999999999</c:v>
                </c:pt>
                <c:pt idx="400">
                  <c:v>0.20141600000000157</c:v>
                </c:pt>
              </c:numCache>
            </c:numRef>
          </c:yVal>
          <c:smooth val="1"/>
        </c:ser>
        <c:ser>
          <c:idx val="12"/>
          <c:order val="12"/>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N$1:$N$401</c:f>
              <c:numCache>
                <c:formatCode>General</c:formatCode>
                <c:ptCount val="401"/>
                <c:pt idx="0">
                  <c:v>2.1205900000000305E-2</c:v>
                </c:pt>
                <c:pt idx="1">
                  <c:v>2.1022200000000001E-2</c:v>
                </c:pt>
                <c:pt idx="2">
                  <c:v>2.0851300000000277E-2</c:v>
                </c:pt>
                <c:pt idx="3">
                  <c:v>2.0619200000000056E-2</c:v>
                </c:pt>
                <c:pt idx="4">
                  <c:v>2.0368499999999744E-2</c:v>
                </c:pt>
                <c:pt idx="5">
                  <c:v>2.0502699999999988E-2</c:v>
                </c:pt>
                <c:pt idx="6">
                  <c:v>2.0602200000000011E-2</c:v>
                </c:pt>
                <c:pt idx="7">
                  <c:v>2.01402E-2</c:v>
                </c:pt>
                <c:pt idx="8">
                  <c:v>1.9911000000000081E-2</c:v>
                </c:pt>
                <c:pt idx="9">
                  <c:v>1.9671700000000146E-2</c:v>
                </c:pt>
                <c:pt idx="10">
                  <c:v>1.9537200000000001E-2</c:v>
                </c:pt>
                <c:pt idx="11">
                  <c:v>1.9896700000000003E-2</c:v>
                </c:pt>
                <c:pt idx="12">
                  <c:v>2.0073300000000321E-2</c:v>
                </c:pt>
                <c:pt idx="13">
                  <c:v>2.0160499999999967E-2</c:v>
                </c:pt>
                <c:pt idx="14">
                  <c:v>1.9975400000000101E-2</c:v>
                </c:pt>
                <c:pt idx="15">
                  <c:v>2.01088E-2</c:v>
                </c:pt>
                <c:pt idx="16">
                  <c:v>2.0437000000000052E-2</c:v>
                </c:pt>
                <c:pt idx="17">
                  <c:v>2.0825900000000012E-2</c:v>
                </c:pt>
                <c:pt idx="18">
                  <c:v>2.1331400000000011E-2</c:v>
                </c:pt>
                <c:pt idx="19">
                  <c:v>2.1226399999999999E-2</c:v>
                </c:pt>
                <c:pt idx="20">
                  <c:v>2.1210400000000001E-2</c:v>
                </c:pt>
                <c:pt idx="21">
                  <c:v>2.096520000000001E-2</c:v>
                </c:pt>
                <c:pt idx="22">
                  <c:v>2.0893900000000253E-2</c:v>
                </c:pt>
                <c:pt idx="23">
                  <c:v>2.1153100000000001E-2</c:v>
                </c:pt>
                <c:pt idx="24">
                  <c:v>2.1533600000000052E-2</c:v>
                </c:pt>
                <c:pt idx="25">
                  <c:v>2.1947200000000052E-2</c:v>
                </c:pt>
                <c:pt idx="26">
                  <c:v>2.209800000000001E-2</c:v>
                </c:pt>
                <c:pt idx="27">
                  <c:v>2.1834599999999999E-2</c:v>
                </c:pt>
                <c:pt idx="28">
                  <c:v>2.1613200000000263E-2</c:v>
                </c:pt>
                <c:pt idx="29">
                  <c:v>2.1861900000000253E-2</c:v>
                </c:pt>
                <c:pt idx="30">
                  <c:v>2.2322000000000002E-2</c:v>
                </c:pt>
                <c:pt idx="31">
                  <c:v>2.2901800000000277E-2</c:v>
                </c:pt>
                <c:pt idx="32">
                  <c:v>2.2939000000000251E-2</c:v>
                </c:pt>
                <c:pt idx="33">
                  <c:v>2.25974E-2</c:v>
                </c:pt>
                <c:pt idx="34">
                  <c:v>2.2324299999999998E-2</c:v>
                </c:pt>
                <c:pt idx="35">
                  <c:v>2.2769299999999999E-2</c:v>
                </c:pt>
                <c:pt idx="36">
                  <c:v>2.3316699999999937E-2</c:v>
                </c:pt>
                <c:pt idx="37">
                  <c:v>2.3900599999999987E-2</c:v>
                </c:pt>
                <c:pt idx="38">
                  <c:v>2.35549E-2</c:v>
                </c:pt>
                <c:pt idx="39">
                  <c:v>2.3150399999999988E-2</c:v>
                </c:pt>
                <c:pt idx="40">
                  <c:v>2.2996000000000006E-2</c:v>
                </c:pt>
                <c:pt idx="41">
                  <c:v>2.3577000000000001E-2</c:v>
                </c:pt>
                <c:pt idx="42">
                  <c:v>2.4142299999999998E-2</c:v>
                </c:pt>
                <c:pt idx="43">
                  <c:v>2.4471900000000341E-2</c:v>
                </c:pt>
                <c:pt idx="44">
                  <c:v>2.43348E-2</c:v>
                </c:pt>
                <c:pt idx="45">
                  <c:v>2.4209600000000001E-2</c:v>
                </c:pt>
                <c:pt idx="46">
                  <c:v>2.4687000000000042E-2</c:v>
                </c:pt>
                <c:pt idx="47">
                  <c:v>2.5442099999999999E-2</c:v>
                </c:pt>
                <c:pt idx="48">
                  <c:v>2.58485E-2</c:v>
                </c:pt>
                <c:pt idx="49">
                  <c:v>2.5822399999999999E-2</c:v>
                </c:pt>
                <c:pt idx="50">
                  <c:v>2.5692099999999999E-2</c:v>
                </c:pt>
                <c:pt idx="51">
                  <c:v>2.5901600000000011E-2</c:v>
                </c:pt>
                <c:pt idx="52">
                  <c:v>2.6725700000000002E-2</c:v>
                </c:pt>
                <c:pt idx="53">
                  <c:v>2.7208900000000265E-2</c:v>
                </c:pt>
                <c:pt idx="54">
                  <c:v>2.7297300000000337E-2</c:v>
                </c:pt>
                <c:pt idx="55">
                  <c:v>2.7219699999999999E-2</c:v>
                </c:pt>
                <c:pt idx="56">
                  <c:v>2.7345600000000012E-2</c:v>
                </c:pt>
                <c:pt idx="57">
                  <c:v>2.7809700000000326E-2</c:v>
                </c:pt>
                <c:pt idx="58">
                  <c:v>2.8204199999999999E-2</c:v>
                </c:pt>
                <c:pt idx="59">
                  <c:v>2.8429200000000002E-2</c:v>
                </c:pt>
                <c:pt idx="60">
                  <c:v>2.8422900000000001E-2</c:v>
                </c:pt>
                <c:pt idx="61">
                  <c:v>2.86263E-2</c:v>
                </c:pt>
                <c:pt idx="62">
                  <c:v>2.9292800000000001E-2</c:v>
                </c:pt>
                <c:pt idx="63">
                  <c:v>2.9759299999999999E-2</c:v>
                </c:pt>
                <c:pt idx="64">
                  <c:v>3.004380000000028E-2</c:v>
                </c:pt>
                <c:pt idx="65">
                  <c:v>3.0326599999999967E-2</c:v>
                </c:pt>
                <c:pt idx="66">
                  <c:v>3.0804200000000052E-2</c:v>
                </c:pt>
                <c:pt idx="67">
                  <c:v>3.1220000000000001E-2</c:v>
                </c:pt>
                <c:pt idx="68">
                  <c:v>3.1513199999999998E-2</c:v>
                </c:pt>
                <c:pt idx="69">
                  <c:v>3.1939200000000292E-2</c:v>
                </c:pt>
                <c:pt idx="70">
                  <c:v>3.2328599999999985E-2</c:v>
                </c:pt>
                <c:pt idx="71">
                  <c:v>3.2778500000000002E-2</c:v>
                </c:pt>
                <c:pt idx="72">
                  <c:v>3.3307299999999998E-2</c:v>
                </c:pt>
                <c:pt idx="73">
                  <c:v>3.3651E-2</c:v>
                </c:pt>
                <c:pt idx="74">
                  <c:v>3.4131500000000002E-2</c:v>
                </c:pt>
                <c:pt idx="75">
                  <c:v>3.4722999999999997E-2</c:v>
                </c:pt>
                <c:pt idx="76">
                  <c:v>3.5418199999999997E-2</c:v>
                </c:pt>
                <c:pt idx="77">
                  <c:v>3.6047200000000321E-2</c:v>
                </c:pt>
                <c:pt idx="78">
                  <c:v>3.6518500000000002E-2</c:v>
                </c:pt>
                <c:pt idx="79">
                  <c:v>3.6867900000000092E-2</c:v>
                </c:pt>
                <c:pt idx="80">
                  <c:v>3.741040000000001E-2</c:v>
                </c:pt>
                <c:pt idx="81">
                  <c:v>3.8066700000000002E-2</c:v>
                </c:pt>
                <c:pt idx="82">
                  <c:v>3.86547E-2</c:v>
                </c:pt>
                <c:pt idx="83">
                  <c:v>3.8901699999999997E-2</c:v>
                </c:pt>
                <c:pt idx="84">
                  <c:v>3.9151600000000002E-2</c:v>
                </c:pt>
                <c:pt idx="85">
                  <c:v>3.9522099999999998E-2</c:v>
                </c:pt>
                <c:pt idx="86">
                  <c:v>4.0000700000000014E-2</c:v>
                </c:pt>
                <c:pt idx="87">
                  <c:v>4.0353400000000123E-2</c:v>
                </c:pt>
                <c:pt idx="88">
                  <c:v>4.0738800000000013E-2</c:v>
                </c:pt>
                <c:pt idx="89">
                  <c:v>4.1272499999999997E-2</c:v>
                </c:pt>
                <c:pt idx="90">
                  <c:v>4.1775199999999985E-2</c:v>
                </c:pt>
                <c:pt idx="91">
                  <c:v>4.2408800000000003E-2</c:v>
                </c:pt>
                <c:pt idx="92">
                  <c:v>4.3145399999999945E-2</c:v>
                </c:pt>
                <c:pt idx="93">
                  <c:v>4.3815700000000013E-2</c:v>
                </c:pt>
                <c:pt idx="94">
                  <c:v>4.4325500000000004E-2</c:v>
                </c:pt>
                <c:pt idx="95">
                  <c:v>4.4967600000000635E-2</c:v>
                </c:pt>
                <c:pt idx="96">
                  <c:v>4.5762400000000751E-2</c:v>
                </c:pt>
                <c:pt idx="97">
                  <c:v>4.6501799999999996E-2</c:v>
                </c:pt>
                <c:pt idx="98">
                  <c:v>4.7041799999999995E-2</c:v>
                </c:pt>
                <c:pt idx="99">
                  <c:v>4.7723200000000132E-2</c:v>
                </c:pt>
                <c:pt idx="100">
                  <c:v>4.8419600000000014E-2</c:v>
                </c:pt>
                <c:pt idx="101">
                  <c:v>4.9138500000000022E-2</c:v>
                </c:pt>
                <c:pt idx="102">
                  <c:v>4.9821700000000003E-2</c:v>
                </c:pt>
                <c:pt idx="103">
                  <c:v>5.0520799999999998E-2</c:v>
                </c:pt>
                <c:pt idx="104">
                  <c:v>5.1310700000000112E-2</c:v>
                </c:pt>
                <c:pt idx="105">
                  <c:v>5.2224799999999995E-2</c:v>
                </c:pt>
                <c:pt idx="106">
                  <c:v>5.3068600000000132E-2</c:v>
                </c:pt>
                <c:pt idx="107">
                  <c:v>5.3752600000000594E-2</c:v>
                </c:pt>
                <c:pt idx="108">
                  <c:v>5.4455600000000132E-2</c:v>
                </c:pt>
                <c:pt idx="109">
                  <c:v>5.5146899999999999E-2</c:v>
                </c:pt>
                <c:pt idx="110">
                  <c:v>5.5700000000000034E-2</c:v>
                </c:pt>
                <c:pt idx="111">
                  <c:v>5.6277199999999965E-2</c:v>
                </c:pt>
                <c:pt idx="112">
                  <c:v>5.6790199999999999E-2</c:v>
                </c:pt>
                <c:pt idx="113">
                  <c:v>5.6886800000000001E-2</c:v>
                </c:pt>
                <c:pt idx="114">
                  <c:v>5.7123500000000021E-2</c:v>
                </c:pt>
                <c:pt idx="115">
                  <c:v>5.7445799999999998E-2</c:v>
                </c:pt>
                <c:pt idx="116">
                  <c:v>5.7904500000000012E-2</c:v>
                </c:pt>
                <c:pt idx="117">
                  <c:v>5.8384300000000014E-2</c:v>
                </c:pt>
                <c:pt idx="118">
                  <c:v>5.8872899999999999E-2</c:v>
                </c:pt>
                <c:pt idx="119">
                  <c:v>5.9273300000000001E-2</c:v>
                </c:pt>
                <c:pt idx="120">
                  <c:v>5.9643099999999998E-2</c:v>
                </c:pt>
                <c:pt idx="121">
                  <c:v>6.0246000000000001E-2</c:v>
                </c:pt>
                <c:pt idx="122">
                  <c:v>6.0354100000000001E-2</c:v>
                </c:pt>
                <c:pt idx="123">
                  <c:v>6.0954000000000001E-2</c:v>
                </c:pt>
                <c:pt idx="124">
                  <c:v>6.3164000000000012E-2</c:v>
                </c:pt>
                <c:pt idx="125">
                  <c:v>6.5857299999999994E-2</c:v>
                </c:pt>
                <c:pt idx="126">
                  <c:v>6.8598400000000004E-2</c:v>
                </c:pt>
                <c:pt idx="127">
                  <c:v>6.8035899999999996E-2</c:v>
                </c:pt>
                <c:pt idx="128">
                  <c:v>6.7699099999999998E-2</c:v>
                </c:pt>
                <c:pt idx="129">
                  <c:v>6.7291799999999999E-2</c:v>
                </c:pt>
                <c:pt idx="130">
                  <c:v>6.6897899999999996E-2</c:v>
                </c:pt>
                <c:pt idx="131">
                  <c:v>6.8560700000000002E-2</c:v>
                </c:pt>
                <c:pt idx="132">
                  <c:v>6.82006E-2</c:v>
                </c:pt>
                <c:pt idx="133">
                  <c:v>6.8019300000000019E-2</c:v>
                </c:pt>
                <c:pt idx="134">
                  <c:v>6.7748500000000003E-2</c:v>
                </c:pt>
                <c:pt idx="135">
                  <c:v>6.7683599999999997E-2</c:v>
                </c:pt>
                <c:pt idx="136">
                  <c:v>6.7745E-2</c:v>
                </c:pt>
                <c:pt idx="137">
                  <c:v>6.7543500000000006E-2</c:v>
                </c:pt>
                <c:pt idx="138">
                  <c:v>6.7395900000000133E-2</c:v>
                </c:pt>
                <c:pt idx="139">
                  <c:v>6.7140199999999997E-2</c:v>
                </c:pt>
                <c:pt idx="140">
                  <c:v>6.7099400000000184E-2</c:v>
                </c:pt>
                <c:pt idx="141">
                  <c:v>6.6957299999999997E-2</c:v>
                </c:pt>
                <c:pt idx="142">
                  <c:v>6.6769700000000001E-2</c:v>
                </c:pt>
                <c:pt idx="143">
                  <c:v>6.6784700000000002E-2</c:v>
                </c:pt>
                <c:pt idx="144">
                  <c:v>6.6435599999999997E-2</c:v>
                </c:pt>
                <c:pt idx="145">
                  <c:v>6.6050499999999998E-2</c:v>
                </c:pt>
                <c:pt idx="146">
                  <c:v>6.6136E-2</c:v>
                </c:pt>
                <c:pt idx="147">
                  <c:v>6.5908800000000003E-2</c:v>
                </c:pt>
                <c:pt idx="148">
                  <c:v>6.5742599999999998E-2</c:v>
                </c:pt>
                <c:pt idx="149">
                  <c:v>6.5484899999999999E-2</c:v>
                </c:pt>
                <c:pt idx="150">
                  <c:v>6.5420400000000004E-2</c:v>
                </c:pt>
                <c:pt idx="151">
                  <c:v>6.5466300000000033E-2</c:v>
                </c:pt>
                <c:pt idx="152">
                  <c:v>6.5368899999999994E-2</c:v>
                </c:pt>
                <c:pt idx="153">
                  <c:v>6.5530400000000003E-2</c:v>
                </c:pt>
                <c:pt idx="154">
                  <c:v>6.5202300000000019E-2</c:v>
                </c:pt>
                <c:pt idx="155">
                  <c:v>6.5077999999999997E-2</c:v>
                </c:pt>
                <c:pt idx="156">
                  <c:v>6.4772000000000524E-2</c:v>
                </c:pt>
                <c:pt idx="157">
                  <c:v>6.4506800000000003E-2</c:v>
                </c:pt>
                <c:pt idx="158">
                  <c:v>6.4363200000000786E-2</c:v>
                </c:pt>
                <c:pt idx="159">
                  <c:v>6.4138700000000021E-2</c:v>
                </c:pt>
                <c:pt idx="160">
                  <c:v>6.3822100000000007E-2</c:v>
                </c:pt>
                <c:pt idx="161">
                  <c:v>6.3587400000000002E-2</c:v>
                </c:pt>
                <c:pt idx="162">
                  <c:v>6.3309500000000019E-2</c:v>
                </c:pt>
                <c:pt idx="163">
                  <c:v>6.2947700000000009E-2</c:v>
                </c:pt>
                <c:pt idx="164">
                  <c:v>6.2746300000000033E-2</c:v>
                </c:pt>
                <c:pt idx="165">
                  <c:v>6.2475500000000003E-2</c:v>
                </c:pt>
                <c:pt idx="166">
                  <c:v>6.2208700000000013E-2</c:v>
                </c:pt>
                <c:pt idx="167">
                  <c:v>6.1796300000000123E-2</c:v>
                </c:pt>
                <c:pt idx="168">
                  <c:v>6.1437700000000033E-2</c:v>
                </c:pt>
                <c:pt idx="169">
                  <c:v>6.1125399999999955E-2</c:v>
                </c:pt>
                <c:pt idx="170">
                  <c:v>6.0798500000000123E-2</c:v>
                </c:pt>
                <c:pt idx="171">
                  <c:v>6.0368600000000598E-2</c:v>
                </c:pt>
                <c:pt idx="172">
                  <c:v>5.9975599999999997E-2</c:v>
                </c:pt>
                <c:pt idx="173">
                  <c:v>5.9608200000000014E-2</c:v>
                </c:pt>
                <c:pt idx="174">
                  <c:v>5.9335500000000034E-2</c:v>
                </c:pt>
                <c:pt idx="175">
                  <c:v>5.9045E-2</c:v>
                </c:pt>
                <c:pt idx="176">
                  <c:v>5.8710500000000033E-2</c:v>
                </c:pt>
                <c:pt idx="177">
                  <c:v>5.8440199999999977E-2</c:v>
                </c:pt>
                <c:pt idx="178">
                  <c:v>5.8047599999999998E-2</c:v>
                </c:pt>
                <c:pt idx="179">
                  <c:v>5.7959700000000003E-2</c:v>
                </c:pt>
                <c:pt idx="180">
                  <c:v>5.7767300000000528E-2</c:v>
                </c:pt>
                <c:pt idx="181">
                  <c:v>5.7478399999999999E-2</c:v>
                </c:pt>
                <c:pt idx="182">
                  <c:v>5.73026000000008E-2</c:v>
                </c:pt>
                <c:pt idx="183">
                  <c:v>5.7048099999999997E-2</c:v>
                </c:pt>
                <c:pt idx="184">
                  <c:v>5.6836800000000014E-2</c:v>
                </c:pt>
                <c:pt idx="185">
                  <c:v>5.6677699999999998E-2</c:v>
                </c:pt>
                <c:pt idx="186">
                  <c:v>5.6498700000000013E-2</c:v>
                </c:pt>
                <c:pt idx="187">
                  <c:v>5.6342000000000003E-2</c:v>
                </c:pt>
                <c:pt idx="188">
                  <c:v>5.6208599999999977E-2</c:v>
                </c:pt>
                <c:pt idx="189">
                  <c:v>5.6297700000000013E-2</c:v>
                </c:pt>
                <c:pt idx="190">
                  <c:v>5.6251799999999977E-2</c:v>
                </c:pt>
                <c:pt idx="191">
                  <c:v>5.6286599999999999E-2</c:v>
                </c:pt>
                <c:pt idx="192">
                  <c:v>5.6457599999999997E-2</c:v>
                </c:pt>
                <c:pt idx="193">
                  <c:v>5.6677299999999986E-2</c:v>
                </c:pt>
                <c:pt idx="194">
                  <c:v>5.6786500000000024E-2</c:v>
                </c:pt>
                <c:pt idx="195">
                  <c:v>5.7233800000000001E-2</c:v>
                </c:pt>
                <c:pt idx="196">
                  <c:v>5.7542500000000003E-2</c:v>
                </c:pt>
                <c:pt idx="197">
                  <c:v>5.7868300000000004E-2</c:v>
                </c:pt>
                <c:pt idx="198">
                  <c:v>5.8406199999999998E-2</c:v>
                </c:pt>
                <c:pt idx="199">
                  <c:v>5.8835199999999997E-2</c:v>
                </c:pt>
                <c:pt idx="200">
                  <c:v>5.9409200000000023E-2</c:v>
                </c:pt>
                <c:pt idx="201">
                  <c:v>6.0181400000000003E-2</c:v>
                </c:pt>
                <c:pt idx="202">
                  <c:v>6.0907300000000004E-2</c:v>
                </c:pt>
                <c:pt idx="203">
                  <c:v>6.1599599999999997E-2</c:v>
                </c:pt>
                <c:pt idx="204">
                  <c:v>6.2418900000000527E-2</c:v>
                </c:pt>
                <c:pt idx="205">
                  <c:v>6.3217700000000002E-2</c:v>
                </c:pt>
                <c:pt idx="206">
                  <c:v>6.4172000000000021E-2</c:v>
                </c:pt>
                <c:pt idx="207">
                  <c:v>6.5208600000000019E-2</c:v>
                </c:pt>
                <c:pt idx="208">
                  <c:v>6.6252800000000001E-2</c:v>
                </c:pt>
                <c:pt idx="209">
                  <c:v>6.7300900000000122E-2</c:v>
                </c:pt>
                <c:pt idx="210">
                  <c:v>6.842220000000003E-2</c:v>
                </c:pt>
                <c:pt idx="211">
                  <c:v>6.9733100000000034E-2</c:v>
                </c:pt>
                <c:pt idx="212">
                  <c:v>7.1077699999999994E-2</c:v>
                </c:pt>
                <c:pt idx="213">
                  <c:v>7.2348700000000002E-2</c:v>
                </c:pt>
                <c:pt idx="214">
                  <c:v>7.3753000000000013E-2</c:v>
                </c:pt>
                <c:pt idx="215">
                  <c:v>7.5102700000000022E-2</c:v>
                </c:pt>
                <c:pt idx="216">
                  <c:v>7.6372099999999998E-2</c:v>
                </c:pt>
                <c:pt idx="217">
                  <c:v>7.7654899999999999E-2</c:v>
                </c:pt>
                <c:pt idx="218">
                  <c:v>7.8789700000000004E-2</c:v>
                </c:pt>
                <c:pt idx="219">
                  <c:v>7.9856900000000702E-2</c:v>
                </c:pt>
                <c:pt idx="220">
                  <c:v>8.0791000000000043E-2</c:v>
                </c:pt>
                <c:pt idx="221">
                  <c:v>8.1614300000000264E-2</c:v>
                </c:pt>
                <c:pt idx="222">
                  <c:v>8.2442299999999996E-2</c:v>
                </c:pt>
                <c:pt idx="223">
                  <c:v>8.3015400000000267E-2</c:v>
                </c:pt>
                <c:pt idx="224">
                  <c:v>8.3606800000001161E-2</c:v>
                </c:pt>
                <c:pt idx="225">
                  <c:v>8.4123300000000067E-2</c:v>
                </c:pt>
                <c:pt idx="226">
                  <c:v>8.4459800000000043E-2</c:v>
                </c:pt>
                <c:pt idx="227">
                  <c:v>8.4792600000000024E-2</c:v>
                </c:pt>
                <c:pt idx="228">
                  <c:v>8.4983799999999998E-2</c:v>
                </c:pt>
                <c:pt idx="229">
                  <c:v>8.5153200000000012E-2</c:v>
                </c:pt>
                <c:pt idx="230">
                  <c:v>8.5355100000000045E-2</c:v>
                </c:pt>
                <c:pt idx="231">
                  <c:v>8.5468700000000009E-2</c:v>
                </c:pt>
                <c:pt idx="232">
                  <c:v>8.5526100000000951E-2</c:v>
                </c:pt>
                <c:pt idx="233">
                  <c:v>8.5513000000000006E-2</c:v>
                </c:pt>
                <c:pt idx="234">
                  <c:v>8.5586200000000001E-2</c:v>
                </c:pt>
                <c:pt idx="235">
                  <c:v>8.5634100000000227E-2</c:v>
                </c:pt>
                <c:pt idx="236">
                  <c:v>8.5662200000000022E-2</c:v>
                </c:pt>
                <c:pt idx="237">
                  <c:v>8.5695900000001032E-2</c:v>
                </c:pt>
                <c:pt idx="238">
                  <c:v>8.5615900000000064E-2</c:v>
                </c:pt>
                <c:pt idx="239">
                  <c:v>8.5442999999999991E-2</c:v>
                </c:pt>
                <c:pt idx="240">
                  <c:v>8.5273200000000007E-2</c:v>
                </c:pt>
                <c:pt idx="241">
                  <c:v>8.5188900000000012E-2</c:v>
                </c:pt>
                <c:pt idx="242">
                  <c:v>8.4972700000000012E-2</c:v>
                </c:pt>
                <c:pt idx="243">
                  <c:v>8.4751900000000727E-2</c:v>
                </c:pt>
                <c:pt idx="244">
                  <c:v>8.4556700000000248E-2</c:v>
                </c:pt>
                <c:pt idx="245">
                  <c:v>8.4422200000000003E-2</c:v>
                </c:pt>
                <c:pt idx="246">
                  <c:v>8.4305400000000044E-2</c:v>
                </c:pt>
                <c:pt idx="247">
                  <c:v>8.4170800000000046E-2</c:v>
                </c:pt>
                <c:pt idx="248">
                  <c:v>8.4084500000000006E-2</c:v>
                </c:pt>
                <c:pt idx="249">
                  <c:v>8.4014900000000226E-2</c:v>
                </c:pt>
                <c:pt idx="250">
                  <c:v>8.4070700000000012E-2</c:v>
                </c:pt>
                <c:pt idx="251">
                  <c:v>8.4179900000000002E-2</c:v>
                </c:pt>
                <c:pt idx="252">
                  <c:v>8.4279300000000043E-2</c:v>
                </c:pt>
                <c:pt idx="253">
                  <c:v>8.4548000000000026E-2</c:v>
                </c:pt>
                <c:pt idx="254">
                  <c:v>8.4872600000000006E-2</c:v>
                </c:pt>
                <c:pt idx="255">
                  <c:v>8.5339300000000007E-2</c:v>
                </c:pt>
                <c:pt idx="256">
                  <c:v>8.5896600000000045E-2</c:v>
                </c:pt>
                <c:pt idx="257">
                  <c:v>8.6485900000000018E-2</c:v>
                </c:pt>
                <c:pt idx="258">
                  <c:v>8.7142200000000017E-2</c:v>
                </c:pt>
                <c:pt idx="259">
                  <c:v>8.7898600000000021E-2</c:v>
                </c:pt>
                <c:pt idx="260">
                  <c:v>8.8740900000000067E-2</c:v>
                </c:pt>
                <c:pt idx="261">
                  <c:v>8.9618400000000098E-2</c:v>
                </c:pt>
                <c:pt idx="262">
                  <c:v>9.0551700000000068E-2</c:v>
                </c:pt>
                <c:pt idx="263">
                  <c:v>9.1464500000000004E-2</c:v>
                </c:pt>
                <c:pt idx="264">
                  <c:v>9.2368900000000004E-2</c:v>
                </c:pt>
                <c:pt idx="265">
                  <c:v>9.3428900000000065E-2</c:v>
                </c:pt>
                <c:pt idx="266">
                  <c:v>9.4542700000000021E-2</c:v>
                </c:pt>
                <c:pt idx="267">
                  <c:v>9.5616500000000063E-2</c:v>
                </c:pt>
                <c:pt idx="268">
                  <c:v>9.6774300000000743E-2</c:v>
                </c:pt>
                <c:pt idx="269">
                  <c:v>9.7889300000000012E-2</c:v>
                </c:pt>
                <c:pt idx="270">
                  <c:v>9.910210000000004E-2</c:v>
                </c:pt>
                <c:pt idx="271">
                  <c:v>0.10041899999999923</c:v>
                </c:pt>
                <c:pt idx="272">
                  <c:v>0.101802</c:v>
                </c:pt>
                <c:pt idx="273">
                  <c:v>0.10319300000000078</c:v>
                </c:pt>
                <c:pt idx="274">
                  <c:v>0.10444400000000002</c:v>
                </c:pt>
                <c:pt idx="275">
                  <c:v>0.105909</c:v>
                </c:pt>
                <c:pt idx="276">
                  <c:v>0.10745300000000002</c:v>
                </c:pt>
                <c:pt idx="277">
                  <c:v>0.10901000000000002</c:v>
                </c:pt>
                <c:pt idx="278">
                  <c:v>0.110678</c:v>
                </c:pt>
                <c:pt idx="279">
                  <c:v>0.112289</c:v>
                </c:pt>
                <c:pt idx="280">
                  <c:v>0.11406100000000002</c:v>
                </c:pt>
                <c:pt idx="281">
                  <c:v>0.11612200000000029</c:v>
                </c:pt>
                <c:pt idx="282">
                  <c:v>0.118344</c:v>
                </c:pt>
                <c:pt idx="283">
                  <c:v>0.12068300000000012</c:v>
                </c:pt>
                <c:pt idx="284">
                  <c:v>0.12318500000000022</c:v>
                </c:pt>
                <c:pt idx="285">
                  <c:v>0.12585199999999988</c:v>
                </c:pt>
                <c:pt idx="286">
                  <c:v>0.12869900000000001</c:v>
                </c:pt>
                <c:pt idx="287">
                  <c:v>0.13184299999999999</c:v>
                </c:pt>
                <c:pt idx="288">
                  <c:v>0.13522600000000001</c:v>
                </c:pt>
                <c:pt idx="289">
                  <c:v>0.138603</c:v>
                </c:pt>
                <c:pt idx="290">
                  <c:v>0.14223200000000041</c:v>
                </c:pt>
                <c:pt idx="291">
                  <c:v>0.14604500000000137</c:v>
                </c:pt>
                <c:pt idx="292">
                  <c:v>0.14982999999999999</c:v>
                </c:pt>
                <c:pt idx="293">
                  <c:v>0.15380800000000044</c:v>
                </c:pt>
                <c:pt idx="294">
                  <c:v>0.15766800000000122</c:v>
                </c:pt>
                <c:pt idx="295">
                  <c:v>0.16145999999999999</c:v>
                </c:pt>
                <c:pt idx="296">
                  <c:v>0.16514999999999999</c:v>
                </c:pt>
                <c:pt idx="297">
                  <c:v>0.16864599999999999</c:v>
                </c:pt>
                <c:pt idx="298">
                  <c:v>0.17202300000000001</c:v>
                </c:pt>
                <c:pt idx="299">
                  <c:v>0.17511699999999999</c:v>
                </c:pt>
                <c:pt idx="300">
                  <c:v>0.17796100000000137</c:v>
                </c:pt>
                <c:pt idx="301">
                  <c:v>0.18057599999999999</c:v>
                </c:pt>
                <c:pt idx="302">
                  <c:v>0.18314300000000044</c:v>
                </c:pt>
                <c:pt idx="303">
                  <c:v>0.18548700000000157</c:v>
                </c:pt>
                <c:pt idx="304">
                  <c:v>0.18758900000000137</c:v>
                </c:pt>
                <c:pt idx="305">
                  <c:v>0.1894990000000023</c:v>
                </c:pt>
                <c:pt idx="306">
                  <c:v>0.19125300000000001</c:v>
                </c:pt>
                <c:pt idx="307">
                  <c:v>0.192853</c:v>
                </c:pt>
                <c:pt idx="308">
                  <c:v>0.194379</c:v>
                </c:pt>
                <c:pt idx="309">
                  <c:v>0.19548699999999999</c:v>
                </c:pt>
                <c:pt idx="310">
                  <c:v>0.196384</c:v>
                </c:pt>
                <c:pt idx="311">
                  <c:v>0.19705500000000001</c:v>
                </c:pt>
                <c:pt idx="312">
                  <c:v>0.19739499999999999</c:v>
                </c:pt>
                <c:pt idx="313">
                  <c:v>0.19761200000000001</c:v>
                </c:pt>
                <c:pt idx="314">
                  <c:v>0.19754700000000044</c:v>
                </c:pt>
                <c:pt idx="315">
                  <c:v>0.19705900000000001</c:v>
                </c:pt>
                <c:pt idx="316">
                  <c:v>0.19636200000000001</c:v>
                </c:pt>
                <c:pt idx="317">
                  <c:v>0.19539100000000001</c:v>
                </c:pt>
                <c:pt idx="318">
                  <c:v>0.19419</c:v>
                </c:pt>
                <c:pt idx="319">
                  <c:v>0.19287099999999988</c:v>
                </c:pt>
                <c:pt idx="320">
                  <c:v>0.191188</c:v>
                </c:pt>
                <c:pt idx="321">
                  <c:v>0.18929100000000154</c:v>
                </c:pt>
                <c:pt idx="322">
                  <c:v>0.18724500000000202</c:v>
                </c:pt>
                <c:pt idx="323">
                  <c:v>0.18484400000000137</c:v>
                </c:pt>
                <c:pt idx="324">
                  <c:v>0.18264300000000044</c:v>
                </c:pt>
                <c:pt idx="325">
                  <c:v>0.18014200000000041</c:v>
                </c:pt>
                <c:pt idx="326">
                  <c:v>0.17751700000000137</c:v>
                </c:pt>
                <c:pt idx="327">
                  <c:v>0.17475000000000004</c:v>
                </c:pt>
                <c:pt idx="328">
                  <c:v>0.17195600000000041</c:v>
                </c:pt>
                <c:pt idx="329">
                  <c:v>0.16929600000000122</c:v>
                </c:pt>
                <c:pt idx="330">
                  <c:v>0.16648900000000041</c:v>
                </c:pt>
                <c:pt idx="331">
                  <c:v>0.16387599999999997</c:v>
                </c:pt>
                <c:pt idx="332">
                  <c:v>0.161221</c:v>
                </c:pt>
                <c:pt idx="333">
                  <c:v>0.15850600000000137</c:v>
                </c:pt>
                <c:pt idx="334">
                  <c:v>0.15621700000000202</c:v>
                </c:pt>
                <c:pt idx="335">
                  <c:v>0.15387000000000001</c:v>
                </c:pt>
                <c:pt idx="336">
                  <c:v>0.15154700000000157</c:v>
                </c:pt>
                <c:pt idx="337">
                  <c:v>0.14933199999999999</c:v>
                </c:pt>
                <c:pt idx="338">
                  <c:v>0.14716499999999999</c:v>
                </c:pt>
                <c:pt idx="339">
                  <c:v>0.14504000000000122</c:v>
                </c:pt>
                <c:pt idx="340">
                  <c:v>0.14288300000000001</c:v>
                </c:pt>
                <c:pt idx="341">
                  <c:v>0.14086799999999999</c:v>
                </c:pt>
                <c:pt idx="342">
                  <c:v>0.13862099999999997</c:v>
                </c:pt>
                <c:pt idx="343">
                  <c:v>0.13643400000000044</c:v>
                </c:pt>
                <c:pt idx="344">
                  <c:v>0.13442100000000001</c:v>
                </c:pt>
                <c:pt idx="345">
                  <c:v>0.13222999999999999</c:v>
                </c:pt>
                <c:pt idx="346">
                  <c:v>0.13003500000000001</c:v>
                </c:pt>
                <c:pt idx="347">
                  <c:v>0.127884</c:v>
                </c:pt>
                <c:pt idx="348">
                  <c:v>0.12591300000000041</c:v>
                </c:pt>
                <c:pt idx="349">
                  <c:v>0.12407200000000022</c:v>
                </c:pt>
                <c:pt idx="350">
                  <c:v>0.12240300000000012</c:v>
                </c:pt>
                <c:pt idx="351">
                  <c:v>0.12092100000000019</c:v>
                </c:pt>
                <c:pt idx="352">
                  <c:v>0.119537</c:v>
                </c:pt>
                <c:pt idx="353">
                  <c:v>0.11842800000000002</c:v>
                </c:pt>
                <c:pt idx="354">
                  <c:v>0.11763300000000022</c:v>
                </c:pt>
                <c:pt idx="355">
                  <c:v>0.117287</c:v>
                </c:pt>
                <c:pt idx="356">
                  <c:v>0.117118</c:v>
                </c:pt>
                <c:pt idx="357">
                  <c:v>0.117019</c:v>
                </c:pt>
                <c:pt idx="358">
                  <c:v>0.11722299999999999</c:v>
                </c:pt>
                <c:pt idx="359">
                  <c:v>0.11769800000000002</c:v>
                </c:pt>
                <c:pt idx="360">
                  <c:v>0.11848599999999998</c:v>
                </c:pt>
                <c:pt idx="361">
                  <c:v>0.119411</c:v>
                </c:pt>
                <c:pt idx="362">
                  <c:v>0.12055200000000002</c:v>
                </c:pt>
                <c:pt idx="363">
                  <c:v>0.12175900000000002</c:v>
                </c:pt>
                <c:pt idx="364">
                  <c:v>0.12307300000000022</c:v>
                </c:pt>
                <c:pt idx="365">
                  <c:v>0.12456000000000068</c:v>
                </c:pt>
                <c:pt idx="366">
                  <c:v>0.12615799999999988</c:v>
                </c:pt>
                <c:pt idx="367">
                  <c:v>0.12770799999999999</c:v>
                </c:pt>
                <c:pt idx="368">
                  <c:v>0.12918399999999997</c:v>
                </c:pt>
                <c:pt idx="369">
                  <c:v>0.13077</c:v>
                </c:pt>
                <c:pt idx="370">
                  <c:v>0.13252900000000001</c:v>
                </c:pt>
                <c:pt idx="371">
                  <c:v>0.13411999999999999</c:v>
                </c:pt>
                <c:pt idx="372">
                  <c:v>0.13501900000000044</c:v>
                </c:pt>
                <c:pt idx="373">
                  <c:v>0.13445000000000001</c:v>
                </c:pt>
                <c:pt idx="374">
                  <c:v>0.133682</c:v>
                </c:pt>
                <c:pt idx="375">
                  <c:v>0.13280700000000001</c:v>
                </c:pt>
                <c:pt idx="376">
                  <c:v>0.13198099999999999</c:v>
                </c:pt>
                <c:pt idx="377">
                  <c:v>0.131161</c:v>
                </c:pt>
                <c:pt idx="378">
                  <c:v>0.13026799999999999</c:v>
                </c:pt>
                <c:pt idx="379">
                  <c:v>0.129661</c:v>
                </c:pt>
                <c:pt idx="380">
                  <c:v>0.12905800000000001</c:v>
                </c:pt>
                <c:pt idx="381">
                  <c:v>0.13059699999999999</c:v>
                </c:pt>
                <c:pt idx="382">
                  <c:v>0.13274500000000122</c:v>
                </c:pt>
                <c:pt idx="383">
                  <c:v>0.13496500000000122</c:v>
                </c:pt>
                <c:pt idx="384">
                  <c:v>0.13745000000000004</c:v>
                </c:pt>
                <c:pt idx="385">
                  <c:v>0.14009600000000041</c:v>
                </c:pt>
                <c:pt idx="386">
                  <c:v>0.14282700000000001</c:v>
                </c:pt>
                <c:pt idx="387">
                  <c:v>0.14572800000000041</c:v>
                </c:pt>
                <c:pt idx="388">
                  <c:v>0.14870000000000044</c:v>
                </c:pt>
                <c:pt idx="389">
                  <c:v>0.15196800000000188</c:v>
                </c:pt>
                <c:pt idx="390">
                  <c:v>0.15560199999999999</c:v>
                </c:pt>
                <c:pt idx="391">
                  <c:v>0.15958100000000044</c:v>
                </c:pt>
                <c:pt idx="392">
                  <c:v>0.16409099999999999</c:v>
                </c:pt>
                <c:pt idx="393">
                  <c:v>0.169021</c:v>
                </c:pt>
                <c:pt idx="394">
                  <c:v>0.17463000000000001</c:v>
                </c:pt>
                <c:pt idx="395">
                  <c:v>0.18099000000000157</c:v>
                </c:pt>
                <c:pt idx="396">
                  <c:v>0.18822800000000137</c:v>
                </c:pt>
                <c:pt idx="397">
                  <c:v>0.19600300000000001</c:v>
                </c:pt>
                <c:pt idx="398">
                  <c:v>0.20459300000000041</c:v>
                </c:pt>
                <c:pt idx="399">
                  <c:v>0.21223500000000137</c:v>
                </c:pt>
                <c:pt idx="400">
                  <c:v>0.20633599999999999</c:v>
                </c:pt>
              </c:numCache>
            </c:numRef>
          </c:yVal>
          <c:smooth val="1"/>
        </c:ser>
        <c:ser>
          <c:idx val="13"/>
          <c:order val="13"/>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O$1:$O$401</c:f>
              <c:numCache>
                <c:formatCode>General</c:formatCode>
                <c:ptCount val="401"/>
                <c:pt idx="0">
                  <c:v>2.9330200000000011E-2</c:v>
                </c:pt>
                <c:pt idx="1">
                  <c:v>2.8833600000000056E-2</c:v>
                </c:pt>
                <c:pt idx="2">
                  <c:v>2.8584399999999989E-2</c:v>
                </c:pt>
                <c:pt idx="3">
                  <c:v>2.8483200000000052E-2</c:v>
                </c:pt>
                <c:pt idx="4">
                  <c:v>2.8208E-2</c:v>
                </c:pt>
                <c:pt idx="5">
                  <c:v>2.8303499999999988E-2</c:v>
                </c:pt>
                <c:pt idx="6">
                  <c:v>2.8433099999999999E-2</c:v>
                </c:pt>
                <c:pt idx="7">
                  <c:v>2.8238800000000001E-2</c:v>
                </c:pt>
                <c:pt idx="8">
                  <c:v>2.8235900000000272E-2</c:v>
                </c:pt>
                <c:pt idx="9">
                  <c:v>2.8297800000000001E-2</c:v>
                </c:pt>
                <c:pt idx="10">
                  <c:v>2.83488E-2</c:v>
                </c:pt>
                <c:pt idx="11">
                  <c:v>2.8509E-2</c:v>
                </c:pt>
                <c:pt idx="12">
                  <c:v>2.87228E-2</c:v>
                </c:pt>
                <c:pt idx="13">
                  <c:v>2.87595E-2</c:v>
                </c:pt>
                <c:pt idx="14">
                  <c:v>2.8401599999999999E-2</c:v>
                </c:pt>
                <c:pt idx="15">
                  <c:v>2.8499799999999999E-2</c:v>
                </c:pt>
                <c:pt idx="16">
                  <c:v>2.8691400000000002E-2</c:v>
                </c:pt>
                <c:pt idx="17">
                  <c:v>2.9033300000000348E-2</c:v>
                </c:pt>
                <c:pt idx="18">
                  <c:v>2.9503900000000052E-2</c:v>
                </c:pt>
                <c:pt idx="19">
                  <c:v>2.9486499999999988E-2</c:v>
                </c:pt>
                <c:pt idx="20">
                  <c:v>2.93637E-2</c:v>
                </c:pt>
                <c:pt idx="21">
                  <c:v>2.9165199999999988E-2</c:v>
                </c:pt>
                <c:pt idx="22">
                  <c:v>2.9149399999999999E-2</c:v>
                </c:pt>
                <c:pt idx="23">
                  <c:v>2.9297500000000001E-2</c:v>
                </c:pt>
                <c:pt idx="24">
                  <c:v>2.9516399999999998E-2</c:v>
                </c:pt>
                <c:pt idx="25">
                  <c:v>2.9646700000000002E-2</c:v>
                </c:pt>
                <c:pt idx="26">
                  <c:v>2.9578199999999999E-2</c:v>
                </c:pt>
                <c:pt idx="27">
                  <c:v>2.9244000000000006E-2</c:v>
                </c:pt>
                <c:pt idx="28">
                  <c:v>2.902310000000001E-2</c:v>
                </c:pt>
                <c:pt idx="29">
                  <c:v>2.9264700000000001E-2</c:v>
                </c:pt>
                <c:pt idx="30">
                  <c:v>2.983630000000026E-2</c:v>
                </c:pt>
                <c:pt idx="31">
                  <c:v>3.044850000000001E-2</c:v>
                </c:pt>
                <c:pt idx="32">
                  <c:v>3.0636500000000011E-2</c:v>
                </c:pt>
                <c:pt idx="33">
                  <c:v>3.0399700000000002E-2</c:v>
                </c:pt>
                <c:pt idx="34">
                  <c:v>3.03282E-2</c:v>
                </c:pt>
                <c:pt idx="35">
                  <c:v>3.0845700000000285E-2</c:v>
                </c:pt>
                <c:pt idx="36">
                  <c:v>3.1346199999999998E-2</c:v>
                </c:pt>
                <c:pt idx="37">
                  <c:v>3.1735600000000051E-2</c:v>
                </c:pt>
                <c:pt idx="38">
                  <c:v>3.1275100000000361E-2</c:v>
                </c:pt>
                <c:pt idx="39">
                  <c:v>3.0759999999999999E-2</c:v>
                </c:pt>
                <c:pt idx="40">
                  <c:v>3.02884E-2</c:v>
                </c:pt>
                <c:pt idx="41">
                  <c:v>3.071370000000001E-2</c:v>
                </c:pt>
                <c:pt idx="42">
                  <c:v>3.1174300000000012E-2</c:v>
                </c:pt>
                <c:pt idx="43">
                  <c:v>3.1293700000000042E-2</c:v>
                </c:pt>
                <c:pt idx="44">
                  <c:v>3.1133200000000305E-2</c:v>
                </c:pt>
                <c:pt idx="45">
                  <c:v>3.10164E-2</c:v>
                </c:pt>
                <c:pt idx="46">
                  <c:v>3.1260099999999999E-2</c:v>
                </c:pt>
                <c:pt idx="47">
                  <c:v>3.1809499999999997E-2</c:v>
                </c:pt>
                <c:pt idx="48">
                  <c:v>3.2120200000000002E-2</c:v>
                </c:pt>
                <c:pt idx="49">
                  <c:v>3.2040100000000092E-2</c:v>
                </c:pt>
                <c:pt idx="50">
                  <c:v>3.1825600000000002E-2</c:v>
                </c:pt>
                <c:pt idx="51">
                  <c:v>3.1959799999999997E-2</c:v>
                </c:pt>
                <c:pt idx="52">
                  <c:v>3.2615499999999999E-2</c:v>
                </c:pt>
                <c:pt idx="53">
                  <c:v>3.3020399999999998E-2</c:v>
                </c:pt>
                <c:pt idx="54">
                  <c:v>3.3217900000000002E-2</c:v>
                </c:pt>
                <c:pt idx="55">
                  <c:v>3.3226100000000001E-2</c:v>
                </c:pt>
                <c:pt idx="56">
                  <c:v>3.3375700000000001E-2</c:v>
                </c:pt>
                <c:pt idx="57">
                  <c:v>3.39425E-2</c:v>
                </c:pt>
                <c:pt idx="58">
                  <c:v>3.4427800000000001E-2</c:v>
                </c:pt>
                <c:pt idx="59">
                  <c:v>3.4685700000000055E-2</c:v>
                </c:pt>
                <c:pt idx="60">
                  <c:v>3.4796599999999997E-2</c:v>
                </c:pt>
                <c:pt idx="61">
                  <c:v>3.5068799999999997E-2</c:v>
                </c:pt>
                <c:pt idx="62">
                  <c:v>3.561820000000001E-2</c:v>
                </c:pt>
                <c:pt idx="63">
                  <c:v>3.600600000000001E-2</c:v>
                </c:pt>
                <c:pt idx="64">
                  <c:v>3.6331300000000358E-2</c:v>
                </c:pt>
                <c:pt idx="65">
                  <c:v>3.6501800000000056E-2</c:v>
                </c:pt>
                <c:pt idx="66">
                  <c:v>3.6905300000000342E-2</c:v>
                </c:pt>
                <c:pt idx="67">
                  <c:v>3.7285100000000397E-2</c:v>
                </c:pt>
                <c:pt idx="68">
                  <c:v>3.7523800000000052E-2</c:v>
                </c:pt>
                <c:pt idx="69">
                  <c:v>3.7832200000000406E-2</c:v>
                </c:pt>
                <c:pt idx="70">
                  <c:v>3.8267700000000002E-2</c:v>
                </c:pt>
                <c:pt idx="71">
                  <c:v>3.8705499999999997E-2</c:v>
                </c:pt>
                <c:pt idx="72">
                  <c:v>3.9058000000000002E-2</c:v>
                </c:pt>
                <c:pt idx="73">
                  <c:v>3.9424599999999997E-2</c:v>
                </c:pt>
                <c:pt idx="74">
                  <c:v>3.971920000000001E-2</c:v>
                </c:pt>
                <c:pt idx="75">
                  <c:v>4.0041799999999995E-2</c:v>
                </c:pt>
                <c:pt idx="76">
                  <c:v>4.05055E-2</c:v>
                </c:pt>
                <c:pt idx="77">
                  <c:v>4.0886500000000034E-2</c:v>
                </c:pt>
                <c:pt idx="78">
                  <c:v>4.1194399999999985E-2</c:v>
                </c:pt>
                <c:pt idx="79">
                  <c:v>4.1464500000000001E-2</c:v>
                </c:pt>
                <c:pt idx="80">
                  <c:v>4.1936100000000004E-2</c:v>
                </c:pt>
                <c:pt idx="81">
                  <c:v>4.2544999999999999E-2</c:v>
                </c:pt>
                <c:pt idx="82">
                  <c:v>4.3150000000000001E-2</c:v>
                </c:pt>
                <c:pt idx="83">
                  <c:v>4.3533500000000003E-2</c:v>
                </c:pt>
                <c:pt idx="84">
                  <c:v>4.3918899999999997E-2</c:v>
                </c:pt>
                <c:pt idx="85">
                  <c:v>4.4413000000000591E-2</c:v>
                </c:pt>
                <c:pt idx="86">
                  <c:v>4.4960800000000023E-2</c:v>
                </c:pt>
                <c:pt idx="87">
                  <c:v>4.5352500000000122E-2</c:v>
                </c:pt>
                <c:pt idx="88">
                  <c:v>4.5749099999999987E-2</c:v>
                </c:pt>
                <c:pt idx="89">
                  <c:v>4.6245699999999966E-2</c:v>
                </c:pt>
                <c:pt idx="90">
                  <c:v>4.67278E-2</c:v>
                </c:pt>
                <c:pt idx="91">
                  <c:v>4.7258700000000001E-2</c:v>
                </c:pt>
                <c:pt idx="92">
                  <c:v>4.8070299999999996E-2</c:v>
                </c:pt>
                <c:pt idx="93">
                  <c:v>4.8730800000000012E-2</c:v>
                </c:pt>
                <c:pt idx="94">
                  <c:v>4.9097100000000123E-2</c:v>
                </c:pt>
                <c:pt idx="95">
                  <c:v>4.958340000000052E-2</c:v>
                </c:pt>
                <c:pt idx="96">
                  <c:v>5.0360800000000004E-2</c:v>
                </c:pt>
                <c:pt idx="97">
                  <c:v>5.0991300000000003E-2</c:v>
                </c:pt>
                <c:pt idx="98">
                  <c:v>5.1513900000000022E-2</c:v>
                </c:pt>
                <c:pt idx="99">
                  <c:v>5.2114500000000022E-2</c:v>
                </c:pt>
                <c:pt idx="100">
                  <c:v>5.2714500000000518E-2</c:v>
                </c:pt>
                <c:pt idx="101">
                  <c:v>5.3272300000000002E-2</c:v>
                </c:pt>
                <c:pt idx="102">
                  <c:v>5.3959E-2</c:v>
                </c:pt>
                <c:pt idx="103">
                  <c:v>5.4757900000000609E-2</c:v>
                </c:pt>
                <c:pt idx="104">
                  <c:v>5.5386700000000524E-2</c:v>
                </c:pt>
                <c:pt idx="105">
                  <c:v>5.6182599999999999E-2</c:v>
                </c:pt>
                <c:pt idx="106">
                  <c:v>5.6977699999999999E-2</c:v>
                </c:pt>
                <c:pt idx="107">
                  <c:v>5.7580600000000114E-2</c:v>
                </c:pt>
                <c:pt idx="108">
                  <c:v>5.8264299999999998E-2</c:v>
                </c:pt>
                <c:pt idx="109">
                  <c:v>5.8908700000000001E-2</c:v>
                </c:pt>
                <c:pt idx="110">
                  <c:v>5.9486300000000512E-2</c:v>
                </c:pt>
                <c:pt idx="111">
                  <c:v>6.0003600000000518E-2</c:v>
                </c:pt>
                <c:pt idx="112">
                  <c:v>6.0527400000000023E-2</c:v>
                </c:pt>
                <c:pt idx="113">
                  <c:v>6.0631400000000002E-2</c:v>
                </c:pt>
                <c:pt idx="114">
                  <c:v>6.0944999999999999E-2</c:v>
                </c:pt>
                <c:pt idx="115">
                  <c:v>6.1311500000000012E-2</c:v>
                </c:pt>
                <c:pt idx="116">
                  <c:v>6.1805600000000002E-2</c:v>
                </c:pt>
                <c:pt idx="117">
                  <c:v>6.2320600000000531E-2</c:v>
                </c:pt>
                <c:pt idx="118">
                  <c:v>6.2670699999999996E-2</c:v>
                </c:pt>
                <c:pt idx="119">
                  <c:v>6.3025399999999995E-2</c:v>
                </c:pt>
                <c:pt idx="120">
                  <c:v>6.3408599999999996E-2</c:v>
                </c:pt>
                <c:pt idx="121">
                  <c:v>6.399920000000002E-2</c:v>
                </c:pt>
                <c:pt idx="122">
                  <c:v>6.4086800000000013E-2</c:v>
                </c:pt>
                <c:pt idx="123">
                  <c:v>6.4589199999999999E-2</c:v>
                </c:pt>
                <c:pt idx="124">
                  <c:v>6.6680199999999995E-2</c:v>
                </c:pt>
                <c:pt idx="125">
                  <c:v>6.9241700000000003E-2</c:v>
                </c:pt>
                <c:pt idx="126">
                  <c:v>7.2340100000000004E-2</c:v>
                </c:pt>
                <c:pt idx="127">
                  <c:v>7.1934700000000004E-2</c:v>
                </c:pt>
                <c:pt idx="128">
                  <c:v>7.1415699999999999E-2</c:v>
                </c:pt>
                <c:pt idx="129">
                  <c:v>7.0997400000000585E-2</c:v>
                </c:pt>
                <c:pt idx="130">
                  <c:v>7.0585700000000001E-2</c:v>
                </c:pt>
                <c:pt idx="131">
                  <c:v>7.2182399999999994E-2</c:v>
                </c:pt>
                <c:pt idx="132">
                  <c:v>7.18583E-2</c:v>
                </c:pt>
                <c:pt idx="133">
                  <c:v>7.1706700000000123E-2</c:v>
                </c:pt>
                <c:pt idx="134">
                  <c:v>7.1484599999999995E-2</c:v>
                </c:pt>
                <c:pt idx="135">
                  <c:v>7.1501200000000001E-2</c:v>
                </c:pt>
                <c:pt idx="136">
                  <c:v>7.15832E-2</c:v>
                </c:pt>
                <c:pt idx="137">
                  <c:v>7.1407000000000012E-2</c:v>
                </c:pt>
                <c:pt idx="138">
                  <c:v>7.1298200000000006E-2</c:v>
                </c:pt>
                <c:pt idx="139">
                  <c:v>7.1058300000000005E-2</c:v>
                </c:pt>
                <c:pt idx="140">
                  <c:v>7.0991399999999996E-2</c:v>
                </c:pt>
                <c:pt idx="141">
                  <c:v>7.0915400000000003E-2</c:v>
                </c:pt>
                <c:pt idx="142">
                  <c:v>7.0696899999999993E-2</c:v>
                </c:pt>
                <c:pt idx="143">
                  <c:v>7.0652599999999996E-2</c:v>
                </c:pt>
                <c:pt idx="144">
                  <c:v>7.0303900000000114E-2</c:v>
                </c:pt>
                <c:pt idx="145">
                  <c:v>6.9863400000000853E-2</c:v>
                </c:pt>
                <c:pt idx="146">
                  <c:v>6.9743800000000022E-2</c:v>
                </c:pt>
                <c:pt idx="147">
                  <c:v>6.9524900000000014E-2</c:v>
                </c:pt>
                <c:pt idx="148">
                  <c:v>6.9450900000000024E-2</c:v>
                </c:pt>
                <c:pt idx="149">
                  <c:v>6.9178600000000021E-2</c:v>
                </c:pt>
                <c:pt idx="150">
                  <c:v>6.90278E-2</c:v>
                </c:pt>
                <c:pt idx="151">
                  <c:v>6.9097900000000767E-2</c:v>
                </c:pt>
                <c:pt idx="152">
                  <c:v>6.8844900000000001E-2</c:v>
                </c:pt>
                <c:pt idx="153">
                  <c:v>6.9010400000000707E-2</c:v>
                </c:pt>
                <c:pt idx="154">
                  <c:v>6.8780400000000033E-2</c:v>
                </c:pt>
                <c:pt idx="155">
                  <c:v>6.8574999999999997E-2</c:v>
                </c:pt>
                <c:pt idx="156">
                  <c:v>6.8172099999999999E-2</c:v>
                </c:pt>
                <c:pt idx="157">
                  <c:v>6.7887500000000031E-2</c:v>
                </c:pt>
                <c:pt idx="158">
                  <c:v>6.7678100000000005E-2</c:v>
                </c:pt>
                <c:pt idx="159">
                  <c:v>6.7391900000000532E-2</c:v>
                </c:pt>
                <c:pt idx="160">
                  <c:v>6.7166700000000523E-2</c:v>
                </c:pt>
                <c:pt idx="161">
                  <c:v>6.69854E-2</c:v>
                </c:pt>
                <c:pt idx="162">
                  <c:v>6.6675099999999987E-2</c:v>
                </c:pt>
                <c:pt idx="163">
                  <c:v>6.6421799999999989E-2</c:v>
                </c:pt>
                <c:pt idx="164">
                  <c:v>6.6219099999999989E-2</c:v>
                </c:pt>
                <c:pt idx="165">
                  <c:v>6.59888E-2</c:v>
                </c:pt>
                <c:pt idx="166">
                  <c:v>6.5763500000000114E-2</c:v>
                </c:pt>
                <c:pt idx="167">
                  <c:v>6.5388699999999994E-2</c:v>
                </c:pt>
                <c:pt idx="168">
                  <c:v>6.5066900000000524E-2</c:v>
                </c:pt>
                <c:pt idx="169">
                  <c:v>6.4686499999999994E-2</c:v>
                </c:pt>
                <c:pt idx="170">
                  <c:v>6.4312100000000705E-2</c:v>
                </c:pt>
                <c:pt idx="171">
                  <c:v>6.3911899999999994E-2</c:v>
                </c:pt>
                <c:pt idx="172">
                  <c:v>6.352720000000002E-2</c:v>
                </c:pt>
                <c:pt idx="173">
                  <c:v>6.31274E-2</c:v>
                </c:pt>
                <c:pt idx="174">
                  <c:v>6.276840000000064E-2</c:v>
                </c:pt>
                <c:pt idx="175">
                  <c:v>6.2413800000000123E-2</c:v>
                </c:pt>
                <c:pt idx="176">
                  <c:v>6.2040900000000003E-2</c:v>
                </c:pt>
                <c:pt idx="177">
                  <c:v>6.1815700000000022E-2</c:v>
                </c:pt>
                <c:pt idx="178">
                  <c:v>6.1452300000000001E-2</c:v>
                </c:pt>
                <c:pt idx="179">
                  <c:v>6.1313400000000545E-2</c:v>
                </c:pt>
                <c:pt idx="180">
                  <c:v>6.1115099999999999E-2</c:v>
                </c:pt>
                <c:pt idx="181">
                  <c:v>6.0814700000000034E-2</c:v>
                </c:pt>
                <c:pt idx="182">
                  <c:v>6.071140000000054E-2</c:v>
                </c:pt>
                <c:pt idx="183">
                  <c:v>6.0497600000000665E-2</c:v>
                </c:pt>
                <c:pt idx="184">
                  <c:v>6.0300100000000002E-2</c:v>
                </c:pt>
                <c:pt idx="185">
                  <c:v>6.0192900000000563E-2</c:v>
                </c:pt>
                <c:pt idx="186">
                  <c:v>6.0015100000000002E-2</c:v>
                </c:pt>
                <c:pt idx="187">
                  <c:v>5.9968000000000132E-2</c:v>
                </c:pt>
                <c:pt idx="188">
                  <c:v>5.9881000000000024E-2</c:v>
                </c:pt>
                <c:pt idx="189">
                  <c:v>5.9945100000000001E-2</c:v>
                </c:pt>
                <c:pt idx="190">
                  <c:v>5.9980700000000033E-2</c:v>
                </c:pt>
                <c:pt idx="191">
                  <c:v>6.0082800000000033E-2</c:v>
                </c:pt>
                <c:pt idx="192">
                  <c:v>6.0381300000000013E-2</c:v>
                </c:pt>
                <c:pt idx="193">
                  <c:v>6.0636200000000112E-2</c:v>
                </c:pt>
                <c:pt idx="194">
                  <c:v>6.0865400000000104E-2</c:v>
                </c:pt>
                <c:pt idx="195">
                  <c:v>6.12568E-2</c:v>
                </c:pt>
                <c:pt idx="196">
                  <c:v>6.1572300000000003E-2</c:v>
                </c:pt>
                <c:pt idx="197">
                  <c:v>6.1907900000000002E-2</c:v>
                </c:pt>
                <c:pt idx="198">
                  <c:v>6.2328700000000112E-2</c:v>
                </c:pt>
                <c:pt idx="199">
                  <c:v>6.2804399999999996E-2</c:v>
                </c:pt>
                <c:pt idx="200">
                  <c:v>6.3262799999999994E-2</c:v>
                </c:pt>
                <c:pt idx="201">
                  <c:v>6.3933299999999998E-2</c:v>
                </c:pt>
                <c:pt idx="202">
                  <c:v>6.4658800000000002E-2</c:v>
                </c:pt>
                <c:pt idx="203">
                  <c:v>6.5359799999999996E-2</c:v>
                </c:pt>
                <c:pt idx="204">
                  <c:v>6.6136399999999998E-2</c:v>
                </c:pt>
                <c:pt idx="205">
                  <c:v>6.7004400000000033E-2</c:v>
                </c:pt>
                <c:pt idx="206">
                  <c:v>6.8069500000000019E-2</c:v>
                </c:pt>
                <c:pt idx="207">
                  <c:v>6.9067400000000737E-2</c:v>
                </c:pt>
                <c:pt idx="208">
                  <c:v>7.0057300000000003E-2</c:v>
                </c:pt>
                <c:pt idx="209">
                  <c:v>7.12087E-2</c:v>
                </c:pt>
                <c:pt idx="210">
                  <c:v>7.2263200000000014E-2</c:v>
                </c:pt>
                <c:pt idx="211">
                  <c:v>7.3589500000000002E-2</c:v>
                </c:pt>
                <c:pt idx="212">
                  <c:v>7.4998300000000004E-2</c:v>
                </c:pt>
                <c:pt idx="213">
                  <c:v>7.6202699999999998E-2</c:v>
                </c:pt>
                <c:pt idx="214">
                  <c:v>7.7455800000000005E-2</c:v>
                </c:pt>
                <c:pt idx="215">
                  <c:v>7.8700300000000001E-2</c:v>
                </c:pt>
                <c:pt idx="216">
                  <c:v>7.9961300000000013E-2</c:v>
                </c:pt>
                <c:pt idx="217">
                  <c:v>8.1153500000000003E-2</c:v>
                </c:pt>
                <c:pt idx="218">
                  <c:v>8.2243999999999998E-2</c:v>
                </c:pt>
                <c:pt idx="219">
                  <c:v>8.3244200000000004E-2</c:v>
                </c:pt>
                <c:pt idx="220">
                  <c:v>8.4135200000000063E-2</c:v>
                </c:pt>
                <c:pt idx="221">
                  <c:v>8.4879700000000002E-2</c:v>
                </c:pt>
                <c:pt idx="222">
                  <c:v>8.5835600000000026E-2</c:v>
                </c:pt>
                <c:pt idx="223">
                  <c:v>8.6459000000000022E-2</c:v>
                </c:pt>
                <c:pt idx="224">
                  <c:v>8.7031000000000025E-2</c:v>
                </c:pt>
                <c:pt idx="225">
                  <c:v>8.75697E-2</c:v>
                </c:pt>
                <c:pt idx="226">
                  <c:v>8.7931000000000023E-2</c:v>
                </c:pt>
                <c:pt idx="227">
                  <c:v>8.8264300000001267E-2</c:v>
                </c:pt>
                <c:pt idx="228">
                  <c:v>8.8465000000000224E-2</c:v>
                </c:pt>
                <c:pt idx="229">
                  <c:v>8.8600400000001023E-2</c:v>
                </c:pt>
                <c:pt idx="230">
                  <c:v>8.8725400000001384E-2</c:v>
                </c:pt>
                <c:pt idx="231">
                  <c:v>8.8763000000000064E-2</c:v>
                </c:pt>
                <c:pt idx="232">
                  <c:v>8.8801000000000047E-2</c:v>
                </c:pt>
                <c:pt idx="233">
                  <c:v>8.8827600000000548E-2</c:v>
                </c:pt>
                <c:pt idx="234">
                  <c:v>8.8843400000000003E-2</c:v>
                </c:pt>
                <c:pt idx="235">
                  <c:v>8.8825600000000268E-2</c:v>
                </c:pt>
                <c:pt idx="236">
                  <c:v>8.8852100000000225E-2</c:v>
                </c:pt>
                <c:pt idx="237">
                  <c:v>8.8828700000000066E-2</c:v>
                </c:pt>
                <c:pt idx="238">
                  <c:v>8.8750000000001092E-2</c:v>
                </c:pt>
                <c:pt idx="239">
                  <c:v>8.8649400000000225E-2</c:v>
                </c:pt>
                <c:pt idx="240">
                  <c:v>8.8510100000000064E-2</c:v>
                </c:pt>
                <c:pt idx="241">
                  <c:v>8.8356500000000268E-2</c:v>
                </c:pt>
                <c:pt idx="242">
                  <c:v>8.8170900000000024E-2</c:v>
                </c:pt>
                <c:pt idx="243">
                  <c:v>8.7944900000000006E-2</c:v>
                </c:pt>
                <c:pt idx="244">
                  <c:v>8.7729200000000021E-2</c:v>
                </c:pt>
                <c:pt idx="245">
                  <c:v>8.7604900000000208E-2</c:v>
                </c:pt>
                <c:pt idx="246">
                  <c:v>8.7507500000000044E-2</c:v>
                </c:pt>
                <c:pt idx="247">
                  <c:v>8.7328200000000009E-2</c:v>
                </c:pt>
                <c:pt idx="248">
                  <c:v>8.7235600000000024E-2</c:v>
                </c:pt>
                <c:pt idx="249">
                  <c:v>8.7196000000000023E-2</c:v>
                </c:pt>
                <c:pt idx="250">
                  <c:v>8.7258200000000022E-2</c:v>
                </c:pt>
                <c:pt idx="251">
                  <c:v>8.7456500000000006E-2</c:v>
                </c:pt>
                <c:pt idx="252">
                  <c:v>8.7690400000000043E-2</c:v>
                </c:pt>
                <c:pt idx="253">
                  <c:v>8.7900200000000012E-2</c:v>
                </c:pt>
                <c:pt idx="254">
                  <c:v>8.8323700000000005E-2</c:v>
                </c:pt>
                <c:pt idx="255">
                  <c:v>8.8816500000000048E-2</c:v>
                </c:pt>
                <c:pt idx="256">
                  <c:v>8.9380900000000041E-2</c:v>
                </c:pt>
                <c:pt idx="257">
                  <c:v>9.0110800000000005E-2</c:v>
                </c:pt>
                <c:pt idx="258">
                  <c:v>9.0763500000000025E-2</c:v>
                </c:pt>
                <c:pt idx="259">
                  <c:v>9.1519900000000001E-2</c:v>
                </c:pt>
                <c:pt idx="260">
                  <c:v>9.229169999999999E-2</c:v>
                </c:pt>
                <c:pt idx="261">
                  <c:v>9.3208400000000066E-2</c:v>
                </c:pt>
                <c:pt idx="262">
                  <c:v>9.4103700000000012E-2</c:v>
                </c:pt>
                <c:pt idx="263">
                  <c:v>9.4984800000000244E-2</c:v>
                </c:pt>
                <c:pt idx="264">
                  <c:v>9.5884100000000028E-2</c:v>
                </c:pt>
                <c:pt idx="265">
                  <c:v>9.6864100000000064E-2</c:v>
                </c:pt>
                <c:pt idx="266">
                  <c:v>9.7921400000000006E-2</c:v>
                </c:pt>
                <c:pt idx="267">
                  <c:v>9.9026500000000267E-2</c:v>
                </c:pt>
                <c:pt idx="268">
                  <c:v>0.10025400000000002</c:v>
                </c:pt>
                <c:pt idx="269">
                  <c:v>0.101351</c:v>
                </c:pt>
                <c:pt idx="270">
                  <c:v>0.10255599999999998</c:v>
                </c:pt>
                <c:pt idx="271">
                  <c:v>0.10382500000000019</c:v>
                </c:pt>
                <c:pt idx="272">
                  <c:v>0.10517300000000022</c:v>
                </c:pt>
                <c:pt idx="273">
                  <c:v>0.10655600000000012</c:v>
                </c:pt>
                <c:pt idx="274">
                  <c:v>0.107858</c:v>
                </c:pt>
                <c:pt idx="275">
                  <c:v>0.10923099999999999</c:v>
                </c:pt>
                <c:pt idx="276">
                  <c:v>0.11075</c:v>
                </c:pt>
                <c:pt idx="277">
                  <c:v>0.11232</c:v>
                </c:pt>
                <c:pt idx="278">
                  <c:v>0.113952</c:v>
                </c:pt>
                <c:pt idx="279">
                  <c:v>0.11556900000000002</c:v>
                </c:pt>
                <c:pt idx="280">
                  <c:v>0.11737400000000002</c:v>
                </c:pt>
                <c:pt idx="281">
                  <c:v>0.11946500000000022</c:v>
                </c:pt>
                <c:pt idx="282">
                  <c:v>0.1216610000000007</c:v>
                </c:pt>
                <c:pt idx="283">
                  <c:v>0.12400300000000022</c:v>
                </c:pt>
                <c:pt idx="284">
                  <c:v>0.12642600000000001</c:v>
                </c:pt>
                <c:pt idx="285">
                  <c:v>0.12903300000000001</c:v>
                </c:pt>
                <c:pt idx="286">
                  <c:v>0.13193299999999999</c:v>
                </c:pt>
                <c:pt idx="287">
                  <c:v>0.13508899999999999</c:v>
                </c:pt>
                <c:pt idx="288">
                  <c:v>0.13848700000000044</c:v>
                </c:pt>
                <c:pt idx="289">
                  <c:v>0.14178499999999999</c:v>
                </c:pt>
                <c:pt idx="290">
                  <c:v>0.14534500000000122</c:v>
                </c:pt>
                <c:pt idx="291">
                  <c:v>0.14911500000000041</c:v>
                </c:pt>
                <c:pt idx="292">
                  <c:v>0.15290100000000137</c:v>
                </c:pt>
                <c:pt idx="293">
                  <c:v>0.15684600000000157</c:v>
                </c:pt>
                <c:pt idx="294">
                  <c:v>0.16068299999999988</c:v>
                </c:pt>
                <c:pt idx="295">
                  <c:v>0.164382</c:v>
                </c:pt>
                <c:pt idx="296">
                  <c:v>0.16804400000000044</c:v>
                </c:pt>
                <c:pt idx="297">
                  <c:v>0.17143400000000122</c:v>
                </c:pt>
                <c:pt idx="298">
                  <c:v>0.17475599999999999</c:v>
                </c:pt>
                <c:pt idx="299">
                  <c:v>0.17782800000000001</c:v>
                </c:pt>
                <c:pt idx="300">
                  <c:v>0.18069499999999999</c:v>
                </c:pt>
                <c:pt idx="301">
                  <c:v>0.183171</c:v>
                </c:pt>
                <c:pt idx="302">
                  <c:v>0.18562799999999999</c:v>
                </c:pt>
                <c:pt idx="303">
                  <c:v>0.18784500000000157</c:v>
                </c:pt>
                <c:pt idx="304">
                  <c:v>0.18972200000000122</c:v>
                </c:pt>
                <c:pt idx="305">
                  <c:v>0.19161500000000001</c:v>
                </c:pt>
                <c:pt idx="306">
                  <c:v>0.19321600000000044</c:v>
                </c:pt>
                <c:pt idx="307">
                  <c:v>0.19469700000000001</c:v>
                </c:pt>
                <c:pt idx="308">
                  <c:v>0.19608300000000001</c:v>
                </c:pt>
                <c:pt idx="309">
                  <c:v>0.19719200000000001</c:v>
                </c:pt>
                <c:pt idx="310">
                  <c:v>0.19808700000000001</c:v>
                </c:pt>
                <c:pt idx="311">
                  <c:v>0.19870599999999999</c:v>
                </c:pt>
                <c:pt idx="312">
                  <c:v>0.19911400000000001</c:v>
                </c:pt>
                <c:pt idx="313">
                  <c:v>0.19930899999999999</c:v>
                </c:pt>
                <c:pt idx="314">
                  <c:v>0.19928799999999999</c:v>
                </c:pt>
                <c:pt idx="315">
                  <c:v>0.19895699999999999</c:v>
                </c:pt>
                <c:pt idx="316">
                  <c:v>0.19827800000000001</c:v>
                </c:pt>
                <c:pt idx="317">
                  <c:v>0.19747899999999999</c:v>
                </c:pt>
                <c:pt idx="318">
                  <c:v>0.19643400000000041</c:v>
                </c:pt>
                <c:pt idx="319">
                  <c:v>0.19519</c:v>
                </c:pt>
                <c:pt idx="320">
                  <c:v>0.193777</c:v>
                </c:pt>
                <c:pt idx="321">
                  <c:v>0.19206400000000001</c:v>
                </c:pt>
                <c:pt idx="322">
                  <c:v>0.190161</c:v>
                </c:pt>
                <c:pt idx="323">
                  <c:v>0.18801200000000157</c:v>
                </c:pt>
                <c:pt idx="324">
                  <c:v>0.18577099999999999</c:v>
                </c:pt>
                <c:pt idx="325">
                  <c:v>0.18330700000000041</c:v>
                </c:pt>
                <c:pt idx="326">
                  <c:v>0.18075600000000044</c:v>
                </c:pt>
                <c:pt idx="327">
                  <c:v>0.17804500000000137</c:v>
                </c:pt>
                <c:pt idx="328">
                  <c:v>0.17530200000000001</c:v>
                </c:pt>
                <c:pt idx="329">
                  <c:v>0.17272299999999999</c:v>
                </c:pt>
                <c:pt idx="330">
                  <c:v>0.16998300000000041</c:v>
                </c:pt>
                <c:pt idx="331">
                  <c:v>0.16742099999999999</c:v>
                </c:pt>
                <c:pt idx="332">
                  <c:v>0.16495299999999999</c:v>
                </c:pt>
                <c:pt idx="333">
                  <c:v>0.162381</c:v>
                </c:pt>
                <c:pt idx="334">
                  <c:v>0.16009799999999999</c:v>
                </c:pt>
                <c:pt idx="335">
                  <c:v>0.15785500000000041</c:v>
                </c:pt>
                <c:pt idx="336">
                  <c:v>0.15559200000000137</c:v>
                </c:pt>
                <c:pt idx="337">
                  <c:v>0.15348900000000154</c:v>
                </c:pt>
                <c:pt idx="338">
                  <c:v>0.15140800000000154</c:v>
                </c:pt>
                <c:pt idx="339">
                  <c:v>0.14930499999999999</c:v>
                </c:pt>
                <c:pt idx="340">
                  <c:v>0.14721400000000157</c:v>
                </c:pt>
                <c:pt idx="341">
                  <c:v>0.14516999999999999</c:v>
                </c:pt>
                <c:pt idx="342">
                  <c:v>0.14305799999999999</c:v>
                </c:pt>
                <c:pt idx="343">
                  <c:v>0.14095600000000041</c:v>
                </c:pt>
                <c:pt idx="344">
                  <c:v>0.13892199999999999</c:v>
                </c:pt>
                <c:pt idx="345">
                  <c:v>0.13680700000000001</c:v>
                </c:pt>
                <c:pt idx="346">
                  <c:v>0.13473099999999999</c:v>
                </c:pt>
                <c:pt idx="347">
                  <c:v>0.13274500000000122</c:v>
                </c:pt>
                <c:pt idx="348">
                  <c:v>0.13078400000000001</c:v>
                </c:pt>
                <c:pt idx="349">
                  <c:v>0.12909999999999999</c:v>
                </c:pt>
                <c:pt idx="350">
                  <c:v>0.12753500000000001</c:v>
                </c:pt>
                <c:pt idx="351">
                  <c:v>0.12606100000000001</c:v>
                </c:pt>
                <c:pt idx="352">
                  <c:v>0.12485300000000002</c:v>
                </c:pt>
                <c:pt idx="353">
                  <c:v>0.12385699999999998</c:v>
                </c:pt>
                <c:pt idx="354">
                  <c:v>0.12314899999999998</c:v>
                </c:pt>
                <c:pt idx="355">
                  <c:v>0.12286400000000022</c:v>
                </c:pt>
                <c:pt idx="356">
                  <c:v>0.12265100000000002</c:v>
                </c:pt>
                <c:pt idx="357">
                  <c:v>0.12259200000000077</c:v>
                </c:pt>
                <c:pt idx="358">
                  <c:v>0.12293100000000012</c:v>
                </c:pt>
                <c:pt idx="359">
                  <c:v>0.12342400000000074</c:v>
                </c:pt>
                <c:pt idx="360">
                  <c:v>0.12422200000000108</c:v>
                </c:pt>
                <c:pt idx="361">
                  <c:v>0.125225</c:v>
                </c:pt>
                <c:pt idx="362">
                  <c:v>0.12626799999999999</c:v>
                </c:pt>
                <c:pt idx="363">
                  <c:v>0.12748899999999999</c:v>
                </c:pt>
                <c:pt idx="364">
                  <c:v>0.12881799999999999</c:v>
                </c:pt>
                <c:pt idx="365">
                  <c:v>0.13036</c:v>
                </c:pt>
                <c:pt idx="366">
                  <c:v>0.13197999999999999</c:v>
                </c:pt>
                <c:pt idx="367">
                  <c:v>0.13356699999999999</c:v>
                </c:pt>
                <c:pt idx="368">
                  <c:v>0.13525100000000001</c:v>
                </c:pt>
                <c:pt idx="369">
                  <c:v>0.13690700000000094</c:v>
                </c:pt>
                <c:pt idx="370">
                  <c:v>0.13878499999999999</c:v>
                </c:pt>
                <c:pt idx="371">
                  <c:v>0.140573</c:v>
                </c:pt>
                <c:pt idx="372">
                  <c:v>0.14079700000000137</c:v>
                </c:pt>
                <c:pt idx="373">
                  <c:v>0.14046700000000137</c:v>
                </c:pt>
                <c:pt idx="374">
                  <c:v>0.13986899999999999</c:v>
                </c:pt>
                <c:pt idx="375">
                  <c:v>0.139179</c:v>
                </c:pt>
                <c:pt idx="376">
                  <c:v>0.13844900000000188</c:v>
                </c:pt>
                <c:pt idx="377">
                  <c:v>0.13775100000000001</c:v>
                </c:pt>
                <c:pt idx="378">
                  <c:v>0.13702</c:v>
                </c:pt>
                <c:pt idx="379">
                  <c:v>0.13643300000000044</c:v>
                </c:pt>
                <c:pt idx="380">
                  <c:v>0.13590099999999999</c:v>
                </c:pt>
                <c:pt idx="381">
                  <c:v>0.13748900000000044</c:v>
                </c:pt>
                <c:pt idx="382">
                  <c:v>0.13972300000000001</c:v>
                </c:pt>
                <c:pt idx="383">
                  <c:v>0.142182</c:v>
                </c:pt>
                <c:pt idx="384">
                  <c:v>0.14485000000000001</c:v>
                </c:pt>
                <c:pt idx="385">
                  <c:v>0.14776900000000157</c:v>
                </c:pt>
                <c:pt idx="386">
                  <c:v>0.15085699999999999</c:v>
                </c:pt>
                <c:pt idx="387">
                  <c:v>0.15412500000000001</c:v>
                </c:pt>
                <c:pt idx="388">
                  <c:v>0.15741100000000208</c:v>
                </c:pt>
                <c:pt idx="389">
                  <c:v>0.16100900000000001</c:v>
                </c:pt>
                <c:pt idx="390">
                  <c:v>0.16491000000000094</c:v>
                </c:pt>
                <c:pt idx="391">
                  <c:v>0.16929400000000044</c:v>
                </c:pt>
                <c:pt idx="392">
                  <c:v>0.17424200000000137</c:v>
                </c:pt>
                <c:pt idx="393">
                  <c:v>0.17952599999999999</c:v>
                </c:pt>
                <c:pt idx="394">
                  <c:v>0.18565599999999999</c:v>
                </c:pt>
                <c:pt idx="395">
                  <c:v>0.192606</c:v>
                </c:pt>
                <c:pt idx="396">
                  <c:v>0.20051099999999999</c:v>
                </c:pt>
                <c:pt idx="397">
                  <c:v>0.20931300000000044</c:v>
                </c:pt>
                <c:pt idx="398">
                  <c:v>0.21853000000000122</c:v>
                </c:pt>
                <c:pt idx="399">
                  <c:v>0.22640099999999999</c:v>
                </c:pt>
                <c:pt idx="400">
                  <c:v>0.22051299999999999</c:v>
                </c:pt>
              </c:numCache>
            </c:numRef>
          </c:yVal>
          <c:smooth val="1"/>
        </c:ser>
        <c:ser>
          <c:idx val="14"/>
          <c:order val="14"/>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P$1:$P$401</c:f>
              <c:numCache>
                <c:formatCode>General</c:formatCode>
                <c:ptCount val="401"/>
                <c:pt idx="0">
                  <c:v>2.8398799999999978E-2</c:v>
                </c:pt>
                <c:pt idx="1">
                  <c:v>2.7814300000000285E-2</c:v>
                </c:pt>
                <c:pt idx="2">
                  <c:v>2.739610000000001E-2</c:v>
                </c:pt>
                <c:pt idx="3">
                  <c:v>2.6984299999999999E-2</c:v>
                </c:pt>
                <c:pt idx="4">
                  <c:v>2.6710500000000002E-2</c:v>
                </c:pt>
                <c:pt idx="5">
                  <c:v>2.68604E-2</c:v>
                </c:pt>
                <c:pt idx="6">
                  <c:v>2.69175E-2</c:v>
                </c:pt>
                <c:pt idx="7">
                  <c:v>2.6497699999999999E-2</c:v>
                </c:pt>
                <c:pt idx="8">
                  <c:v>2.6254199999999998E-2</c:v>
                </c:pt>
                <c:pt idx="9">
                  <c:v>2.6201900000000337E-2</c:v>
                </c:pt>
                <c:pt idx="10">
                  <c:v>2.6273700000000337E-2</c:v>
                </c:pt>
                <c:pt idx="11">
                  <c:v>2.6603600000000262E-2</c:v>
                </c:pt>
                <c:pt idx="12">
                  <c:v>2.6834500000000042E-2</c:v>
                </c:pt>
                <c:pt idx="13">
                  <c:v>2.6816699999999999E-2</c:v>
                </c:pt>
                <c:pt idx="14">
                  <c:v>2.6275700000000318E-2</c:v>
                </c:pt>
                <c:pt idx="15">
                  <c:v>2.6105799999999998E-2</c:v>
                </c:pt>
                <c:pt idx="16">
                  <c:v>2.6457000000000012E-2</c:v>
                </c:pt>
                <c:pt idx="17">
                  <c:v>2.6827799999999999E-2</c:v>
                </c:pt>
                <c:pt idx="18">
                  <c:v>2.73628E-2</c:v>
                </c:pt>
                <c:pt idx="19">
                  <c:v>2.7396199999999999E-2</c:v>
                </c:pt>
                <c:pt idx="20">
                  <c:v>2.7196200000000011E-2</c:v>
                </c:pt>
                <c:pt idx="21">
                  <c:v>2.6863700000000056E-2</c:v>
                </c:pt>
                <c:pt idx="22">
                  <c:v>2.6840100000000092E-2</c:v>
                </c:pt>
                <c:pt idx="23">
                  <c:v>2.6990799999999999E-2</c:v>
                </c:pt>
                <c:pt idx="24">
                  <c:v>2.728210000000026E-2</c:v>
                </c:pt>
                <c:pt idx="25">
                  <c:v>2.7421200000000305E-2</c:v>
                </c:pt>
                <c:pt idx="26">
                  <c:v>2.7240600000000052E-2</c:v>
                </c:pt>
                <c:pt idx="27">
                  <c:v>2.6806500000000011E-2</c:v>
                </c:pt>
                <c:pt idx="28">
                  <c:v>2.6536500000000001E-2</c:v>
                </c:pt>
                <c:pt idx="29">
                  <c:v>2.6787200000000212E-2</c:v>
                </c:pt>
                <c:pt idx="30">
                  <c:v>2.7524900000000001E-2</c:v>
                </c:pt>
                <c:pt idx="31">
                  <c:v>2.8255599999999999E-2</c:v>
                </c:pt>
                <c:pt idx="32">
                  <c:v>2.8297099999999999E-2</c:v>
                </c:pt>
                <c:pt idx="33">
                  <c:v>2.793360000000026E-2</c:v>
                </c:pt>
                <c:pt idx="34">
                  <c:v>2.7823300000000314E-2</c:v>
                </c:pt>
                <c:pt idx="35">
                  <c:v>2.8329699999999968E-2</c:v>
                </c:pt>
                <c:pt idx="36">
                  <c:v>2.8782700000000001E-2</c:v>
                </c:pt>
                <c:pt idx="37">
                  <c:v>2.9323599999999988E-2</c:v>
                </c:pt>
                <c:pt idx="38">
                  <c:v>2.868420000000001E-2</c:v>
                </c:pt>
                <c:pt idx="39">
                  <c:v>2.7900800000000052E-2</c:v>
                </c:pt>
                <c:pt idx="40">
                  <c:v>2.7567399999999999E-2</c:v>
                </c:pt>
                <c:pt idx="41">
                  <c:v>2.8066299999999988E-2</c:v>
                </c:pt>
                <c:pt idx="42">
                  <c:v>2.8682699999999998E-2</c:v>
                </c:pt>
                <c:pt idx="43">
                  <c:v>2.8986999999999988E-2</c:v>
                </c:pt>
                <c:pt idx="44">
                  <c:v>2.8872599999999998E-2</c:v>
                </c:pt>
                <c:pt idx="45">
                  <c:v>2.86725E-2</c:v>
                </c:pt>
                <c:pt idx="46">
                  <c:v>2.898980000000001E-2</c:v>
                </c:pt>
                <c:pt idx="47">
                  <c:v>2.9741199999999999E-2</c:v>
                </c:pt>
                <c:pt idx="48">
                  <c:v>3.0282500000000011E-2</c:v>
                </c:pt>
                <c:pt idx="49">
                  <c:v>3.0228000000000001E-2</c:v>
                </c:pt>
                <c:pt idx="50">
                  <c:v>3.0008300000000012E-2</c:v>
                </c:pt>
                <c:pt idx="51">
                  <c:v>3.0037800000000305E-2</c:v>
                </c:pt>
                <c:pt idx="52">
                  <c:v>3.0686800000000052E-2</c:v>
                </c:pt>
                <c:pt idx="53">
                  <c:v>3.1213700000000247E-2</c:v>
                </c:pt>
                <c:pt idx="54">
                  <c:v>3.13675E-2</c:v>
                </c:pt>
                <c:pt idx="55">
                  <c:v>3.134420000000001E-2</c:v>
                </c:pt>
                <c:pt idx="56">
                  <c:v>3.1461000000000051E-2</c:v>
                </c:pt>
                <c:pt idx="57">
                  <c:v>3.1913299999999999E-2</c:v>
                </c:pt>
                <c:pt idx="58">
                  <c:v>3.2376099999999998E-2</c:v>
                </c:pt>
                <c:pt idx="59">
                  <c:v>3.2583100000000052E-2</c:v>
                </c:pt>
                <c:pt idx="60">
                  <c:v>3.2635400000000321E-2</c:v>
                </c:pt>
                <c:pt idx="61">
                  <c:v>3.2821400000000014E-2</c:v>
                </c:pt>
                <c:pt idx="62">
                  <c:v>3.3394E-2</c:v>
                </c:pt>
                <c:pt idx="63">
                  <c:v>3.3820900000000001E-2</c:v>
                </c:pt>
                <c:pt idx="64">
                  <c:v>3.4174799999999998E-2</c:v>
                </c:pt>
                <c:pt idx="65">
                  <c:v>3.4432000000000011E-2</c:v>
                </c:pt>
                <c:pt idx="66">
                  <c:v>3.4894099999999997E-2</c:v>
                </c:pt>
                <c:pt idx="67">
                  <c:v>3.5212800000000002E-2</c:v>
                </c:pt>
                <c:pt idx="68">
                  <c:v>3.5524199999999999E-2</c:v>
                </c:pt>
                <c:pt idx="69">
                  <c:v>3.5839800000000352E-2</c:v>
                </c:pt>
                <c:pt idx="70">
                  <c:v>3.6231000000000374E-2</c:v>
                </c:pt>
                <c:pt idx="71">
                  <c:v>3.6615100000000317E-2</c:v>
                </c:pt>
                <c:pt idx="72">
                  <c:v>3.6941000000000092E-2</c:v>
                </c:pt>
                <c:pt idx="73">
                  <c:v>3.7173499999999998E-2</c:v>
                </c:pt>
                <c:pt idx="74">
                  <c:v>3.7452900000000212E-2</c:v>
                </c:pt>
                <c:pt idx="75">
                  <c:v>3.8049800000000002E-2</c:v>
                </c:pt>
                <c:pt idx="76">
                  <c:v>3.8696800000000003E-2</c:v>
                </c:pt>
                <c:pt idx="77">
                  <c:v>3.9158400000000003E-2</c:v>
                </c:pt>
                <c:pt idx="78">
                  <c:v>3.9589400000000004E-2</c:v>
                </c:pt>
                <c:pt idx="79">
                  <c:v>3.99645E-2</c:v>
                </c:pt>
                <c:pt idx="80">
                  <c:v>4.0426600000000132E-2</c:v>
                </c:pt>
                <c:pt idx="81">
                  <c:v>4.1132400000000013E-2</c:v>
                </c:pt>
                <c:pt idx="82">
                  <c:v>4.1624899999999875E-2</c:v>
                </c:pt>
                <c:pt idx="83">
                  <c:v>4.1879199999999867E-2</c:v>
                </c:pt>
                <c:pt idx="84">
                  <c:v>4.2091800000000013E-2</c:v>
                </c:pt>
                <c:pt idx="85">
                  <c:v>4.2467300000000034E-2</c:v>
                </c:pt>
                <c:pt idx="86">
                  <c:v>4.29475E-2</c:v>
                </c:pt>
                <c:pt idx="87">
                  <c:v>4.3224399999999975E-2</c:v>
                </c:pt>
                <c:pt idx="88">
                  <c:v>4.3657000000000001E-2</c:v>
                </c:pt>
                <c:pt idx="89">
                  <c:v>4.42245E-2</c:v>
                </c:pt>
                <c:pt idx="90">
                  <c:v>4.479610000000063E-2</c:v>
                </c:pt>
                <c:pt idx="91">
                  <c:v>4.5373400000000112E-2</c:v>
                </c:pt>
                <c:pt idx="92">
                  <c:v>4.6191900000000001E-2</c:v>
                </c:pt>
                <c:pt idx="93">
                  <c:v>4.6888300000000001E-2</c:v>
                </c:pt>
                <c:pt idx="94">
                  <c:v>4.7272099999999997E-2</c:v>
                </c:pt>
                <c:pt idx="95">
                  <c:v>4.7799899999999999E-2</c:v>
                </c:pt>
                <c:pt idx="96">
                  <c:v>4.8582000000000014E-2</c:v>
                </c:pt>
                <c:pt idx="97">
                  <c:v>4.9120600000000014E-2</c:v>
                </c:pt>
                <c:pt idx="98">
                  <c:v>4.9569200000000112E-2</c:v>
                </c:pt>
                <c:pt idx="99">
                  <c:v>5.0038500000000014E-2</c:v>
                </c:pt>
                <c:pt idx="100">
                  <c:v>5.0499800000000004E-2</c:v>
                </c:pt>
                <c:pt idx="101">
                  <c:v>5.1018000000000022E-2</c:v>
                </c:pt>
                <c:pt idx="102">
                  <c:v>5.1633700000000012E-2</c:v>
                </c:pt>
                <c:pt idx="103">
                  <c:v>5.2297500000000004E-2</c:v>
                </c:pt>
                <c:pt idx="104">
                  <c:v>5.2888600000000133E-2</c:v>
                </c:pt>
                <c:pt idx="105">
                  <c:v>5.3697100000000011E-2</c:v>
                </c:pt>
                <c:pt idx="106">
                  <c:v>5.4456400000000627E-2</c:v>
                </c:pt>
                <c:pt idx="107">
                  <c:v>5.5203200000000022E-2</c:v>
                </c:pt>
                <c:pt idx="108">
                  <c:v>5.5960500000000003E-2</c:v>
                </c:pt>
                <c:pt idx="109">
                  <c:v>5.6611500000000002E-2</c:v>
                </c:pt>
                <c:pt idx="110">
                  <c:v>5.7200500000000001E-2</c:v>
                </c:pt>
                <c:pt idx="111">
                  <c:v>5.7719600000000634E-2</c:v>
                </c:pt>
                <c:pt idx="112">
                  <c:v>5.8251699999999997E-2</c:v>
                </c:pt>
                <c:pt idx="113">
                  <c:v>5.8374700000000002E-2</c:v>
                </c:pt>
                <c:pt idx="114">
                  <c:v>5.8561400000000013E-2</c:v>
                </c:pt>
                <c:pt idx="115">
                  <c:v>5.8824099999999997E-2</c:v>
                </c:pt>
                <c:pt idx="116">
                  <c:v>5.9170000000000014E-2</c:v>
                </c:pt>
                <c:pt idx="117">
                  <c:v>5.961740000000057E-2</c:v>
                </c:pt>
                <c:pt idx="118">
                  <c:v>6.0010800000000003E-2</c:v>
                </c:pt>
                <c:pt idx="119">
                  <c:v>6.0346200000000114E-2</c:v>
                </c:pt>
                <c:pt idx="120">
                  <c:v>6.0717600000000753E-2</c:v>
                </c:pt>
                <c:pt idx="121">
                  <c:v>6.1287399999999985E-2</c:v>
                </c:pt>
                <c:pt idx="122">
                  <c:v>6.1338800000000013E-2</c:v>
                </c:pt>
                <c:pt idx="123">
                  <c:v>6.1988099999999997E-2</c:v>
                </c:pt>
                <c:pt idx="124">
                  <c:v>6.4159300000000002E-2</c:v>
                </c:pt>
                <c:pt idx="125">
                  <c:v>6.6735299999999997E-2</c:v>
                </c:pt>
                <c:pt idx="126">
                  <c:v>6.9570900000000019E-2</c:v>
                </c:pt>
                <c:pt idx="127">
                  <c:v>6.8918999999999994E-2</c:v>
                </c:pt>
                <c:pt idx="128">
                  <c:v>6.8360099999999993E-2</c:v>
                </c:pt>
                <c:pt idx="129">
                  <c:v>6.790450000000002E-2</c:v>
                </c:pt>
                <c:pt idx="130">
                  <c:v>6.7455200000000021E-2</c:v>
                </c:pt>
                <c:pt idx="131">
                  <c:v>6.9078500000000001E-2</c:v>
                </c:pt>
                <c:pt idx="132">
                  <c:v>6.86692E-2</c:v>
                </c:pt>
                <c:pt idx="133">
                  <c:v>6.8534999999999999E-2</c:v>
                </c:pt>
                <c:pt idx="134">
                  <c:v>6.8297099999999999E-2</c:v>
                </c:pt>
                <c:pt idx="135">
                  <c:v>6.8201300000000006E-2</c:v>
                </c:pt>
                <c:pt idx="136">
                  <c:v>6.8366000000000524E-2</c:v>
                </c:pt>
                <c:pt idx="137">
                  <c:v>6.8136400000000014E-2</c:v>
                </c:pt>
                <c:pt idx="138">
                  <c:v>6.7983600000000532E-2</c:v>
                </c:pt>
                <c:pt idx="139">
                  <c:v>6.7773100000000003E-2</c:v>
                </c:pt>
                <c:pt idx="140">
                  <c:v>6.7663000000000084E-2</c:v>
                </c:pt>
                <c:pt idx="141">
                  <c:v>6.7551399999999998E-2</c:v>
                </c:pt>
                <c:pt idx="142">
                  <c:v>6.7489300000000002E-2</c:v>
                </c:pt>
                <c:pt idx="143">
                  <c:v>6.7331400000000124E-2</c:v>
                </c:pt>
                <c:pt idx="144">
                  <c:v>6.70491E-2</c:v>
                </c:pt>
                <c:pt idx="145">
                  <c:v>6.66379E-2</c:v>
                </c:pt>
                <c:pt idx="146">
                  <c:v>6.6620499999999999E-2</c:v>
                </c:pt>
                <c:pt idx="147">
                  <c:v>6.6442799999999996E-2</c:v>
                </c:pt>
                <c:pt idx="148">
                  <c:v>6.6171199999999986E-2</c:v>
                </c:pt>
                <c:pt idx="149">
                  <c:v>6.5933700000000012E-2</c:v>
                </c:pt>
                <c:pt idx="150">
                  <c:v>6.5740199999999999E-2</c:v>
                </c:pt>
                <c:pt idx="151">
                  <c:v>6.5731100000000001E-2</c:v>
                </c:pt>
                <c:pt idx="152">
                  <c:v>6.5562100000000012E-2</c:v>
                </c:pt>
                <c:pt idx="153">
                  <c:v>6.5690299999999993E-2</c:v>
                </c:pt>
                <c:pt idx="154">
                  <c:v>6.5494000000000024E-2</c:v>
                </c:pt>
                <c:pt idx="155">
                  <c:v>6.5349099999999993E-2</c:v>
                </c:pt>
                <c:pt idx="156">
                  <c:v>6.5046300000000001E-2</c:v>
                </c:pt>
                <c:pt idx="157">
                  <c:v>6.4841300000000004E-2</c:v>
                </c:pt>
                <c:pt idx="158">
                  <c:v>6.4614099999999994E-2</c:v>
                </c:pt>
                <c:pt idx="159">
                  <c:v>6.4494600000000749E-2</c:v>
                </c:pt>
                <c:pt idx="160">
                  <c:v>6.4395600000000733E-2</c:v>
                </c:pt>
                <c:pt idx="161">
                  <c:v>6.4109800000000008E-2</c:v>
                </c:pt>
                <c:pt idx="162">
                  <c:v>6.3747300000000007E-2</c:v>
                </c:pt>
                <c:pt idx="163">
                  <c:v>6.335300000000002E-2</c:v>
                </c:pt>
                <c:pt idx="164">
                  <c:v>6.3034800000000002E-2</c:v>
                </c:pt>
                <c:pt idx="165">
                  <c:v>6.2831399999999996E-2</c:v>
                </c:pt>
                <c:pt idx="166">
                  <c:v>6.2476700000000114E-2</c:v>
                </c:pt>
                <c:pt idx="167">
                  <c:v>6.1908700000000004E-2</c:v>
                </c:pt>
                <c:pt idx="168">
                  <c:v>6.1434099999999998E-2</c:v>
                </c:pt>
                <c:pt idx="169">
                  <c:v>6.10261E-2</c:v>
                </c:pt>
                <c:pt idx="170">
                  <c:v>6.0716900000000774E-2</c:v>
                </c:pt>
                <c:pt idx="171">
                  <c:v>6.0336500000000556E-2</c:v>
                </c:pt>
                <c:pt idx="172">
                  <c:v>5.986350000000059E-2</c:v>
                </c:pt>
                <c:pt idx="173">
                  <c:v>5.9486300000000512E-2</c:v>
                </c:pt>
                <c:pt idx="174">
                  <c:v>5.9233400000000491E-2</c:v>
                </c:pt>
                <c:pt idx="175">
                  <c:v>5.8916000000000114E-2</c:v>
                </c:pt>
                <c:pt idx="176">
                  <c:v>5.8595399999999999E-2</c:v>
                </c:pt>
                <c:pt idx="177">
                  <c:v>5.8321100000000001E-2</c:v>
                </c:pt>
                <c:pt idx="178">
                  <c:v>5.7859500000000001E-2</c:v>
                </c:pt>
                <c:pt idx="179">
                  <c:v>5.7751500000000004E-2</c:v>
                </c:pt>
                <c:pt idx="180">
                  <c:v>5.75793E-2</c:v>
                </c:pt>
                <c:pt idx="181">
                  <c:v>5.7215599999999998E-2</c:v>
                </c:pt>
                <c:pt idx="182">
                  <c:v>5.7017700000000546E-2</c:v>
                </c:pt>
                <c:pt idx="183">
                  <c:v>5.6809499999999999E-2</c:v>
                </c:pt>
                <c:pt idx="184">
                  <c:v>5.6568799999999995E-2</c:v>
                </c:pt>
                <c:pt idx="185">
                  <c:v>5.6389900000000014E-2</c:v>
                </c:pt>
                <c:pt idx="186">
                  <c:v>5.6257700000000001E-2</c:v>
                </c:pt>
                <c:pt idx="187">
                  <c:v>5.6145699999999986E-2</c:v>
                </c:pt>
                <c:pt idx="188">
                  <c:v>5.6004000000000012E-2</c:v>
                </c:pt>
                <c:pt idx="189">
                  <c:v>5.6121099999999986E-2</c:v>
                </c:pt>
                <c:pt idx="190">
                  <c:v>5.6077999999999996E-2</c:v>
                </c:pt>
                <c:pt idx="191">
                  <c:v>5.6116800000000001E-2</c:v>
                </c:pt>
                <c:pt idx="192">
                  <c:v>5.6347899999999985E-2</c:v>
                </c:pt>
                <c:pt idx="193">
                  <c:v>5.6577099999999998E-2</c:v>
                </c:pt>
                <c:pt idx="194">
                  <c:v>5.6805099999999997E-2</c:v>
                </c:pt>
                <c:pt idx="195">
                  <c:v>5.7195000000000024E-2</c:v>
                </c:pt>
                <c:pt idx="196">
                  <c:v>5.7449099999999996E-2</c:v>
                </c:pt>
                <c:pt idx="197">
                  <c:v>5.7746300000000014E-2</c:v>
                </c:pt>
                <c:pt idx="198">
                  <c:v>5.8212600000000503E-2</c:v>
                </c:pt>
                <c:pt idx="199">
                  <c:v>5.8672200000000001E-2</c:v>
                </c:pt>
                <c:pt idx="200">
                  <c:v>5.9172900000000132E-2</c:v>
                </c:pt>
                <c:pt idx="201">
                  <c:v>5.9749200000000023E-2</c:v>
                </c:pt>
                <c:pt idx="202">
                  <c:v>6.0454500000000001E-2</c:v>
                </c:pt>
                <c:pt idx="203">
                  <c:v>6.1137700000000003E-2</c:v>
                </c:pt>
                <c:pt idx="204">
                  <c:v>6.1929699999999997E-2</c:v>
                </c:pt>
                <c:pt idx="205">
                  <c:v>6.2804000000000013E-2</c:v>
                </c:pt>
                <c:pt idx="206">
                  <c:v>6.3800700000000002E-2</c:v>
                </c:pt>
                <c:pt idx="207">
                  <c:v>6.4829800000000007E-2</c:v>
                </c:pt>
                <c:pt idx="208">
                  <c:v>6.584230000000002E-2</c:v>
                </c:pt>
                <c:pt idx="209">
                  <c:v>6.6980300000000006E-2</c:v>
                </c:pt>
                <c:pt idx="210">
                  <c:v>6.8115099999999998E-2</c:v>
                </c:pt>
                <c:pt idx="211">
                  <c:v>6.9274799999999997E-2</c:v>
                </c:pt>
                <c:pt idx="212">
                  <c:v>7.0521600000000004E-2</c:v>
                </c:pt>
                <c:pt idx="213">
                  <c:v>7.1769600000000031E-2</c:v>
                </c:pt>
                <c:pt idx="214">
                  <c:v>7.3033000000000084E-2</c:v>
                </c:pt>
                <c:pt idx="215">
                  <c:v>7.4239899999999998E-2</c:v>
                </c:pt>
                <c:pt idx="216">
                  <c:v>7.5496200000000707E-2</c:v>
                </c:pt>
                <c:pt idx="217">
                  <c:v>7.6724000000000001E-2</c:v>
                </c:pt>
                <c:pt idx="218">
                  <c:v>7.7875E-2</c:v>
                </c:pt>
                <c:pt idx="219">
                  <c:v>7.9010600000000833E-2</c:v>
                </c:pt>
                <c:pt idx="220">
                  <c:v>7.9935600000000134E-2</c:v>
                </c:pt>
                <c:pt idx="221">
                  <c:v>8.0728000000000244E-2</c:v>
                </c:pt>
                <c:pt idx="222">
                  <c:v>8.1593300000000063E-2</c:v>
                </c:pt>
                <c:pt idx="223">
                  <c:v>8.2158900000000007E-2</c:v>
                </c:pt>
                <c:pt idx="224">
                  <c:v>8.2677E-2</c:v>
                </c:pt>
                <c:pt idx="225">
                  <c:v>8.3094200000000298E-2</c:v>
                </c:pt>
                <c:pt idx="226">
                  <c:v>8.32735E-2</c:v>
                </c:pt>
                <c:pt idx="227">
                  <c:v>8.3422700000000002E-2</c:v>
                </c:pt>
                <c:pt idx="228">
                  <c:v>8.3617900000000245E-2</c:v>
                </c:pt>
                <c:pt idx="229">
                  <c:v>8.3718000000000042E-2</c:v>
                </c:pt>
                <c:pt idx="230">
                  <c:v>8.3842300000000008E-2</c:v>
                </c:pt>
                <c:pt idx="231">
                  <c:v>8.3921500000000065E-2</c:v>
                </c:pt>
                <c:pt idx="232">
                  <c:v>8.4011300000000025E-2</c:v>
                </c:pt>
                <c:pt idx="233">
                  <c:v>8.4094400000001054E-2</c:v>
                </c:pt>
                <c:pt idx="234">
                  <c:v>8.4221900000000044E-2</c:v>
                </c:pt>
                <c:pt idx="235">
                  <c:v>8.4243300000000007E-2</c:v>
                </c:pt>
                <c:pt idx="236">
                  <c:v>8.4269800000000047E-2</c:v>
                </c:pt>
                <c:pt idx="237">
                  <c:v>8.4298300000000048E-2</c:v>
                </c:pt>
                <c:pt idx="238">
                  <c:v>8.4216300000000008E-2</c:v>
                </c:pt>
                <c:pt idx="239">
                  <c:v>8.4071500000000021E-2</c:v>
                </c:pt>
                <c:pt idx="240">
                  <c:v>8.3860100000000048E-2</c:v>
                </c:pt>
                <c:pt idx="241">
                  <c:v>8.3652700000000066E-2</c:v>
                </c:pt>
                <c:pt idx="242">
                  <c:v>8.3425900000000247E-2</c:v>
                </c:pt>
                <c:pt idx="243">
                  <c:v>8.3247400000000041E-2</c:v>
                </c:pt>
                <c:pt idx="244">
                  <c:v>8.3005200000000098E-2</c:v>
                </c:pt>
                <c:pt idx="245">
                  <c:v>8.278110000000001E-2</c:v>
                </c:pt>
                <c:pt idx="246">
                  <c:v>8.26485E-2</c:v>
                </c:pt>
                <c:pt idx="247">
                  <c:v>8.2419700000000012E-2</c:v>
                </c:pt>
                <c:pt idx="248">
                  <c:v>8.2253500000000021E-2</c:v>
                </c:pt>
                <c:pt idx="249">
                  <c:v>8.2221000000000002E-2</c:v>
                </c:pt>
                <c:pt idx="250">
                  <c:v>8.2203199999999976E-2</c:v>
                </c:pt>
                <c:pt idx="251">
                  <c:v>8.2270100000000013E-2</c:v>
                </c:pt>
                <c:pt idx="252">
                  <c:v>8.2489799999999988E-2</c:v>
                </c:pt>
                <c:pt idx="253">
                  <c:v>8.2707900000000042E-2</c:v>
                </c:pt>
                <c:pt idx="254">
                  <c:v>8.3036800000001021E-2</c:v>
                </c:pt>
                <c:pt idx="255">
                  <c:v>8.3509800000001036E-2</c:v>
                </c:pt>
                <c:pt idx="256">
                  <c:v>8.4097600000000064E-2</c:v>
                </c:pt>
                <c:pt idx="257">
                  <c:v>8.4686200000000003E-2</c:v>
                </c:pt>
                <c:pt idx="258">
                  <c:v>8.5339699999999991E-2</c:v>
                </c:pt>
                <c:pt idx="259">
                  <c:v>8.6063199999999992E-2</c:v>
                </c:pt>
                <c:pt idx="260">
                  <c:v>8.671590000000004E-2</c:v>
                </c:pt>
                <c:pt idx="261">
                  <c:v>8.7582300000000002E-2</c:v>
                </c:pt>
                <c:pt idx="262">
                  <c:v>8.8496300000000763E-2</c:v>
                </c:pt>
                <c:pt idx="263">
                  <c:v>8.9355600000000063E-2</c:v>
                </c:pt>
                <c:pt idx="264">
                  <c:v>9.0326900000000224E-2</c:v>
                </c:pt>
                <c:pt idx="265">
                  <c:v>9.1362699999999991E-2</c:v>
                </c:pt>
                <c:pt idx="266">
                  <c:v>9.2358600000000041E-2</c:v>
                </c:pt>
                <c:pt idx="267">
                  <c:v>9.3477600000000022E-2</c:v>
                </c:pt>
                <c:pt idx="268">
                  <c:v>9.4663800000000228E-2</c:v>
                </c:pt>
                <c:pt idx="269">
                  <c:v>9.5740000000000006E-2</c:v>
                </c:pt>
                <c:pt idx="270">
                  <c:v>9.6911300000000006E-2</c:v>
                </c:pt>
                <c:pt idx="271">
                  <c:v>9.8138300000000248E-2</c:v>
                </c:pt>
                <c:pt idx="272">
                  <c:v>9.9426200000000006E-2</c:v>
                </c:pt>
                <c:pt idx="273">
                  <c:v>0.100687</c:v>
                </c:pt>
                <c:pt idx="274">
                  <c:v>0.101948</c:v>
                </c:pt>
                <c:pt idx="275">
                  <c:v>0.10330300000000002</c:v>
                </c:pt>
                <c:pt idx="276">
                  <c:v>0.10466300000000076</c:v>
                </c:pt>
                <c:pt idx="277">
                  <c:v>0.106158</c:v>
                </c:pt>
                <c:pt idx="278">
                  <c:v>0.10774000000000022</c:v>
                </c:pt>
                <c:pt idx="279">
                  <c:v>0.10924900000000012</c:v>
                </c:pt>
                <c:pt idx="280">
                  <c:v>0.110955</c:v>
                </c:pt>
                <c:pt idx="281">
                  <c:v>0.11284</c:v>
                </c:pt>
                <c:pt idx="282">
                  <c:v>0.11489300000000002</c:v>
                </c:pt>
                <c:pt idx="283">
                  <c:v>0.11713899999999998</c:v>
                </c:pt>
                <c:pt idx="284">
                  <c:v>0.11951500000000002</c:v>
                </c:pt>
                <c:pt idx="285">
                  <c:v>0.12207000000000012</c:v>
                </c:pt>
                <c:pt idx="286">
                  <c:v>0.124851</c:v>
                </c:pt>
                <c:pt idx="287">
                  <c:v>0.127862</c:v>
                </c:pt>
                <c:pt idx="288">
                  <c:v>0.13104299999999999</c:v>
                </c:pt>
                <c:pt idx="289">
                  <c:v>0.13429099999999999</c:v>
                </c:pt>
                <c:pt idx="290">
                  <c:v>0.13777300000000001</c:v>
                </c:pt>
                <c:pt idx="291">
                  <c:v>0.14135400000000001</c:v>
                </c:pt>
                <c:pt idx="292">
                  <c:v>0.14493400000000137</c:v>
                </c:pt>
                <c:pt idx="293">
                  <c:v>0.14864800000000122</c:v>
                </c:pt>
                <c:pt idx="294">
                  <c:v>0.15221900000000194</c:v>
                </c:pt>
                <c:pt idx="295">
                  <c:v>0.15580700000000094</c:v>
                </c:pt>
                <c:pt idx="296">
                  <c:v>0.15931400000000157</c:v>
                </c:pt>
                <c:pt idx="297">
                  <c:v>0.16258800000000001</c:v>
                </c:pt>
                <c:pt idx="298">
                  <c:v>0.16575999999999999</c:v>
                </c:pt>
                <c:pt idx="299">
                  <c:v>0.16871500000000123</c:v>
                </c:pt>
                <c:pt idx="300">
                  <c:v>0.17141500000000157</c:v>
                </c:pt>
                <c:pt idx="301">
                  <c:v>0.17385</c:v>
                </c:pt>
                <c:pt idx="302">
                  <c:v>0.17618600000000001</c:v>
                </c:pt>
                <c:pt idx="303">
                  <c:v>0.17826000000000122</c:v>
                </c:pt>
                <c:pt idx="304">
                  <c:v>0.18014800000000122</c:v>
                </c:pt>
                <c:pt idx="305">
                  <c:v>0.18185399999999999</c:v>
                </c:pt>
                <c:pt idx="306">
                  <c:v>0.18337100000000001</c:v>
                </c:pt>
                <c:pt idx="307">
                  <c:v>0.18471600000000188</c:v>
                </c:pt>
                <c:pt idx="308">
                  <c:v>0.18595100000000137</c:v>
                </c:pt>
                <c:pt idx="309">
                  <c:v>0.18687400000000001</c:v>
                </c:pt>
                <c:pt idx="310">
                  <c:v>0.18768699999999999</c:v>
                </c:pt>
                <c:pt idx="311">
                  <c:v>0.18825400000000134</c:v>
                </c:pt>
                <c:pt idx="312">
                  <c:v>0.18853500000000137</c:v>
                </c:pt>
                <c:pt idx="313">
                  <c:v>0.18862499999999999</c:v>
                </c:pt>
                <c:pt idx="314">
                  <c:v>0.18851000000000157</c:v>
                </c:pt>
                <c:pt idx="315">
                  <c:v>0.18806000000000136</c:v>
                </c:pt>
                <c:pt idx="316">
                  <c:v>0.18739700000000137</c:v>
                </c:pt>
                <c:pt idx="317">
                  <c:v>0.18655900000000122</c:v>
                </c:pt>
                <c:pt idx="318">
                  <c:v>0.18547000000000041</c:v>
                </c:pt>
                <c:pt idx="319">
                  <c:v>0.18416500000000041</c:v>
                </c:pt>
                <c:pt idx="320">
                  <c:v>0.18262200000000001</c:v>
                </c:pt>
                <c:pt idx="321">
                  <c:v>0.18092500000000122</c:v>
                </c:pt>
                <c:pt idx="322">
                  <c:v>0.17903800000000122</c:v>
                </c:pt>
                <c:pt idx="323">
                  <c:v>0.17694300000000188</c:v>
                </c:pt>
                <c:pt idx="324">
                  <c:v>0.17483799999999999</c:v>
                </c:pt>
                <c:pt idx="325">
                  <c:v>0.17242499999999999</c:v>
                </c:pt>
                <c:pt idx="326">
                  <c:v>0.17005000000000001</c:v>
                </c:pt>
                <c:pt idx="327">
                  <c:v>0.16753199999999999</c:v>
                </c:pt>
                <c:pt idx="328">
                  <c:v>0.165075</c:v>
                </c:pt>
                <c:pt idx="329">
                  <c:v>0.16257199999999997</c:v>
                </c:pt>
                <c:pt idx="330">
                  <c:v>0.16001599999999999</c:v>
                </c:pt>
                <c:pt idx="331">
                  <c:v>0.15757399999999999</c:v>
                </c:pt>
                <c:pt idx="332">
                  <c:v>0.15512699999999999</c:v>
                </c:pt>
                <c:pt idx="333">
                  <c:v>0.15271200000000154</c:v>
                </c:pt>
                <c:pt idx="334">
                  <c:v>0.15045200000000122</c:v>
                </c:pt>
                <c:pt idx="335">
                  <c:v>0.14815300000000001</c:v>
                </c:pt>
                <c:pt idx="336">
                  <c:v>0.14588000000000001</c:v>
                </c:pt>
                <c:pt idx="337">
                  <c:v>0.14374700000000157</c:v>
                </c:pt>
                <c:pt idx="338">
                  <c:v>0.14173500000000044</c:v>
                </c:pt>
                <c:pt idx="339">
                  <c:v>0.139654</c:v>
                </c:pt>
                <c:pt idx="340">
                  <c:v>0.13759399999999999</c:v>
                </c:pt>
                <c:pt idx="341">
                  <c:v>0.135606</c:v>
                </c:pt>
                <c:pt idx="342">
                  <c:v>0.13353100000000001</c:v>
                </c:pt>
                <c:pt idx="343">
                  <c:v>0.13154399999999999</c:v>
                </c:pt>
                <c:pt idx="344">
                  <c:v>0.129578</c:v>
                </c:pt>
                <c:pt idx="345">
                  <c:v>0.12749800000000044</c:v>
                </c:pt>
                <c:pt idx="346">
                  <c:v>0.12546399999999999</c:v>
                </c:pt>
                <c:pt idx="347">
                  <c:v>0.12347900000000002</c:v>
                </c:pt>
                <c:pt idx="348">
                  <c:v>0.12157000000000009</c:v>
                </c:pt>
                <c:pt idx="349">
                  <c:v>0.119884</c:v>
                </c:pt>
                <c:pt idx="350">
                  <c:v>0.11828500000000022</c:v>
                </c:pt>
                <c:pt idx="351">
                  <c:v>0.116872</c:v>
                </c:pt>
                <c:pt idx="352">
                  <c:v>0.115649</c:v>
                </c:pt>
                <c:pt idx="353">
                  <c:v>0.114589</c:v>
                </c:pt>
                <c:pt idx="354">
                  <c:v>0.11377100000000002</c:v>
                </c:pt>
                <c:pt idx="355">
                  <c:v>0.11335000000000001</c:v>
                </c:pt>
                <c:pt idx="356">
                  <c:v>0.11319100000000012</c:v>
                </c:pt>
                <c:pt idx="357">
                  <c:v>0.11312300000000022</c:v>
                </c:pt>
                <c:pt idx="358">
                  <c:v>0.113334</c:v>
                </c:pt>
                <c:pt idx="359">
                  <c:v>0.11374500000000012</c:v>
                </c:pt>
                <c:pt idx="360">
                  <c:v>0.11436</c:v>
                </c:pt>
                <c:pt idx="361">
                  <c:v>0.11519799999999998</c:v>
                </c:pt>
                <c:pt idx="362">
                  <c:v>0.11620500000000022</c:v>
                </c:pt>
                <c:pt idx="363">
                  <c:v>0.11723799999999998</c:v>
                </c:pt>
                <c:pt idx="364">
                  <c:v>0.1183189999999992</c:v>
                </c:pt>
                <c:pt idx="365">
                  <c:v>0.11952599999999999</c:v>
                </c:pt>
                <c:pt idx="366">
                  <c:v>0.120877</c:v>
                </c:pt>
                <c:pt idx="367">
                  <c:v>0.1222160000000007</c:v>
                </c:pt>
                <c:pt idx="368">
                  <c:v>0.1236730000000007</c:v>
                </c:pt>
                <c:pt idx="369">
                  <c:v>0.12514999999999998</c:v>
                </c:pt>
                <c:pt idx="370">
                  <c:v>0.12668499999999988</c:v>
                </c:pt>
                <c:pt idx="371">
                  <c:v>0.128274</c:v>
                </c:pt>
                <c:pt idx="372">
                  <c:v>0.12993199999999999</c:v>
                </c:pt>
                <c:pt idx="373">
                  <c:v>0.12931599999999999</c:v>
                </c:pt>
                <c:pt idx="374">
                  <c:v>0.12848999999999999</c:v>
                </c:pt>
                <c:pt idx="375">
                  <c:v>0.12744200000000044</c:v>
                </c:pt>
                <c:pt idx="376">
                  <c:v>0.12633</c:v>
                </c:pt>
                <c:pt idx="377">
                  <c:v>0.125309</c:v>
                </c:pt>
                <c:pt idx="378">
                  <c:v>0.12426600000000118</c:v>
                </c:pt>
                <c:pt idx="379">
                  <c:v>0.12348000000000002</c:v>
                </c:pt>
                <c:pt idx="380">
                  <c:v>0.12268800000000002</c:v>
                </c:pt>
                <c:pt idx="381">
                  <c:v>0.123977</c:v>
                </c:pt>
                <c:pt idx="382">
                  <c:v>0.12601899999999999</c:v>
                </c:pt>
                <c:pt idx="383">
                  <c:v>0.128163</c:v>
                </c:pt>
                <c:pt idx="384">
                  <c:v>0.13068099999999988</c:v>
                </c:pt>
                <c:pt idx="385">
                  <c:v>0.13336500000000001</c:v>
                </c:pt>
                <c:pt idx="386">
                  <c:v>0.13622400000000001</c:v>
                </c:pt>
                <c:pt idx="387">
                  <c:v>0.13919699999999999</c:v>
                </c:pt>
                <c:pt idx="388">
                  <c:v>0.142177</c:v>
                </c:pt>
                <c:pt idx="389">
                  <c:v>0.14559300000000044</c:v>
                </c:pt>
                <c:pt idx="390">
                  <c:v>0.14928700000000122</c:v>
                </c:pt>
                <c:pt idx="391">
                  <c:v>0.15338399999999999</c:v>
                </c:pt>
                <c:pt idx="392">
                  <c:v>0.15806100000000137</c:v>
                </c:pt>
                <c:pt idx="393">
                  <c:v>0.163023</c:v>
                </c:pt>
                <c:pt idx="394">
                  <c:v>0.16874200000000122</c:v>
                </c:pt>
                <c:pt idx="395">
                  <c:v>0.17529800000000137</c:v>
                </c:pt>
                <c:pt idx="396">
                  <c:v>0.18278100000000044</c:v>
                </c:pt>
                <c:pt idx="397">
                  <c:v>0.1913</c:v>
                </c:pt>
                <c:pt idx="398">
                  <c:v>0.20048400000000041</c:v>
                </c:pt>
                <c:pt idx="399">
                  <c:v>0.20866000000000001</c:v>
                </c:pt>
                <c:pt idx="400">
                  <c:v>0.20415800000000001</c:v>
                </c:pt>
              </c:numCache>
            </c:numRef>
          </c:yVal>
          <c:smooth val="1"/>
        </c:ser>
        <c:ser>
          <c:idx val="15"/>
          <c:order val="15"/>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Q$1:$Q$401</c:f>
              <c:numCache>
                <c:formatCode>General</c:formatCode>
                <c:ptCount val="401"/>
                <c:pt idx="0">
                  <c:v>3.175710000000001E-2</c:v>
                </c:pt>
                <c:pt idx="1">
                  <c:v>3.1156199999999998E-2</c:v>
                </c:pt>
                <c:pt idx="2">
                  <c:v>3.0893200000000294E-2</c:v>
                </c:pt>
                <c:pt idx="3">
                  <c:v>3.0644000000000012E-2</c:v>
                </c:pt>
                <c:pt idx="4">
                  <c:v>3.0276400000000002E-2</c:v>
                </c:pt>
                <c:pt idx="5">
                  <c:v>3.0359500000000001E-2</c:v>
                </c:pt>
                <c:pt idx="6">
                  <c:v>3.0635000000000318E-2</c:v>
                </c:pt>
                <c:pt idx="7">
                  <c:v>3.0443200000000312E-2</c:v>
                </c:pt>
                <c:pt idx="8">
                  <c:v>3.0294999999999999E-2</c:v>
                </c:pt>
                <c:pt idx="9">
                  <c:v>3.0309200000000012E-2</c:v>
                </c:pt>
                <c:pt idx="10">
                  <c:v>3.029320000000026E-2</c:v>
                </c:pt>
                <c:pt idx="11">
                  <c:v>3.0513300000000052E-2</c:v>
                </c:pt>
                <c:pt idx="12">
                  <c:v>3.0527599999999988E-2</c:v>
                </c:pt>
                <c:pt idx="13">
                  <c:v>3.0430499999999999E-2</c:v>
                </c:pt>
                <c:pt idx="14">
                  <c:v>2.993330000000026E-2</c:v>
                </c:pt>
                <c:pt idx="15">
                  <c:v>2.9610200000000052E-2</c:v>
                </c:pt>
                <c:pt idx="16">
                  <c:v>2.9777200000000052E-2</c:v>
                </c:pt>
                <c:pt idx="17">
                  <c:v>3.0003800000000289E-2</c:v>
                </c:pt>
                <c:pt idx="18">
                  <c:v>3.0363399999999999E-2</c:v>
                </c:pt>
                <c:pt idx="19">
                  <c:v>3.0543899999999999E-2</c:v>
                </c:pt>
                <c:pt idx="20">
                  <c:v>3.0527800000000001E-2</c:v>
                </c:pt>
                <c:pt idx="21">
                  <c:v>3.01576E-2</c:v>
                </c:pt>
                <c:pt idx="22">
                  <c:v>3.0148899999999989E-2</c:v>
                </c:pt>
                <c:pt idx="23">
                  <c:v>3.0400400000000001E-2</c:v>
                </c:pt>
                <c:pt idx="24">
                  <c:v>3.07522E-2</c:v>
                </c:pt>
                <c:pt idx="25">
                  <c:v>3.1075000000000321E-2</c:v>
                </c:pt>
                <c:pt idx="26">
                  <c:v>3.1022399999999999E-2</c:v>
                </c:pt>
                <c:pt idx="27">
                  <c:v>3.0529199999999989E-2</c:v>
                </c:pt>
                <c:pt idx="28">
                  <c:v>3.0265300000000012E-2</c:v>
                </c:pt>
                <c:pt idx="29">
                  <c:v>3.0593200000000011E-2</c:v>
                </c:pt>
                <c:pt idx="30">
                  <c:v>3.1185800000000222E-2</c:v>
                </c:pt>
                <c:pt idx="31">
                  <c:v>3.1824600000000001E-2</c:v>
                </c:pt>
                <c:pt idx="32">
                  <c:v>3.1824499999999999E-2</c:v>
                </c:pt>
                <c:pt idx="33">
                  <c:v>3.1547800000000042E-2</c:v>
                </c:pt>
                <c:pt idx="34">
                  <c:v>3.1543400000000006E-2</c:v>
                </c:pt>
                <c:pt idx="35">
                  <c:v>3.2173700000000256E-2</c:v>
                </c:pt>
                <c:pt idx="36">
                  <c:v>3.2590300000000016E-2</c:v>
                </c:pt>
                <c:pt idx="37">
                  <c:v>3.3050200000000002E-2</c:v>
                </c:pt>
                <c:pt idx="38">
                  <c:v>3.2421100000000216E-2</c:v>
                </c:pt>
                <c:pt idx="39">
                  <c:v>3.166490000000001E-2</c:v>
                </c:pt>
                <c:pt idx="40">
                  <c:v>3.1237700000000326E-2</c:v>
                </c:pt>
                <c:pt idx="41">
                  <c:v>3.1618E-2</c:v>
                </c:pt>
                <c:pt idx="42">
                  <c:v>3.2077300000000475E-2</c:v>
                </c:pt>
                <c:pt idx="43">
                  <c:v>3.2072099999999999E-2</c:v>
                </c:pt>
                <c:pt idx="44">
                  <c:v>3.1679499999999999E-2</c:v>
                </c:pt>
                <c:pt idx="45">
                  <c:v>3.1487100000000309E-2</c:v>
                </c:pt>
                <c:pt idx="46">
                  <c:v>3.178820000000001E-2</c:v>
                </c:pt>
                <c:pt idx="47">
                  <c:v>3.2539600000000016E-2</c:v>
                </c:pt>
                <c:pt idx="48">
                  <c:v>3.3113700000000003E-2</c:v>
                </c:pt>
                <c:pt idx="49">
                  <c:v>3.3014500000000002E-2</c:v>
                </c:pt>
                <c:pt idx="50">
                  <c:v>3.2818100000000051E-2</c:v>
                </c:pt>
                <c:pt idx="51">
                  <c:v>3.2960099999999999E-2</c:v>
                </c:pt>
                <c:pt idx="52">
                  <c:v>3.3743000000000002E-2</c:v>
                </c:pt>
                <c:pt idx="53">
                  <c:v>3.426520000000001E-2</c:v>
                </c:pt>
                <c:pt idx="54">
                  <c:v>3.4485599999999998E-2</c:v>
                </c:pt>
                <c:pt idx="55">
                  <c:v>3.4538199999999998E-2</c:v>
                </c:pt>
                <c:pt idx="56">
                  <c:v>3.4655200000000011E-2</c:v>
                </c:pt>
                <c:pt idx="57">
                  <c:v>3.5163600000000003E-2</c:v>
                </c:pt>
                <c:pt idx="58">
                  <c:v>3.5614199999999999E-2</c:v>
                </c:pt>
                <c:pt idx="59">
                  <c:v>3.5782899999999999E-2</c:v>
                </c:pt>
                <c:pt idx="60">
                  <c:v>3.5802400000000005E-2</c:v>
                </c:pt>
                <c:pt idx="61">
                  <c:v>3.5909299999999998E-2</c:v>
                </c:pt>
                <c:pt idx="62">
                  <c:v>3.6336700000000006E-2</c:v>
                </c:pt>
                <c:pt idx="63">
                  <c:v>3.6603900000000411E-2</c:v>
                </c:pt>
                <c:pt idx="64">
                  <c:v>3.6803300000000448E-2</c:v>
                </c:pt>
                <c:pt idx="65">
                  <c:v>3.7014800000000042E-2</c:v>
                </c:pt>
                <c:pt idx="66">
                  <c:v>3.739880000000001E-2</c:v>
                </c:pt>
                <c:pt idx="67">
                  <c:v>3.7683600000000352E-2</c:v>
                </c:pt>
                <c:pt idx="68">
                  <c:v>3.7871600000000422E-2</c:v>
                </c:pt>
                <c:pt idx="69">
                  <c:v>3.81745E-2</c:v>
                </c:pt>
                <c:pt idx="70">
                  <c:v>3.8559499999999997E-2</c:v>
                </c:pt>
                <c:pt idx="71">
                  <c:v>3.9051799999999998E-2</c:v>
                </c:pt>
                <c:pt idx="72">
                  <c:v>3.9540800000000001E-2</c:v>
                </c:pt>
                <c:pt idx="73">
                  <c:v>3.98547E-2</c:v>
                </c:pt>
                <c:pt idx="74">
                  <c:v>4.0169999999999997E-2</c:v>
                </c:pt>
                <c:pt idx="75">
                  <c:v>4.0641899999999856E-2</c:v>
                </c:pt>
                <c:pt idx="76">
                  <c:v>4.1157799999999987E-2</c:v>
                </c:pt>
                <c:pt idx="77">
                  <c:v>4.1705600000000002E-2</c:v>
                </c:pt>
                <c:pt idx="78">
                  <c:v>4.1998099999999997E-2</c:v>
                </c:pt>
                <c:pt idx="79">
                  <c:v>4.2236900000000112E-2</c:v>
                </c:pt>
                <c:pt idx="80">
                  <c:v>4.2691300000000001E-2</c:v>
                </c:pt>
                <c:pt idx="81">
                  <c:v>4.3145499999999976E-2</c:v>
                </c:pt>
                <c:pt idx="82">
                  <c:v>4.3647699999999998E-2</c:v>
                </c:pt>
                <c:pt idx="83">
                  <c:v>4.3802899999999999E-2</c:v>
                </c:pt>
                <c:pt idx="84">
                  <c:v>4.4066200000000694E-2</c:v>
                </c:pt>
                <c:pt idx="85">
                  <c:v>4.4522800000000022E-2</c:v>
                </c:pt>
                <c:pt idx="86">
                  <c:v>4.5033600000000527E-2</c:v>
                </c:pt>
                <c:pt idx="87">
                  <c:v>4.5382200000000539E-2</c:v>
                </c:pt>
                <c:pt idx="88">
                  <c:v>4.5709899999999998E-2</c:v>
                </c:pt>
                <c:pt idx="89">
                  <c:v>4.6230199999999985E-2</c:v>
                </c:pt>
                <c:pt idx="90">
                  <c:v>4.6766500000000114E-2</c:v>
                </c:pt>
                <c:pt idx="91">
                  <c:v>4.7361800000000003E-2</c:v>
                </c:pt>
                <c:pt idx="92">
                  <c:v>4.8119999999999996E-2</c:v>
                </c:pt>
                <c:pt idx="93">
                  <c:v>4.8825E-2</c:v>
                </c:pt>
                <c:pt idx="94">
                  <c:v>4.9217400000000133E-2</c:v>
                </c:pt>
                <c:pt idx="95">
                  <c:v>4.9804800000000003E-2</c:v>
                </c:pt>
                <c:pt idx="96">
                  <c:v>5.0689400000000003E-2</c:v>
                </c:pt>
                <c:pt idx="97">
                  <c:v>5.1378299999999995E-2</c:v>
                </c:pt>
                <c:pt idx="98">
                  <c:v>5.1843399999999977E-2</c:v>
                </c:pt>
                <c:pt idx="99">
                  <c:v>5.2448799999999997E-2</c:v>
                </c:pt>
                <c:pt idx="100">
                  <c:v>5.30261E-2</c:v>
                </c:pt>
                <c:pt idx="101">
                  <c:v>5.3549299999999966E-2</c:v>
                </c:pt>
                <c:pt idx="102">
                  <c:v>5.4143500000000004E-2</c:v>
                </c:pt>
                <c:pt idx="103">
                  <c:v>5.4820100000000004E-2</c:v>
                </c:pt>
                <c:pt idx="104">
                  <c:v>5.5327800000000003E-2</c:v>
                </c:pt>
                <c:pt idx="105">
                  <c:v>5.5952500000000023E-2</c:v>
                </c:pt>
                <c:pt idx="106">
                  <c:v>5.6778400000000014E-2</c:v>
                </c:pt>
                <c:pt idx="107">
                  <c:v>5.7394800000000114E-2</c:v>
                </c:pt>
                <c:pt idx="108">
                  <c:v>5.8063400000000133E-2</c:v>
                </c:pt>
                <c:pt idx="109">
                  <c:v>5.8707100000000012E-2</c:v>
                </c:pt>
                <c:pt idx="110">
                  <c:v>5.9242700000000023E-2</c:v>
                </c:pt>
                <c:pt idx="111">
                  <c:v>5.9694300000000013E-2</c:v>
                </c:pt>
                <c:pt idx="112">
                  <c:v>6.0160199999999997E-2</c:v>
                </c:pt>
                <c:pt idx="113">
                  <c:v>6.0358900000000104E-2</c:v>
                </c:pt>
                <c:pt idx="114">
                  <c:v>6.0567800000000012E-2</c:v>
                </c:pt>
                <c:pt idx="115">
                  <c:v>6.0891199999999999E-2</c:v>
                </c:pt>
                <c:pt idx="116">
                  <c:v>6.1244999999999966E-2</c:v>
                </c:pt>
                <c:pt idx="117">
                  <c:v>6.1725200000000001E-2</c:v>
                </c:pt>
                <c:pt idx="118">
                  <c:v>6.2072700000000133E-2</c:v>
                </c:pt>
                <c:pt idx="119">
                  <c:v>6.25058E-2</c:v>
                </c:pt>
                <c:pt idx="120">
                  <c:v>6.2962500000000504E-2</c:v>
                </c:pt>
                <c:pt idx="121">
                  <c:v>6.3531299999999999E-2</c:v>
                </c:pt>
                <c:pt idx="122">
                  <c:v>6.364149999999999E-2</c:v>
                </c:pt>
                <c:pt idx="123">
                  <c:v>6.4114400000000599E-2</c:v>
                </c:pt>
                <c:pt idx="124">
                  <c:v>6.6350699999999999E-2</c:v>
                </c:pt>
                <c:pt idx="125">
                  <c:v>6.8981200000000006E-2</c:v>
                </c:pt>
                <c:pt idx="126">
                  <c:v>7.2046500000000013E-2</c:v>
                </c:pt>
                <c:pt idx="127">
                  <c:v>7.1443800000000002E-2</c:v>
                </c:pt>
                <c:pt idx="128">
                  <c:v>7.0841000000000001E-2</c:v>
                </c:pt>
                <c:pt idx="129">
                  <c:v>7.0325700000000019E-2</c:v>
                </c:pt>
                <c:pt idx="130">
                  <c:v>6.9745000000000001E-2</c:v>
                </c:pt>
                <c:pt idx="131">
                  <c:v>7.1397900000000514E-2</c:v>
                </c:pt>
                <c:pt idx="132">
                  <c:v>7.0988300000000004E-2</c:v>
                </c:pt>
                <c:pt idx="133">
                  <c:v>7.0679900000000004E-2</c:v>
                </c:pt>
                <c:pt idx="134">
                  <c:v>7.0418700000000084E-2</c:v>
                </c:pt>
                <c:pt idx="135">
                  <c:v>7.0396100000000114E-2</c:v>
                </c:pt>
                <c:pt idx="136">
                  <c:v>7.0520799999999995E-2</c:v>
                </c:pt>
                <c:pt idx="137">
                  <c:v>7.0342700000000022E-2</c:v>
                </c:pt>
                <c:pt idx="138">
                  <c:v>7.0318500000000034E-2</c:v>
                </c:pt>
                <c:pt idx="139">
                  <c:v>7.0024500000000003E-2</c:v>
                </c:pt>
                <c:pt idx="140">
                  <c:v>6.9904900000000034E-2</c:v>
                </c:pt>
                <c:pt idx="141">
                  <c:v>6.9860600000000744E-2</c:v>
                </c:pt>
                <c:pt idx="142">
                  <c:v>6.9720500000000032E-2</c:v>
                </c:pt>
                <c:pt idx="143">
                  <c:v>6.96378E-2</c:v>
                </c:pt>
                <c:pt idx="144">
                  <c:v>6.9309599999999999E-2</c:v>
                </c:pt>
                <c:pt idx="145">
                  <c:v>6.8875000000000006E-2</c:v>
                </c:pt>
                <c:pt idx="146">
                  <c:v>6.8757500000000013E-2</c:v>
                </c:pt>
                <c:pt idx="147">
                  <c:v>6.86031E-2</c:v>
                </c:pt>
                <c:pt idx="148">
                  <c:v>6.8454299999999996E-2</c:v>
                </c:pt>
                <c:pt idx="149">
                  <c:v>6.814199999999998E-2</c:v>
                </c:pt>
                <c:pt idx="150">
                  <c:v>6.7991599999999999E-2</c:v>
                </c:pt>
                <c:pt idx="151">
                  <c:v>6.798330000000001E-2</c:v>
                </c:pt>
                <c:pt idx="152">
                  <c:v>6.7815000000000014E-2</c:v>
                </c:pt>
                <c:pt idx="153">
                  <c:v>6.8020899999999995E-2</c:v>
                </c:pt>
                <c:pt idx="154">
                  <c:v>6.7756900000000633E-2</c:v>
                </c:pt>
                <c:pt idx="155">
                  <c:v>6.7476600000000594E-2</c:v>
                </c:pt>
                <c:pt idx="156">
                  <c:v>6.71794E-2</c:v>
                </c:pt>
                <c:pt idx="157">
                  <c:v>6.6960500000000006E-2</c:v>
                </c:pt>
                <c:pt idx="158">
                  <c:v>6.6799399999999995E-2</c:v>
                </c:pt>
                <c:pt idx="159">
                  <c:v>6.6597100000000006E-2</c:v>
                </c:pt>
                <c:pt idx="160">
                  <c:v>6.6359199999999979E-2</c:v>
                </c:pt>
                <c:pt idx="161">
                  <c:v>6.6092900000000024E-2</c:v>
                </c:pt>
                <c:pt idx="162">
                  <c:v>6.5629799999999988E-2</c:v>
                </c:pt>
                <c:pt idx="163">
                  <c:v>6.5237900000000001E-2</c:v>
                </c:pt>
                <c:pt idx="164">
                  <c:v>6.4965200000000084E-2</c:v>
                </c:pt>
                <c:pt idx="165">
                  <c:v>6.4631500000000008E-2</c:v>
                </c:pt>
                <c:pt idx="166">
                  <c:v>6.4289499999999999E-2</c:v>
                </c:pt>
                <c:pt idx="167">
                  <c:v>6.3817299999999993E-2</c:v>
                </c:pt>
                <c:pt idx="168">
                  <c:v>6.3401700000000019E-2</c:v>
                </c:pt>
                <c:pt idx="169">
                  <c:v>6.3035599999999997E-2</c:v>
                </c:pt>
                <c:pt idx="170">
                  <c:v>6.2706300000000034E-2</c:v>
                </c:pt>
                <c:pt idx="171">
                  <c:v>6.2407400000000536E-2</c:v>
                </c:pt>
                <c:pt idx="172">
                  <c:v>6.2067800000000034E-2</c:v>
                </c:pt>
                <c:pt idx="173">
                  <c:v>6.1725099999999998E-2</c:v>
                </c:pt>
                <c:pt idx="174">
                  <c:v>6.1351400000000014E-2</c:v>
                </c:pt>
                <c:pt idx="175">
                  <c:v>6.0986100000000022E-2</c:v>
                </c:pt>
                <c:pt idx="176">
                  <c:v>6.0613199999999999E-2</c:v>
                </c:pt>
                <c:pt idx="177">
                  <c:v>6.0298200000000003E-2</c:v>
                </c:pt>
                <c:pt idx="178">
                  <c:v>5.9900000000000113E-2</c:v>
                </c:pt>
                <c:pt idx="179">
                  <c:v>5.9757900000000627E-2</c:v>
                </c:pt>
                <c:pt idx="180">
                  <c:v>5.9455899999999999E-2</c:v>
                </c:pt>
                <c:pt idx="181">
                  <c:v>5.9125799999999999E-2</c:v>
                </c:pt>
                <c:pt idx="182">
                  <c:v>5.8997100000000004E-2</c:v>
                </c:pt>
                <c:pt idx="183">
                  <c:v>5.8711700000000033E-2</c:v>
                </c:pt>
                <c:pt idx="184">
                  <c:v>5.8608E-2</c:v>
                </c:pt>
                <c:pt idx="185">
                  <c:v>5.8497600000000566E-2</c:v>
                </c:pt>
                <c:pt idx="186">
                  <c:v>5.8302100000000023E-2</c:v>
                </c:pt>
                <c:pt idx="187">
                  <c:v>5.8271999999999977E-2</c:v>
                </c:pt>
                <c:pt idx="188">
                  <c:v>5.8155199999999976E-2</c:v>
                </c:pt>
                <c:pt idx="189">
                  <c:v>5.8190100000000002E-2</c:v>
                </c:pt>
                <c:pt idx="190">
                  <c:v>5.8193200000000132E-2</c:v>
                </c:pt>
                <c:pt idx="191">
                  <c:v>5.8201499999999996E-2</c:v>
                </c:pt>
                <c:pt idx="192">
                  <c:v>5.8361400000000133E-2</c:v>
                </c:pt>
                <c:pt idx="193">
                  <c:v>5.8577600000000014E-2</c:v>
                </c:pt>
                <c:pt idx="194">
                  <c:v>5.8724800000000001E-2</c:v>
                </c:pt>
                <c:pt idx="195">
                  <c:v>5.9086200000000644E-2</c:v>
                </c:pt>
                <c:pt idx="196">
                  <c:v>5.9340700000000024E-2</c:v>
                </c:pt>
                <c:pt idx="197">
                  <c:v>5.9693300000000032E-2</c:v>
                </c:pt>
                <c:pt idx="198">
                  <c:v>6.0158000000000003E-2</c:v>
                </c:pt>
                <c:pt idx="199">
                  <c:v>6.0621499999999995E-2</c:v>
                </c:pt>
                <c:pt idx="200">
                  <c:v>6.1128200000000001E-2</c:v>
                </c:pt>
                <c:pt idx="201">
                  <c:v>6.1685099999999986E-2</c:v>
                </c:pt>
                <c:pt idx="202">
                  <c:v>6.2383700000000548E-2</c:v>
                </c:pt>
                <c:pt idx="203">
                  <c:v>6.305220000000003E-2</c:v>
                </c:pt>
                <c:pt idx="204">
                  <c:v>6.3788800000000007E-2</c:v>
                </c:pt>
                <c:pt idx="205">
                  <c:v>6.4593900000000634E-2</c:v>
                </c:pt>
                <c:pt idx="206">
                  <c:v>6.5535200000000002E-2</c:v>
                </c:pt>
                <c:pt idx="207">
                  <c:v>6.6576099999999999E-2</c:v>
                </c:pt>
                <c:pt idx="208">
                  <c:v>6.7663399999999999E-2</c:v>
                </c:pt>
                <c:pt idx="209">
                  <c:v>6.8822800000000003E-2</c:v>
                </c:pt>
                <c:pt idx="210">
                  <c:v>6.9954400000000014E-2</c:v>
                </c:pt>
                <c:pt idx="211">
                  <c:v>7.1150199999999997E-2</c:v>
                </c:pt>
                <c:pt idx="212">
                  <c:v>7.2406500000000124E-2</c:v>
                </c:pt>
                <c:pt idx="213">
                  <c:v>7.3645000000000002E-2</c:v>
                </c:pt>
                <c:pt idx="214">
                  <c:v>7.4857700000000124E-2</c:v>
                </c:pt>
                <c:pt idx="215">
                  <c:v>7.6035699999999998E-2</c:v>
                </c:pt>
                <c:pt idx="216">
                  <c:v>7.7193400000000134E-2</c:v>
                </c:pt>
                <c:pt idx="217">
                  <c:v>7.8275200000000003E-2</c:v>
                </c:pt>
                <c:pt idx="218">
                  <c:v>7.9383500000000634E-2</c:v>
                </c:pt>
                <c:pt idx="219">
                  <c:v>8.0430000000000001E-2</c:v>
                </c:pt>
                <c:pt idx="220">
                  <c:v>8.1397000000000025E-2</c:v>
                </c:pt>
                <c:pt idx="221">
                  <c:v>8.2202799999999993E-2</c:v>
                </c:pt>
                <c:pt idx="222">
                  <c:v>8.3029700000000026E-2</c:v>
                </c:pt>
                <c:pt idx="223">
                  <c:v>8.3627000000001173E-2</c:v>
                </c:pt>
                <c:pt idx="224">
                  <c:v>8.4173600000000001E-2</c:v>
                </c:pt>
                <c:pt idx="225">
                  <c:v>8.4700800000000548E-2</c:v>
                </c:pt>
                <c:pt idx="226">
                  <c:v>8.4985800000000028E-2</c:v>
                </c:pt>
                <c:pt idx="227">
                  <c:v>8.5247400000000001E-2</c:v>
                </c:pt>
                <c:pt idx="228">
                  <c:v>8.5397800000000065E-2</c:v>
                </c:pt>
                <c:pt idx="229">
                  <c:v>8.5498400000000002E-2</c:v>
                </c:pt>
                <c:pt idx="230">
                  <c:v>8.5716900000000068E-2</c:v>
                </c:pt>
                <c:pt idx="231">
                  <c:v>8.5798000000000207E-2</c:v>
                </c:pt>
                <c:pt idx="232">
                  <c:v>8.5855800000001106E-2</c:v>
                </c:pt>
                <c:pt idx="233">
                  <c:v>8.5914400000000044E-2</c:v>
                </c:pt>
                <c:pt idx="234">
                  <c:v>8.5963500000000026E-2</c:v>
                </c:pt>
                <c:pt idx="235">
                  <c:v>8.6016900000000021E-2</c:v>
                </c:pt>
                <c:pt idx="236">
                  <c:v>8.60596E-2</c:v>
                </c:pt>
                <c:pt idx="237">
                  <c:v>8.6001100000000011E-2</c:v>
                </c:pt>
                <c:pt idx="238">
                  <c:v>8.5913200000000009E-2</c:v>
                </c:pt>
                <c:pt idx="239">
                  <c:v>8.5760800000000068E-2</c:v>
                </c:pt>
                <c:pt idx="240">
                  <c:v>8.5651900000000267E-2</c:v>
                </c:pt>
                <c:pt idx="241">
                  <c:v>8.5571600000000025E-2</c:v>
                </c:pt>
                <c:pt idx="242">
                  <c:v>8.5394700000000004E-2</c:v>
                </c:pt>
                <c:pt idx="243">
                  <c:v>8.518290000000002E-2</c:v>
                </c:pt>
                <c:pt idx="244">
                  <c:v>8.4972700000000012E-2</c:v>
                </c:pt>
                <c:pt idx="245">
                  <c:v>8.4872200000000023E-2</c:v>
                </c:pt>
                <c:pt idx="246">
                  <c:v>8.4788700000000009E-2</c:v>
                </c:pt>
                <c:pt idx="247">
                  <c:v>8.4609400000000265E-2</c:v>
                </c:pt>
                <c:pt idx="248">
                  <c:v>8.4498900000000002E-2</c:v>
                </c:pt>
                <c:pt idx="249">
                  <c:v>8.4437600000000002E-2</c:v>
                </c:pt>
                <c:pt idx="250">
                  <c:v>8.4366700000000003E-2</c:v>
                </c:pt>
                <c:pt idx="251">
                  <c:v>8.4424900000000247E-2</c:v>
                </c:pt>
                <c:pt idx="252">
                  <c:v>8.4616100000000027E-2</c:v>
                </c:pt>
                <c:pt idx="253">
                  <c:v>8.4764500000001006E-2</c:v>
                </c:pt>
                <c:pt idx="254">
                  <c:v>8.5145300000000063E-2</c:v>
                </c:pt>
                <c:pt idx="255">
                  <c:v>8.5593800000000067E-2</c:v>
                </c:pt>
                <c:pt idx="256">
                  <c:v>8.6037500000000003E-2</c:v>
                </c:pt>
                <c:pt idx="257">
                  <c:v>8.6644600000000044E-2</c:v>
                </c:pt>
                <c:pt idx="258">
                  <c:v>8.7196800000000046E-2</c:v>
                </c:pt>
                <c:pt idx="259">
                  <c:v>8.7934200000000004E-2</c:v>
                </c:pt>
                <c:pt idx="260">
                  <c:v>8.8668400000001063E-2</c:v>
                </c:pt>
                <c:pt idx="261">
                  <c:v>8.9437900000000028E-2</c:v>
                </c:pt>
                <c:pt idx="262">
                  <c:v>9.0307500000000041E-2</c:v>
                </c:pt>
                <c:pt idx="263">
                  <c:v>9.1191800000000045E-2</c:v>
                </c:pt>
                <c:pt idx="264">
                  <c:v>9.2098600000000003E-2</c:v>
                </c:pt>
                <c:pt idx="265">
                  <c:v>9.3130400000000266E-2</c:v>
                </c:pt>
                <c:pt idx="266">
                  <c:v>9.4211400000000001E-2</c:v>
                </c:pt>
                <c:pt idx="267">
                  <c:v>9.5328000000000024E-2</c:v>
                </c:pt>
                <c:pt idx="268">
                  <c:v>9.6502000000000004E-2</c:v>
                </c:pt>
                <c:pt idx="269">
                  <c:v>9.7628900000000046E-2</c:v>
                </c:pt>
                <c:pt idx="270">
                  <c:v>9.8878000000000063E-2</c:v>
                </c:pt>
                <c:pt idx="271">
                  <c:v>0.10004399999999998</c:v>
                </c:pt>
                <c:pt idx="272">
                  <c:v>0.101259</c:v>
                </c:pt>
                <c:pt idx="273">
                  <c:v>0.10253600000000022</c:v>
                </c:pt>
                <c:pt idx="274">
                  <c:v>0.10373100000000067</c:v>
                </c:pt>
                <c:pt idx="275">
                  <c:v>0.10502499999999999</c:v>
                </c:pt>
                <c:pt idx="276">
                  <c:v>0.10645300000000002</c:v>
                </c:pt>
                <c:pt idx="277">
                  <c:v>0.10784299999999998</c:v>
                </c:pt>
                <c:pt idx="278">
                  <c:v>0.10936500000000068</c:v>
                </c:pt>
                <c:pt idx="279">
                  <c:v>0.110973</c:v>
                </c:pt>
                <c:pt idx="280">
                  <c:v>0.11279000000000022</c:v>
                </c:pt>
                <c:pt idx="281">
                  <c:v>0.11475600000000002</c:v>
                </c:pt>
                <c:pt idx="282">
                  <c:v>0.11683499999999998</c:v>
                </c:pt>
                <c:pt idx="283">
                  <c:v>0.11911099999999998</c:v>
                </c:pt>
                <c:pt idx="284">
                  <c:v>0.12150300000000012</c:v>
                </c:pt>
                <c:pt idx="285">
                  <c:v>0.124088</c:v>
                </c:pt>
                <c:pt idx="286">
                  <c:v>0.12689500000000001</c:v>
                </c:pt>
                <c:pt idx="287">
                  <c:v>0.12979099999999999</c:v>
                </c:pt>
                <c:pt idx="288">
                  <c:v>0.13291300000000122</c:v>
                </c:pt>
                <c:pt idx="289">
                  <c:v>0.136157</c:v>
                </c:pt>
                <c:pt idx="290">
                  <c:v>0.13950899999999999</c:v>
                </c:pt>
                <c:pt idx="291">
                  <c:v>0.14309300000000041</c:v>
                </c:pt>
                <c:pt idx="292">
                  <c:v>0.146672</c:v>
                </c:pt>
                <c:pt idx="293">
                  <c:v>0.15031600000000137</c:v>
                </c:pt>
                <c:pt idx="294">
                  <c:v>0.15392400000000137</c:v>
                </c:pt>
                <c:pt idx="295">
                  <c:v>0.15741500000000219</c:v>
                </c:pt>
                <c:pt idx="296">
                  <c:v>0.16093600000000041</c:v>
                </c:pt>
                <c:pt idx="297">
                  <c:v>0.16416500000000001</c:v>
                </c:pt>
                <c:pt idx="298">
                  <c:v>0.167355</c:v>
                </c:pt>
                <c:pt idx="299">
                  <c:v>0.17030600000000001</c:v>
                </c:pt>
                <c:pt idx="300">
                  <c:v>0.17294200000000157</c:v>
                </c:pt>
                <c:pt idx="301">
                  <c:v>0.17534600000000122</c:v>
                </c:pt>
                <c:pt idx="302">
                  <c:v>0.17765300000000001</c:v>
                </c:pt>
                <c:pt idx="303">
                  <c:v>0.17973900000000145</c:v>
                </c:pt>
                <c:pt idx="304">
                  <c:v>0.18164000000000041</c:v>
                </c:pt>
                <c:pt idx="305">
                  <c:v>0.18329900000000188</c:v>
                </c:pt>
                <c:pt idx="306">
                  <c:v>0.18483600000000044</c:v>
                </c:pt>
                <c:pt idx="307">
                  <c:v>0.18622200000000041</c:v>
                </c:pt>
                <c:pt idx="308">
                  <c:v>0.18753100000000122</c:v>
                </c:pt>
                <c:pt idx="309">
                  <c:v>0.18860600000000041</c:v>
                </c:pt>
                <c:pt idx="310">
                  <c:v>0.18942100000000137</c:v>
                </c:pt>
                <c:pt idx="311">
                  <c:v>0.19012499999999988</c:v>
                </c:pt>
                <c:pt idx="312">
                  <c:v>0.19045599999999999</c:v>
                </c:pt>
                <c:pt idx="313">
                  <c:v>0.19062199999999987</c:v>
                </c:pt>
                <c:pt idx="314">
                  <c:v>0.19056300000000001</c:v>
                </c:pt>
                <c:pt idx="315">
                  <c:v>0.19007199999999988</c:v>
                </c:pt>
                <c:pt idx="316">
                  <c:v>0.18941300000000208</c:v>
                </c:pt>
                <c:pt idx="317">
                  <c:v>0.18846000000000182</c:v>
                </c:pt>
                <c:pt idx="318">
                  <c:v>0.18730800000000122</c:v>
                </c:pt>
                <c:pt idx="319">
                  <c:v>0.18604600000000188</c:v>
                </c:pt>
                <c:pt idx="320">
                  <c:v>0.18442700000000137</c:v>
                </c:pt>
                <c:pt idx="321">
                  <c:v>0.18273100000000131</c:v>
                </c:pt>
                <c:pt idx="322">
                  <c:v>0.18091300000000188</c:v>
                </c:pt>
                <c:pt idx="323">
                  <c:v>0.17878700000000122</c:v>
                </c:pt>
                <c:pt idx="324">
                  <c:v>0.17675600000000041</c:v>
                </c:pt>
                <c:pt idx="325">
                  <c:v>0.174571</c:v>
                </c:pt>
                <c:pt idx="326">
                  <c:v>0.17221900000000157</c:v>
                </c:pt>
                <c:pt idx="327">
                  <c:v>0.16980999999999999</c:v>
                </c:pt>
                <c:pt idx="328">
                  <c:v>0.16737099999999988</c:v>
                </c:pt>
                <c:pt idx="329">
                  <c:v>0.16491700000000137</c:v>
                </c:pt>
                <c:pt idx="330">
                  <c:v>0.16236999999999999</c:v>
                </c:pt>
                <c:pt idx="331">
                  <c:v>0.16001699999999999</c:v>
                </c:pt>
                <c:pt idx="332">
                  <c:v>0.15759200000000145</c:v>
                </c:pt>
                <c:pt idx="333">
                  <c:v>0.15513500000000024</c:v>
                </c:pt>
                <c:pt idx="334">
                  <c:v>0.15293200000000157</c:v>
                </c:pt>
                <c:pt idx="335">
                  <c:v>0.15072900000000122</c:v>
                </c:pt>
                <c:pt idx="336">
                  <c:v>0.14854800000000157</c:v>
                </c:pt>
                <c:pt idx="337">
                  <c:v>0.14652599999999999</c:v>
                </c:pt>
                <c:pt idx="338">
                  <c:v>0.14458900000000041</c:v>
                </c:pt>
                <c:pt idx="339">
                  <c:v>0.14263200000000001</c:v>
                </c:pt>
                <c:pt idx="340">
                  <c:v>0.140653</c:v>
                </c:pt>
                <c:pt idx="341">
                  <c:v>0.13872699999999999</c:v>
                </c:pt>
                <c:pt idx="342">
                  <c:v>0.13669500000000001</c:v>
                </c:pt>
                <c:pt idx="343">
                  <c:v>0.134662</c:v>
                </c:pt>
                <c:pt idx="344">
                  <c:v>0.13266900000000001</c:v>
                </c:pt>
                <c:pt idx="345">
                  <c:v>0.13073899999999999</c:v>
                </c:pt>
                <c:pt idx="346">
                  <c:v>0.12876399999999999</c:v>
                </c:pt>
                <c:pt idx="347">
                  <c:v>0.12679599999999999</c:v>
                </c:pt>
                <c:pt idx="348">
                  <c:v>0.12496699999999999</c:v>
                </c:pt>
                <c:pt idx="349">
                  <c:v>0.123358</c:v>
                </c:pt>
                <c:pt idx="350">
                  <c:v>0.12175999999999998</c:v>
                </c:pt>
                <c:pt idx="351">
                  <c:v>0.12050400000000012</c:v>
                </c:pt>
                <c:pt idx="352">
                  <c:v>0.11936200000000002</c:v>
                </c:pt>
                <c:pt idx="353">
                  <c:v>0.11827200000000022</c:v>
                </c:pt>
                <c:pt idx="354">
                  <c:v>0.11756300000000022</c:v>
                </c:pt>
                <c:pt idx="355">
                  <c:v>0.11717100000000009</c:v>
                </c:pt>
                <c:pt idx="356">
                  <c:v>0.116955</c:v>
                </c:pt>
                <c:pt idx="357">
                  <c:v>0.116983</c:v>
                </c:pt>
                <c:pt idx="358">
                  <c:v>0.11729900000000019</c:v>
                </c:pt>
                <c:pt idx="359">
                  <c:v>0.11768500000000012</c:v>
                </c:pt>
                <c:pt idx="360">
                  <c:v>0.11836500000000012</c:v>
                </c:pt>
                <c:pt idx="361">
                  <c:v>0.119351</c:v>
                </c:pt>
                <c:pt idx="362">
                  <c:v>0.12041</c:v>
                </c:pt>
                <c:pt idx="363">
                  <c:v>0.121507</c:v>
                </c:pt>
                <c:pt idx="364">
                  <c:v>0.12282600000000068</c:v>
                </c:pt>
                <c:pt idx="365">
                  <c:v>0.12411500000000029</c:v>
                </c:pt>
                <c:pt idx="366">
                  <c:v>0.12558</c:v>
                </c:pt>
                <c:pt idx="367">
                  <c:v>0.127105</c:v>
                </c:pt>
                <c:pt idx="368">
                  <c:v>0.128661</c:v>
                </c:pt>
                <c:pt idx="369">
                  <c:v>0.130166</c:v>
                </c:pt>
                <c:pt idx="370">
                  <c:v>0.131831</c:v>
                </c:pt>
                <c:pt idx="371">
                  <c:v>0.13342100000000001</c:v>
                </c:pt>
                <c:pt idx="372">
                  <c:v>0.13441000000000122</c:v>
                </c:pt>
                <c:pt idx="373">
                  <c:v>0.13389799999999999</c:v>
                </c:pt>
                <c:pt idx="374">
                  <c:v>0.13311000000000001</c:v>
                </c:pt>
                <c:pt idx="375">
                  <c:v>0.13216999999999998</c:v>
                </c:pt>
                <c:pt idx="376">
                  <c:v>0.13128500000000001</c:v>
                </c:pt>
                <c:pt idx="377">
                  <c:v>0.13048499999999999</c:v>
                </c:pt>
                <c:pt idx="378">
                  <c:v>0.12953799999999999</c:v>
                </c:pt>
                <c:pt idx="379">
                  <c:v>0.128882</c:v>
                </c:pt>
                <c:pt idx="380">
                  <c:v>0.12822900000000001</c:v>
                </c:pt>
                <c:pt idx="381">
                  <c:v>0.12967399999999987</c:v>
                </c:pt>
                <c:pt idx="382">
                  <c:v>0.13190099999999999</c:v>
                </c:pt>
                <c:pt idx="383">
                  <c:v>0.13430500000000001</c:v>
                </c:pt>
                <c:pt idx="384">
                  <c:v>0.13686499999999999</c:v>
                </c:pt>
                <c:pt idx="385">
                  <c:v>0.139684</c:v>
                </c:pt>
                <c:pt idx="386">
                  <c:v>0.14264499999999999</c:v>
                </c:pt>
                <c:pt idx="387">
                  <c:v>0.14579400000000137</c:v>
                </c:pt>
                <c:pt idx="388">
                  <c:v>0.14909900000000137</c:v>
                </c:pt>
                <c:pt idx="389">
                  <c:v>0.15272900000000122</c:v>
                </c:pt>
                <c:pt idx="390">
                  <c:v>0.15666600000000044</c:v>
                </c:pt>
                <c:pt idx="391">
                  <c:v>0.16099400000000041</c:v>
                </c:pt>
                <c:pt idx="392">
                  <c:v>0.16589400000000001</c:v>
                </c:pt>
                <c:pt idx="393">
                  <c:v>0.17126200000000041</c:v>
                </c:pt>
                <c:pt idx="394">
                  <c:v>0.17744400000000188</c:v>
                </c:pt>
                <c:pt idx="395">
                  <c:v>0.18451200000000137</c:v>
                </c:pt>
                <c:pt idx="396">
                  <c:v>0.19250500000000001</c:v>
                </c:pt>
                <c:pt idx="397">
                  <c:v>0.201656</c:v>
                </c:pt>
                <c:pt idx="398">
                  <c:v>0.21161800000000044</c:v>
                </c:pt>
                <c:pt idx="399">
                  <c:v>0.220471</c:v>
                </c:pt>
                <c:pt idx="400">
                  <c:v>0.21550500000000122</c:v>
                </c:pt>
              </c:numCache>
            </c:numRef>
          </c:yVal>
          <c:smooth val="1"/>
        </c:ser>
        <c:ser>
          <c:idx val="16"/>
          <c:order val="16"/>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R$1:$R$401</c:f>
              <c:numCache>
                <c:formatCode>General</c:formatCode>
                <c:ptCount val="401"/>
                <c:pt idx="0">
                  <c:v>3.6459200000000212E-2</c:v>
                </c:pt>
                <c:pt idx="1">
                  <c:v>3.5924999999999999E-2</c:v>
                </c:pt>
                <c:pt idx="2">
                  <c:v>3.5493100000000256E-2</c:v>
                </c:pt>
                <c:pt idx="3">
                  <c:v>3.5332500000000003E-2</c:v>
                </c:pt>
                <c:pt idx="4">
                  <c:v>3.5229799999999999E-2</c:v>
                </c:pt>
                <c:pt idx="5">
                  <c:v>3.5608500000000001E-2</c:v>
                </c:pt>
                <c:pt idx="6">
                  <c:v>3.6241500000000051E-2</c:v>
                </c:pt>
                <c:pt idx="7">
                  <c:v>3.6140100000000001E-2</c:v>
                </c:pt>
                <c:pt idx="8">
                  <c:v>3.6192000000000002E-2</c:v>
                </c:pt>
                <c:pt idx="9">
                  <c:v>3.6339700000000016E-2</c:v>
                </c:pt>
                <c:pt idx="10">
                  <c:v>3.6336800000000002E-2</c:v>
                </c:pt>
                <c:pt idx="11">
                  <c:v>3.6707600000000042E-2</c:v>
                </c:pt>
                <c:pt idx="12">
                  <c:v>3.6710800000000002E-2</c:v>
                </c:pt>
                <c:pt idx="13">
                  <c:v>3.6428799999999997E-2</c:v>
                </c:pt>
                <c:pt idx="14">
                  <c:v>3.5417200000000051E-2</c:v>
                </c:pt>
                <c:pt idx="15">
                  <c:v>3.4720300000000003E-2</c:v>
                </c:pt>
                <c:pt idx="16">
                  <c:v>3.4460600000000001E-2</c:v>
                </c:pt>
                <c:pt idx="17">
                  <c:v>3.4611799999999998E-2</c:v>
                </c:pt>
                <c:pt idx="18">
                  <c:v>3.4975400000000004E-2</c:v>
                </c:pt>
                <c:pt idx="19">
                  <c:v>3.5001800000000319E-2</c:v>
                </c:pt>
                <c:pt idx="20">
                  <c:v>3.4698300000000001E-2</c:v>
                </c:pt>
                <c:pt idx="21">
                  <c:v>3.4192399999999998E-2</c:v>
                </c:pt>
                <c:pt idx="22">
                  <c:v>3.4051400000000002E-2</c:v>
                </c:pt>
                <c:pt idx="23">
                  <c:v>3.4269300000000016E-2</c:v>
                </c:pt>
                <c:pt idx="24">
                  <c:v>3.4819300000000011E-2</c:v>
                </c:pt>
                <c:pt idx="25">
                  <c:v>3.5197300000000001E-2</c:v>
                </c:pt>
                <c:pt idx="26">
                  <c:v>3.5058899999999997E-2</c:v>
                </c:pt>
                <c:pt idx="27">
                  <c:v>3.4686599999999998E-2</c:v>
                </c:pt>
                <c:pt idx="28">
                  <c:v>3.4215300000000212E-2</c:v>
                </c:pt>
                <c:pt idx="29">
                  <c:v>3.4513200000000001E-2</c:v>
                </c:pt>
                <c:pt idx="30">
                  <c:v>3.5369999999999999E-2</c:v>
                </c:pt>
                <c:pt idx="31">
                  <c:v>3.6243600000000056E-2</c:v>
                </c:pt>
                <c:pt idx="32">
                  <c:v>3.6486000000000011E-2</c:v>
                </c:pt>
                <c:pt idx="33">
                  <c:v>3.6089800000000311E-2</c:v>
                </c:pt>
                <c:pt idx="34">
                  <c:v>3.5847900000000342E-2</c:v>
                </c:pt>
                <c:pt idx="35">
                  <c:v>3.624230000000031E-2</c:v>
                </c:pt>
                <c:pt idx="36">
                  <c:v>3.6648199999999999E-2</c:v>
                </c:pt>
                <c:pt idx="37">
                  <c:v>3.7196899999999998E-2</c:v>
                </c:pt>
                <c:pt idx="38">
                  <c:v>3.6357199999999999E-2</c:v>
                </c:pt>
                <c:pt idx="39">
                  <c:v>3.5397999999999999E-2</c:v>
                </c:pt>
                <c:pt idx="40">
                  <c:v>3.4719899999999998E-2</c:v>
                </c:pt>
                <c:pt idx="41">
                  <c:v>3.5046599999999997E-2</c:v>
                </c:pt>
                <c:pt idx="42">
                  <c:v>3.55848E-2</c:v>
                </c:pt>
                <c:pt idx="43">
                  <c:v>3.5806000000000011E-2</c:v>
                </c:pt>
                <c:pt idx="44">
                  <c:v>3.5494400000000002E-2</c:v>
                </c:pt>
                <c:pt idx="45">
                  <c:v>3.5202100000000042E-2</c:v>
                </c:pt>
                <c:pt idx="46">
                  <c:v>3.5456200000000014E-2</c:v>
                </c:pt>
                <c:pt idx="47">
                  <c:v>3.6230600000000016E-2</c:v>
                </c:pt>
                <c:pt idx="48">
                  <c:v>3.6712599999999998E-2</c:v>
                </c:pt>
                <c:pt idx="49">
                  <c:v>3.6642700000000056E-2</c:v>
                </c:pt>
                <c:pt idx="50">
                  <c:v>3.6424600000000001E-2</c:v>
                </c:pt>
                <c:pt idx="51">
                  <c:v>3.651780000000001E-2</c:v>
                </c:pt>
                <c:pt idx="52">
                  <c:v>3.7315800000000052E-2</c:v>
                </c:pt>
                <c:pt idx="53">
                  <c:v>3.7802599999999999E-2</c:v>
                </c:pt>
                <c:pt idx="54">
                  <c:v>3.79945E-2</c:v>
                </c:pt>
                <c:pt idx="55">
                  <c:v>3.7966199999999999E-2</c:v>
                </c:pt>
                <c:pt idx="56">
                  <c:v>3.8008899999999998E-2</c:v>
                </c:pt>
                <c:pt idx="57">
                  <c:v>3.8419200000000014E-2</c:v>
                </c:pt>
                <c:pt idx="58">
                  <c:v>3.8753099999999999E-2</c:v>
                </c:pt>
                <c:pt idx="59">
                  <c:v>3.8669599999999998E-2</c:v>
                </c:pt>
                <c:pt idx="60">
                  <c:v>3.8545299999999998E-2</c:v>
                </c:pt>
                <c:pt idx="61">
                  <c:v>3.8700900000000003E-2</c:v>
                </c:pt>
                <c:pt idx="62">
                  <c:v>3.9110300000000001E-2</c:v>
                </c:pt>
                <c:pt idx="63">
                  <c:v>3.9305899999999998E-2</c:v>
                </c:pt>
                <c:pt idx="64">
                  <c:v>3.9515599999999998E-2</c:v>
                </c:pt>
                <c:pt idx="65">
                  <c:v>3.9636200000000052E-2</c:v>
                </c:pt>
                <c:pt idx="66">
                  <c:v>3.9948000000000004E-2</c:v>
                </c:pt>
                <c:pt idx="67">
                  <c:v>4.0260999999999998E-2</c:v>
                </c:pt>
                <c:pt idx="68">
                  <c:v>4.0445700000000001E-2</c:v>
                </c:pt>
                <c:pt idx="69">
                  <c:v>4.0611000000000001E-2</c:v>
                </c:pt>
                <c:pt idx="70">
                  <c:v>4.0911200000000023E-2</c:v>
                </c:pt>
                <c:pt idx="71">
                  <c:v>4.1377999999999998E-2</c:v>
                </c:pt>
                <c:pt idx="72">
                  <c:v>4.1723900000000022E-2</c:v>
                </c:pt>
                <c:pt idx="73">
                  <c:v>4.2025799999999995E-2</c:v>
                </c:pt>
                <c:pt idx="74">
                  <c:v>4.2383500000000122E-2</c:v>
                </c:pt>
                <c:pt idx="75">
                  <c:v>4.2818100000000012E-2</c:v>
                </c:pt>
                <c:pt idx="76">
                  <c:v>4.34019E-2</c:v>
                </c:pt>
                <c:pt idx="77">
                  <c:v>4.3867600000000506E-2</c:v>
                </c:pt>
                <c:pt idx="78">
                  <c:v>4.4259600000000003E-2</c:v>
                </c:pt>
                <c:pt idx="79">
                  <c:v>4.4594300000000024E-2</c:v>
                </c:pt>
                <c:pt idx="80">
                  <c:v>4.4990400000000534E-2</c:v>
                </c:pt>
                <c:pt idx="81">
                  <c:v>4.5487399999999997E-2</c:v>
                </c:pt>
                <c:pt idx="82">
                  <c:v>4.5862500000000132E-2</c:v>
                </c:pt>
                <c:pt idx="83">
                  <c:v>4.5929799999999986E-2</c:v>
                </c:pt>
                <c:pt idx="84">
                  <c:v>4.6139999999999987E-2</c:v>
                </c:pt>
                <c:pt idx="85">
                  <c:v>4.6526400000000002E-2</c:v>
                </c:pt>
                <c:pt idx="86">
                  <c:v>4.7016900000000653E-2</c:v>
                </c:pt>
                <c:pt idx="87">
                  <c:v>4.7231700000000001E-2</c:v>
                </c:pt>
                <c:pt idx="88">
                  <c:v>4.7520199999999999E-2</c:v>
                </c:pt>
                <c:pt idx="89">
                  <c:v>4.79698E-2</c:v>
                </c:pt>
                <c:pt idx="90">
                  <c:v>4.8420000000000012E-2</c:v>
                </c:pt>
                <c:pt idx="91">
                  <c:v>4.9047000000000014E-2</c:v>
                </c:pt>
                <c:pt idx="92">
                  <c:v>4.9845E-2</c:v>
                </c:pt>
                <c:pt idx="93">
                  <c:v>5.04485E-2</c:v>
                </c:pt>
                <c:pt idx="94">
                  <c:v>5.0815899999999997E-2</c:v>
                </c:pt>
                <c:pt idx="95">
                  <c:v>5.1126400000000002E-2</c:v>
                </c:pt>
                <c:pt idx="96">
                  <c:v>5.1865799999999997E-2</c:v>
                </c:pt>
                <c:pt idx="97">
                  <c:v>5.2518700000000113E-2</c:v>
                </c:pt>
                <c:pt idx="98">
                  <c:v>5.2956700000000113E-2</c:v>
                </c:pt>
                <c:pt idx="99">
                  <c:v>5.3579799999999976E-2</c:v>
                </c:pt>
                <c:pt idx="100">
                  <c:v>5.4100500000000024E-2</c:v>
                </c:pt>
                <c:pt idx="101">
                  <c:v>5.4613900000000534E-2</c:v>
                </c:pt>
                <c:pt idx="102">
                  <c:v>5.5234100000000001E-2</c:v>
                </c:pt>
                <c:pt idx="103">
                  <c:v>5.5947799999999999E-2</c:v>
                </c:pt>
                <c:pt idx="104">
                  <c:v>5.6528599999999977E-2</c:v>
                </c:pt>
                <c:pt idx="105">
                  <c:v>5.7250900000000014E-2</c:v>
                </c:pt>
                <c:pt idx="106">
                  <c:v>5.7952100000000013E-2</c:v>
                </c:pt>
                <c:pt idx="107">
                  <c:v>5.8578600000000002E-2</c:v>
                </c:pt>
                <c:pt idx="108">
                  <c:v>5.9112100000000507E-2</c:v>
                </c:pt>
                <c:pt idx="109">
                  <c:v>5.9686600000000575E-2</c:v>
                </c:pt>
                <c:pt idx="110">
                  <c:v>6.0169E-2</c:v>
                </c:pt>
                <c:pt idx="111">
                  <c:v>6.0566700000000133E-2</c:v>
                </c:pt>
                <c:pt idx="112">
                  <c:v>6.1112600000000517E-2</c:v>
                </c:pt>
                <c:pt idx="113">
                  <c:v>6.1201699999999998E-2</c:v>
                </c:pt>
                <c:pt idx="114">
                  <c:v>6.1356300000000023E-2</c:v>
                </c:pt>
                <c:pt idx="115">
                  <c:v>6.1565500000000002E-2</c:v>
                </c:pt>
                <c:pt idx="116">
                  <c:v>6.1830300000000012E-2</c:v>
                </c:pt>
                <c:pt idx="117">
                  <c:v>6.2183500000000023E-2</c:v>
                </c:pt>
                <c:pt idx="118">
                  <c:v>6.2586400000000514E-2</c:v>
                </c:pt>
                <c:pt idx="119">
                  <c:v>6.29078E-2</c:v>
                </c:pt>
                <c:pt idx="120">
                  <c:v>6.3267900000000002E-2</c:v>
                </c:pt>
                <c:pt idx="121">
                  <c:v>6.3807900000000084E-2</c:v>
                </c:pt>
                <c:pt idx="122">
                  <c:v>6.38209E-2</c:v>
                </c:pt>
                <c:pt idx="123">
                  <c:v>6.4367600000000913E-2</c:v>
                </c:pt>
                <c:pt idx="124">
                  <c:v>6.6535899999999995E-2</c:v>
                </c:pt>
                <c:pt idx="125">
                  <c:v>6.9146399999999997E-2</c:v>
                </c:pt>
                <c:pt idx="126">
                  <c:v>7.2134100000000007E-2</c:v>
                </c:pt>
                <c:pt idx="127">
                  <c:v>7.154439999999998E-2</c:v>
                </c:pt>
                <c:pt idx="128">
                  <c:v>7.0903200000000013E-2</c:v>
                </c:pt>
                <c:pt idx="129">
                  <c:v>7.0303099999999993E-2</c:v>
                </c:pt>
                <c:pt idx="130">
                  <c:v>6.9816700000000842E-2</c:v>
                </c:pt>
                <c:pt idx="131">
                  <c:v>7.13805E-2</c:v>
                </c:pt>
                <c:pt idx="132">
                  <c:v>7.0926900000000084E-2</c:v>
                </c:pt>
                <c:pt idx="133">
                  <c:v>7.0669200000000001E-2</c:v>
                </c:pt>
                <c:pt idx="134">
                  <c:v>7.03791E-2</c:v>
                </c:pt>
                <c:pt idx="135">
                  <c:v>7.0370799999999997E-2</c:v>
                </c:pt>
                <c:pt idx="136">
                  <c:v>7.0510500000000004E-2</c:v>
                </c:pt>
                <c:pt idx="137">
                  <c:v>7.0377099999999998E-2</c:v>
                </c:pt>
                <c:pt idx="138">
                  <c:v>7.022589999999998E-2</c:v>
                </c:pt>
                <c:pt idx="139">
                  <c:v>6.9997900000000668E-2</c:v>
                </c:pt>
                <c:pt idx="140">
                  <c:v>6.9920399999999994E-2</c:v>
                </c:pt>
                <c:pt idx="141">
                  <c:v>6.9842399999999999E-2</c:v>
                </c:pt>
                <c:pt idx="142">
                  <c:v>6.9656399999999993E-2</c:v>
                </c:pt>
                <c:pt idx="143">
                  <c:v>6.9490899999999994E-2</c:v>
                </c:pt>
                <c:pt idx="144">
                  <c:v>6.9084800000000002E-2</c:v>
                </c:pt>
                <c:pt idx="145">
                  <c:v>6.8574999999999997E-2</c:v>
                </c:pt>
                <c:pt idx="146">
                  <c:v>6.8522399999999997E-2</c:v>
                </c:pt>
                <c:pt idx="147">
                  <c:v>6.8261100000000005E-2</c:v>
                </c:pt>
                <c:pt idx="148">
                  <c:v>6.8069900000000003E-2</c:v>
                </c:pt>
                <c:pt idx="149">
                  <c:v>6.7741800000000005E-2</c:v>
                </c:pt>
                <c:pt idx="150">
                  <c:v>6.7646800000000007E-2</c:v>
                </c:pt>
                <c:pt idx="151">
                  <c:v>6.7691100000000004E-2</c:v>
                </c:pt>
                <c:pt idx="152">
                  <c:v>6.7496800000000134E-2</c:v>
                </c:pt>
                <c:pt idx="153">
                  <c:v>6.7596500000000434E-2</c:v>
                </c:pt>
                <c:pt idx="154">
                  <c:v>6.7255400000000007E-2</c:v>
                </c:pt>
                <c:pt idx="155">
                  <c:v>6.7038399999999998E-2</c:v>
                </c:pt>
                <c:pt idx="156">
                  <c:v>6.6642599999999996E-2</c:v>
                </c:pt>
                <c:pt idx="157">
                  <c:v>6.638730000000001E-2</c:v>
                </c:pt>
                <c:pt idx="158">
                  <c:v>6.6250400000000001E-2</c:v>
                </c:pt>
                <c:pt idx="159">
                  <c:v>6.5979999999999997E-2</c:v>
                </c:pt>
                <c:pt idx="160">
                  <c:v>6.5700600000000123E-2</c:v>
                </c:pt>
                <c:pt idx="161">
                  <c:v>6.5412400000000731E-2</c:v>
                </c:pt>
                <c:pt idx="162">
                  <c:v>6.5139700000000009E-2</c:v>
                </c:pt>
                <c:pt idx="163">
                  <c:v>6.4757400000000534E-2</c:v>
                </c:pt>
                <c:pt idx="164">
                  <c:v>6.4416600000000976E-2</c:v>
                </c:pt>
                <c:pt idx="165">
                  <c:v>6.4155299999999998E-2</c:v>
                </c:pt>
                <c:pt idx="166">
                  <c:v>6.3695799999999997E-2</c:v>
                </c:pt>
                <c:pt idx="167">
                  <c:v>6.31409E-2</c:v>
                </c:pt>
                <c:pt idx="168">
                  <c:v>6.2793400000000874E-2</c:v>
                </c:pt>
                <c:pt idx="169">
                  <c:v>6.2403500000000132E-2</c:v>
                </c:pt>
                <c:pt idx="170">
                  <c:v>6.2011200000000134E-2</c:v>
                </c:pt>
                <c:pt idx="171">
                  <c:v>6.1664499999999997E-2</c:v>
                </c:pt>
                <c:pt idx="172">
                  <c:v>6.1304300000000013E-2</c:v>
                </c:pt>
                <c:pt idx="173">
                  <c:v>6.0855100000000002E-2</c:v>
                </c:pt>
                <c:pt idx="174">
                  <c:v>6.0531300000000003E-2</c:v>
                </c:pt>
                <c:pt idx="175">
                  <c:v>6.0227299999999998E-2</c:v>
                </c:pt>
                <c:pt idx="176">
                  <c:v>5.9834700000000511E-2</c:v>
                </c:pt>
                <c:pt idx="177">
                  <c:v>5.9655700000000013E-2</c:v>
                </c:pt>
                <c:pt idx="178">
                  <c:v>5.9228299999999998E-2</c:v>
                </c:pt>
                <c:pt idx="179">
                  <c:v>5.9077500000000033E-2</c:v>
                </c:pt>
                <c:pt idx="180">
                  <c:v>5.8830500000000022E-2</c:v>
                </c:pt>
                <c:pt idx="181">
                  <c:v>5.8464700000000022E-2</c:v>
                </c:pt>
                <c:pt idx="182">
                  <c:v>5.8263700000000002E-2</c:v>
                </c:pt>
                <c:pt idx="183">
                  <c:v>5.8139000000000003E-2</c:v>
                </c:pt>
                <c:pt idx="184">
                  <c:v>5.7881300000000004E-2</c:v>
                </c:pt>
                <c:pt idx="185">
                  <c:v>5.7690500000000013E-2</c:v>
                </c:pt>
                <c:pt idx="186">
                  <c:v>5.7484300000000023E-2</c:v>
                </c:pt>
                <c:pt idx="187">
                  <c:v>5.7394500000000528E-2</c:v>
                </c:pt>
                <c:pt idx="188">
                  <c:v>5.73026000000008E-2</c:v>
                </c:pt>
                <c:pt idx="189">
                  <c:v>5.7450300000000003E-2</c:v>
                </c:pt>
                <c:pt idx="190">
                  <c:v>5.7468900000000489E-2</c:v>
                </c:pt>
                <c:pt idx="191">
                  <c:v>5.7413100000000133E-2</c:v>
                </c:pt>
                <c:pt idx="192">
                  <c:v>5.7618100000000012E-2</c:v>
                </c:pt>
                <c:pt idx="193">
                  <c:v>5.7816000000000645E-2</c:v>
                </c:pt>
                <c:pt idx="194">
                  <c:v>5.798340000000049E-2</c:v>
                </c:pt>
                <c:pt idx="195">
                  <c:v>5.829260000000052E-2</c:v>
                </c:pt>
                <c:pt idx="196">
                  <c:v>5.8513000000000023E-2</c:v>
                </c:pt>
                <c:pt idx="197">
                  <c:v>5.8781000000000014E-2</c:v>
                </c:pt>
                <c:pt idx="198">
                  <c:v>5.9206900000000492E-2</c:v>
                </c:pt>
                <c:pt idx="199">
                  <c:v>5.9699700000000022E-2</c:v>
                </c:pt>
                <c:pt idx="200">
                  <c:v>6.02404E-2</c:v>
                </c:pt>
                <c:pt idx="201">
                  <c:v>6.0815100000000004E-2</c:v>
                </c:pt>
                <c:pt idx="202">
                  <c:v>6.1506199999999997E-2</c:v>
                </c:pt>
                <c:pt idx="203">
                  <c:v>6.2168800000000003E-2</c:v>
                </c:pt>
                <c:pt idx="204">
                  <c:v>6.2855099999999997E-2</c:v>
                </c:pt>
                <c:pt idx="205">
                  <c:v>6.36071E-2</c:v>
                </c:pt>
                <c:pt idx="206">
                  <c:v>6.457170000000001E-2</c:v>
                </c:pt>
                <c:pt idx="207">
                  <c:v>6.5477400000000033E-2</c:v>
                </c:pt>
                <c:pt idx="208">
                  <c:v>6.6460599999999995E-2</c:v>
                </c:pt>
                <c:pt idx="209">
                  <c:v>6.7524500000000001E-2</c:v>
                </c:pt>
                <c:pt idx="210">
                  <c:v>6.8581299999999998E-2</c:v>
                </c:pt>
                <c:pt idx="211">
                  <c:v>6.9822600000000748E-2</c:v>
                </c:pt>
                <c:pt idx="212">
                  <c:v>7.1084800000000004E-2</c:v>
                </c:pt>
                <c:pt idx="213">
                  <c:v>7.2270699999999993E-2</c:v>
                </c:pt>
                <c:pt idx="214">
                  <c:v>7.3462500000000139E-2</c:v>
                </c:pt>
                <c:pt idx="215">
                  <c:v>7.4664600000000123E-2</c:v>
                </c:pt>
                <c:pt idx="216">
                  <c:v>7.5842900000000033E-2</c:v>
                </c:pt>
                <c:pt idx="217">
                  <c:v>7.6962300000000011E-2</c:v>
                </c:pt>
                <c:pt idx="218">
                  <c:v>7.8036500000000023E-2</c:v>
                </c:pt>
                <c:pt idx="219">
                  <c:v>7.9023300000000032E-2</c:v>
                </c:pt>
                <c:pt idx="220">
                  <c:v>7.9959000000000002E-2</c:v>
                </c:pt>
                <c:pt idx="221">
                  <c:v>8.0805200000000021E-2</c:v>
                </c:pt>
                <c:pt idx="222">
                  <c:v>8.1694600000000048E-2</c:v>
                </c:pt>
                <c:pt idx="223">
                  <c:v>8.2361999999999991E-2</c:v>
                </c:pt>
                <c:pt idx="224">
                  <c:v>8.2957300000000067E-2</c:v>
                </c:pt>
                <c:pt idx="225">
                  <c:v>8.3465100000000028E-2</c:v>
                </c:pt>
                <c:pt idx="226">
                  <c:v>8.3832800000000068E-2</c:v>
                </c:pt>
                <c:pt idx="227">
                  <c:v>8.4147900000000025E-2</c:v>
                </c:pt>
                <c:pt idx="228">
                  <c:v>8.4279300000000043E-2</c:v>
                </c:pt>
                <c:pt idx="229">
                  <c:v>8.4434000000000065E-2</c:v>
                </c:pt>
                <c:pt idx="230">
                  <c:v>8.4586400000000048E-2</c:v>
                </c:pt>
                <c:pt idx="231">
                  <c:v>8.4626000000001089E-2</c:v>
                </c:pt>
                <c:pt idx="232">
                  <c:v>8.4704000000000765E-2</c:v>
                </c:pt>
                <c:pt idx="233">
                  <c:v>8.4702400000000025E-2</c:v>
                </c:pt>
                <c:pt idx="234">
                  <c:v>8.4748300000000068E-2</c:v>
                </c:pt>
                <c:pt idx="235">
                  <c:v>8.4752700000000028E-2</c:v>
                </c:pt>
                <c:pt idx="236">
                  <c:v>8.4719400000000028E-2</c:v>
                </c:pt>
                <c:pt idx="237">
                  <c:v>8.4758600000000225E-2</c:v>
                </c:pt>
                <c:pt idx="238">
                  <c:v>8.4673900000000024E-2</c:v>
                </c:pt>
                <c:pt idx="239">
                  <c:v>8.4495000000000028E-2</c:v>
                </c:pt>
                <c:pt idx="240">
                  <c:v>8.43082E-2</c:v>
                </c:pt>
                <c:pt idx="241">
                  <c:v>8.4142300000000003E-2</c:v>
                </c:pt>
                <c:pt idx="242">
                  <c:v>8.3898100000000045E-2</c:v>
                </c:pt>
                <c:pt idx="243">
                  <c:v>8.37117E-2</c:v>
                </c:pt>
                <c:pt idx="244">
                  <c:v>8.3468300000000065E-2</c:v>
                </c:pt>
                <c:pt idx="245">
                  <c:v>8.3214900000000064E-2</c:v>
                </c:pt>
                <c:pt idx="246">
                  <c:v>8.3076000000000066E-2</c:v>
                </c:pt>
                <c:pt idx="247">
                  <c:v>8.2857900000000026E-2</c:v>
                </c:pt>
                <c:pt idx="248">
                  <c:v>8.2764100000000063E-2</c:v>
                </c:pt>
                <c:pt idx="249">
                  <c:v>8.2674600000000001E-2</c:v>
                </c:pt>
                <c:pt idx="250">
                  <c:v>8.2667500000000005E-2</c:v>
                </c:pt>
                <c:pt idx="251">
                  <c:v>8.2707500000000003E-2</c:v>
                </c:pt>
                <c:pt idx="252">
                  <c:v>8.2841300000000007E-2</c:v>
                </c:pt>
                <c:pt idx="253">
                  <c:v>8.3093000000000028E-2</c:v>
                </c:pt>
                <c:pt idx="254">
                  <c:v>8.3406100000000025E-2</c:v>
                </c:pt>
                <c:pt idx="255">
                  <c:v>8.3805100000000368E-2</c:v>
                </c:pt>
                <c:pt idx="256">
                  <c:v>8.4299900000000025E-2</c:v>
                </c:pt>
                <c:pt idx="257">
                  <c:v>8.4881700000000018E-2</c:v>
                </c:pt>
                <c:pt idx="258">
                  <c:v>8.5520100000000265E-2</c:v>
                </c:pt>
                <c:pt idx="259">
                  <c:v>8.6277700000000013E-2</c:v>
                </c:pt>
                <c:pt idx="260">
                  <c:v>8.7040900000000004E-2</c:v>
                </c:pt>
                <c:pt idx="261">
                  <c:v>8.7893000000000041E-2</c:v>
                </c:pt>
                <c:pt idx="262">
                  <c:v>8.8771400000000028E-2</c:v>
                </c:pt>
                <c:pt idx="263">
                  <c:v>8.9704700000000068E-2</c:v>
                </c:pt>
                <c:pt idx="264">
                  <c:v>9.0647100000000022E-2</c:v>
                </c:pt>
                <c:pt idx="265">
                  <c:v>9.1707500000000025E-2</c:v>
                </c:pt>
                <c:pt idx="266">
                  <c:v>9.2713699999999996E-2</c:v>
                </c:pt>
                <c:pt idx="267">
                  <c:v>9.3742000000000006E-2</c:v>
                </c:pt>
                <c:pt idx="268">
                  <c:v>9.4824100000001063E-2</c:v>
                </c:pt>
                <c:pt idx="269">
                  <c:v>9.5908300000000044E-2</c:v>
                </c:pt>
                <c:pt idx="270">
                  <c:v>9.7092100000000001E-2</c:v>
                </c:pt>
                <c:pt idx="271">
                  <c:v>9.8274000000000208E-2</c:v>
                </c:pt>
                <c:pt idx="272">
                  <c:v>9.9521600000000265E-2</c:v>
                </c:pt>
                <c:pt idx="273">
                  <c:v>0.100758</c:v>
                </c:pt>
                <c:pt idx="274">
                  <c:v>0.101969</c:v>
                </c:pt>
                <c:pt idx="275">
                  <c:v>0.103369</c:v>
                </c:pt>
                <c:pt idx="276">
                  <c:v>0.104759</c:v>
                </c:pt>
                <c:pt idx="277">
                  <c:v>0.106187</c:v>
                </c:pt>
                <c:pt idx="278">
                  <c:v>0.10772500000000117</c:v>
                </c:pt>
                <c:pt idx="279">
                  <c:v>0.10922999999999999</c:v>
                </c:pt>
                <c:pt idx="280">
                  <c:v>0.11101</c:v>
                </c:pt>
                <c:pt idx="281">
                  <c:v>0.112916</c:v>
                </c:pt>
                <c:pt idx="282">
                  <c:v>0.114911</c:v>
                </c:pt>
                <c:pt idx="283">
                  <c:v>0.117109</c:v>
                </c:pt>
                <c:pt idx="284">
                  <c:v>0.11942400000000022</c:v>
                </c:pt>
                <c:pt idx="285">
                  <c:v>0.12193200000000012</c:v>
                </c:pt>
                <c:pt idx="286">
                  <c:v>0.12467600000000086</c:v>
                </c:pt>
                <c:pt idx="287">
                  <c:v>0.12755900000000001</c:v>
                </c:pt>
                <c:pt idx="288">
                  <c:v>0.13055</c:v>
                </c:pt>
                <c:pt idx="289">
                  <c:v>0.13369600000000001</c:v>
                </c:pt>
                <c:pt idx="290">
                  <c:v>0.13695599999999999</c:v>
                </c:pt>
                <c:pt idx="291">
                  <c:v>0.14041600000000157</c:v>
                </c:pt>
                <c:pt idx="292">
                  <c:v>0.14400600000000024</c:v>
                </c:pt>
                <c:pt idx="293">
                  <c:v>0.14752599999999999</c:v>
                </c:pt>
                <c:pt idx="294">
                  <c:v>0.15097400000000041</c:v>
                </c:pt>
                <c:pt idx="295">
                  <c:v>0.15445400000000137</c:v>
                </c:pt>
                <c:pt idx="296">
                  <c:v>0.15781100000000137</c:v>
                </c:pt>
                <c:pt idx="297">
                  <c:v>0.16100400000000001</c:v>
                </c:pt>
                <c:pt idx="298">
                  <c:v>0.164133</c:v>
                </c:pt>
                <c:pt idx="299">
                  <c:v>0.16701500000000041</c:v>
                </c:pt>
                <c:pt idx="300">
                  <c:v>0.16955400000000001</c:v>
                </c:pt>
                <c:pt idx="301">
                  <c:v>0.17195600000000041</c:v>
                </c:pt>
                <c:pt idx="302">
                  <c:v>0.17422799999999999</c:v>
                </c:pt>
                <c:pt idx="303">
                  <c:v>0.17627599999999999</c:v>
                </c:pt>
                <c:pt idx="304">
                  <c:v>0.17818999999999999</c:v>
                </c:pt>
                <c:pt idx="305">
                  <c:v>0.17987500000000001</c:v>
                </c:pt>
                <c:pt idx="306">
                  <c:v>0.18136900000000122</c:v>
                </c:pt>
                <c:pt idx="307">
                  <c:v>0.18275400000000044</c:v>
                </c:pt>
                <c:pt idx="308">
                  <c:v>0.18399200000000188</c:v>
                </c:pt>
                <c:pt idx="309">
                  <c:v>0.18505600000000041</c:v>
                </c:pt>
                <c:pt idx="310">
                  <c:v>0.18586300000000044</c:v>
                </c:pt>
                <c:pt idx="311">
                  <c:v>0.18644200000000208</c:v>
                </c:pt>
                <c:pt idx="312">
                  <c:v>0.18675800000000137</c:v>
                </c:pt>
                <c:pt idx="313">
                  <c:v>0.18685399999999999</c:v>
                </c:pt>
                <c:pt idx="314">
                  <c:v>0.18676000000000137</c:v>
                </c:pt>
                <c:pt idx="315">
                  <c:v>0.18633000000000041</c:v>
                </c:pt>
                <c:pt idx="316">
                  <c:v>0.18563800000000041</c:v>
                </c:pt>
                <c:pt idx="317">
                  <c:v>0.18476300000000156</c:v>
                </c:pt>
                <c:pt idx="318">
                  <c:v>0.18364100000000044</c:v>
                </c:pt>
                <c:pt idx="319">
                  <c:v>0.18243800000000188</c:v>
                </c:pt>
                <c:pt idx="320">
                  <c:v>0.18091400000000188</c:v>
                </c:pt>
                <c:pt idx="321">
                  <c:v>0.17929300000000137</c:v>
                </c:pt>
                <c:pt idx="322">
                  <c:v>0.17750700000000041</c:v>
                </c:pt>
                <c:pt idx="323">
                  <c:v>0.175376</c:v>
                </c:pt>
                <c:pt idx="324">
                  <c:v>0.17333000000000001</c:v>
                </c:pt>
                <c:pt idx="325">
                  <c:v>0.171071</c:v>
                </c:pt>
                <c:pt idx="326">
                  <c:v>0.168624</c:v>
                </c:pt>
                <c:pt idx="327">
                  <c:v>0.16621700000000122</c:v>
                </c:pt>
                <c:pt idx="328">
                  <c:v>0.16375899999999999</c:v>
                </c:pt>
                <c:pt idx="329">
                  <c:v>0.16120599999999999</c:v>
                </c:pt>
                <c:pt idx="330">
                  <c:v>0.15870900000000188</c:v>
                </c:pt>
                <c:pt idx="331">
                  <c:v>0.15636700000000137</c:v>
                </c:pt>
                <c:pt idx="332">
                  <c:v>0.15405400000000041</c:v>
                </c:pt>
                <c:pt idx="333">
                  <c:v>0.15172099999999999</c:v>
                </c:pt>
                <c:pt idx="334">
                  <c:v>0.14961500000000041</c:v>
                </c:pt>
                <c:pt idx="335">
                  <c:v>0.14743000000000137</c:v>
                </c:pt>
                <c:pt idx="336">
                  <c:v>0.14530499999999999</c:v>
                </c:pt>
                <c:pt idx="337">
                  <c:v>0.14331500000000041</c:v>
                </c:pt>
                <c:pt idx="338">
                  <c:v>0.14150099999999999</c:v>
                </c:pt>
                <c:pt idx="339">
                  <c:v>0.13964099999999999</c:v>
                </c:pt>
                <c:pt idx="340">
                  <c:v>0.13767699999999997</c:v>
                </c:pt>
                <c:pt idx="341">
                  <c:v>0.135822</c:v>
                </c:pt>
                <c:pt idx="342">
                  <c:v>0.13388</c:v>
                </c:pt>
                <c:pt idx="343">
                  <c:v>0.13204199999999999</c:v>
                </c:pt>
                <c:pt idx="344">
                  <c:v>0.13017499999999987</c:v>
                </c:pt>
                <c:pt idx="345">
                  <c:v>0.12829199999999999</c:v>
                </c:pt>
                <c:pt idx="346">
                  <c:v>0.12631600000000001</c:v>
                </c:pt>
                <c:pt idx="347">
                  <c:v>0.12427600000000102</c:v>
                </c:pt>
                <c:pt idx="348">
                  <c:v>0.12250500000000022</c:v>
                </c:pt>
                <c:pt idx="349">
                  <c:v>0.120848</c:v>
                </c:pt>
                <c:pt idx="350">
                  <c:v>0.11922300000000091</c:v>
                </c:pt>
                <c:pt idx="351">
                  <c:v>0.11783600000000002</c:v>
                </c:pt>
                <c:pt idx="352">
                  <c:v>0.11663500000000022</c:v>
                </c:pt>
                <c:pt idx="353">
                  <c:v>0.115549</c:v>
                </c:pt>
                <c:pt idx="354">
                  <c:v>0.11483400000000002</c:v>
                </c:pt>
                <c:pt idx="355">
                  <c:v>0.114469</c:v>
                </c:pt>
                <c:pt idx="356">
                  <c:v>0.11421199999999998</c:v>
                </c:pt>
                <c:pt idx="357">
                  <c:v>0.114178</c:v>
                </c:pt>
                <c:pt idx="358">
                  <c:v>0.11439400000000002</c:v>
                </c:pt>
                <c:pt idx="359">
                  <c:v>0.11476600000000078</c:v>
                </c:pt>
                <c:pt idx="360">
                  <c:v>0.11541</c:v>
                </c:pt>
                <c:pt idx="361">
                  <c:v>0.11621400000000012</c:v>
                </c:pt>
                <c:pt idx="362">
                  <c:v>0.11716600000000077</c:v>
                </c:pt>
                <c:pt idx="363">
                  <c:v>0.11824800000000002</c:v>
                </c:pt>
                <c:pt idx="364">
                  <c:v>0.11940099999999998</c:v>
                </c:pt>
                <c:pt idx="365">
                  <c:v>0.12071000000000009</c:v>
                </c:pt>
                <c:pt idx="366">
                  <c:v>0.12210400000000068</c:v>
                </c:pt>
                <c:pt idx="367">
                  <c:v>0.12350600000000068</c:v>
                </c:pt>
                <c:pt idx="368">
                  <c:v>0.12497999999999998</c:v>
                </c:pt>
                <c:pt idx="369">
                  <c:v>0.12649900000000044</c:v>
                </c:pt>
                <c:pt idx="370">
                  <c:v>0.12818399999999988</c:v>
                </c:pt>
                <c:pt idx="371">
                  <c:v>0.12976099999999999</c:v>
                </c:pt>
                <c:pt idx="372">
                  <c:v>0.13127</c:v>
                </c:pt>
                <c:pt idx="373">
                  <c:v>0.13068299999999997</c:v>
                </c:pt>
                <c:pt idx="374">
                  <c:v>0.12991200000000044</c:v>
                </c:pt>
                <c:pt idx="375">
                  <c:v>0.12901799999999999</c:v>
                </c:pt>
                <c:pt idx="376">
                  <c:v>0.12809499999999999</c:v>
                </c:pt>
                <c:pt idx="377">
                  <c:v>0.12714600000000001</c:v>
                </c:pt>
                <c:pt idx="378">
                  <c:v>0.12618099999999988</c:v>
                </c:pt>
                <c:pt idx="379">
                  <c:v>0.12539700000000001</c:v>
                </c:pt>
                <c:pt idx="380">
                  <c:v>0.12471200000000029</c:v>
                </c:pt>
                <c:pt idx="381">
                  <c:v>0.12619</c:v>
                </c:pt>
                <c:pt idx="382">
                  <c:v>0.128357</c:v>
                </c:pt>
                <c:pt idx="383">
                  <c:v>0.13079499999999999</c:v>
                </c:pt>
                <c:pt idx="384">
                  <c:v>0.13341100000000122</c:v>
                </c:pt>
                <c:pt idx="385">
                  <c:v>0.13631199999999999</c:v>
                </c:pt>
                <c:pt idx="386">
                  <c:v>0.13939799999999999</c:v>
                </c:pt>
                <c:pt idx="387">
                  <c:v>0.142652</c:v>
                </c:pt>
                <c:pt idx="388">
                  <c:v>0.14593700000000157</c:v>
                </c:pt>
                <c:pt idx="389">
                  <c:v>0.14958299999999999</c:v>
                </c:pt>
                <c:pt idx="390">
                  <c:v>0.15359800000000157</c:v>
                </c:pt>
                <c:pt idx="391">
                  <c:v>0.15794800000000248</c:v>
                </c:pt>
                <c:pt idx="392">
                  <c:v>0.16289699999999999</c:v>
                </c:pt>
                <c:pt idx="393">
                  <c:v>0.16839999999999999</c:v>
                </c:pt>
                <c:pt idx="394">
                  <c:v>0.17466699999999999</c:v>
                </c:pt>
                <c:pt idx="395">
                  <c:v>0.18175900000000123</c:v>
                </c:pt>
                <c:pt idx="396">
                  <c:v>0.18998300000000157</c:v>
                </c:pt>
                <c:pt idx="397">
                  <c:v>0.19933600000000001</c:v>
                </c:pt>
                <c:pt idx="398">
                  <c:v>0.20936399999999999</c:v>
                </c:pt>
                <c:pt idx="399">
                  <c:v>0.21865499999999999</c:v>
                </c:pt>
                <c:pt idx="400">
                  <c:v>0.21424500000000188</c:v>
                </c:pt>
              </c:numCache>
            </c:numRef>
          </c:yVal>
          <c:smooth val="1"/>
        </c:ser>
        <c:ser>
          <c:idx val="17"/>
          <c:order val="17"/>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S$1:$S$401</c:f>
              <c:numCache>
                <c:formatCode>General</c:formatCode>
                <c:ptCount val="401"/>
                <c:pt idx="0">
                  <c:v>3.1047300000000357E-2</c:v>
                </c:pt>
                <c:pt idx="1">
                  <c:v>3.0640000000000056E-2</c:v>
                </c:pt>
                <c:pt idx="2">
                  <c:v>3.0274100000000012E-2</c:v>
                </c:pt>
                <c:pt idx="3">
                  <c:v>2.9944000000000002E-2</c:v>
                </c:pt>
                <c:pt idx="4">
                  <c:v>2.9970100000000006E-2</c:v>
                </c:pt>
                <c:pt idx="5">
                  <c:v>3.03223E-2</c:v>
                </c:pt>
                <c:pt idx="6">
                  <c:v>3.0824600000000001E-2</c:v>
                </c:pt>
                <c:pt idx="7">
                  <c:v>3.0772899999999999E-2</c:v>
                </c:pt>
                <c:pt idx="8">
                  <c:v>3.0616200000000052E-2</c:v>
                </c:pt>
                <c:pt idx="9">
                  <c:v>3.0555100000000002E-2</c:v>
                </c:pt>
                <c:pt idx="10">
                  <c:v>3.0613800000000253E-2</c:v>
                </c:pt>
                <c:pt idx="11">
                  <c:v>3.1147600000000011E-2</c:v>
                </c:pt>
                <c:pt idx="12">
                  <c:v>3.1186200000000011E-2</c:v>
                </c:pt>
                <c:pt idx="13">
                  <c:v>3.0962099999999979E-2</c:v>
                </c:pt>
                <c:pt idx="14">
                  <c:v>3.032930000000001E-2</c:v>
                </c:pt>
                <c:pt idx="15">
                  <c:v>2.9886300000000213E-2</c:v>
                </c:pt>
                <c:pt idx="16">
                  <c:v>3.0034200000000247E-2</c:v>
                </c:pt>
                <c:pt idx="17">
                  <c:v>3.05595E-2</c:v>
                </c:pt>
                <c:pt idx="18">
                  <c:v>3.1135200000000272E-2</c:v>
                </c:pt>
                <c:pt idx="19">
                  <c:v>3.1227000000000012E-2</c:v>
                </c:pt>
                <c:pt idx="20">
                  <c:v>3.1083200000000342E-2</c:v>
                </c:pt>
                <c:pt idx="21">
                  <c:v>3.0711599999999999E-2</c:v>
                </c:pt>
                <c:pt idx="22">
                  <c:v>3.0595299999999999E-2</c:v>
                </c:pt>
                <c:pt idx="23">
                  <c:v>3.0778400000000001E-2</c:v>
                </c:pt>
                <c:pt idx="24">
                  <c:v>3.1246300000000265E-2</c:v>
                </c:pt>
                <c:pt idx="25">
                  <c:v>3.1421900000000016E-2</c:v>
                </c:pt>
                <c:pt idx="26">
                  <c:v>3.1123100000000011E-2</c:v>
                </c:pt>
                <c:pt idx="27">
                  <c:v>3.05974E-2</c:v>
                </c:pt>
                <c:pt idx="28">
                  <c:v>3.0149499999999989E-2</c:v>
                </c:pt>
                <c:pt idx="29">
                  <c:v>3.0505400000000002E-2</c:v>
                </c:pt>
                <c:pt idx="30">
                  <c:v>3.1347300000000092E-2</c:v>
                </c:pt>
                <c:pt idx="31">
                  <c:v>3.2180400000000005E-2</c:v>
                </c:pt>
                <c:pt idx="32">
                  <c:v>3.2230300000000406E-2</c:v>
                </c:pt>
                <c:pt idx="33">
                  <c:v>3.1973400000000006E-2</c:v>
                </c:pt>
                <c:pt idx="34">
                  <c:v>3.1959399999999999E-2</c:v>
                </c:pt>
                <c:pt idx="35">
                  <c:v>3.2509900000000216E-2</c:v>
                </c:pt>
                <c:pt idx="36">
                  <c:v>3.3063000000000002E-2</c:v>
                </c:pt>
                <c:pt idx="37">
                  <c:v>3.35173E-2</c:v>
                </c:pt>
                <c:pt idx="38">
                  <c:v>3.2884400000000001E-2</c:v>
                </c:pt>
                <c:pt idx="39">
                  <c:v>3.2050700000000001E-2</c:v>
                </c:pt>
                <c:pt idx="40">
                  <c:v>3.172910000000001E-2</c:v>
                </c:pt>
                <c:pt idx="41">
                  <c:v>3.211230000000001E-2</c:v>
                </c:pt>
                <c:pt idx="42">
                  <c:v>3.2562099999999997E-2</c:v>
                </c:pt>
                <c:pt idx="43">
                  <c:v>3.2826399999999999E-2</c:v>
                </c:pt>
                <c:pt idx="44">
                  <c:v>3.2584700000000001E-2</c:v>
                </c:pt>
                <c:pt idx="45">
                  <c:v>3.2438900000000326E-2</c:v>
                </c:pt>
                <c:pt idx="46">
                  <c:v>3.269650000000001E-2</c:v>
                </c:pt>
                <c:pt idx="47">
                  <c:v>3.3420199999999997E-2</c:v>
                </c:pt>
                <c:pt idx="48">
                  <c:v>3.3799200000000001E-2</c:v>
                </c:pt>
                <c:pt idx="49">
                  <c:v>3.3728499999999967E-2</c:v>
                </c:pt>
                <c:pt idx="50">
                  <c:v>3.3600600000000001E-2</c:v>
                </c:pt>
                <c:pt idx="51">
                  <c:v>3.36148E-2</c:v>
                </c:pt>
                <c:pt idx="52">
                  <c:v>3.4386399999999998E-2</c:v>
                </c:pt>
                <c:pt idx="53">
                  <c:v>3.4927699999999999E-2</c:v>
                </c:pt>
                <c:pt idx="54">
                  <c:v>3.5117700000000002E-2</c:v>
                </c:pt>
                <c:pt idx="55">
                  <c:v>3.5156699999999999E-2</c:v>
                </c:pt>
                <c:pt idx="56">
                  <c:v>3.5428500000000002E-2</c:v>
                </c:pt>
                <c:pt idx="57">
                  <c:v>3.5839300000000407E-2</c:v>
                </c:pt>
                <c:pt idx="58">
                  <c:v>3.6301800000000016E-2</c:v>
                </c:pt>
                <c:pt idx="59">
                  <c:v>3.6542400000000003E-2</c:v>
                </c:pt>
                <c:pt idx="60">
                  <c:v>3.6535400000000016E-2</c:v>
                </c:pt>
                <c:pt idx="61">
                  <c:v>3.6720099999999999E-2</c:v>
                </c:pt>
                <c:pt idx="62">
                  <c:v>3.7237200000000463E-2</c:v>
                </c:pt>
                <c:pt idx="63">
                  <c:v>3.7540100000000041E-2</c:v>
                </c:pt>
                <c:pt idx="64">
                  <c:v>3.770260000000001E-2</c:v>
                </c:pt>
                <c:pt idx="65">
                  <c:v>3.7906700000000002E-2</c:v>
                </c:pt>
                <c:pt idx="66">
                  <c:v>3.8281799999999998E-2</c:v>
                </c:pt>
                <c:pt idx="67">
                  <c:v>3.85502E-2</c:v>
                </c:pt>
                <c:pt idx="68">
                  <c:v>3.8759200000000001E-2</c:v>
                </c:pt>
                <c:pt idx="69">
                  <c:v>3.9085700000000091E-2</c:v>
                </c:pt>
                <c:pt idx="70">
                  <c:v>3.9339100000000002E-2</c:v>
                </c:pt>
                <c:pt idx="71">
                  <c:v>3.97198E-2</c:v>
                </c:pt>
                <c:pt idx="72">
                  <c:v>4.0124799999999995E-2</c:v>
                </c:pt>
                <c:pt idx="73">
                  <c:v>4.0382200000000534E-2</c:v>
                </c:pt>
                <c:pt idx="74">
                  <c:v>4.0732600000000715E-2</c:v>
                </c:pt>
                <c:pt idx="75">
                  <c:v>4.1240199999999845E-2</c:v>
                </c:pt>
                <c:pt idx="76">
                  <c:v>4.1857000000000012E-2</c:v>
                </c:pt>
                <c:pt idx="77">
                  <c:v>4.2305300000000004E-2</c:v>
                </c:pt>
                <c:pt idx="78">
                  <c:v>4.2774899999999998E-2</c:v>
                </c:pt>
                <c:pt idx="79">
                  <c:v>4.3148199999999866E-2</c:v>
                </c:pt>
                <c:pt idx="80">
                  <c:v>4.3580099999999997E-2</c:v>
                </c:pt>
                <c:pt idx="81">
                  <c:v>4.4238800000000002E-2</c:v>
                </c:pt>
                <c:pt idx="82">
                  <c:v>4.4750900000000503E-2</c:v>
                </c:pt>
                <c:pt idx="83">
                  <c:v>4.4887300000000033E-2</c:v>
                </c:pt>
                <c:pt idx="84">
                  <c:v>4.5162000000000133E-2</c:v>
                </c:pt>
                <c:pt idx="85">
                  <c:v>4.5558799999999997E-2</c:v>
                </c:pt>
                <c:pt idx="86">
                  <c:v>4.5937100000000002E-2</c:v>
                </c:pt>
                <c:pt idx="87">
                  <c:v>4.6300500000000001E-2</c:v>
                </c:pt>
                <c:pt idx="88">
                  <c:v>4.66436E-2</c:v>
                </c:pt>
                <c:pt idx="89">
                  <c:v>4.7081500000000012E-2</c:v>
                </c:pt>
                <c:pt idx="90">
                  <c:v>4.7608700000000004E-2</c:v>
                </c:pt>
                <c:pt idx="91">
                  <c:v>4.8123199999999977E-2</c:v>
                </c:pt>
                <c:pt idx="92">
                  <c:v>4.8910100000000012E-2</c:v>
                </c:pt>
                <c:pt idx="93">
                  <c:v>4.9523800000000014E-2</c:v>
                </c:pt>
                <c:pt idx="94">
                  <c:v>4.9920300000000001E-2</c:v>
                </c:pt>
                <c:pt idx="95">
                  <c:v>5.0332500000000134E-2</c:v>
                </c:pt>
                <c:pt idx="96">
                  <c:v>5.1054599999999999E-2</c:v>
                </c:pt>
                <c:pt idx="97">
                  <c:v>5.1676600000000003E-2</c:v>
                </c:pt>
                <c:pt idx="98">
                  <c:v>5.2174499999999999E-2</c:v>
                </c:pt>
                <c:pt idx="99">
                  <c:v>5.281240000000078E-2</c:v>
                </c:pt>
                <c:pt idx="100">
                  <c:v>5.3320100000000002E-2</c:v>
                </c:pt>
                <c:pt idx="101">
                  <c:v>5.3967800000000003E-2</c:v>
                </c:pt>
                <c:pt idx="102">
                  <c:v>5.4655200000000001E-2</c:v>
                </c:pt>
                <c:pt idx="103">
                  <c:v>5.5323100000000014E-2</c:v>
                </c:pt>
                <c:pt idx="104">
                  <c:v>5.5916800000000023E-2</c:v>
                </c:pt>
                <c:pt idx="105">
                  <c:v>5.6794000000000032E-2</c:v>
                </c:pt>
                <c:pt idx="106">
                  <c:v>5.7502400000000543E-2</c:v>
                </c:pt>
                <c:pt idx="107">
                  <c:v>5.8141299999999986E-2</c:v>
                </c:pt>
                <c:pt idx="108">
                  <c:v>5.8834400000000113E-2</c:v>
                </c:pt>
                <c:pt idx="109">
                  <c:v>5.9401000000000023E-2</c:v>
                </c:pt>
                <c:pt idx="110">
                  <c:v>5.9904600000000134E-2</c:v>
                </c:pt>
                <c:pt idx="111">
                  <c:v>6.0473199999999998E-2</c:v>
                </c:pt>
                <c:pt idx="112">
                  <c:v>6.1087799999999998E-2</c:v>
                </c:pt>
                <c:pt idx="113">
                  <c:v>6.1176799999999996E-2</c:v>
                </c:pt>
                <c:pt idx="114">
                  <c:v>6.1421200000000002E-2</c:v>
                </c:pt>
                <c:pt idx="115">
                  <c:v>6.1595900000000002E-2</c:v>
                </c:pt>
                <c:pt idx="116">
                  <c:v>6.19117E-2</c:v>
                </c:pt>
                <c:pt idx="117">
                  <c:v>6.2356700000000577E-2</c:v>
                </c:pt>
                <c:pt idx="118">
                  <c:v>6.2706200000000725E-2</c:v>
                </c:pt>
                <c:pt idx="119">
                  <c:v>6.305220000000003E-2</c:v>
                </c:pt>
                <c:pt idx="120">
                  <c:v>6.3394199999999998E-2</c:v>
                </c:pt>
                <c:pt idx="121">
                  <c:v>6.3978699999999999E-2</c:v>
                </c:pt>
                <c:pt idx="122">
                  <c:v>6.4061900000000033E-2</c:v>
                </c:pt>
                <c:pt idx="123">
                  <c:v>6.4682900000000113E-2</c:v>
                </c:pt>
                <c:pt idx="124">
                  <c:v>6.6990200000000014E-2</c:v>
                </c:pt>
                <c:pt idx="125">
                  <c:v>6.9667999999999994E-2</c:v>
                </c:pt>
                <c:pt idx="126">
                  <c:v>7.2713100000000586E-2</c:v>
                </c:pt>
                <c:pt idx="127">
                  <c:v>7.2233900000000004E-2</c:v>
                </c:pt>
                <c:pt idx="128">
                  <c:v>7.1673399999999998E-2</c:v>
                </c:pt>
                <c:pt idx="129">
                  <c:v>7.1023500000000003E-2</c:v>
                </c:pt>
                <c:pt idx="130">
                  <c:v>7.0500999999999994E-2</c:v>
                </c:pt>
                <c:pt idx="131">
                  <c:v>7.2141700000000003E-2</c:v>
                </c:pt>
                <c:pt idx="132">
                  <c:v>7.1629499999999999E-2</c:v>
                </c:pt>
                <c:pt idx="133">
                  <c:v>7.1374999999999994E-2</c:v>
                </c:pt>
                <c:pt idx="134">
                  <c:v>7.1097499999999994E-2</c:v>
                </c:pt>
                <c:pt idx="135">
                  <c:v>7.1109000000000006E-2</c:v>
                </c:pt>
                <c:pt idx="136">
                  <c:v>7.1301000000000003E-2</c:v>
                </c:pt>
                <c:pt idx="137">
                  <c:v>7.1244000000000002E-2</c:v>
                </c:pt>
                <c:pt idx="138">
                  <c:v>7.1092000000000113E-2</c:v>
                </c:pt>
                <c:pt idx="139">
                  <c:v>7.087350000000002E-2</c:v>
                </c:pt>
                <c:pt idx="140">
                  <c:v>7.0857700000000023E-2</c:v>
                </c:pt>
                <c:pt idx="141">
                  <c:v>7.0709200000000014E-2</c:v>
                </c:pt>
                <c:pt idx="142">
                  <c:v>7.0620600000000019E-2</c:v>
                </c:pt>
                <c:pt idx="143">
                  <c:v>7.0600399999999994E-2</c:v>
                </c:pt>
                <c:pt idx="144">
                  <c:v>7.0205400000000001E-2</c:v>
                </c:pt>
                <c:pt idx="145">
                  <c:v>6.9756100000000584E-2</c:v>
                </c:pt>
                <c:pt idx="146">
                  <c:v>6.9820600000000524E-2</c:v>
                </c:pt>
                <c:pt idx="147">
                  <c:v>6.9662700000000133E-2</c:v>
                </c:pt>
                <c:pt idx="148">
                  <c:v>6.9568500000000033E-2</c:v>
                </c:pt>
                <c:pt idx="149">
                  <c:v>6.9374099999999994E-2</c:v>
                </c:pt>
                <c:pt idx="150">
                  <c:v>6.924909999999998E-2</c:v>
                </c:pt>
                <c:pt idx="151">
                  <c:v>6.9296600000000749E-2</c:v>
                </c:pt>
                <c:pt idx="152">
                  <c:v>6.9151299999999999E-2</c:v>
                </c:pt>
                <c:pt idx="153">
                  <c:v>6.9291800000000001E-2</c:v>
                </c:pt>
                <c:pt idx="154">
                  <c:v>6.9114500000000023E-2</c:v>
                </c:pt>
                <c:pt idx="155">
                  <c:v>6.8832700000000024E-2</c:v>
                </c:pt>
                <c:pt idx="156">
                  <c:v>6.8438799999999994E-2</c:v>
                </c:pt>
                <c:pt idx="157">
                  <c:v>6.8216399999999996E-2</c:v>
                </c:pt>
                <c:pt idx="158">
                  <c:v>6.8067199999999994E-2</c:v>
                </c:pt>
                <c:pt idx="159">
                  <c:v>6.7918300000000029E-2</c:v>
                </c:pt>
                <c:pt idx="160">
                  <c:v>6.7813900000000704E-2</c:v>
                </c:pt>
                <c:pt idx="161">
                  <c:v>6.7589399999999994E-2</c:v>
                </c:pt>
                <c:pt idx="162">
                  <c:v>6.7300900000000122E-2</c:v>
                </c:pt>
                <c:pt idx="163">
                  <c:v>6.7028900000000002E-2</c:v>
                </c:pt>
                <c:pt idx="164">
                  <c:v>6.6862300000000013E-2</c:v>
                </c:pt>
                <c:pt idx="165">
                  <c:v>6.6646999999999998E-2</c:v>
                </c:pt>
                <c:pt idx="166">
                  <c:v>6.6321599999999994E-2</c:v>
                </c:pt>
                <c:pt idx="167">
                  <c:v>6.5849000000000005E-2</c:v>
                </c:pt>
                <c:pt idx="168">
                  <c:v>6.5437400000000034E-2</c:v>
                </c:pt>
                <c:pt idx="169">
                  <c:v>6.5111199999999994E-2</c:v>
                </c:pt>
                <c:pt idx="170">
                  <c:v>6.4815600000000667E-2</c:v>
                </c:pt>
                <c:pt idx="171">
                  <c:v>6.4420099999999994E-2</c:v>
                </c:pt>
                <c:pt idx="172">
                  <c:v>6.4064300000000032E-2</c:v>
                </c:pt>
                <c:pt idx="173">
                  <c:v>6.3692600000000113E-2</c:v>
                </c:pt>
                <c:pt idx="174">
                  <c:v>6.3451199999999999E-2</c:v>
                </c:pt>
                <c:pt idx="175">
                  <c:v>6.3182799999999997E-2</c:v>
                </c:pt>
                <c:pt idx="176">
                  <c:v>6.2823799999999999E-2</c:v>
                </c:pt>
                <c:pt idx="177">
                  <c:v>6.2509599999999998E-2</c:v>
                </c:pt>
                <c:pt idx="178">
                  <c:v>6.2055600000000023E-2</c:v>
                </c:pt>
                <c:pt idx="179">
                  <c:v>6.1917800000000002E-2</c:v>
                </c:pt>
                <c:pt idx="180">
                  <c:v>6.1677999999999997E-2</c:v>
                </c:pt>
                <c:pt idx="181">
                  <c:v>6.1366100000000014E-2</c:v>
                </c:pt>
                <c:pt idx="182">
                  <c:v>6.1108000000000003E-2</c:v>
                </c:pt>
                <c:pt idx="183">
                  <c:v>6.0796500000000683E-2</c:v>
                </c:pt>
                <c:pt idx="184">
                  <c:v>6.0599399999999998E-2</c:v>
                </c:pt>
                <c:pt idx="185">
                  <c:v>6.0454500000000001E-2</c:v>
                </c:pt>
                <c:pt idx="186">
                  <c:v>6.0353200000000488E-2</c:v>
                </c:pt>
                <c:pt idx="187">
                  <c:v>6.02467E-2</c:v>
                </c:pt>
                <c:pt idx="188">
                  <c:v>6.0141799999999995E-2</c:v>
                </c:pt>
                <c:pt idx="189">
                  <c:v>6.0276000000000003E-2</c:v>
                </c:pt>
                <c:pt idx="190">
                  <c:v>6.0347600000000133E-2</c:v>
                </c:pt>
                <c:pt idx="191">
                  <c:v>6.0497600000000665E-2</c:v>
                </c:pt>
                <c:pt idx="192">
                  <c:v>6.0719300000000004E-2</c:v>
                </c:pt>
                <c:pt idx="193">
                  <c:v>6.0924700000000012E-2</c:v>
                </c:pt>
                <c:pt idx="194">
                  <c:v>6.1177999999999996E-2</c:v>
                </c:pt>
                <c:pt idx="195">
                  <c:v>6.1520799999999987E-2</c:v>
                </c:pt>
                <c:pt idx="196">
                  <c:v>6.1822400000000034E-2</c:v>
                </c:pt>
                <c:pt idx="197">
                  <c:v>6.2141799999999997E-2</c:v>
                </c:pt>
                <c:pt idx="198">
                  <c:v>6.2568500000000013E-2</c:v>
                </c:pt>
                <c:pt idx="199">
                  <c:v>6.3020499999999993E-2</c:v>
                </c:pt>
                <c:pt idx="200">
                  <c:v>6.3550200000000001E-2</c:v>
                </c:pt>
                <c:pt idx="201">
                  <c:v>6.4219499999999999E-2</c:v>
                </c:pt>
                <c:pt idx="202">
                  <c:v>6.4929600000000004E-2</c:v>
                </c:pt>
                <c:pt idx="203">
                  <c:v>6.5661399999999995E-2</c:v>
                </c:pt>
                <c:pt idx="204">
                  <c:v>6.6480399999999995E-2</c:v>
                </c:pt>
                <c:pt idx="205">
                  <c:v>6.7298500000000011E-2</c:v>
                </c:pt>
                <c:pt idx="206">
                  <c:v>6.8257999999999999E-2</c:v>
                </c:pt>
                <c:pt idx="207">
                  <c:v>6.9234400000000113E-2</c:v>
                </c:pt>
                <c:pt idx="208">
                  <c:v>7.0174899999999998E-2</c:v>
                </c:pt>
                <c:pt idx="209">
                  <c:v>7.1273600000000006E-2</c:v>
                </c:pt>
                <c:pt idx="210">
                  <c:v>7.2251700000000002E-2</c:v>
                </c:pt>
                <c:pt idx="211">
                  <c:v>7.3418600000000514E-2</c:v>
                </c:pt>
                <c:pt idx="212">
                  <c:v>7.4611500000000011E-2</c:v>
                </c:pt>
                <c:pt idx="213">
                  <c:v>7.5805300000000006E-2</c:v>
                </c:pt>
                <c:pt idx="214">
                  <c:v>7.6979699999999998E-2</c:v>
                </c:pt>
                <c:pt idx="215">
                  <c:v>7.8135099999999999E-2</c:v>
                </c:pt>
                <c:pt idx="216">
                  <c:v>7.9322100000000034E-2</c:v>
                </c:pt>
                <c:pt idx="217">
                  <c:v>8.0430400000000041E-2</c:v>
                </c:pt>
                <c:pt idx="218">
                  <c:v>8.1568000000000043E-2</c:v>
                </c:pt>
                <c:pt idx="219">
                  <c:v>8.2678600000000005E-2</c:v>
                </c:pt>
                <c:pt idx="220">
                  <c:v>8.3629300000001322E-2</c:v>
                </c:pt>
                <c:pt idx="221">
                  <c:v>8.4436000000000025E-2</c:v>
                </c:pt>
                <c:pt idx="222">
                  <c:v>8.5327800000000065E-2</c:v>
                </c:pt>
                <c:pt idx="223">
                  <c:v>8.5979699999999992E-2</c:v>
                </c:pt>
                <c:pt idx="224">
                  <c:v>8.6573400000000023E-2</c:v>
                </c:pt>
                <c:pt idx="225">
                  <c:v>8.7136300000000028E-2</c:v>
                </c:pt>
                <c:pt idx="226">
                  <c:v>8.746000000000001E-2</c:v>
                </c:pt>
                <c:pt idx="227">
                  <c:v>8.7756500000000098E-2</c:v>
                </c:pt>
                <c:pt idx="228">
                  <c:v>8.7934200000000004E-2</c:v>
                </c:pt>
                <c:pt idx="229">
                  <c:v>8.8083000000000022E-2</c:v>
                </c:pt>
                <c:pt idx="230">
                  <c:v>8.8292400000000062E-2</c:v>
                </c:pt>
                <c:pt idx="231">
                  <c:v>8.8313799999999998E-2</c:v>
                </c:pt>
                <c:pt idx="232">
                  <c:v>8.837360000000001E-2</c:v>
                </c:pt>
                <c:pt idx="233">
                  <c:v>8.8436100000000004E-2</c:v>
                </c:pt>
                <c:pt idx="234">
                  <c:v>8.8445200000000002E-2</c:v>
                </c:pt>
                <c:pt idx="235">
                  <c:v>8.849430000000115E-2</c:v>
                </c:pt>
                <c:pt idx="236">
                  <c:v>8.8512900000000047E-2</c:v>
                </c:pt>
                <c:pt idx="237">
                  <c:v>8.8415500000000022E-2</c:v>
                </c:pt>
                <c:pt idx="238">
                  <c:v>8.8311800000000024E-2</c:v>
                </c:pt>
                <c:pt idx="239">
                  <c:v>8.8172100000000003E-2</c:v>
                </c:pt>
                <c:pt idx="240">
                  <c:v>8.8043500000000025E-2</c:v>
                </c:pt>
                <c:pt idx="241">
                  <c:v>8.7897400000000028E-2</c:v>
                </c:pt>
                <c:pt idx="242">
                  <c:v>8.7673799999999996E-2</c:v>
                </c:pt>
                <c:pt idx="243">
                  <c:v>8.7449699999999977E-2</c:v>
                </c:pt>
                <c:pt idx="244">
                  <c:v>8.7171100000000015E-2</c:v>
                </c:pt>
                <c:pt idx="245">
                  <c:v>8.70282E-2</c:v>
                </c:pt>
                <c:pt idx="246">
                  <c:v>8.6896800000000066E-2</c:v>
                </c:pt>
                <c:pt idx="247">
                  <c:v>8.6698100000000028E-2</c:v>
                </c:pt>
                <c:pt idx="248">
                  <c:v>8.6591600000000005E-2</c:v>
                </c:pt>
                <c:pt idx="249">
                  <c:v>8.6525500000000768E-2</c:v>
                </c:pt>
                <c:pt idx="250">
                  <c:v>8.6624100000000745E-2</c:v>
                </c:pt>
                <c:pt idx="251">
                  <c:v>8.6749500000000021E-2</c:v>
                </c:pt>
                <c:pt idx="252">
                  <c:v>8.6987400000000006E-2</c:v>
                </c:pt>
                <c:pt idx="253">
                  <c:v>8.7265700000000002E-2</c:v>
                </c:pt>
                <c:pt idx="254">
                  <c:v>8.7646100000000005E-2</c:v>
                </c:pt>
                <c:pt idx="255">
                  <c:v>8.818910000000002E-2</c:v>
                </c:pt>
                <c:pt idx="256">
                  <c:v>8.8773300000000027E-2</c:v>
                </c:pt>
                <c:pt idx="257">
                  <c:v>8.9339700000000008E-2</c:v>
                </c:pt>
                <c:pt idx="258">
                  <c:v>9.0008700000000025E-2</c:v>
                </c:pt>
                <c:pt idx="259">
                  <c:v>9.071240000000004E-2</c:v>
                </c:pt>
                <c:pt idx="260">
                  <c:v>9.1494500000000006E-2</c:v>
                </c:pt>
                <c:pt idx="261">
                  <c:v>9.2333699999999977E-2</c:v>
                </c:pt>
                <c:pt idx="262">
                  <c:v>9.3167300000001035E-2</c:v>
                </c:pt>
                <c:pt idx="263">
                  <c:v>9.4017100000000006E-2</c:v>
                </c:pt>
                <c:pt idx="264">
                  <c:v>9.4874400000000247E-2</c:v>
                </c:pt>
                <c:pt idx="265">
                  <c:v>9.5941100000000001E-2</c:v>
                </c:pt>
                <c:pt idx="266">
                  <c:v>9.6959100000000006E-2</c:v>
                </c:pt>
                <c:pt idx="267">
                  <c:v>9.796210000000001E-2</c:v>
                </c:pt>
                <c:pt idx="268">
                  <c:v>9.9005500000000246E-2</c:v>
                </c:pt>
                <c:pt idx="269">
                  <c:v>0.10002100000000012</c:v>
                </c:pt>
                <c:pt idx="270">
                  <c:v>0.101247</c:v>
                </c:pt>
                <c:pt idx="271">
                  <c:v>0.10249900000000002</c:v>
                </c:pt>
                <c:pt idx="272">
                  <c:v>0.103787</c:v>
                </c:pt>
                <c:pt idx="273">
                  <c:v>0.10503100000000012</c:v>
                </c:pt>
                <c:pt idx="274">
                  <c:v>0.10618600000000022</c:v>
                </c:pt>
                <c:pt idx="275">
                  <c:v>0.10755099999999998</c:v>
                </c:pt>
                <c:pt idx="276">
                  <c:v>0.10897200000000012</c:v>
                </c:pt>
                <c:pt idx="277">
                  <c:v>0.11048699999999995</c:v>
                </c:pt>
                <c:pt idx="278">
                  <c:v>0.11201700000000001</c:v>
                </c:pt>
                <c:pt idx="279">
                  <c:v>0.11346000000000002</c:v>
                </c:pt>
                <c:pt idx="280">
                  <c:v>0.115159</c:v>
                </c:pt>
                <c:pt idx="281">
                  <c:v>0.11706200000000012</c:v>
                </c:pt>
                <c:pt idx="282">
                  <c:v>0.11914600000000022</c:v>
                </c:pt>
                <c:pt idx="283">
                  <c:v>0.121341</c:v>
                </c:pt>
                <c:pt idx="284">
                  <c:v>0.12364100000000022</c:v>
                </c:pt>
                <c:pt idx="285">
                  <c:v>0.12610399999999997</c:v>
                </c:pt>
                <c:pt idx="286">
                  <c:v>0.12874900000000122</c:v>
                </c:pt>
                <c:pt idx="287">
                  <c:v>0.13162299999999988</c:v>
                </c:pt>
                <c:pt idx="288">
                  <c:v>0.13469200000000001</c:v>
                </c:pt>
                <c:pt idx="289">
                  <c:v>0.13774600000000137</c:v>
                </c:pt>
                <c:pt idx="290">
                  <c:v>0.14098200000000041</c:v>
                </c:pt>
                <c:pt idx="291">
                  <c:v>0.14440500000000137</c:v>
                </c:pt>
                <c:pt idx="292">
                  <c:v>0.14785599999999999</c:v>
                </c:pt>
                <c:pt idx="293">
                  <c:v>0.15145300000000128</c:v>
                </c:pt>
                <c:pt idx="294">
                  <c:v>0.15489600000000137</c:v>
                </c:pt>
                <c:pt idx="295">
                  <c:v>0.15836200000000122</c:v>
                </c:pt>
                <c:pt idx="296">
                  <c:v>0.16170499999999999</c:v>
                </c:pt>
                <c:pt idx="297">
                  <c:v>0.16483900000000001</c:v>
                </c:pt>
                <c:pt idx="298">
                  <c:v>0.16795199999999999</c:v>
                </c:pt>
                <c:pt idx="299">
                  <c:v>0.17080200000000001</c:v>
                </c:pt>
                <c:pt idx="300">
                  <c:v>0.173372</c:v>
                </c:pt>
                <c:pt idx="301">
                  <c:v>0.17568600000000001</c:v>
                </c:pt>
                <c:pt idx="302">
                  <c:v>0.17796700000000154</c:v>
                </c:pt>
                <c:pt idx="303">
                  <c:v>0.17999200000000157</c:v>
                </c:pt>
                <c:pt idx="304">
                  <c:v>0.18185399999999999</c:v>
                </c:pt>
                <c:pt idx="305">
                  <c:v>0.18355900000000044</c:v>
                </c:pt>
                <c:pt idx="306">
                  <c:v>0.18504500000000157</c:v>
                </c:pt>
                <c:pt idx="307">
                  <c:v>0.18639300000000122</c:v>
                </c:pt>
                <c:pt idx="308">
                  <c:v>0.18759200000000137</c:v>
                </c:pt>
                <c:pt idx="309">
                  <c:v>0.18862699999999999</c:v>
                </c:pt>
                <c:pt idx="310">
                  <c:v>0.18936800000000137</c:v>
                </c:pt>
                <c:pt idx="311">
                  <c:v>0.18988600000000044</c:v>
                </c:pt>
                <c:pt idx="312">
                  <c:v>0.19024800000000044</c:v>
                </c:pt>
                <c:pt idx="313">
                  <c:v>0.190361</c:v>
                </c:pt>
                <c:pt idx="314">
                  <c:v>0.190278</c:v>
                </c:pt>
                <c:pt idx="315">
                  <c:v>0.18994200000000225</c:v>
                </c:pt>
                <c:pt idx="316">
                  <c:v>0.18931000000000137</c:v>
                </c:pt>
                <c:pt idx="317">
                  <c:v>0.18852099999999999</c:v>
                </c:pt>
                <c:pt idx="318">
                  <c:v>0.18755800000000122</c:v>
                </c:pt>
                <c:pt idx="319">
                  <c:v>0.18646900000000208</c:v>
                </c:pt>
                <c:pt idx="320">
                  <c:v>0.18501000000000137</c:v>
                </c:pt>
                <c:pt idx="321">
                  <c:v>0.18346000000000157</c:v>
                </c:pt>
                <c:pt idx="322">
                  <c:v>0.18168799999999999</c:v>
                </c:pt>
                <c:pt idx="323">
                  <c:v>0.17964300000000041</c:v>
                </c:pt>
                <c:pt idx="324">
                  <c:v>0.17770100000000041</c:v>
                </c:pt>
                <c:pt idx="325">
                  <c:v>0.17557900000000001</c:v>
                </c:pt>
                <c:pt idx="326">
                  <c:v>0.17336499999999999</c:v>
                </c:pt>
                <c:pt idx="327">
                  <c:v>0.17107700000000001</c:v>
                </c:pt>
                <c:pt idx="328">
                  <c:v>0.16874600000000137</c:v>
                </c:pt>
                <c:pt idx="329">
                  <c:v>0.16638600000000001</c:v>
                </c:pt>
                <c:pt idx="330">
                  <c:v>0.16402800000000001</c:v>
                </c:pt>
                <c:pt idx="331">
                  <c:v>0.16173499999999999</c:v>
                </c:pt>
                <c:pt idx="332">
                  <c:v>0.15950800000000157</c:v>
                </c:pt>
                <c:pt idx="333">
                  <c:v>0.15715299999999999</c:v>
                </c:pt>
                <c:pt idx="334">
                  <c:v>0.15501300000000157</c:v>
                </c:pt>
                <c:pt idx="335">
                  <c:v>0.15291600000000208</c:v>
                </c:pt>
                <c:pt idx="336">
                  <c:v>0.15077299999999999</c:v>
                </c:pt>
                <c:pt idx="337">
                  <c:v>0.14889700000000122</c:v>
                </c:pt>
                <c:pt idx="338">
                  <c:v>0.14696200000000137</c:v>
                </c:pt>
                <c:pt idx="339">
                  <c:v>0.14503700000000044</c:v>
                </c:pt>
                <c:pt idx="340">
                  <c:v>0.14319699999999999</c:v>
                </c:pt>
                <c:pt idx="341">
                  <c:v>0.14132700000000001</c:v>
                </c:pt>
                <c:pt idx="342">
                  <c:v>0.13938800000000001</c:v>
                </c:pt>
                <c:pt idx="343">
                  <c:v>0.13753899999999999</c:v>
                </c:pt>
                <c:pt idx="344">
                  <c:v>0.13570399999999999</c:v>
                </c:pt>
                <c:pt idx="345">
                  <c:v>0.13383500000000001</c:v>
                </c:pt>
                <c:pt idx="346">
                  <c:v>0.13198199999999999</c:v>
                </c:pt>
                <c:pt idx="347">
                  <c:v>0.13011900000000001</c:v>
                </c:pt>
                <c:pt idx="348">
                  <c:v>0.12839200000000001</c:v>
                </c:pt>
                <c:pt idx="349">
                  <c:v>0.12686700000000001</c:v>
                </c:pt>
                <c:pt idx="350">
                  <c:v>0.12543699999999999</c:v>
                </c:pt>
                <c:pt idx="351">
                  <c:v>0.12416600000000108</c:v>
                </c:pt>
                <c:pt idx="352">
                  <c:v>0.12306700000000002</c:v>
                </c:pt>
                <c:pt idx="353">
                  <c:v>0.12210400000000068</c:v>
                </c:pt>
                <c:pt idx="354">
                  <c:v>0.12150100000000012</c:v>
                </c:pt>
                <c:pt idx="355">
                  <c:v>0.121311</c:v>
                </c:pt>
                <c:pt idx="356">
                  <c:v>0.12117300000000022</c:v>
                </c:pt>
                <c:pt idx="357">
                  <c:v>0.12124900000000002</c:v>
                </c:pt>
                <c:pt idx="358">
                  <c:v>0.12161400000000012</c:v>
                </c:pt>
                <c:pt idx="359">
                  <c:v>0.12213200000000068</c:v>
                </c:pt>
                <c:pt idx="360">
                  <c:v>0.12295200000000002</c:v>
                </c:pt>
                <c:pt idx="361">
                  <c:v>0.12393899999999998</c:v>
                </c:pt>
                <c:pt idx="362">
                  <c:v>0.12501399999999999</c:v>
                </c:pt>
                <c:pt idx="363">
                  <c:v>0.126222</c:v>
                </c:pt>
                <c:pt idx="364">
                  <c:v>0.12759100000000001</c:v>
                </c:pt>
                <c:pt idx="365">
                  <c:v>0.12915199999999988</c:v>
                </c:pt>
                <c:pt idx="366">
                  <c:v>0.13072500000000001</c:v>
                </c:pt>
                <c:pt idx="367">
                  <c:v>0.132276</c:v>
                </c:pt>
                <c:pt idx="368">
                  <c:v>0.13394400000000137</c:v>
                </c:pt>
                <c:pt idx="369">
                  <c:v>0.13560900000000001</c:v>
                </c:pt>
                <c:pt idx="370">
                  <c:v>0.13747699999999999</c:v>
                </c:pt>
                <c:pt idx="371">
                  <c:v>0.13930799999999999</c:v>
                </c:pt>
                <c:pt idx="372">
                  <c:v>0.139623</c:v>
                </c:pt>
                <c:pt idx="373">
                  <c:v>0.13920199999999999</c:v>
                </c:pt>
                <c:pt idx="374">
                  <c:v>0.138572</c:v>
                </c:pt>
                <c:pt idx="375">
                  <c:v>0.13782800000000001</c:v>
                </c:pt>
                <c:pt idx="376">
                  <c:v>0.13708300000000001</c:v>
                </c:pt>
                <c:pt idx="377">
                  <c:v>0.13642799999999999</c:v>
                </c:pt>
                <c:pt idx="378">
                  <c:v>0.135689</c:v>
                </c:pt>
                <c:pt idx="379">
                  <c:v>0.13522200000000001</c:v>
                </c:pt>
                <c:pt idx="380">
                  <c:v>0.13484900000000041</c:v>
                </c:pt>
                <c:pt idx="381">
                  <c:v>0.13665099999999997</c:v>
                </c:pt>
                <c:pt idx="382">
                  <c:v>0.139124</c:v>
                </c:pt>
                <c:pt idx="383">
                  <c:v>0.14194500000000174</c:v>
                </c:pt>
                <c:pt idx="384">
                  <c:v>0.14494300000000182</c:v>
                </c:pt>
                <c:pt idx="385">
                  <c:v>0.14821700000000168</c:v>
                </c:pt>
                <c:pt idx="386">
                  <c:v>0.15176800000000154</c:v>
                </c:pt>
                <c:pt idx="387">
                  <c:v>0.15549400000000194</c:v>
                </c:pt>
                <c:pt idx="388">
                  <c:v>0.15937899999999999</c:v>
                </c:pt>
                <c:pt idx="389">
                  <c:v>0.16358300000000001</c:v>
                </c:pt>
                <c:pt idx="390">
                  <c:v>0.168161</c:v>
                </c:pt>
                <c:pt idx="391">
                  <c:v>0.17321800000000157</c:v>
                </c:pt>
                <c:pt idx="392">
                  <c:v>0.17896700000000154</c:v>
                </c:pt>
                <c:pt idx="393">
                  <c:v>0.18518699999999999</c:v>
                </c:pt>
                <c:pt idx="394">
                  <c:v>0.19231500000000001</c:v>
                </c:pt>
                <c:pt idx="395">
                  <c:v>0.200322</c:v>
                </c:pt>
                <c:pt idx="396">
                  <c:v>0.20948200000000122</c:v>
                </c:pt>
                <c:pt idx="397">
                  <c:v>0.21972500000000122</c:v>
                </c:pt>
                <c:pt idx="398">
                  <c:v>0.23069200000000001</c:v>
                </c:pt>
                <c:pt idx="399">
                  <c:v>0.24031000000000041</c:v>
                </c:pt>
                <c:pt idx="400">
                  <c:v>0.23588300000000001</c:v>
                </c:pt>
              </c:numCache>
            </c:numRef>
          </c:yVal>
          <c:smooth val="1"/>
        </c:ser>
        <c:ser>
          <c:idx val="18"/>
          <c:order val="18"/>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T$1:$T$401</c:f>
              <c:numCache>
                <c:formatCode>General</c:formatCode>
                <c:ptCount val="401"/>
                <c:pt idx="0">
                  <c:v>2.5922000000000001E-2</c:v>
                </c:pt>
                <c:pt idx="1">
                  <c:v>2.5253500000000002E-2</c:v>
                </c:pt>
                <c:pt idx="2">
                  <c:v>2.4669799999999999E-2</c:v>
                </c:pt>
                <c:pt idx="3">
                  <c:v>2.4278000000000001E-2</c:v>
                </c:pt>
                <c:pt idx="4">
                  <c:v>2.4194799999999978E-2</c:v>
                </c:pt>
                <c:pt idx="5">
                  <c:v>2.4382000000000001E-2</c:v>
                </c:pt>
                <c:pt idx="6">
                  <c:v>2.4709999999999999E-2</c:v>
                </c:pt>
                <c:pt idx="7">
                  <c:v>2.4405400000000001E-2</c:v>
                </c:pt>
                <c:pt idx="8">
                  <c:v>2.4393999999999999E-2</c:v>
                </c:pt>
                <c:pt idx="9">
                  <c:v>2.4535000000000001E-2</c:v>
                </c:pt>
                <c:pt idx="10">
                  <c:v>2.4717800000000002E-2</c:v>
                </c:pt>
                <c:pt idx="11">
                  <c:v>2.5241400000000011E-2</c:v>
                </c:pt>
                <c:pt idx="12">
                  <c:v>2.5156100000000001E-2</c:v>
                </c:pt>
                <c:pt idx="13">
                  <c:v>2.4899400000000002E-2</c:v>
                </c:pt>
                <c:pt idx="14">
                  <c:v>2.4309399999999998E-2</c:v>
                </c:pt>
                <c:pt idx="15">
                  <c:v>2.3877599999999999E-2</c:v>
                </c:pt>
                <c:pt idx="16">
                  <c:v>2.4031600000000052E-2</c:v>
                </c:pt>
                <c:pt idx="17">
                  <c:v>2.4453500000000006E-2</c:v>
                </c:pt>
                <c:pt idx="18">
                  <c:v>2.5098200000000001E-2</c:v>
                </c:pt>
                <c:pt idx="19">
                  <c:v>2.5357399999999999E-2</c:v>
                </c:pt>
                <c:pt idx="20">
                  <c:v>2.5351700000000001E-2</c:v>
                </c:pt>
                <c:pt idx="21">
                  <c:v>2.5203800000000262E-2</c:v>
                </c:pt>
                <c:pt idx="22">
                  <c:v>2.5202800000000011E-2</c:v>
                </c:pt>
                <c:pt idx="23">
                  <c:v>2.5521100000000001E-2</c:v>
                </c:pt>
                <c:pt idx="24">
                  <c:v>2.6149200000000056E-2</c:v>
                </c:pt>
                <c:pt idx="25">
                  <c:v>2.6504900000000001E-2</c:v>
                </c:pt>
                <c:pt idx="26">
                  <c:v>2.6470600000000052E-2</c:v>
                </c:pt>
                <c:pt idx="27">
                  <c:v>2.6037500000000248E-2</c:v>
                </c:pt>
                <c:pt idx="28">
                  <c:v>2.5574400000000001E-2</c:v>
                </c:pt>
                <c:pt idx="29">
                  <c:v>2.5754800000000001E-2</c:v>
                </c:pt>
                <c:pt idx="30">
                  <c:v>2.6450300000000239E-2</c:v>
                </c:pt>
                <c:pt idx="31">
                  <c:v>2.721100000000028E-2</c:v>
                </c:pt>
                <c:pt idx="32">
                  <c:v>2.715010000000001E-2</c:v>
                </c:pt>
                <c:pt idx="33">
                  <c:v>2.6731000000000255E-2</c:v>
                </c:pt>
                <c:pt idx="34">
                  <c:v>2.6421799999999999E-2</c:v>
                </c:pt>
                <c:pt idx="35">
                  <c:v>2.6843900000000365E-2</c:v>
                </c:pt>
                <c:pt idx="36">
                  <c:v>2.7381500000000052E-2</c:v>
                </c:pt>
                <c:pt idx="37">
                  <c:v>2.8028399999999988E-2</c:v>
                </c:pt>
                <c:pt idx="38">
                  <c:v>2.7551900000000254E-2</c:v>
                </c:pt>
                <c:pt idx="39">
                  <c:v>2.7017599999999999E-2</c:v>
                </c:pt>
                <c:pt idx="40">
                  <c:v>2.6797999999999999E-2</c:v>
                </c:pt>
                <c:pt idx="41">
                  <c:v>2.7285400000000216E-2</c:v>
                </c:pt>
                <c:pt idx="42">
                  <c:v>2.7942800000000052E-2</c:v>
                </c:pt>
                <c:pt idx="43">
                  <c:v>2.8341399999999999E-2</c:v>
                </c:pt>
                <c:pt idx="44">
                  <c:v>2.8193999999999997E-2</c:v>
                </c:pt>
                <c:pt idx="45">
                  <c:v>2.8092800000000001E-2</c:v>
                </c:pt>
                <c:pt idx="46">
                  <c:v>2.8453599999999999E-2</c:v>
                </c:pt>
                <c:pt idx="47">
                  <c:v>2.89822E-2</c:v>
                </c:pt>
                <c:pt idx="48">
                  <c:v>2.9256600000000001E-2</c:v>
                </c:pt>
                <c:pt idx="49">
                  <c:v>2.9220800000000002E-2</c:v>
                </c:pt>
                <c:pt idx="50">
                  <c:v>2.8996999999999988E-2</c:v>
                </c:pt>
                <c:pt idx="51">
                  <c:v>2.9010600000000001E-2</c:v>
                </c:pt>
                <c:pt idx="52">
                  <c:v>2.9734099999999999E-2</c:v>
                </c:pt>
                <c:pt idx="53">
                  <c:v>3.0133500000000011E-2</c:v>
                </c:pt>
                <c:pt idx="54">
                  <c:v>3.0197800000000011E-2</c:v>
                </c:pt>
                <c:pt idx="55">
                  <c:v>3.0200100000000056E-2</c:v>
                </c:pt>
                <c:pt idx="56">
                  <c:v>3.0420599999999989E-2</c:v>
                </c:pt>
                <c:pt idx="57">
                  <c:v>3.0850499999999993E-2</c:v>
                </c:pt>
                <c:pt idx="58">
                  <c:v>3.1324200000000003E-2</c:v>
                </c:pt>
                <c:pt idx="59">
                  <c:v>3.1586999999999997E-2</c:v>
                </c:pt>
                <c:pt idx="60">
                  <c:v>3.1545799999999999E-2</c:v>
                </c:pt>
                <c:pt idx="61">
                  <c:v>3.1742300000000015E-2</c:v>
                </c:pt>
                <c:pt idx="62">
                  <c:v>3.2375200000000326E-2</c:v>
                </c:pt>
                <c:pt idx="63">
                  <c:v>3.2786500000000003E-2</c:v>
                </c:pt>
                <c:pt idx="64">
                  <c:v>3.3105700000000002E-2</c:v>
                </c:pt>
                <c:pt idx="65">
                  <c:v>3.3440000000000004E-2</c:v>
                </c:pt>
                <c:pt idx="66">
                  <c:v>3.3810899999999998E-2</c:v>
                </c:pt>
                <c:pt idx="67">
                  <c:v>3.4154799999999999E-2</c:v>
                </c:pt>
                <c:pt idx="68">
                  <c:v>3.4427100000000002E-2</c:v>
                </c:pt>
                <c:pt idx="69">
                  <c:v>3.4746199999999998E-2</c:v>
                </c:pt>
                <c:pt idx="70">
                  <c:v>3.5223900000000002E-2</c:v>
                </c:pt>
                <c:pt idx="71">
                  <c:v>3.5596099999999999E-2</c:v>
                </c:pt>
                <c:pt idx="72">
                  <c:v>3.5983200000000291E-2</c:v>
                </c:pt>
                <c:pt idx="73">
                  <c:v>3.6299400000000002E-2</c:v>
                </c:pt>
                <c:pt idx="74">
                  <c:v>3.6695100000000307E-2</c:v>
                </c:pt>
                <c:pt idx="75">
                  <c:v>3.7250200000000212E-2</c:v>
                </c:pt>
                <c:pt idx="76">
                  <c:v>3.7897800000000356E-2</c:v>
                </c:pt>
                <c:pt idx="77">
                  <c:v>3.8442999999999998E-2</c:v>
                </c:pt>
                <c:pt idx="78">
                  <c:v>3.883100000000031E-2</c:v>
                </c:pt>
                <c:pt idx="79">
                  <c:v>3.9178999999999999E-2</c:v>
                </c:pt>
                <c:pt idx="80">
                  <c:v>3.9780900000000001E-2</c:v>
                </c:pt>
                <c:pt idx="81">
                  <c:v>4.0404700000000002E-2</c:v>
                </c:pt>
                <c:pt idx="82">
                  <c:v>4.0872100000000001E-2</c:v>
                </c:pt>
                <c:pt idx="83">
                  <c:v>4.1102600000000024E-2</c:v>
                </c:pt>
                <c:pt idx="84">
                  <c:v>4.1348599999999985E-2</c:v>
                </c:pt>
                <c:pt idx="85">
                  <c:v>4.1743999999999996E-2</c:v>
                </c:pt>
                <c:pt idx="86">
                  <c:v>4.22412E-2</c:v>
                </c:pt>
                <c:pt idx="87">
                  <c:v>4.2477700000000014E-2</c:v>
                </c:pt>
                <c:pt idx="88">
                  <c:v>4.2693600000000498E-2</c:v>
                </c:pt>
                <c:pt idx="89">
                  <c:v>4.3183000000000013E-2</c:v>
                </c:pt>
                <c:pt idx="90">
                  <c:v>4.3733899999999999E-2</c:v>
                </c:pt>
                <c:pt idx="91">
                  <c:v>4.4291500000000004E-2</c:v>
                </c:pt>
                <c:pt idx="92">
                  <c:v>4.5145600000000001E-2</c:v>
                </c:pt>
                <c:pt idx="93">
                  <c:v>4.5799700000000033E-2</c:v>
                </c:pt>
                <c:pt idx="94">
                  <c:v>4.6173499999999999E-2</c:v>
                </c:pt>
                <c:pt idx="95">
                  <c:v>4.6689299999999975E-2</c:v>
                </c:pt>
                <c:pt idx="96">
                  <c:v>4.75538E-2</c:v>
                </c:pt>
                <c:pt idx="97">
                  <c:v>4.8203999999999997E-2</c:v>
                </c:pt>
                <c:pt idx="98">
                  <c:v>4.8663999999999999E-2</c:v>
                </c:pt>
                <c:pt idx="99">
                  <c:v>4.9321200000000023E-2</c:v>
                </c:pt>
                <c:pt idx="100">
                  <c:v>4.9782200000000727E-2</c:v>
                </c:pt>
                <c:pt idx="101">
                  <c:v>5.0358100000000003E-2</c:v>
                </c:pt>
                <c:pt idx="102">
                  <c:v>5.1081299999999996E-2</c:v>
                </c:pt>
                <c:pt idx="103">
                  <c:v>5.1855900000000003E-2</c:v>
                </c:pt>
                <c:pt idx="104">
                  <c:v>5.2531500000000002E-2</c:v>
                </c:pt>
                <c:pt idx="105">
                  <c:v>5.3262400000000112E-2</c:v>
                </c:pt>
                <c:pt idx="106">
                  <c:v>5.4059599999999999E-2</c:v>
                </c:pt>
                <c:pt idx="107">
                  <c:v>5.4755000000000033E-2</c:v>
                </c:pt>
                <c:pt idx="108">
                  <c:v>5.5417400000000588E-2</c:v>
                </c:pt>
                <c:pt idx="109">
                  <c:v>5.60779E-2</c:v>
                </c:pt>
                <c:pt idx="110">
                  <c:v>5.6636600000000023E-2</c:v>
                </c:pt>
                <c:pt idx="111">
                  <c:v>5.7154500000000004E-2</c:v>
                </c:pt>
                <c:pt idx="112">
                  <c:v>5.7749200000000014E-2</c:v>
                </c:pt>
                <c:pt idx="113">
                  <c:v>5.8011800000000002E-2</c:v>
                </c:pt>
                <c:pt idx="114">
                  <c:v>5.8146099999999999E-2</c:v>
                </c:pt>
                <c:pt idx="115">
                  <c:v>5.8399500000000014E-2</c:v>
                </c:pt>
                <c:pt idx="116">
                  <c:v>5.8814200000000122E-2</c:v>
                </c:pt>
                <c:pt idx="117">
                  <c:v>5.9318000000000627E-2</c:v>
                </c:pt>
                <c:pt idx="118">
                  <c:v>5.9748300000000004E-2</c:v>
                </c:pt>
                <c:pt idx="119">
                  <c:v>6.0058000000000014E-2</c:v>
                </c:pt>
                <c:pt idx="120">
                  <c:v>6.0420500000000002E-2</c:v>
                </c:pt>
                <c:pt idx="121">
                  <c:v>6.1049600000000002E-2</c:v>
                </c:pt>
                <c:pt idx="122">
                  <c:v>6.1223999999999987E-2</c:v>
                </c:pt>
                <c:pt idx="123">
                  <c:v>6.1885200000000001E-2</c:v>
                </c:pt>
                <c:pt idx="124">
                  <c:v>6.3996700000000031E-2</c:v>
                </c:pt>
                <c:pt idx="125">
                  <c:v>6.6614800000000002E-2</c:v>
                </c:pt>
                <c:pt idx="126">
                  <c:v>6.9512700000000718E-2</c:v>
                </c:pt>
                <c:pt idx="127">
                  <c:v>6.8955799999999998E-2</c:v>
                </c:pt>
                <c:pt idx="128">
                  <c:v>6.8497400000000194E-2</c:v>
                </c:pt>
                <c:pt idx="129">
                  <c:v>6.7890200000000636E-2</c:v>
                </c:pt>
                <c:pt idx="130">
                  <c:v>6.7338500000000023E-2</c:v>
                </c:pt>
                <c:pt idx="131">
                  <c:v>6.9050800000000009E-2</c:v>
                </c:pt>
                <c:pt idx="132">
                  <c:v>6.872070000000001E-2</c:v>
                </c:pt>
                <c:pt idx="133">
                  <c:v>6.8578200000000006E-2</c:v>
                </c:pt>
                <c:pt idx="134">
                  <c:v>6.8330399999999999E-2</c:v>
                </c:pt>
                <c:pt idx="135">
                  <c:v>6.8221100000000007E-2</c:v>
                </c:pt>
                <c:pt idx="136">
                  <c:v>6.8339500000000011E-2</c:v>
                </c:pt>
                <c:pt idx="137">
                  <c:v>6.8257200000000004E-2</c:v>
                </c:pt>
                <c:pt idx="138">
                  <c:v>6.8245299999999995E-2</c:v>
                </c:pt>
                <c:pt idx="139">
                  <c:v>6.8018099999999998E-2</c:v>
                </c:pt>
                <c:pt idx="140">
                  <c:v>6.7935000000000009E-2</c:v>
                </c:pt>
                <c:pt idx="141">
                  <c:v>6.7812300000000533E-2</c:v>
                </c:pt>
                <c:pt idx="142">
                  <c:v>6.7637700000000023E-2</c:v>
                </c:pt>
                <c:pt idx="143">
                  <c:v>6.7633399999999996E-2</c:v>
                </c:pt>
                <c:pt idx="144">
                  <c:v>6.7326600000000708E-2</c:v>
                </c:pt>
                <c:pt idx="145">
                  <c:v>6.6931199999999996E-2</c:v>
                </c:pt>
                <c:pt idx="146">
                  <c:v>6.689680000000002E-2</c:v>
                </c:pt>
                <c:pt idx="147">
                  <c:v>6.6694900000000001E-2</c:v>
                </c:pt>
                <c:pt idx="148">
                  <c:v>6.6605399999999995E-2</c:v>
                </c:pt>
                <c:pt idx="149">
                  <c:v>6.6356899999999996E-2</c:v>
                </c:pt>
                <c:pt idx="150">
                  <c:v>6.6308599999999995E-2</c:v>
                </c:pt>
                <c:pt idx="151">
                  <c:v>6.6340999999999997E-2</c:v>
                </c:pt>
                <c:pt idx="152">
                  <c:v>6.6143099999999996E-2</c:v>
                </c:pt>
                <c:pt idx="153">
                  <c:v>6.6311300000000004E-2</c:v>
                </c:pt>
                <c:pt idx="154">
                  <c:v>6.6078999999999999E-2</c:v>
                </c:pt>
                <c:pt idx="155">
                  <c:v>6.591470000000002E-2</c:v>
                </c:pt>
                <c:pt idx="156">
                  <c:v>6.5572400000000003E-2</c:v>
                </c:pt>
                <c:pt idx="157">
                  <c:v>6.5374399999999999E-2</c:v>
                </c:pt>
                <c:pt idx="158">
                  <c:v>6.522600000000002E-2</c:v>
                </c:pt>
                <c:pt idx="159">
                  <c:v>6.50202E-2</c:v>
                </c:pt>
                <c:pt idx="160">
                  <c:v>6.485550000000001E-2</c:v>
                </c:pt>
                <c:pt idx="161">
                  <c:v>6.4662800000000034E-2</c:v>
                </c:pt>
                <c:pt idx="162">
                  <c:v>6.4327500000000024E-2</c:v>
                </c:pt>
                <c:pt idx="163">
                  <c:v>6.398280000000002E-2</c:v>
                </c:pt>
                <c:pt idx="164">
                  <c:v>6.3753199999999996E-2</c:v>
                </c:pt>
                <c:pt idx="165">
                  <c:v>6.3537899999999994E-2</c:v>
                </c:pt>
                <c:pt idx="166">
                  <c:v>6.3274700000000003E-2</c:v>
                </c:pt>
                <c:pt idx="167">
                  <c:v>6.2859100000000001E-2</c:v>
                </c:pt>
                <c:pt idx="168">
                  <c:v>6.2532099999999993E-2</c:v>
                </c:pt>
                <c:pt idx="169">
                  <c:v>6.2272100000000004E-2</c:v>
                </c:pt>
                <c:pt idx="170">
                  <c:v>6.2013600000000779E-2</c:v>
                </c:pt>
                <c:pt idx="171">
                  <c:v>6.1751199999999985E-2</c:v>
                </c:pt>
                <c:pt idx="172">
                  <c:v>6.1490700000000023E-2</c:v>
                </c:pt>
                <c:pt idx="173">
                  <c:v>6.1167000000000013E-2</c:v>
                </c:pt>
                <c:pt idx="174">
                  <c:v>6.0873300000000012E-2</c:v>
                </c:pt>
                <c:pt idx="175">
                  <c:v>6.0585899999999998E-2</c:v>
                </c:pt>
                <c:pt idx="176">
                  <c:v>6.0246300000000003E-2</c:v>
                </c:pt>
                <c:pt idx="177">
                  <c:v>5.9999300000000012E-2</c:v>
                </c:pt>
                <c:pt idx="178">
                  <c:v>5.9581300000000004E-2</c:v>
                </c:pt>
                <c:pt idx="179">
                  <c:v>5.9462200000000791E-2</c:v>
                </c:pt>
                <c:pt idx="180">
                  <c:v>5.92291E-2</c:v>
                </c:pt>
                <c:pt idx="181">
                  <c:v>5.8865300000000002E-2</c:v>
                </c:pt>
                <c:pt idx="182">
                  <c:v>5.8785000000000004E-2</c:v>
                </c:pt>
                <c:pt idx="183">
                  <c:v>5.8557400000000003E-2</c:v>
                </c:pt>
                <c:pt idx="184">
                  <c:v>5.8314300000000013E-2</c:v>
                </c:pt>
                <c:pt idx="185">
                  <c:v>5.82617E-2</c:v>
                </c:pt>
                <c:pt idx="186">
                  <c:v>5.8097000000000114E-2</c:v>
                </c:pt>
                <c:pt idx="187">
                  <c:v>5.7988199999999997E-2</c:v>
                </c:pt>
                <c:pt idx="188">
                  <c:v>5.7898700000000511E-2</c:v>
                </c:pt>
                <c:pt idx="189">
                  <c:v>5.7960100000000014E-2</c:v>
                </c:pt>
                <c:pt idx="190">
                  <c:v>5.7918900000000134E-2</c:v>
                </c:pt>
                <c:pt idx="191">
                  <c:v>5.7996100000000134E-2</c:v>
                </c:pt>
                <c:pt idx="192">
                  <c:v>5.8213800000000003E-2</c:v>
                </c:pt>
                <c:pt idx="193">
                  <c:v>5.8444599999999985E-2</c:v>
                </c:pt>
                <c:pt idx="194">
                  <c:v>5.8675299999999986E-2</c:v>
                </c:pt>
                <c:pt idx="195">
                  <c:v>5.9123400000000034E-2</c:v>
                </c:pt>
                <c:pt idx="196">
                  <c:v>5.9399300000000134E-2</c:v>
                </c:pt>
                <c:pt idx="197">
                  <c:v>5.9778400000000134E-2</c:v>
                </c:pt>
                <c:pt idx="198">
                  <c:v>6.0254200000000001E-2</c:v>
                </c:pt>
                <c:pt idx="199">
                  <c:v>6.0728000000000004E-2</c:v>
                </c:pt>
                <c:pt idx="200">
                  <c:v>6.1238999999999995E-2</c:v>
                </c:pt>
                <c:pt idx="201">
                  <c:v>6.1873900000000003E-2</c:v>
                </c:pt>
                <c:pt idx="202">
                  <c:v>6.2533300000000014E-2</c:v>
                </c:pt>
                <c:pt idx="203">
                  <c:v>6.3100900000000001E-2</c:v>
                </c:pt>
                <c:pt idx="204">
                  <c:v>6.3827200000000001E-2</c:v>
                </c:pt>
                <c:pt idx="205">
                  <c:v>6.4618100000000012E-2</c:v>
                </c:pt>
                <c:pt idx="206">
                  <c:v>6.553630000000002E-2</c:v>
                </c:pt>
                <c:pt idx="207">
                  <c:v>6.6517999999999994E-2</c:v>
                </c:pt>
                <c:pt idx="208">
                  <c:v>6.7514199999999996E-2</c:v>
                </c:pt>
                <c:pt idx="209">
                  <c:v>6.8569900000000003E-2</c:v>
                </c:pt>
                <c:pt idx="210">
                  <c:v>6.9623900000000002E-2</c:v>
                </c:pt>
                <c:pt idx="211">
                  <c:v>7.0900000000000019E-2</c:v>
                </c:pt>
                <c:pt idx="212">
                  <c:v>7.2141300000000005E-2</c:v>
                </c:pt>
                <c:pt idx="213">
                  <c:v>7.3252700000000004E-2</c:v>
                </c:pt>
                <c:pt idx="214">
                  <c:v>7.4469000000000132E-2</c:v>
                </c:pt>
                <c:pt idx="215">
                  <c:v>7.5670299999999996E-2</c:v>
                </c:pt>
                <c:pt idx="216">
                  <c:v>7.6852199999999996E-2</c:v>
                </c:pt>
                <c:pt idx="217">
                  <c:v>7.7964900000000184E-2</c:v>
                </c:pt>
                <c:pt idx="218">
                  <c:v>7.9054500000000014E-2</c:v>
                </c:pt>
                <c:pt idx="219">
                  <c:v>8.0077300000000046E-2</c:v>
                </c:pt>
                <c:pt idx="220">
                  <c:v>8.0960800000000027E-2</c:v>
                </c:pt>
                <c:pt idx="221">
                  <c:v>8.1835500000000005E-2</c:v>
                </c:pt>
                <c:pt idx="222">
                  <c:v>8.2715400000000022E-2</c:v>
                </c:pt>
                <c:pt idx="223">
                  <c:v>8.3319800000000027E-2</c:v>
                </c:pt>
                <c:pt idx="224">
                  <c:v>8.3856200000000228E-2</c:v>
                </c:pt>
                <c:pt idx="225">
                  <c:v>8.4363200000000013E-2</c:v>
                </c:pt>
                <c:pt idx="226">
                  <c:v>8.4675900000000248E-2</c:v>
                </c:pt>
                <c:pt idx="227">
                  <c:v>8.4976300000000227E-2</c:v>
                </c:pt>
                <c:pt idx="228">
                  <c:v>8.5256100000000043E-2</c:v>
                </c:pt>
                <c:pt idx="229">
                  <c:v>8.5398600000000005E-2</c:v>
                </c:pt>
                <c:pt idx="230">
                  <c:v>8.5532800000000048E-2</c:v>
                </c:pt>
                <c:pt idx="231">
                  <c:v>8.5597300000001098E-2</c:v>
                </c:pt>
                <c:pt idx="232">
                  <c:v>8.5655100000000747E-2</c:v>
                </c:pt>
                <c:pt idx="233">
                  <c:v>8.5718100000000005E-2</c:v>
                </c:pt>
                <c:pt idx="234">
                  <c:v>8.5802400000000043E-2</c:v>
                </c:pt>
                <c:pt idx="235">
                  <c:v>8.5779400000000006E-2</c:v>
                </c:pt>
                <c:pt idx="236">
                  <c:v>8.5682800000000003E-2</c:v>
                </c:pt>
                <c:pt idx="237">
                  <c:v>8.5721600000000023E-2</c:v>
                </c:pt>
                <c:pt idx="238">
                  <c:v>8.569550000000091E-2</c:v>
                </c:pt>
                <c:pt idx="239">
                  <c:v>8.5547800000000243E-2</c:v>
                </c:pt>
                <c:pt idx="240">
                  <c:v>8.548059999999999E-2</c:v>
                </c:pt>
                <c:pt idx="241">
                  <c:v>8.5317099999999993E-2</c:v>
                </c:pt>
                <c:pt idx="242">
                  <c:v>8.5143700000000017E-2</c:v>
                </c:pt>
                <c:pt idx="243">
                  <c:v>8.4967600000000004E-2</c:v>
                </c:pt>
                <c:pt idx="244">
                  <c:v>8.4808500000000023E-2</c:v>
                </c:pt>
                <c:pt idx="245">
                  <c:v>8.4694900000001322E-2</c:v>
                </c:pt>
                <c:pt idx="246">
                  <c:v>8.4520300000001283E-2</c:v>
                </c:pt>
                <c:pt idx="247">
                  <c:v>8.4416200000000011E-2</c:v>
                </c:pt>
                <c:pt idx="248">
                  <c:v>8.4342199999999992E-2</c:v>
                </c:pt>
                <c:pt idx="249">
                  <c:v>8.4280500000000022E-2</c:v>
                </c:pt>
                <c:pt idx="250">
                  <c:v>8.4327600000000044E-2</c:v>
                </c:pt>
                <c:pt idx="251">
                  <c:v>8.4416600000000022E-2</c:v>
                </c:pt>
                <c:pt idx="252">
                  <c:v>8.4588800000000047E-2</c:v>
                </c:pt>
                <c:pt idx="253">
                  <c:v>8.4731700000000021E-2</c:v>
                </c:pt>
                <c:pt idx="254">
                  <c:v>8.5095400000000265E-2</c:v>
                </c:pt>
                <c:pt idx="255">
                  <c:v>8.5531200000000002E-2</c:v>
                </c:pt>
                <c:pt idx="256">
                  <c:v>8.5966200000000006E-2</c:v>
                </c:pt>
                <c:pt idx="257">
                  <c:v>8.6585300000000046E-2</c:v>
                </c:pt>
                <c:pt idx="258">
                  <c:v>8.7239200000000031E-2</c:v>
                </c:pt>
                <c:pt idx="259">
                  <c:v>8.7944500000000023E-2</c:v>
                </c:pt>
                <c:pt idx="260">
                  <c:v>8.8636800000001265E-2</c:v>
                </c:pt>
                <c:pt idx="261">
                  <c:v>8.9514300000001226E-2</c:v>
                </c:pt>
                <c:pt idx="262">
                  <c:v>9.0329700000000041E-2</c:v>
                </c:pt>
                <c:pt idx="263">
                  <c:v>9.1187400000000002E-2</c:v>
                </c:pt>
                <c:pt idx="264">
                  <c:v>9.2097400000000024E-2</c:v>
                </c:pt>
                <c:pt idx="265">
                  <c:v>9.3030300000000982E-2</c:v>
                </c:pt>
                <c:pt idx="266">
                  <c:v>9.3992100000000023E-2</c:v>
                </c:pt>
                <c:pt idx="267">
                  <c:v>9.5049300000000003E-2</c:v>
                </c:pt>
                <c:pt idx="268">
                  <c:v>9.6152500000000002E-2</c:v>
                </c:pt>
                <c:pt idx="269">
                  <c:v>9.7182399999999988E-2</c:v>
                </c:pt>
                <c:pt idx="270">
                  <c:v>9.8442700000000008E-2</c:v>
                </c:pt>
                <c:pt idx="271">
                  <c:v>9.9601600000000026E-2</c:v>
                </c:pt>
                <c:pt idx="272">
                  <c:v>0.100883</c:v>
                </c:pt>
                <c:pt idx="273">
                  <c:v>0.10220300000000022</c:v>
                </c:pt>
                <c:pt idx="274">
                  <c:v>0.10342600000000068</c:v>
                </c:pt>
                <c:pt idx="275">
                  <c:v>0.10475400000000012</c:v>
                </c:pt>
                <c:pt idx="276">
                  <c:v>0.10612099999999999</c:v>
                </c:pt>
                <c:pt idx="277">
                  <c:v>0.10751300000000009</c:v>
                </c:pt>
                <c:pt idx="278">
                  <c:v>0.10898200000000002</c:v>
                </c:pt>
                <c:pt idx="279">
                  <c:v>0.11049600000000002</c:v>
                </c:pt>
                <c:pt idx="280">
                  <c:v>0.11218599999999998</c:v>
                </c:pt>
                <c:pt idx="281">
                  <c:v>0.11404599999999998</c:v>
                </c:pt>
                <c:pt idx="282">
                  <c:v>0.11602500000000029</c:v>
                </c:pt>
                <c:pt idx="283">
                  <c:v>0.11817400000000022</c:v>
                </c:pt>
                <c:pt idx="284">
                  <c:v>0.12052599999999999</c:v>
                </c:pt>
                <c:pt idx="285">
                  <c:v>0.12297600000000022</c:v>
                </c:pt>
                <c:pt idx="286">
                  <c:v>0.125641</c:v>
                </c:pt>
                <c:pt idx="287">
                  <c:v>0.12845599999999999</c:v>
                </c:pt>
                <c:pt idx="288">
                  <c:v>0.131381</c:v>
                </c:pt>
                <c:pt idx="289">
                  <c:v>0.134382</c:v>
                </c:pt>
                <c:pt idx="290">
                  <c:v>0.137571</c:v>
                </c:pt>
                <c:pt idx="291">
                  <c:v>0.14086000000000001</c:v>
                </c:pt>
                <c:pt idx="292">
                  <c:v>0.14420100000000041</c:v>
                </c:pt>
                <c:pt idx="293">
                  <c:v>0.14761400000000041</c:v>
                </c:pt>
                <c:pt idx="294">
                  <c:v>0.15095400000000136</c:v>
                </c:pt>
                <c:pt idx="295">
                  <c:v>0.15429100000000157</c:v>
                </c:pt>
                <c:pt idx="296">
                  <c:v>0.15749700000000208</c:v>
                </c:pt>
                <c:pt idx="297">
                  <c:v>0.16051399999999999</c:v>
                </c:pt>
                <c:pt idx="298">
                  <c:v>0.16348099999999999</c:v>
                </c:pt>
                <c:pt idx="299">
                  <c:v>0.166154</c:v>
                </c:pt>
                <c:pt idx="300">
                  <c:v>0.16864499999999999</c:v>
                </c:pt>
                <c:pt idx="301">
                  <c:v>0.17094800000000188</c:v>
                </c:pt>
                <c:pt idx="302">
                  <c:v>0.17314900000000041</c:v>
                </c:pt>
                <c:pt idx="303">
                  <c:v>0.17510500000000001</c:v>
                </c:pt>
                <c:pt idx="304">
                  <c:v>0.17695400000000044</c:v>
                </c:pt>
                <c:pt idx="305">
                  <c:v>0.17862800000000001</c:v>
                </c:pt>
                <c:pt idx="306">
                  <c:v>0.18008199999999999</c:v>
                </c:pt>
                <c:pt idx="307">
                  <c:v>0.18149500000000188</c:v>
                </c:pt>
                <c:pt idx="308">
                  <c:v>0.18269900000000044</c:v>
                </c:pt>
                <c:pt idx="309">
                  <c:v>0.18369500000000041</c:v>
                </c:pt>
                <c:pt idx="310">
                  <c:v>0.18450100000000041</c:v>
                </c:pt>
                <c:pt idx="311">
                  <c:v>0.18505300000000041</c:v>
                </c:pt>
                <c:pt idx="312">
                  <c:v>0.18541100000000188</c:v>
                </c:pt>
                <c:pt idx="313">
                  <c:v>0.18554100000000157</c:v>
                </c:pt>
                <c:pt idx="314">
                  <c:v>0.18544000000000196</c:v>
                </c:pt>
                <c:pt idx="315">
                  <c:v>0.18504300000000157</c:v>
                </c:pt>
                <c:pt idx="316">
                  <c:v>0.18442500000000137</c:v>
                </c:pt>
                <c:pt idx="317">
                  <c:v>0.18363499999999999</c:v>
                </c:pt>
                <c:pt idx="318">
                  <c:v>0.18264400000000044</c:v>
                </c:pt>
                <c:pt idx="319">
                  <c:v>0.18145500000000137</c:v>
                </c:pt>
                <c:pt idx="320">
                  <c:v>0.18003000000000041</c:v>
                </c:pt>
                <c:pt idx="321">
                  <c:v>0.17844900000000208</c:v>
                </c:pt>
                <c:pt idx="322">
                  <c:v>0.17676300000000122</c:v>
                </c:pt>
                <c:pt idx="323">
                  <c:v>0.17473500000000122</c:v>
                </c:pt>
                <c:pt idx="324">
                  <c:v>0.17279500000000125</c:v>
                </c:pt>
                <c:pt idx="325">
                  <c:v>0.170573</c:v>
                </c:pt>
                <c:pt idx="326">
                  <c:v>0.16829700000000122</c:v>
                </c:pt>
                <c:pt idx="327">
                  <c:v>0.16600899999999999</c:v>
                </c:pt>
                <c:pt idx="328">
                  <c:v>0.163688</c:v>
                </c:pt>
                <c:pt idx="329">
                  <c:v>0.16141300000000094</c:v>
                </c:pt>
                <c:pt idx="330">
                  <c:v>0.15909100000000151</c:v>
                </c:pt>
                <c:pt idx="331">
                  <c:v>0.15690700000000188</c:v>
                </c:pt>
                <c:pt idx="332">
                  <c:v>0.15471900000000208</c:v>
                </c:pt>
                <c:pt idx="333">
                  <c:v>0.15256500000000137</c:v>
                </c:pt>
                <c:pt idx="334">
                  <c:v>0.15057300000000001</c:v>
                </c:pt>
                <c:pt idx="335">
                  <c:v>0.14857100000000001</c:v>
                </c:pt>
                <c:pt idx="336">
                  <c:v>0.14664400000000041</c:v>
                </c:pt>
                <c:pt idx="337">
                  <c:v>0.14477999999999999</c:v>
                </c:pt>
                <c:pt idx="338">
                  <c:v>0.14297099999999999</c:v>
                </c:pt>
                <c:pt idx="339">
                  <c:v>0.14122199999999999</c:v>
                </c:pt>
                <c:pt idx="340">
                  <c:v>0.13942700000000041</c:v>
                </c:pt>
                <c:pt idx="341">
                  <c:v>0.13772000000000001</c:v>
                </c:pt>
                <c:pt idx="342">
                  <c:v>0.13592099999999999</c:v>
                </c:pt>
                <c:pt idx="343">
                  <c:v>0.13405400000000001</c:v>
                </c:pt>
                <c:pt idx="344">
                  <c:v>0.13217099999999987</c:v>
                </c:pt>
                <c:pt idx="345">
                  <c:v>0.13029399999999999</c:v>
                </c:pt>
                <c:pt idx="346">
                  <c:v>0.12839700000000001</c:v>
                </c:pt>
                <c:pt idx="347">
                  <c:v>0.12653800000000001</c:v>
                </c:pt>
                <c:pt idx="348">
                  <c:v>0.124808</c:v>
                </c:pt>
                <c:pt idx="349">
                  <c:v>0.12323800000000019</c:v>
                </c:pt>
                <c:pt idx="350">
                  <c:v>0.12180100000000002</c:v>
                </c:pt>
                <c:pt idx="351">
                  <c:v>0.120547</c:v>
                </c:pt>
                <c:pt idx="352">
                  <c:v>0.11948300000000002</c:v>
                </c:pt>
                <c:pt idx="353">
                  <c:v>0.11859599999999999</c:v>
                </c:pt>
                <c:pt idx="354">
                  <c:v>0.11798599999999998</c:v>
                </c:pt>
                <c:pt idx="355">
                  <c:v>0.117689</c:v>
                </c:pt>
                <c:pt idx="356">
                  <c:v>0.11754299999999998</c:v>
                </c:pt>
                <c:pt idx="357">
                  <c:v>0.11756200000000012</c:v>
                </c:pt>
                <c:pt idx="358">
                  <c:v>0.11784799999999926</c:v>
                </c:pt>
                <c:pt idx="359">
                  <c:v>0.118315</c:v>
                </c:pt>
                <c:pt idx="360">
                  <c:v>0.11900200000000002</c:v>
                </c:pt>
                <c:pt idx="361">
                  <c:v>0.11989000000000002</c:v>
                </c:pt>
                <c:pt idx="362">
                  <c:v>0.12091499999999998</c:v>
                </c:pt>
                <c:pt idx="363">
                  <c:v>0.12206200000000068</c:v>
                </c:pt>
                <c:pt idx="364">
                  <c:v>0.123312</c:v>
                </c:pt>
                <c:pt idx="365">
                  <c:v>0.12473600000000108</c:v>
                </c:pt>
                <c:pt idx="366">
                  <c:v>0.12618499999999988</c:v>
                </c:pt>
                <c:pt idx="367">
                  <c:v>0.127635</c:v>
                </c:pt>
                <c:pt idx="368">
                  <c:v>0.12926099999999999</c:v>
                </c:pt>
                <c:pt idx="369">
                  <c:v>0.13080600000000001</c:v>
                </c:pt>
                <c:pt idx="370">
                  <c:v>0.13256299999999999</c:v>
                </c:pt>
                <c:pt idx="371">
                  <c:v>0.13422899999999999</c:v>
                </c:pt>
                <c:pt idx="372">
                  <c:v>0.135101</c:v>
                </c:pt>
                <c:pt idx="373">
                  <c:v>0.13460900000000001</c:v>
                </c:pt>
                <c:pt idx="374">
                  <c:v>0.13387299999999988</c:v>
                </c:pt>
                <c:pt idx="375">
                  <c:v>0.13296200000000041</c:v>
                </c:pt>
                <c:pt idx="376">
                  <c:v>0.132077</c:v>
                </c:pt>
                <c:pt idx="377">
                  <c:v>0.13117899999999988</c:v>
                </c:pt>
                <c:pt idx="378">
                  <c:v>0.13020499999999999</c:v>
                </c:pt>
                <c:pt idx="379">
                  <c:v>0.129575</c:v>
                </c:pt>
                <c:pt idx="380">
                  <c:v>0.12904499999999999</c:v>
                </c:pt>
                <c:pt idx="381">
                  <c:v>0.13064100000000001</c:v>
                </c:pt>
                <c:pt idx="382">
                  <c:v>0.13294800000000156</c:v>
                </c:pt>
                <c:pt idx="383">
                  <c:v>0.13549300000000122</c:v>
                </c:pt>
                <c:pt idx="384">
                  <c:v>0.13839099999999999</c:v>
                </c:pt>
                <c:pt idx="385">
                  <c:v>0.14150599999999999</c:v>
                </c:pt>
                <c:pt idx="386">
                  <c:v>0.14490600000000137</c:v>
                </c:pt>
                <c:pt idx="387">
                  <c:v>0.14851100000000125</c:v>
                </c:pt>
                <c:pt idx="388">
                  <c:v>0.15216199999999999</c:v>
                </c:pt>
                <c:pt idx="389">
                  <c:v>0.15619300000000041</c:v>
                </c:pt>
                <c:pt idx="390">
                  <c:v>0.16071199999999999</c:v>
                </c:pt>
                <c:pt idx="391">
                  <c:v>0.16569200000000001</c:v>
                </c:pt>
                <c:pt idx="392">
                  <c:v>0.17122000000000001</c:v>
                </c:pt>
                <c:pt idx="393">
                  <c:v>0.17732700000000001</c:v>
                </c:pt>
                <c:pt idx="394">
                  <c:v>0.18427700000000041</c:v>
                </c:pt>
                <c:pt idx="395">
                  <c:v>0.192104</c:v>
                </c:pt>
                <c:pt idx="396">
                  <c:v>0.20122100000000001</c:v>
                </c:pt>
                <c:pt idx="397">
                  <c:v>0.21148200000000122</c:v>
                </c:pt>
                <c:pt idx="398">
                  <c:v>0.22268399999999997</c:v>
                </c:pt>
                <c:pt idx="399">
                  <c:v>0.23296900000000137</c:v>
                </c:pt>
                <c:pt idx="400">
                  <c:v>0.22914200000000001</c:v>
                </c:pt>
              </c:numCache>
            </c:numRef>
          </c:yVal>
          <c:smooth val="1"/>
        </c:ser>
        <c:ser>
          <c:idx val="19"/>
          <c:order val="19"/>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U$1:$U$401</c:f>
              <c:numCache>
                <c:formatCode>General</c:formatCode>
                <c:ptCount val="401"/>
                <c:pt idx="0">
                  <c:v>2.0357399999999998E-2</c:v>
                </c:pt>
                <c:pt idx="1">
                  <c:v>1.9951900000000043E-2</c:v>
                </c:pt>
                <c:pt idx="2">
                  <c:v>1.9490500000000171E-2</c:v>
                </c:pt>
                <c:pt idx="3">
                  <c:v>1.9127000000000043E-2</c:v>
                </c:pt>
                <c:pt idx="4">
                  <c:v>1.8969500000000153E-2</c:v>
                </c:pt>
                <c:pt idx="5">
                  <c:v>1.9183800000000174E-2</c:v>
                </c:pt>
                <c:pt idx="6">
                  <c:v>1.9525000000000153E-2</c:v>
                </c:pt>
                <c:pt idx="7">
                  <c:v>1.9333400000000021E-2</c:v>
                </c:pt>
                <c:pt idx="8">
                  <c:v>1.9175100000000021E-2</c:v>
                </c:pt>
                <c:pt idx="9">
                  <c:v>1.9034300000000001E-2</c:v>
                </c:pt>
                <c:pt idx="10">
                  <c:v>1.92149E-2</c:v>
                </c:pt>
                <c:pt idx="11">
                  <c:v>1.973080000000017E-2</c:v>
                </c:pt>
                <c:pt idx="12">
                  <c:v>1.989240000000015E-2</c:v>
                </c:pt>
                <c:pt idx="13">
                  <c:v>1.9921200000000149E-2</c:v>
                </c:pt>
                <c:pt idx="14">
                  <c:v>1.9548100000000165E-2</c:v>
                </c:pt>
                <c:pt idx="15">
                  <c:v>1.9444100000000176E-2</c:v>
                </c:pt>
                <c:pt idx="16">
                  <c:v>1.9745600000000144E-2</c:v>
                </c:pt>
                <c:pt idx="17">
                  <c:v>2.0239099999999999E-2</c:v>
                </c:pt>
                <c:pt idx="18">
                  <c:v>2.081730000000024E-2</c:v>
                </c:pt>
                <c:pt idx="19">
                  <c:v>2.0856599999999993E-2</c:v>
                </c:pt>
                <c:pt idx="20">
                  <c:v>2.0601300000000308E-2</c:v>
                </c:pt>
                <c:pt idx="21">
                  <c:v>2.0277000000000236E-2</c:v>
                </c:pt>
                <c:pt idx="22">
                  <c:v>2.023260000000001E-2</c:v>
                </c:pt>
                <c:pt idx="23">
                  <c:v>2.0269100000000002E-2</c:v>
                </c:pt>
                <c:pt idx="24">
                  <c:v>2.0678700000000012E-2</c:v>
                </c:pt>
                <c:pt idx="25">
                  <c:v>2.1221500000000001E-2</c:v>
                </c:pt>
                <c:pt idx="26">
                  <c:v>2.1193699999999999E-2</c:v>
                </c:pt>
                <c:pt idx="27">
                  <c:v>2.1031100000000323E-2</c:v>
                </c:pt>
                <c:pt idx="28">
                  <c:v>2.0749699999999999E-2</c:v>
                </c:pt>
                <c:pt idx="29">
                  <c:v>2.1033000000000295E-2</c:v>
                </c:pt>
                <c:pt idx="30">
                  <c:v>2.1687700000000251E-2</c:v>
                </c:pt>
                <c:pt idx="31">
                  <c:v>2.2398700000000001E-2</c:v>
                </c:pt>
                <c:pt idx="32">
                  <c:v>2.252790000000001E-2</c:v>
                </c:pt>
                <c:pt idx="33">
                  <c:v>2.2101400000000011E-2</c:v>
                </c:pt>
                <c:pt idx="34">
                  <c:v>2.1743700000000012E-2</c:v>
                </c:pt>
                <c:pt idx="35">
                  <c:v>2.2235400000000249E-2</c:v>
                </c:pt>
                <c:pt idx="36">
                  <c:v>2.2788200000000002E-2</c:v>
                </c:pt>
                <c:pt idx="37">
                  <c:v>2.3386399999999998E-2</c:v>
                </c:pt>
                <c:pt idx="38">
                  <c:v>2.3130999999999999E-2</c:v>
                </c:pt>
                <c:pt idx="39">
                  <c:v>2.2748100000000011E-2</c:v>
                </c:pt>
                <c:pt idx="40">
                  <c:v>2.2490699999999999E-2</c:v>
                </c:pt>
                <c:pt idx="41">
                  <c:v>2.3132E-2</c:v>
                </c:pt>
                <c:pt idx="42">
                  <c:v>2.3871800000000259E-2</c:v>
                </c:pt>
                <c:pt idx="43">
                  <c:v>2.4243900000000092E-2</c:v>
                </c:pt>
                <c:pt idx="44">
                  <c:v>2.4203900000000052E-2</c:v>
                </c:pt>
                <c:pt idx="45">
                  <c:v>2.4194599999999927E-2</c:v>
                </c:pt>
                <c:pt idx="46">
                  <c:v>2.45107E-2</c:v>
                </c:pt>
                <c:pt idx="47">
                  <c:v>2.5148199999999989E-2</c:v>
                </c:pt>
                <c:pt idx="48">
                  <c:v>2.5510399999999999E-2</c:v>
                </c:pt>
                <c:pt idx="49">
                  <c:v>2.5394900000000001E-2</c:v>
                </c:pt>
                <c:pt idx="50">
                  <c:v>2.5225100000000011E-2</c:v>
                </c:pt>
                <c:pt idx="51">
                  <c:v>2.5307099999999999E-2</c:v>
                </c:pt>
                <c:pt idx="52">
                  <c:v>2.5891400000000002E-2</c:v>
                </c:pt>
                <c:pt idx="53">
                  <c:v>2.636380000000001E-2</c:v>
                </c:pt>
                <c:pt idx="54">
                  <c:v>2.6474400000000002E-2</c:v>
                </c:pt>
                <c:pt idx="55">
                  <c:v>2.6405300000000357E-2</c:v>
                </c:pt>
                <c:pt idx="56">
                  <c:v>2.6620200000000042E-2</c:v>
                </c:pt>
                <c:pt idx="57">
                  <c:v>2.7154000000000001E-2</c:v>
                </c:pt>
                <c:pt idx="58">
                  <c:v>2.7649600000000277E-2</c:v>
                </c:pt>
                <c:pt idx="59">
                  <c:v>2.797850000000001E-2</c:v>
                </c:pt>
                <c:pt idx="60">
                  <c:v>2.8074200000000011E-2</c:v>
                </c:pt>
                <c:pt idx="61">
                  <c:v>2.8237200000000247E-2</c:v>
                </c:pt>
                <c:pt idx="62">
                  <c:v>2.8855900000000052E-2</c:v>
                </c:pt>
                <c:pt idx="63">
                  <c:v>2.9409200000000253E-2</c:v>
                </c:pt>
                <c:pt idx="64">
                  <c:v>2.9812499999999988E-2</c:v>
                </c:pt>
                <c:pt idx="65">
                  <c:v>3.0060900000000002E-2</c:v>
                </c:pt>
                <c:pt idx="66">
                  <c:v>3.0449800000000256E-2</c:v>
                </c:pt>
                <c:pt idx="67">
                  <c:v>3.0730700000000052E-2</c:v>
                </c:pt>
                <c:pt idx="68">
                  <c:v>3.0938400000000001E-2</c:v>
                </c:pt>
                <c:pt idx="69">
                  <c:v>3.1307900000000242E-2</c:v>
                </c:pt>
                <c:pt idx="70">
                  <c:v>3.1674900000000325E-2</c:v>
                </c:pt>
                <c:pt idx="71">
                  <c:v>3.1991200000000011E-2</c:v>
                </c:pt>
                <c:pt idx="72">
                  <c:v>3.2278400000000006E-2</c:v>
                </c:pt>
                <c:pt idx="73">
                  <c:v>3.2603900000000414E-2</c:v>
                </c:pt>
                <c:pt idx="74">
                  <c:v>3.2992500000000001E-2</c:v>
                </c:pt>
                <c:pt idx="75">
                  <c:v>3.354130000000001E-2</c:v>
                </c:pt>
                <c:pt idx="76">
                  <c:v>3.4285900000000216E-2</c:v>
                </c:pt>
                <c:pt idx="77">
                  <c:v>3.4844899999999998E-2</c:v>
                </c:pt>
                <c:pt idx="78">
                  <c:v>3.5364600000000003E-2</c:v>
                </c:pt>
                <c:pt idx="79">
                  <c:v>3.5823199999999999E-2</c:v>
                </c:pt>
                <c:pt idx="80">
                  <c:v>3.6337100000000212E-2</c:v>
                </c:pt>
                <c:pt idx="81">
                  <c:v>3.7040300000000359E-2</c:v>
                </c:pt>
                <c:pt idx="82">
                  <c:v>3.7667200000000324E-2</c:v>
                </c:pt>
                <c:pt idx="83">
                  <c:v>3.7893400000000042E-2</c:v>
                </c:pt>
                <c:pt idx="84">
                  <c:v>3.82066E-2</c:v>
                </c:pt>
                <c:pt idx="85">
                  <c:v>3.8644499999999998E-2</c:v>
                </c:pt>
                <c:pt idx="86">
                  <c:v>3.9062600000000003E-2</c:v>
                </c:pt>
                <c:pt idx="87">
                  <c:v>3.9408800000000001E-2</c:v>
                </c:pt>
                <c:pt idx="88">
                  <c:v>3.9832100000000016E-2</c:v>
                </c:pt>
                <c:pt idx="89">
                  <c:v>4.0345499999999999E-2</c:v>
                </c:pt>
                <c:pt idx="90">
                  <c:v>4.0916000000000133E-2</c:v>
                </c:pt>
                <c:pt idx="91">
                  <c:v>4.1502400000000023E-2</c:v>
                </c:pt>
                <c:pt idx="92">
                  <c:v>4.2396500000000656E-2</c:v>
                </c:pt>
                <c:pt idx="93">
                  <c:v>4.3205899999999867E-2</c:v>
                </c:pt>
                <c:pt idx="94">
                  <c:v>4.3737700000000032E-2</c:v>
                </c:pt>
                <c:pt idx="95">
                  <c:v>4.4315100000000024E-2</c:v>
                </c:pt>
                <c:pt idx="96">
                  <c:v>4.5168399999999997E-2</c:v>
                </c:pt>
                <c:pt idx="97">
                  <c:v>4.58463E-2</c:v>
                </c:pt>
                <c:pt idx="98">
                  <c:v>4.6348599999999997E-2</c:v>
                </c:pt>
                <c:pt idx="99">
                  <c:v>4.69913E-2</c:v>
                </c:pt>
                <c:pt idx="100">
                  <c:v>4.7495600000000512E-2</c:v>
                </c:pt>
                <c:pt idx="101">
                  <c:v>4.7960100000000012E-2</c:v>
                </c:pt>
                <c:pt idx="102">
                  <c:v>4.8550000000000003E-2</c:v>
                </c:pt>
                <c:pt idx="103">
                  <c:v>4.9223099999999999E-2</c:v>
                </c:pt>
                <c:pt idx="104">
                  <c:v>4.9851600000000114E-2</c:v>
                </c:pt>
                <c:pt idx="105">
                  <c:v>5.0591300000000013E-2</c:v>
                </c:pt>
                <c:pt idx="106">
                  <c:v>5.1260899999999977E-2</c:v>
                </c:pt>
                <c:pt idx="107">
                  <c:v>5.1925899999999955E-2</c:v>
                </c:pt>
                <c:pt idx="108">
                  <c:v>5.2571399999999997E-2</c:v>
                </c:pt>
                <c:pt idx="109">
                  <c:v>5.3204299999999996E-2</c:v>
                </c:pt>
                <c:pt idx="110">
                  <c:v>5.3790300000000034E-2</c:v>
                </c:pt>
                <c:pt idx="111">
                  <c:v>5.42703E-2</c:v>
                </c:pt>
                <c:pt idx="112">
                  <c:v>5.4781700000000114E-2</c:v>
                </c:pt>
                <c:pt idx="113">
                  <c:v>5.5061899999999997E-2</c:v>
                </c:pt>
                <c:pt idx="114">
                  <c:v>5.5329799999999998E-2</c:v>
                </c:pt>
                <c:pt idx="115">
                  <c:v>5.5591300000000003E-2</c:v>
                </c:pt>
                <c:pt idx="116">
                  <c:v>5.6078499999999996E-2</c:v>
                </c:pt>
                <c:pt idx="117">
                  <c:v>5.6543200000000002E-2</c:v>
                </c:pt>
                <c:pt idx="118">
                  <c:v>5.6968199999999997E-2</c:v>
                </c:pt>
                <c:pt idx="119">
                  <c:v>5.7365100000000023E-2</c:v>
                </c:pt>
                <c:pt idx="120">
                  <c:v>5.7748700000000014E-2</c:v>
                </c:pt>
                <c:pt idx="121">
                  <c:v>5.8333000000000114E-2</c:v>
                </c:pt>
                <c:pt idx="122">
                  <c:v>5.8511100000000003E-2</c:v>
                </c:pt>
                <c:pt idx="123">
                  <c:v>5.9163300000000113E-2</c:v>
                </c:pt>
                <c:pt idx="124">
                  <c:v>6.1479899999999955E-2</c:v>
                </c:pt>
                <c:pt idx="125">
                  <c:v>6.4258899999999994E-2</c:v>
                </c:pt>
                <c:pt idx="126">
                  <c:v>6.68271E-2</c:v>
                </c:pt>
                <c:pt idx="127">
                  <c:v>6.6332700000000133E-2</c:v>
                </c:pt>
                <c:pt idx="128">
                  <c:v>6.5881099999999998E-2</c:v>
                </c:pt>
                <c:pt idx="129">
                  <c:v>6.5366500000000133E-2</c:v>
                </c:pt>
                <c:pt idx="130">
                  <c:v>6.4849199999999996E-2</c:v>
                </c:pt>
                <c:pt idx="131">
                  <c:v>6.6523100000000002E-2</c:v>
                </c:pt>
                <c:pt idx="132">
                  <c:v>6.6143900000000005E-2</c:v>
                </c:pt>
                <c:pt idx="133">
                  <c:v>6.5948000000000007E-2</c:v>
                </c:pt>
                <c:pt idx="134">
                  <c:v>6.5683199999999997E-2</c:v>
                </c:pt>
                <c:pt idx="135">
                  <c:v>6.563090000000002E-2</c:v>
                </c:pt>
                <c:pt idx="136">
                  <c:v>6.5799200000000113E-2</c:v>
                </c:pt>
                <c:pt idx="137">
                  <c:v>6.5814600000000514E-2</c:v>
                </c:pt>
                <c:pt idx="138">
                  <c:v>6.5718400000000524E-2</c:v>
                </c:pt>
                <c:pt idx="139">
                  <c:v>6.5532400000000504E-2</c:v>
                </c:pt>
                <c:pt idx="140">
                  <c:v>6.5417200000000134E-2</c:v>
                </c:pt>
                <c:pt idx="141">
                  <c:v>6.5307200000000024E-2</c:v>
                </c:pt>
                <c:pt idx="142">
                  <c:v>6.5207000000000001E-2</c:v>
                </c:pt>
                <c:pt idx="143">
                  <c:v>6.5227199999999999E-2</c:v>
                </c:pt>
                <c:pt idx="144">
                  <c:v>6.4925600000000014E-2</c:v>
                </c:pt>
                <c:pt idx="145">
                  <c:v>6.452780000000001E-2</c:v>
                </c:pt>
                <c:pt idx="146">
                  <c:v>6.4491800000000002E-2</c:v>
                </c:pt>
                <c:pt idx="147">
                  <c:v>6.4313700000000779E-2</c:v>
                </c:pt>
                <c:pt idx="148">
                  <c:v>6.4261399999999996E-2</c:v>
                </c:pt>
                <c:pt idx="149">
                  <c:v>6.4080100000000001E-2</c:v>
                </c:pt>
                <c:pt idx="150">
                  <c:v>6.3947100000000007E-2</c:v>
                </c:pt>
                <c:pt idx="151">
                  <c:v>6.3974900000000001E-2</c:v>
                </c:pt>
                <c:pt idx="152">
                  <c:v>6.382290000000003E-2</c:v>
                </c:pt>
                <c:pt idx="153">
                  <c:v>6.3977599999999996E-2</c:v>
                </c:pt>
                <c:pt idx="154">
                  <c:v>6.3864400000000113E-2</c:v>
                </c:pt>
                <c:pt idx="155">
                  <c:v>6.3740500000000005E-2</c:v>
                </c:pt>
                <c:pt idx="156">
                  <c:v>6.3423099999999996E-2</c:v>
                </c:pt>
                <c:pt idx="157">
                  <c:v>6.3204200000000002E-2</c:v>
                </c:pt>
                <c:pt idx="158">
                  <c:v>6.3094200000000003E-2</c:v>
                </c:pt>
                <c:pt idx="159">
                  <c:v>6.2923599999999996E-2</c:v>
                </c:pt>
                <c:pt idx="160">
                  <c:v>6.2789000000000011E-2</c:v>
                </c:pt>
                <c:pt idx="161">
                  <c:v>6.2561800000000001E-2</c:v>
                </c:pt>
                <c:pt idx="162">
                  <c:v>6.2217800000000004E-2</c:v>
                </c:pt>
                <c:pt idx="163">
                  <c:v>6.1955400000000001E-2</c:v>
                </c:pt>
                <c:pt idx="164">
                  <c:v>6.1735000000000012E-2</c:v>
                </c:pt>
                <c:pt idx="165">
                  <c:v>6.1573900000000001E-2</c:v>
                </c:pt>
                <c:pt idx="166">
                  <c:v>6.1362100000000024E-2</c:v>
                </c:pt>
                <c:pt idx="167">
                  <c:v>6.0949699999999996E-2</c:v>
                </c:pt>
                <c:pt idx="168">
                  <c:v>6.0529299999999987E-2</c:v>
                </c:pt>
                <c:pt idx="169">
                  <c:v>6.0233200000000021E-2</c:v>
                </c:pt>
                <c:pt idx="170">
                  <c:v>6.0023500000000014E-2</c:v>
                </c:pt>
                <c:pt idx="171">
                  <c:v>5.9639900000000003E-2</c:v>
                </c:pt>
                <c:pt idx="172">
                  <c:v>5.9314600000000828E-2</c:v>
                </c:pt>
                <c:pt idx="173">
                  <c:v>5.8983300000000002E-2</c:v>
                </c:pt>
                <c:pt idx="174">
                  <c:v>5.8668600000000022E-2</c:v>
                </c:pt>
                <c:pt idx="175">
                  <c:v>5.8449299999999996E-2</c:v>
                </c:pt>
                <c:pt idx="176">
                  <c:v>5.8167099999999999E-2</c:v>
                </c:pt>
                <c:pt idx="177">
                  <c:v>5.7929599999999998E-2</c:v>
                </c:pt>
                <c:pt idx="178">
                  <c:v>5.7604200000000022E-2</c:v>
                </c:pt>
                <c:pt idx="179">
                  <c:v>5.7574199999999985E-2</c:v>
                </c:pt>
                <c:pt idx="180">
                  <c:v>5.7383400000000674E-2</c:v>
                </c:pt>
                <c:pt idx="181">
                  <c:v>5.7090500000000134E-2</c:v>
                </c:pt>
                <c:pt idx="182">
                  <c:v>5.6968199999999997E-2</c:v>
                </c:pt>
                <c:pt idx="183">
                  <c:v>5.6769899999999998E-2</c:v>
                </c:pt>
                <c:pt idx="184">
                  <c:v>5.6544699999999996E-2</c:v>
                </c:pt>
                <c:pt idx="185">
                  <c:v>5.6448499999999999E-2</c:v>
                </c:pt>
                <c:pt idx="186">
                  <c:v>5.6298899999999985E-2</c:v>
                </c:pt>
                <c:pt idx="187">
                  <c:v>5.6216100000000012E-2</c:v>
                </c:pt>
                <c:pt idx="188">
                  <c:v>5.6136600000000113E-2</c:v>
                </c:pt>
                <c:pt idx="189">
                  <c:v>5.6254099999999987E-2</c:v>
                </c:pt>
                <c:pt idx="190">
                  <c:v>5.62514E-2</c:v>
                </c:pt>
                <c:pt idx="191">
                  <c:v>5.6235099999999996E-2</c:v>
                </c:pt>
                <c:pt idx="192">
                  <c:v>5.6501499999999996E-2</c:v>
                </c:pt>
                <c:pt idx="193">
                  <c:v>5.6805899999999986E-2</c:v>
                </c:pt>
                <c:pt idx="194">
                  <c:v>5.6974099999999986E-2</c:v>
                </c:pt>
                <c:pt idx="195">
                  <c:v>5.7371900000000003E-2</c:v>
                </c:pt>
                <c:pt idx="196">
                  <c:v>5.7634700000000004E-2</c:v>
                </c:pt>
                <c:pt idx="197">
                  <c:v>5.7931600000000034E-2</c:v>
                </c:pt>
                <c:pt idx="198">
                  <c:v>5.8441799999999995E-2</c:v>
                </c:pt>
                <c:pt idx="199">
                  <c:v>5.8940099999999995E-2</c:v>
                </c:pt>
                <c:pt idx="200">
                  <c:v>5.9379500000000002E-2</c:v>
                </c:pt>
                <c:pt idx="201">
                  <c:v>5.9995700000000034E-2</c:v>
                </c:pt>
                <c:pt idx="202">
                  <c:v>6.0698300000000004E-2</c:v>
                </c:pt>
                <c:pt idx="203">
                  <c:v>6.1338000000000004E-2</c:v>
                </c:pt>
                <c:pt idx="204">
                  <c:v>6.2129200000000002E-2</c:v>
                </c:pt>
                <c:pt idx="205">
                  <c:v>6.2938200000000014E-2</c:v>
                </c:pt>
                <c:pt idx="206">
                  <c:v>6.3866800000000029E-2</c:v>
                </c:pt>
                <c:pt idx="207">
                  <c:v>6.4909800000000004E-2</c:v>
                </c:pt>
                <c:pt idx="208">
                  <c:v>6.5959100000000007E-2</c:v>
                </c:pt>
                <c:pt idx="209">
                  <c:v>6.7013900000000667E-2</c:v>
                </c:pt>
                <c:pt idx="210">
                  <c:v>6.8073500000000009E-2</c:v>
                </c:pt>
                <c:pt idx="211">
                  <c:v>6.9238800000000003E-2</c:v>
                </c:pt>
                <c:pt idx="212">
                  <c:v>7.0449999999999999E-2</c:v>
                </c:pt>
                <c:pt idx="213">
                  <c:v>7.1623199999999998E-2</c:v>
                </c:pt>
                <c:pt idx="214">
                  <c:v>7.2791600000000747E-2</c:v>
                </c:pt>
                <c:pt idx="215">
                  <c:v>7.389080000000002E-2</c:v>
                </c:pt>
                <c:pt idx="216">
                  <c:v>7.4978500000000003E-2</c:v>
                </c:pt>
                <c:pt idx="217">
                  <c:v>7.6085899999999998E-2</c:v>
                </c:pt>
                <c:pt idx="218">
                  <c:v>7.715420000000002E-2</c:v>
                </c:pt>
                <c:pt idx="219">
                  <c:v>7.815370000000002E-2</c:v>
                </c:pt>
                <c:pt idx="220">
                  <c:v>7.9059700000000011E-2</c:v>
                </c:pt>
                <c:pt idx="221">
                  <c:v>7.9838300000000084E-2</c:v>
                </c:pt>
                <c:pt idx="222">
                  <c:v>8.0657600000000065E-2</c:v>
                </c:pt>
                <c:pt idx="223">
                  <c:v>8.1267100000000023E-2</c:v>
                </c:pt>
                <c:pt idx="224">
                  <c:v>8.1898100000000001E-2</c:v>
                </c:pt>
                <c:pt idx="225">
                  <c:v>8.24463E-2</c:v>
                </c:pt>
                <c:pt idx="226">
                  <c:v>8.2688900000000023E-2</c:v>
                </c:pt>
                <c:pt idx="227">
                  <c:v>8.3020600000000208E-2</c:v>
                </c:pt>
                <c:pt idx="228">
                  <c:v>8.3265200000000025E-2</c:v>
                </c:pt>
                <c:pt idx="229">
                  <c:v>8.3424700000000046E-2</c:v>
                </c:pt>
                <c:pt idx="230">
                  <c:v>8.3718400000000068E-2</c:v>
                </c:pt>
                <c:pt idx="231">
                  <c:v>8.3792800000000764E-2</c:v>
                </c:pt>
                <c:pt idx="232">
                  <c:v>8.3796400000001173E-2</c:v>
                </c:pt>
                <c:pt idx="233">
                  <c:v>8.3819700000000011E-2</c:v>
                </c:pt>
                <c:pt idx="234">
                  <c:v>8.3905600000000066E-2</c:v>
                </c:pt>
                <c:pt idx="235">
                  <c:v>8.3939300000000244E-2</c:v>
                </c:pt>
                <c:pt idx="236">
                  <c:v>8.3958300000001082E-2</c:v>
                </c:pt>
                <c:pt idx="237">
                  <c:v>8.3896900000001051E-2</c:v>
                </c:pt>
                <c:pt idx="238">
                  <c:v>8.3812600000000001E-2</c:v>
                </c:pt>
                <c:pt idx="239">
                  <c:v>8.3650300000001399E-2</c:v>
                </c:pt>
                <c:pt idx="240">
                  <c:v>8.3598500000001019E-2</c:v>
                </c:pt>
                <c:pt idx="241">
                  <c:v>8.3461100000000024E-2</c:v>
                </c:pt>
                <c:pt idx="242">
                  <c:v>8.3200700000000002E-2</c:v>
                </c:pt>
                <c:pt idx="243">
                  <c:v>8.298019999999999E-2</c:v>
                </c:pt>
                <c:pt idx="244">
                  <c:v>8.2709100000000021E-2</c:v>
                </c:pt>
                <c:pt idx="245">
                  <c:v>8.2575300000000226E-2</c:v>
                </c:pt>
                <c:pt idx="246">
                  <c:v>8.2409100000000027E-2</c:v>
                </c:pt>
                <c:pt idx="247">
                  <c:v>8.220520000000002E-2</c:v>
                </c:pt>
                <c:pt idx="248">
                  <c:v>8.2084900000000002E-2</c:v>
                </c:pt>
                <c:pt idx="249">
                  <c:v>8.1993100000000013E-2</c:v>
                </c:pt>
                <c:pt idx="250">
                  <c:v>8.2082500000000017E-2</c:v>
                </c:pt>
                <c:pt idx="251">
                  <c:v>8.2220700000000008E-2</c:v>
                </c:pt>
                <c:pt idx="252">
                  <c:v>8.2412199999999977E-2</c:v>
                </c:pt>
                <c:pt idx="253">
                  <c:v>8.2606200000000005E-2</c:v>
                </c:pt>
                <c:pt idx="254">
                  <c:v>8.2912100000000016E-2</c:v>
                </c:pt>
                <c:pt idx="255">
                  <c:v>8.3264400000000766E-2</c:v>
                </c:pt>
                <c:pt idx="256">
                  <c:v>8.3764700000000247E-2</c:v>
                </c:pt>
                <c:pt idx="257">
                  <c:v>8.4350500000000064E-2</c:v>
                </c:pt>
                <c:pt idx="258">
                  <c:v>8.49134E-2</c:v>
                </c:pt>
                <c:pt idx="259">
                  <c:v>8.5581500000000005E-2</c:v>
                </c:pt>
                <c:pt idx="260">
                  <c:v>8.63506E-2</c:v>
                </c:pt>
                <c:pt idx="261">
                  <c:v>8.7158000000000041E-2</c:v>
                </c:pt>
                <c:pt idx="262">
                  <c:v>8.8048600000000005E-2</c:v>
                </c:pt>
                <c:pt idx="263">
                  <c:v>8.9059500000000208E-2</c:v>
                </c:pt>
                <c:pt idx="264">
                  <c:v>8.9976600000000004E-2</c:v>
                </c:pt>
                <c:pt idx="265">
                  <c:v>9.0966500000000047E-2</c:v>
                </c:pt>
                <c:pt idx="266">
                  <c:v>9.2012300000000005E-2</c:v>
                </c:pt>
                <c:pt idx="267">
                  <c:v>9.3058800000001218E-2</c:v>
                </c:pt>
                <c:pt idx="268">
                  <c:v>9.4137000000000026E-2</c:v>
                </c:pt>
                <c:pt idx="269">
                  <c:v>9.5236600000000005E-2</c:v>
                </c:pt>
                <c:pt idx="270">
                  <c:v>9.6406600000000009E-2</c:v>
                </c:pt>
                <c:pt idx="271">
                  <c:v>9.7569100000000006E-2</c:v>
                </c:pt>
                <c:pt idx="272">
                  <c:v>9.8874500000000268E-2</c:v>
                </c:pt>
                <c:pt idx="273">
                  <c:v>0.100051</c:v>
                </c:pt>
                <c:pt idx="274">
                  <c:v>0.10126800000000002</c:v>
                </c:pt>
                <c:pt idx="275">
                  <c:v>0.10259799999999998</c:v>
                </c:pt>
                <c:pt idx="276">
                  <c:v>0.103843</c:v>
                </c:pt>
                <c:pt idx="277">
                  <c:v>0.10519299999999999</c:v>
                </c:pt>
                <c:pt idx="278">
                  <c:v>0.10666299999999999</c:v>
                </c:pt>
                <c:pt idx="279">
                  <c:v>0.10804300000000019</c:v>
                </c:pt>
                <c:pt idx="280">
                  <c:v>0.10967700000000002</c:v>
                </c:pt>
                <c:pt idx="281">
                  <c:v>0.111516</c:v>
                </c:pt>
                <c:pt idx="282">
                  <c:v>0.113381</c:v>
                </c:pt>
                <c:pt idx="283">
                  <c:v>0.11549200000000009</c:v>
                </c:pt>
                <c:pt idx="284">
                  <c:v>0.11778200000000009</c:v>
                </c:pt>
                <c:pt idx="285">
                  <c:v>0.12016499999999999</c:v>
                </c:pt>
                <c:pt idx="286">
                  <c:v>0.12279700000000029</c:v>
                </c:pt>
                <c:pt idx="287">
                  <c:v>0.12562199999999987</c:v>
                </c:pt>
                <c:pt idx="288">
                  <c:v>0.128525</c:v>
                </c:pt>
                <c:pt idx="289">
                  <c:v>0.13155700000000001</c:v>
                </c:pt>
                <c:pt idx="290">
                  <c:v>0.13472500000000001</c:v>
                </c:pt>
                <c:pt idx="291">
                  <c:v>0.13804800000000125</c:v>
                </c:pt>
                <c:pt idx="292">
                  <c:v>0.14132900000000001</c:v>
                </c:pt>
                <c:pt idx="293">
                  <c:v>0.14481800000000122</c:v>
                </c:pt>
                <c:pt idx="294">
                  <c:v>0.14815900000000001</c:v>
                </c:pt>
                <c:pt idx="295">
                  <c:v>0.15139100000000041</c:v>
                </c:pt>
                <c:pt idx="296">
                  <c:v>0.15458300000000041</c:v>
                </c:pt>
                <c:pt idx="297">
                  <c:v>0.15755100000000041</c:v>
                </c:pt>
                <c:pt idx="298">
                  <c:v>0.16045400000000001</c:v>
                </c:pt>
                <c:pt idx="299">
                  <c:v>0.163132</c:v>
                </c:pt>
                <c:pt idx="300">
                  <c:v>0.16554300000000041</c:v>
                </c:pt>
                <c:pt idx="301">
                  <c:v>0.16769300000000001</c:v>
                </c:pt>
                <c:pt idx="302">
                  <c:v>0.16975599999999999</c:v>
                </c:pt>
                <c:pt idx="303">
                  <c:v>0.171625</c:v>
                </c:pt>
                <c:pt idx="304">
                  <c:v>0.17335</c:v>
                </c:pt>
                <c:pt idx="305">
                  <c:v>0.17492000000000021</c:v>
                </c:pt>
                <c:pt idx="306">
                  <c:v>0.17629400000000137</c:v>
                </c:pt>
                <c:pt idx="307">
                  <c:v>0.17754500000000137</c:v>
                </c:pt>
                <c:pt idx="308">
                  <c:v>0.17874300000000157</c:v>
                </c:pt>
                <c:pt idx="309">
                  <c:v>0.17974800000000188</c:v>
                </c:pt>
                <c:pt idx="310">
                  <c:v>0.18051800000000157</c:v>
                </c:pt>
                <c:pt idx="311">
                  <c:v>0.18108500000000041</c:v>
                </c:pt>
                <c:pt idx="312">
                  <c:v>0.18134300000000128</c:v>
                </c:pt>
                <c:pt idx="313">
                  <c:v>0.18139600000000122</c:v>
                </c:pt>
                <c:pt idx="314">
                  <c:v>0.18126700000000157</c:v>
                </c:pt>
                <c:pt idx="315">
                  <c:v>0.18092300000000044</c:v>
                </c:pt>
                <c:pt idx="316">
                  <c:v>0.18023300000000128</c:v>
                </c:pt>
                <c:pt idx="317">
                  <c:v>0.17946800000000188</c:v>
                </c:pt>
                <c:pt idx="318">
                  <c:v>0.17849100000000157</c:v>
                </c:pt>
                <c:pt idx="319">
                  <c:v>0.17723600000000134</c:v>
                </c:pt>
                <c:pt idx="320">
                  <c:v>0.17590000000000044</c:v>
                </c:pt>
                <c:pt idx="321">
                  <c:v>0.17432600000000001</c:v>
                </c:pt>
                <c:pt idx="322">
                  <c:v>0.172682</c:v>
                </c:pt>
                <c:pt idx="323">
                  <c:v>0.17081399999999999</c:v>
                </c:pt>
                <c:pt idx="324">
                  <c:v>0.16887099999999997</c:v>
                </c:pt>
                <c:pt idx="325">
                  <c:v>0.16673900000000041</c:v>
                </c:pt>
                <c:pt idx="326">
                  <c:v>0.16447999999999999</c:v>
                </c:pt>
                <c:pt idx="327">
                  <c:v>0.16227800000000001</c:v>
                </c:pt>
                <c:pt idx="328">
                  <c:v>0.16001699999999999</c:v>
                </c:pt>
                <c:pt idx="329">
                  <c:v>0.15777099999999999</c:v>
                </c:pt>
                <c:pt idx="330">
                  <c:v>0.15542900000000157</c:v>
                </c:pt>
                <c:pt idx="331">
                  <c:v>0.15322800000000122</c:v>
                </c:pt>
                <c:pt idx="332">
                  <c:v>0.15109700000000137</c:v>
                </c:pt>
                <c:pt idx="333">
                  <c:v>0.14892100000000041</c:v>
                </c:pt>
                <c:pt idx="334">
                  <c:v>0.14691100000000157</c:v>
                </c:pt>
                <c:pt idx="335">
                  <c:v>0.14498800000000137</c:v>
                </c:pt>
                <c:pt idx="336">
                  <c:v>0.14299900000000154</c:v>
                </c:pt>
                <c:pt idx="337">
                  <c:v>0.14113899999999999</c:v>
                </c:pt>
                <c:pt idx="338">
                  <c:v>0.13941100000000137</c:v>
                </c:pt>
                <c:pt idx="339">
                  <c:v>0.137632</c:v>
                </c:pt>
                <c:pt idx="340">
                  <c:v>0.13572600000000001</c:v>
                </c:pt>
                <c:pt idx="341">
                  <c:v>0.13397700000000001</c:v>
                </c:pt>
                <c:pt idx="342">
                  <c:v>0.13209599999999999</c:v>
                </c:pt>
                <c:pt idx="343">
                  <c:v>0.13019700000000001</c:v>
                </c:pt>
                <c:pt idx="344">
                  <c:v>0.12846299999999999</c:v>
                </c:pt>
                <c:pt idx="345">
                  <c:v>0.12659500000000001</c:v>
                </c:pt>
                <c:pt idx="346">
                  <c:v>0.1247970000000007</c:v>
                </c:pt>
                <c:pt idx="347">
                  <c:v>0.12295399999999998</c:v>
                </c:pt>
                <c:pt idx="348">
                  <c:v>0.12123000000000068</c:v>
                </c:pt>
                <c:pt idx="349">
                  <c:v>0.11976400000000088</c:v>
                </c:pt>
                <c:pt idx="350">
                  <c:v>0.118372</c:v>
                </c:pt>
                <c:pt idx="351">
                  <c:v>0.11715399999999998</c:v>
                </c:pt>
                <c:pt idx="352">
                  <c:v>0.116053</c:v>
                </c:pt>
                <c:pt idx="353">
                  <c:v>0.11507100000000002</c:v>
                </c:pt>
                <c:pt idx="354">
                  <c:v>0.114413</c:v>
                </c:pt>
                <c:pt idx="355">
                  <c:v>0.11409100000000012</c:v>
                </c:pt>
                <c:pt idx="356">
                  <c:v>0.11396500000000002</c:v>
                </c:pt>
                <c:pt idx="357">
                  <c:v>0.11397500000000002</c:v>
                </c:pt>
                <c:pt idx="358">
                  <c:v>0.11423899999999998</c:v>
                </c:pt>
                <c:pt idx="359">
                  <c:v>0.114649</c:v>
                </c:pt>
                <c:pt idx="360">
                  <c:v>0.11528099999999998</c:v>
                </c:pt>
                <c:pt idx="361">
                  <c:v>0.11618199999999998</c:v>
                </c:pt>
                <c:pt idx="362">
                  <c:v>0.11718500000000009</c:v>
                </c:pt>
                <c:pt idx="363">
                  <c:v>0.11829099999999999</c:v>
                </c:pt>
                <c:pt idx="364">
                  <c:v>0.11941300000000002</c:v>
                </c:pt>
                <c:pt idx="365">
                  <c:v>0.12072800000000022</c:v>
                </c:pt>
                <c:pt idx="366">
                  <c:v>0.12210200000000022</c:v>
                </c:pt>
                <c:pt idx="367">
                  <c:v>0.123417</c:v>
                </c:pt>
                <c:pt idx="368">
                  <c:v>0.12496000000000022</c:v>
                </c:pt>
                <c:pt idx="369">
                  <c:v>0.12649199999999999</c:v>
                </c:pt>
                <c:pt idx="370">
                  <c:v>0.12803300000000001</c:v>
                </c:pt>
                <c:pt idx="371">
                  <c:v>0.129578</c:v>
                </c:pt>
                <c:pt idx="372">
                  <c:v>0.13105600000000001</c:v>
                </c:pt>
                <c:pt idx="373">
                  <c:v>0.13044200000000122</c:v>
                </c:pt>
                <c:pt idx="374">
                  <c:v>0.12964400000000001</c:v>
                </c:pt>
                <c:pt idx="375">
                  <c:v>0.12865599999999988</c:v>
                </c:pt>
                <c:pt idx="376">
                  <c:v>0.127612</c:v>
                </c:pt>
                <c:pt idx="377">
                  <c:v>0.12654199999999999</c:v>
                </c:pt>
                <c:pt idx="378">
                  <c:v>0.12553</c:v>
                </c:pt>
                <c:pt idx="379">
                  <c:v>0.12475100000000022</c:v>
                </c:pt>
                <c:pt idx="380">
                  <c:v>0.12404100000000012</c:v>
                </c:pt>
                <c:pt idx="381">
                  <c:v>0.125503</c:v>
                </c:pt>
                <c:pt idx="382">
                  <c:v>0.12762099999999987</c:v>
                </c:pt>
                <c:pt idx="383">
                  <c:v>0.13003000000000001</c:v>
                </c:pt>
                <c:pt idx="384">
                  <c:v>0.13276299999999999</c:v>
                </c:pt>
                <c:pt idx="385">
                  <c:v>0.13572000000000001</c:v>
                </c:pt>
                <c:pt idx="386">
                  <c:v>0.13894700000000154</c:v>
                </c:pt>
                <c:pt idx="387">
                  <c:v>0.14231600000000041</c:v>
                </c:pt>
                <c:pt idx="388">
                  <c:v>0.14574100000000137</c:v>
                </c:pt>
                <c:pt idx="389">
                  <c:v>0.14954900000000163</c:v>
                </c:pt>
                <c:pt idx="390">
                  <c:v>0.15372900000000131</c:v>
                </c:pt>
                <c:pt idx="391">
                  <c:v>0.15838500000000041</c:v>
                </c:pt>
                <c:pt idx="392">
                  <c:v>0.16374400000000044</c:v>
                </c:pt>
                <c:pt idx="393">
                  <c:v>0.16948700000000044</c:v>
                </c:pt>
                <c:pt idx="394">
                  <c:v>0.176172</c:v>
                </c:pt>
                <c:pt idx="395">
                  <c:v>0.18382599999999999</c:v>
                </c:pt>
                <c:pt idx="396">
                  <c:v>0.19281599999999999</c:v>
                </c:pt>
                <c:pt idx="397">
                  <c:v>0.20303700000000041</c:v>
                </c:pt>
                <c:pt idx="398">
                  <c:v>0.21429300000000157</c:v>
                </c:pt>
                <c:pt idx="399">
                  <c:v>0.22481400000000001</c:v>
                </c:pt>
                <c:pt idx="400">
                  <c:v>0.22181300000000001</c:v>
                </c:pt>
              </c:numCache>
            </c:numRef>
          </c:yVal>
          <c:smooth val="1"/>
        </c:ser>
        <c:ser>
          <c:idx val="20"/>
          <c:order val="20"/>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V$1:$V$401</c:f>
              <c:numCache>
                <c:formatCode>General</c:formatCode>
                <c:ptCount val="401"/>
                <c:pt idx="0">
                  <c:v>2.226740000000001E-2</c:v>
                </c:pt>
                <c:pt idx="1">
                  <c:v>2.17947E-2</c:v>
                </c:pt>
                <c:pt idx="2">
                  <c:v>2.140580000000028E-2</c:v>
                </c:pt>
                <c:pt idx="3">
                  <c:v>2.1225299999999999E-2</c:v>
                </c:pt>
                <c:pt idx="4">
                  <c:v>2.11107E-2</c:v>
                </c:pt>
                <c:pt idx="5">
                  <c:v>2.1151900000000012E-2</c:v>
                </c:pt>
                <c:pt idx="6">
                  <c:v>2.1366900000000001E-2</c:v>
                </c:pt>
                <c:pt idx="7">
                  <c:v>2.0991599999999989E-2</c:v>
                </c:pt>
                <c:pt idx="8">
                  <c:v>2.0862000000000002E-2</c:v>
                </c:pt>
                <c:pt idx="9">
                  <c:v>2.0887200000000262E-2</c:v>
                </c:pt>
                <c:pt idx="10">
                  <c:v>2.0915699999999999E-2</c:v>
                </c:pt>
                <c:pt idx="11">
                  <c:v>2.127090000000028E-2</c:v>
                </c:pt>
                <c:pt idx="12">
                  <c:v>2.1466200000000001E-2</c:v>
                </c:pt>
                <c:pt idx="13">
                  <c:v>2.14261E-2</c:v>
                </c:pt>
                <c:pt idx="14">
                  <c:v>2.1098000000000002E-2</c:v>
                </c:pt>
                <c:pt idx="15">
                  <c:v>2.109330000000028E-2</c:v>
                </c:pt>
                <c:pt idx="16">
                  <c:v>2.1307699999999999E-2</c:v>
                </c:pt>
                <c:pt idx="17">
                  <c:v>2.1626599999999978E-2</c:v>
                </c:pt>
                <c:pt idx="18">
                  <c:v>2.2324699999999979E-2</c:v>
                </c:pt>
                <c:pt idx="19">
                  <c:v>2.2311800000000052E-2</c:v>
                </c:pt>
                <c:pt idx="20">
                  <c:v>2.2245200000000347E-2</c:v>
                </c:pt>
                <c:pt idx="21">
                  <c:v>2.2179300000000294E-2</c:v>
                </c:pt>
                <c:pt idx="22">
                  <c:v>2.216510000000001E-2</c:v>
                </c:pt>
                <c:pt idx="23">
                  <c:v>2.2293800000000287E-2</c:v>
                </c:pt>
                <c:pt idx="24">
                  <c:v>2.2638000000000012E-2</c:v>
                </c:pt>
                <c:pt idx="25">
                  <c:v>2.2970800000000222E-2</c:v>
                </c:pt>
                <c:pt idx="26">
                  <c:v>2.2844200000000262E-2</c:v>
                </c:pt>
                <c:pt idx="27">
                  <c:v>2.2571900000000322E-2</c:v>
                </c:pt>
                <c:pt idx="28">
                  <c:v>2.2387500000000001E-2</c:v>
                </c:pt>
                <c:pt idx="29">
                  <c:v>2.260230000000029E-2</c:v>
                </c:pt>
                <c:pt idx="30">
                  <c:v>2.3164799999999923E-2</c:v>
                </c:pt>
                <c:pt idx="31">
                  <c:v>2.4018299999999989E-2</c:v>
                </c:pt>
                <c:pt idx="32">
                  <c:v>2.4106300000000001E-2</c:v>
                </c:pt>
                <c:pt idx="33">
                  <c:v>2.388210000000001E-2</c:v>
                </c:pt>
                <c:pt idx="34">
                  <c:v>2.3887700000000012E-2</c:v>
                </c:pt>
                <c:pt idx="35">
                  <c:v>2.4405900000000251E-2</c:v>
                </c:pt>
                <c:pt idx="36">
                  <c:v>2.4947899999999999E-2</c:v>
                </c:pt>
                <c:pt idx="37">
                  <c:v>2.5345800000000002E-2</c:v>
                </c:pt>
                <c:pt idx="38">
                  <c:v>2.50044E-2</c:v>
                </c:pt>
                <c:pt idx="39">
                  <c:v>2.4563499999999978E-2</c:v>
                </c:pt>
                <c:pt idx="40">
                  <c:v>2.4326299999999978E-2</c:v>
                </c:pt>
                <c:pt idx="41">
                  <c:v>2.4917600000000002E-2</c:v>
                </c:pt>
                <c:pt idx="42">
                  <c:v>2.55126E-2</c:v>
                </c:pt>
                <c:pt idx="43">
                  <c:v>2.5765999999999997E-2</c:v>
                </c:pt>
                <c:pt idx="44">
                  <c:v>2.5759199999999999E-2</c:v>
                </c:pt>
                <c:pt idx="45">
                  <c:v>2.5874600000000011E-2</c:v>
                </c:pt>
                <c:pt idx="46">
                  <c:v>2.62667E-2</c:v>
                </c:pt>
                <c:pt idx="47">
                  <c:v>2.6850200000000216E-2</c:v>
                </c:pt>
                <c:pt idx="48">
                  <c:v>2.7249400000000052E-2</c:v>
                </c:pt>
                <c:pt idx="49">
                  <c:v>2.7279900000000419E-2</c:v>
                </c:pt>
                <c:pt idx="50">
                  <c:v>2.7107300000000278E-2</c:v>
                </c:pt>
                <c:pt idx="51">
                  <c:v>2.722320000000026E-2</c:v>
                </c:pt>
                <c:pt idx="52">
                  <c:v>2.7852000000000012E-2</c:v>
                </c:pt>
                <c:pt idx="53">
                  <c:v>2.8146899999999978E-2</c:v>
                </c:pt>
                <c:pt idx="54">
                  <c:v>2.8191399999999998E-2</c:v>
                </c:pt>
                <c:pt idx="55">
                  <c:v>2.8219299999999999E-2</c:v>
                </c:pt>
                <c:pt idx="56">
                  <c:v>2.83857E-2</c:v>
                </c:pt>
                <c:pt idx="57">
                  <c:v>2.8801600000000052E-2</c:v>
                </c:pt>
                <c:pt idx="58">
                  <c:v>2.9314900000000001E-2</c:v>
                </c:pt>
                <c:pt idx="59">
                  <c:v>2.9607300000000298E-2</c:v>
                </c:pt>
                <c:pt idx="60">
                  <c:v>2.9795900000000011E-2</c:v>
                </c:pt>
                <c:pt idx="61">
                  <c:v>3.0095799999999999E-2</c:v>
                </c:pt>
                <c:pt idx="62">
                  <c:v>3.07668E-2</c:v>
                </c:pt>
                <c:pt idx="63">
                  <c:v>3.1291200000000324E-2</c:v>
                </c:pt>
                <c:pt idx="64">
                  <c:v>3.1686200000000012E-2</c:v>
                </c:pt>
                <c:pt idx="65">
                  <c:v>3.2072900000000348E-2</c:v>
                </c:pt>
                <c:pt idx="66">
                  <c:v>3.2481900000000424E-2</c:v>
                </c:pt>
                <c:pt idx="67">
                  <c:v>3.2788800000000014E-2</c:v>
                </c:pt>
                <c:pt idx="68">
                  <c:v>3.3072699999999997E-2</c:v>
                </c:pt>
                <c:pt idx="69">
                  <c:v>3.3455400000000003E-2</c:v>
                </c:pt>
                <c:pt idx="70">
                  <c:v>3.3806700000000002E-2</c:v>
                </c:pt>
                <c:pt idx="71">
                  <c:v>3.4326399999999993E-2</c:v>
                </c:pt>
                <c:pt idx="72">
                  <c:v>3.4674499999999997E-2</c:v>
                </c:pt>
                <c:pt idx="73">
                  <c:v>3.4932100000000001E-2</c:v>
                </c:pt>
                <c:pt idx="74">
                  <c:v>3.53102E-2</c:v>
                </c:pt>
                <c:pt idx="75">
                  <c:v>3.5781000000000042E-2</c:v>
                </c:pt>
                <c:pt idx="76">
                  <c:v>3.6424000000000005E-2</c:v>
                </c:pt>
                <c:pt idx="77">
                  <c:v>3.6989500000000002E-2</c:v>
                </c:pt>
                <c:pt idx="78">
                  <c:v>3.7482500000000002E-2</c:v>
                </c:pt>
                <c:pt idx="79">
                  <c:v>3.7841400000000212E-2</c:v>
                </c:pt>
                <c:pt idx="80">
                  <c:v>3.8345799999999999E-2</c:v>
                </c:pt>
                <c:pt idx="81">
                  <c:v>3.9068699999999998E-2</c:v>
                </c:pt>
                <c:pt idx="82">
                  <c:v>3.9599000000000002E-2</c:v>
                </c:pt>
                <c:pt idx="83">
                  <c:v>3.9912299999999998E-2</c:v>
                </c:pt>
                <c:pt idx="84">
                  <c:v>4.0213899999999997E-2</c:v>
                </c:pt>
                <c:pt idx="85">
                  <c:v>4.0595199999999998E-2</c:v>
                </c:pt>
                <c:pt idx="86">
                  <c:v>4.1084499999999996E-2</c:v>
                </c:pt>
                <c:pt idx="87">
                  <c:v>4.1455199999999956E-2</c:v>
                </c:pt>
                <c:pt idx="88">
                  <c:v>4.1803100000000003E-2</c:v>
                </c:pt>
                <c:pt idx="89">
                  <c:v>4.22475E-2</c:v>
                </c:pt>
                <c:pt idx="90">
                  <c:v>4.274640000000049E-2</c:v>
                </c:pt>
                <c:pt idx="91">
                  <c:v>4.34381E-2</c:v>
                </c:pt>
                <c:pt idx="92">
                  <c:v>4.4304500000000024E-2</c:v>
                </c:pt>
                <c:pt idx="93">
                  <c:v>4.4969400000000034E-2</c:v>
                </c:pt>
                <c:pt idx="94">
                  <c:v>4.5413300000000024E-2</c:v>
                </c:pt>
                <c:pt idx="95">
                  <c:v>4.5883500000000021E-2</c:v>
                </c:pt>
                <c:pt idx="96">
                  <c:v>4.6635900000000001E-2</c:v>
                </c:pt>
                <c:pt idx="97">
                  <c:v>4.7356000000000134E-2</c:v>
                </c:pt>
                <c:pt idx="98">
                  <c:v>4.7798200000000575E-2</c:v>
                </c:pt>
                <c:pt idx="99">
                  <c:v>4.8334500000000002E-2</c:v>
                </c:pt>
                <c:pt idx="100">
                  <c:v>4.8821299999999998E-2</c:v>
                </c:pt>
                <c:pt idx="101">
                  <c:v>4.9340800000000004E-2</c:v>
                </c:pt>
                <c:pt idx="102">
                  <c:v>5.0032800000000023E-2</c:v>
                </c:pt>
                <c:pt idx="103">
                  <c:v>5.0734100000000004E-2</c:v>
                </c:pt>
                <c:pt idx="104">
                  <c:v>5.1551299999999987E-2</c:v>
                </c:pt>
                <c:pt idx="105">
                  <c:v>5.2445600000000002E-2</c:v>
                </c:pt>
                <c:pt idx="106">
                  <c:v>5.3264099999999995E-2</c:v>
                </c:pt>
                <c:pt idx="107">
                  <c:v>5.4054400000000134E-2</c:v>
                </c:pt>
                <c:pt idx="108">
                  <c:v>5.4732100000000602E-2</c:v>
                </c:pt>
                <c:pt idx="109">
                  <c:v>5.5393500000000526E-2</c:v>
                </c:pt>
                <c:pt idx="110">
                  <c:v>5.5995400000000112E-2</c:v>
                </c:pt>
                <c:pt idx="111">
                  <c:v>5.6558600000000001E-2</c:v>
                </c:pt>
                <c:pt idx="112">
                  <c:v>5.7082800000000024E-2</c:v>
                </c:pt>
                <c:pt idx="113">
                  <c:v>5.7124399999999999E-2</c:v>
                </c:pt>
                <c:pt idx="114">
                  <c:v>5.7351500000000014E-2</c:v>
                </c:pt>
                <c:pt idx="115">
                  <c:v>5.7605000000000003E-2</c:v>
                </c:pt>
                <c:pt idx="116">
                  <c:v>5.8118700000000002E-2</c:v>
                </c:pt>
                <c:pt idx="117">
                  <c:v>5.8608500000000001E-2</c:v>
                </c:pt>
                <c:pt idx="118">
                  <c:v>5.9024300000000002E-2</c:v>
                </c:pt>
                <c:pt idx="119">
                  <c:v>5.9430500000000434E-2</c:v>
                </c:pt>
                <c:pt idx="120">
                  <c:v>5.9818500000000517E-2</c:v>
                </c:pt>
                <c:pt idx="121">
                  <c:v>6.0471999999999998E-2</c:v>
                </c:pt>
                <c:pt idx="122">
                  <c:v>6.0541299999999985E-2</c:v>
                </c:pt>
                <c:pt idx="123">
                  <c:v>6.1091000000000013E-2</c:v>
                </c:pt>
                <c:pt idx="124">
                  <c:v>6.3389899999999999E-2</c:v>
                </c:pt>
                <c:pt idx="125">
                  <c:v>6.60216E-2</c:v>
                </c:pt>
                <c:pt idx="126">
                  <c:v>6.8853999999999999E-2</c:v>
                </c:pt>
                <c:pt idx="127">
                  <c:v>6.82841E-2</c:v>
                </c:pt>
                <c:pt idx="128">
                  <c:v>6.7693500000000004E-2</c:v>
                </c:pt>
                <c:pt idx="129">
                  <c:v>6.7130300000000004E-2</c:v>
                </c:pt>
                <c:pt idx="130">
                  <c:v>6.6650200000000007E-2</c:v>
                </c:pt>
                <c:pt idx="131">
                  <c:v>6.8468500000000002E-2</c:v>
                </c:pt>
                <c:pt idx="132">
                  <c:v>6.8192199999999994E-2</c:v>
                </c:pt>
                <c:pt idx="133">
                  <c:v>6.79559E-2</c:v>
                </c:pt>
                <c:pt idx="134">
                  <c:v>6.7748500000000003E-2</c:v>
                </c:pt>
                <c:pt idx="135">
                  <c:v>6.7646800000000007E-2</c:v>
                </c:pt>
                <c:pt idx="136">
                  <c:v>6.7819800000000013E-2</c:v>
                </c:pt>
                <c:pt idx="137">
                  <c:v>6.7900900000000014E-2</c:v>
                </c:pt>
                <c:pt idx="138">
                  <c:v>6.7768300000000031E-2</c:v>
                </c:pt>
                <c:pt idx="139">
                  <c:v>6.7516600000000773E-2</c:v>
                </c:pt>
                <c:pt idx="140">
                  <c:v>6.7471900000000001E-2</c:v>
                </c:pt>
                <c:pt idx="141">
                  <c:v>6.7441399999999999E-2</c:v>
                </c:pt>
                <c:pt idx="142">
                  <c:v>6.7481000000000013E-2</c:v>
                </c:pt>
                <c:pt idx="143">
                  <c:v>6.7510300000000023E-2</c:v>
                </c:pt>
                <c:pt idx="144">
                  <c:v>6.7230799999999993E-2</c:v>
                </c:pt>
                <c:pt idx="145">
                  <c:v>6.6835400000000003E-2</c:v>
                </c:pt>
                <c:pt idx="146">
                  <c:v>6.6825099999999998E-2</c:v>
                </c:pt>
                <c:pt idx="147">
                  <c:v>6.6800200000000004E-2</c:v>
                </c:pt>
                <c:pt idx="148">
                  <c:v>6.6700800000000018E-2</c:v>
                </c:pt>
                <c:pt idx="149">
                  <c:v>6.6380200000000014E-2</c:v>
                </c:pt>
                <c:pt idx="150">
                  <c:v>6.6260299999999994E-2</c:v>
                </c:pt>
                <c:pt idx="151">
                  <c:v>6.630740000000003E-2</c:v>
                </c:pt>
                <c:pt idx="152">
                  <c:v>6.6202899999999995E-2</c:v>
                </c:pt>
                <c:pt idx="153">
                  <c:v>6.6422200000000001E-2</c:v>
                </c:pt>
                <c:pt idx="154">
                  <c:v>6.6210000000000005E-2</c:v>
                </c:pt>
                <c:pt idx="155">
                  <c:v>6.5929000000000001E-2</c:v>
                </c:pt>
                <c:pt idx="156">
                  <c:v>6.5650299999999995E-2</c:v>
                </c:pt>
                <c:pt idx="157">
                  <c:v>6.5454799999999994E-2</c:v>
                </c:pt>
                <c:pt idx="158">
                  <c:v>6.5387899999999999E-2</c:v>
                </c:pt>
                <c:pt idx="159">
                  <c:v>6.5225199999999997E-2</c:v>
                </c:pt>
                <c:pt idx="160">
                  <c:v>6.4947000000000019E-2</c:v>
                </c:pt>
                <c:pt idx="161">
                  <c:v>6.4738000000000434E-2</c:v>
                </c:pt>
                <c:pt idx="162">
                  <c:v>6.4473199999999994E-2</c:v>
                </c:pt>
                <c:pt idx="163">
                  <c:v>6.4206400000000122E-2</c:v>
                </c:pt>
                <c:pt idx="164">
                  <c:v>6.4022399999999993E-2</c:v>
                </c:pt>
                <c:pt idx="165">
                  <c:v>6.3838300000000001E-2</c:v>
                </c:pt>
                <c:pt idx="166">
                  <c:v>6.3528399999999999E-2</c:v>
                </c:pt>
                <c:pt idx="167">
                  <c:v>6.3144000000000006E-2</c:v>
                </c:pt>
                <c:pt idx="168">
                  <c:v>6.282500000000002E-2</c:v>
                </c:pt>
                <c:pt idx="169">
                  <c:v>6.2476700000000114E-2</c:v>
                </c:pt>
                <c:pt idx="170">
                  <c:v>6.2179099999999987E-2</c:v>
                </c:pt>
                <c:pt idx="171">
                  <c:v>6.1818500000000012E-2</c:v>
                </c:pt>
                <c:pt idx="172">
                  <c:v>6.1549299999999967E-2</c:v>
                </c:pt>
                <c:pt idx="173">
                  <c:v>6.1212900000000112E-2</c:v>
                </c:pt>
                <c:pt idx="174">
                  <c:v>6.0931100000000002E-2</c:v>
                </c:pt>
                <c:pt idx="175">
                  <c:v>6.0588700000000002E-2</c:v>
                </c:pt>
                <c:pt idx="176">
                  <c:v>6.0231699999999999E-2</c:v>
                </c:pt>
                <c:pt idx="177">
                  <c:v>6.0019100000000013E-2</c:v>
                </c:pt>
                <c:pt idx="178">
                  <c:v>5.9669199999999999E-2</c:v>
                </c:pt>
                <c:pt idx="179">
                  <c:v>5.9585700000000012E-2</c:v>
                </c:pt>
                <c:pt idx="180">
                  <c:v>5.9335900000000517E-2</c:v>
                </c:pt>
                <c:pt idx="181">
                  <c:v>5.9025599999999998E-2</c:v>
                </c:pt>
                <c:pt idx="182">
                  <c:v>5.8934599999999997E-2</c:v>
                </c:pt>
                <c:pt idx="183">
                  <c:v>5.8764400000000133E-2</c:v>
                </c:pt>
                <c:pt idx="184">
                  <c:v>5.8610000000000002E-2</c:v>
                </c:pt>
                <c:pt idx="185">
                  <c:v>5.8469899999999998E-2</c:v>
                </c:pt>
                <c:pt idx="186">
                  <c:v>5.8294899999999997E-2</c:v>
                </c:pt>
                <c:pt idx="187">
                  <c:v>5.8169499999999999E-2</c:v>
                </c:pt>
                <c:pt idx="188">
                  <c:v>5.8087100000000003E-2</c:v>
                </c:pt>
                <c:pt idx="189">
                  <c:v>5.8220899999999985E-2</c:v>
                </c:pt>
                <c:pt idx="190">
                  <c:v>5.8257299999999998E-2</c:v>
                </c:pt>
                <c:pt idx="191">
                  <c:v>5.829260000000052E-2</c:v>
                </c:pt>
                <c:pt idx="192">
                  <c:v>5.8535600000000014E-2</c:v>
                </c:pt>
                <c:pt idx="193">
                  <c:v>5.883760000000051E-2</c:v>
                </c:pt>
                <c:pt idx="194">
                  <c:v>5.9123400000000034E-2</c:v>
                </c:pt>
                <c:pt idx="195">
                  <c:v>5.9624500000000004E-2</c:v>
                </c:pt>
                <c:pt idx="196">
                  <c:v>6.0016300000000133E-2</c:v>
                </c:pt>
                <c:pt idx="197">
                  <c:v>6.0375700000000004E-2</c:v>
                </c:pt>
                <c:pt idx="198">
                  <c:v>6.0835700000000013E-2</c:v>
                </c:pt>
                <c:pt idx="199">
                  <c:v>6.1366800000000034E-2</c:v>
                </c:pt>
                <c:pt idx="200">
                  <c:v>6.1878200000000001E-2</c:v>
                </c:pt>
                <c:pt idx="201">
                  <c:v>6.2457300000000014E-2</c:v>
                </c:pt>
                <c:pt idx="202">
                  <c:v>6.317059999999998E-2</c:v>
                </c:pt>
                <c:pt idx="203">
                  <c:v>6.3745700000000002E-2</c:v>
                </c:pt>
                <c:pt idx="204">
                  <c:v>6.4445500000000003E-2</c:v>
                </c:pt>
                <c:pt idx="205">
                  <c:v>6.5283800000000003E-2</c:v>
                </c:pt>
                <c:pt idx="206">
                  <c:v>6.6250400000000001E-2</c:v>
                </c:pt>
                <c:pt idx="207">
                  <c:v>6.7229999999999998E-2</c:v>
                </c:pt>
                <c:pt idx="208">
                  <c:v>6.822149999999999E-2</c:v>
                </c:pt>
                <c:pt idx="209">
                  <c:v>6.9329000000000002E-2</c:v>
                </c:pt>
                <c:pt idx="210">
                  <c:v>7.0383100000000004E-2</c:v>
                </c:pt>
                <c:pt idx="211">
                  <c:v>7.1588700000000005E-2</c:v>
                </c:pt>
                <c:pt idx="212">
                  <c:v>7.2848599999999999E-2</c:v>
                </c:pt>
                <c:pt idx="213">
                  <c:v>7.3959200000000003E-2</c:v>
                </c:pt>
                <c:pt idx="214">
                  <c:v>7.5146700000000011E-2</c:v>
                </c:pt>
                <c:pt idx="215">
                  <c:v>7.6365400000000014E-2</c:v>
                </c:pt>
                <c:pt idx="216">
                  <c:v>7.7505700000000011E-2</c:v>
                </c:pt>
                <c:pt idx="217">
                  <c:v>7.8617600000000024E-2</c:v>
                </c:pt>
                <c:pt idx="218">
                  <c:v>7.9723500000000114E-2</c:v>
                </c:pt>
                <c:pt idx="219">
                  <c:v>8.0790600000000004E-2</c:v>
                </c:pt>
                <c:pt idx="220">
                  <c:v>8.1656600000000065E-2</c:v>
                </c:pt>
                <c:pt idx="221">
                  <c:v>8.2462500000000008E-2</c:v>
                </c:pt>
                <c:pt idx="222">
                  <c:v>8.32537E-2</c:v>
                </c:pt>
                <c:pt idx="223">
                  <c:v>8.3761600000000047E-2</c:v>
                </c:pt>
                <c:pt idx="224">
                  <c:v>8.4324800000001088E-2</c:v>
                </c:pt>
                <c:pt idx="225">
                  <c:v>8.4818800000000028E-2</c:v>
                </c:pt>
                <c:pt idx="226">
                  <c:v>8.5104100000000044E-2</c:v>
                </c:pt>
                <c:pt idx="227">
                  <c:v>8.5280300000000003E-2</c:v>
                </c:pt>
                <c:pt idx="228">
                  <c:v>8.5419199999999987E-2</c:v>
                </c:pt>
                <c:pt idx="229">
                  <c:v>8.5548300000000244E-2</c:v>
                </c:pt>
                <c:pt idx="230">
                  <c:v>8.5737400000000047E-2</c:v>
                </c:pt>
                <c:pt idx="231">
                  <c:v>8.5819000000000006E-2</c:v>
                </c:pt>
                <c:pt idx="232">
                  <c:v>8.58902E-2</c:v>
                </c:pt>
                <c:pt idx="233">
                  <c:v>8.5971400000000003E-2</c:v>
                </c:pt>
                <c:pt idx="234">
                  <c:v>8.6026800000000264E-2</c:v>
                </c:pt>
                <c:pt idx="235">
                  <c:v>8.6135200000000023E-2</c:v>
                </c:pt>
                <c:pt idx="236">
                  <c:v>8.621920000000001E-2</c:v>
                </c:pt>
                <c:pt idx="237">
                  <c:v>8.6210800000000004E-2</c:v>
                </c:pt>
                <c:pt idx="238">
                  <c:v>8.6220300000000027E-2</c:v>
                </c:pt>
                <c:pt idx="239">
                  <c:v>8.6142800000000005E-2</c:v>
                </c:pt>
                <c:pt idx="240">
                  <c:v>8.6028000000000063E-2</c:v>
                </c:pt>
                <c:pt idx="241">
                  <c:v>8.5986400000000004E-2</c:v>
                </c:pt>
                <c:pt idx="242">
                  <c:v>8.5783000000000012E-2</c:v>
                </c:pt>
                <c:pt idx="243">
                  <c:v>8.5646400000000067E-2</c:v>
                </c:pt>
                <c:pt idx="244">
                  <c:v>8.5532800000000048E-2</c:v>
                </c:pt>
                <c:pt idx="245">
                  <c:v>8.5487300000000002E-2</c:v>
                </c:pt>
                <c:pt idx="246">
                  <c:v>8.5466300000000064E-2</c:v>
                </c:pt>
                <c:pt idx="247">
                  <c:v>8.5371299999999997E-2</c:v>
                </c:pt>
                <c:pt idx="248">
                  <c:v>8.5334100000000024E-2</c:v>
                </c:pt>
                <c:pt idx="249">
                  <c:v>8.5283500000000012E-2</c:v>
                </c:pt>
                <c:pt idx="250">
                  <c:v>8.533170000000001E-2</c:v>
                </c:pt>
                <c:pt idx="251">
                  <c:v>8.5459200000000013E-2</c:v>
                </c:pt>
                <c:pt idx="252">
                  <c:v>8.5596900000000267E-2</c:v>
                </c:pt>
                <c:pt idx="253">
                  <c:v>8.5796400000000744E-2</c:v>
                </c:pt>
                <c:pt idx="254">
                  <c:v>8.6039800000000027E-2</c:v>
                </c:pt>
                <c:pt idx="255">
                  <c:v>8.6406400000000022E-2</c:v>
                </c:pt>
                <c:pt idx="256">
                  <c:v>8.6859600000000023E-2</c:v>
                </c:pt>
                <c:pt idx="257">
                  <c:v>8.7370200000000009E-2</c:v>
                </c:pt>
                <c:pt idx="258">
                  <c:v>8.8015000000000065E-2</c:v>
                </c:pt>
                <c:pt idx="259">
                  <c:v>8.8722300000001197E-2</c:v>
                </c:pt>
                <c:pt idx="260">
                  <c:v>8.9405400000000065E-2</c:v>
                </c:pt>
                <c:pt idx="261">
                  <c:v>9.0263200000000016E-2</c:v>
                </c:pt>
                <c:pt idx="262">
                  <c:v>9.1147000000000006E-2</c:v>
                </c:pt>
                <c:pt idx="263">
                  <c:v>9.2020600000000022E-2</c:v>
                </c:pt>
                <c:pt idx="264">
                  <c:v>9.2963400000000002E-2</c:v>
                </c:pt>
                <c:pt idx="265">
                  <c:v>9.3958900000000747E-2</c:v>
                </c:pt>
                <c:pt idx="266">
                  <c:v>9.4939300000000046E-2</c:v>
                </c:pt>
                <c:pt idx="267">
                  <c:v>9.5967200000000003E-2</c:v>
                </c:pt>
                <c:pt idx="268">
                  <c:v>9.7061300000000003E-2</c:v>
                </c:pt>
                <c:pt idx="269">
                  <c:v>9.8079700000000006E-2</c:v>
                </c:pt>
                <c:pt idx="270">
                  <c:v>9.9214900000000064E-2</c:v>
                </c:pt>
                <c:pt idx="271">
                  <c:v>0.1003899999999992</c:v>
                </c:pt>
                <c:pt idx="272">
                  <c:v>0.10164200000000002</c:v>
                </c:pt>
                <c:pt idx="273">
                  <c:v>0.102898</c:v>
                </c:pt>
                <c:pt idx="274">
                  <c:v>0.10410800000000002</c:v>
                </c:pt>
                <c:pt idx="275">
                  <c:v>0.10540300000000002</c:v>
                </c:pt>
                <c:pt idx="276">
                  <c:v>0.10666700000000012</c:v>
                </c:pt>
                <c:pt idx="277">
                  <c:v>0.10805400000000009</c:v>
                </c:pt>
                <c:pt idx="278">
                  <c:v>0.109457</c:v>
                </c:pt>
                <c:pt idx="279">
                  <c:v>0.110872</c:v>
                </c:pt>
                <c:pt idx="280">
                  <c:v>0.112454</c:v>
                </c:pt>
                <c:pt idx="281">
                  <c:v>0.11423999999999998</c:v>
                </c:pt>
                <c:pt idx="282">
                  <c:v>0.11609999999999998</c:v>
                </c:pt>
                <c:pt idx="283">
                  <c:v>0.11814500000000012</c:v>
                </c:pt>
                <c:pt idx="284">
                  <c:v>0.12039100000000012</c:v>
                </c:pt>
                <c:pt idx="285">
                  <c:v>0.122807</c:v>
                </c:pt>
                <c:pt idx="286">
                  <c:v>0.12543099999999999</c:v>
                </c:pt>
                <c:pt idx="287">
                  <c:v>0.12826100000000001</c:v>
                </c:pt>
                <c:pt idx="288">
                  <c:v>0.13114600000000001</c:v>
                </c:pt>
                <c:pt idx="289">
                  <c:v>0.13411999999999999</c:v>
                </c:pt>
                <c:pt idx="290">
                  <c:v>0.13725100000000001</c:v>
                </c:pt>
                <c:pt idx="291">
                  <c:v>0.14048600000000044</c:v>
                </c:pt>
                <c:pt idx="292">
                  <c:v>0.14379800000000137</c:v>
                </c:pt>
                <c:pt idx="293">
                  <c:v>0.14713599999999999</c:v>
                </c:pt>
                <c:pt idx="294">
                  <c:v>0.15033199999999999</c:v>
                </c:pt>
                <c:pt idx="295">
                  <c:v>0.15354100000000157</c:v>
                </c:pt>
                <c:pt idx="296">
                  <c:v>0.15670100000000137</c:v>
                </c:pt>
                <c:pt idx="297">
                  <c:v>0.15962299999999999</c:v>
                </c:pt>
                <c:pt idx="298">
                  <c:v>0.16247800000000001</c:v>
                </c:pt>
                <c:pt idx="299">
                  <c:v>0.165185</c:v>
                </c:pt>
                <c:pt idx="300">
                  <c:v>0.16756099999999999</c:v>
                </c:pt>
                <c:pt idx="301">
                  <c:v>0.16980100000000001</c:v>
                </c:pt>
                <c:pt idx="302">
                  <c:v>0.17200499999999999</c:v>
                </c:pt>
                <c:pt idx="303">
                  <c:v>0.17390000000000044</c:v>
                </c:pt>
                <c:pt idx="304">
                  <c:v>0.17564299999999999</c:v>
                </c:pt>
                <c:pt idx="305">
                  <c:v>0.17720600000000122</c:v>
                </c:pt>
                <c:pt idx="306">
                  <c:v>0.17864099999999999</c:v>
                </c:pt>
                <c:pt idx="307">
                  <c:v>0.17994900000000208</c:v>
                </c:pt>
                <c:pt idx="308">
                  <c:v>0.18107999999999999</c:v>
                </c:pt>
                <c:pt idx="309">
                  <c:v>0.18205900000000041</c:v>
                </c:pt>
                <c:pt idx="310">
                  <c:v>0.18273900000000157</c:v>
                </c:pt>
                <c:pt idx="311">
                  <c:v>0.18322099999999999</c:v>
                </c:pt>
                <c:pt idx="312">
                  <c:v>0.18349500000000188</c:v>
                </c:pt>
                <c:pt idx="313">
                  <c:v>0.18366299999999999</c:v>
                </c:pt>
                <c:pt idx="314">
                  <c:v>0.18352700000000041</c:v>
                </c:pt>
                <c:pt idx="315">
                  <c:v>0.18312</c:v>
                </c:pt>
                <c:pt idx="316">
                  <c:v>0.18249100000000154</c:v>
                </c:pt>
                <c:pt idx="317">
                  <c:v>0.181675</c:v>
                </c:pt>
                <c:pt idx="318">
                  <c:v>0.18071000000000143</c:v>
                </c:pt>
                <c:pt idx="319">
                  <c:v>0.17960100000000001</c:v>
                </c:pt>
                <c:pt idx="320">
                  <c:v>0.17820100000000041</c:v>
                </c:pt>
                <c:pt idx="321">
                  <c:v>0.17675800000000041</c:v>
                </c:pt>
                <c:pt idx="322">
                  <c:v>0.17510100000000001</c:v>
                </c:pt>
                <c:pt idx="323">
                  <c:v>0.17321700000000145</c:v>
                </c:pt>
                <c:pt idx="324">
                  <c:v>0.17142499999999999</c:v>
                </c:pt>
                <c:pt idx="325">
                  <c:v>0.16935</c:v>
                </c:pt>
                <c:pt idx="326">
                  <c:v>0.167186</c:v>
                </c:pt>
                <c:pt idx="327">
                  <c:v>0.16500600000000001</c:v>
                </c:pt>
                <c:pt idx="328">
                  <c:v>0.162771</c:v>
                </c:pt>
                <c:pt idx="329">
                  <c:v>0.16055900000000001</c:v>
                </c:pt>
                <c:pt idx="330">
                  <c:v>0.15833600000000131</c:v>
                </c:pt>
                <c:pt idx="331">
                  <c:v>0.15617200000000001</c:v>
                </c:pt>
                <c:pt idx="332">
                  <c:v>0.15401100000000137</c:v>
                </c:pt>
                <c:pt idx="333">
                  <c:v>0.15176300000000137</c:v>
                </c:pt>
                <c:pt idx="334">
                  <c:v>0.14983900000000044</c:v>
                </c:pt>
                <c:pt idx="335">
                  <c:v>0.14797199999999999</c:v>
                </c:pt>
                <c:pt idx="336">
                  <c:v>0.14616599999999999</c:v>
                </c:pt>
                <c:pt idx="337">
                  <c:v>0.14433299999999999</c:v>
                </c:pt>
                <c:pt idx="338">
                  <c:v>0.142624</c:v>
                </c:pt>
                <c:pt idx="339">
                  <c:v>0.14094900000000188</c:v>
                </c:pt>
                <c:pt idx="340">
                  <c:v>0.13923300000000041</c:v>
                </c:pt>
                <c:pt idx="341">
                  <c:v>0.13777700000000001</c:v>
                </c:pt>
                <c:pt idx="342">
                  <c:v>0.13614799999999999</c:v>
                </c:pt>
                <c:pt idx="343">
                  <c:v>0.13429900000000122</c:v>
                </c:pt>
                <c:pt idx="344">
                  <c:v>0.132602</c:v>
                </c:pt>
                <c:pt idx="345">
                  <c:v>0.13086800000000001</c:v>
                </c:pt>
                <c:pt idx="346">
                  <c:v>0.12912699999999988</c:v>
                </c:pt>
                <c:pt idx="347">
                  <c:v>0.12743499999999999</c:v>
                </c:pt>
                <c:pt idx="348">
                  <c:v>0.12579299999999999</c:v>
                </c:pt>
                <c:pt idx="349">
                  <c:v>0.12422200000000108</c:v>
                </c:pt>
                <c:pt idx="350">
                  <c:v>0.12277600000000091</c:v>
                </c:pt>
                <c:pt idx="351">
                  <c:v>0.12156000000000022</c:v>
                </c:pt>
                <c:pt idx="352">
                  <c:v>0.12057500000000022</c:v>
                </c:pt>
                <c:pt idx="353">
                  <c:v>0.11974300000000022</c:v>
                </c:pt>
                <c:pt idx="354">
                  <c:v>0.11911300000000002</c:v>
                </c:pt>
                <c:pt idx="355">
                  <c:v>0.118867</c:v>
                </c:pt>
                <c:pt idx="356">
                  <c:v>0.11879500000000104</c:v>
                </c:pt>
                <c:pt idx="357">
                  <c:v>0.118878</c:v>
                </c:pt>
                <c:pt idx="358">
                  <c:v>0.11920200000000022</c:v>
                </c:pt>
                <c:pt idx="359">
                  <c:v>0.11973700000000002</c:v>
                </c:pt>
                <c:pt idx="360">
                  <c:v>0.12037500000000002</c:v>
                </c:pt>
                <c:pt idx="361">
                  <c:v>0.12117400000000068</c:v>
                </c:pt>
                <c:pt idx="362">
                  <c:v>0.1222300000000007</c:v>
                </c:pt>
                <c:pt idx="363">
                  <c:v>0.12329500000000118</c:v>
                </c:pt>
                <c:pt idx="364">
                  <c:v>0.12450100000000019</c:v>
                </c:pt>
                <c:pt idx="365">
                  <c:v>0.12595300000000001</c:v>
                </c:pt>
                <c:pt idx="366">
                  <c:v>0.127382</c:v>
                </c:pt>
                <c:pt idx="367">
                  <c:v>0.12892100000000001</c:v>
                </c:pt>
                <c:pt idx="368">
                  <c:v>0.13055900000000001</c:v>
                </c:pt>
                <c:pt idx="369">
                  <c:v>0.132158</c:v>
                </c:pt>
                <c:pt idx="370">
                  <c:v>0.13394500000000137</c:v>
                </c:pt>
                <c:pt idx="371">
                  <c:v>0.135685</c:v>
                </c:pt>
                <c:pt idx="372">
                  <c:v>0.13647500000000001</c:v>
                </c:pt>
                <c:pt idx="373">
                  <c:v>0.13596400000000122</c:v>
                </c:pt>
                <c:pt idx="374">
                  <c:v>0.13522799999999999</c:v>
                </c:pt>
                <c:pt idx="375">
                  <c:v>0.13438600000000001</c:v>
                </c:pt>
                <c:pt idx="376">
                  <c:v>0.13343800000000094</c:v>
                </c:pt>
                <c:pt idx="377">
                  <c:v>0.13258400000000001</c:v>
                </c:pt>
                <c:pt idx="378">
                  <c:v>0.13164899999999999</c:v>
                </c:pt>
                <c:pt idx="379">
                  <c:v>0.13097700000000001</c:v>
                </c:pt>
                <c:pt idx="380">
                  <c:v>0.13048799999999999</c:v>
                </c:pt>
                <c:pt idx="381">
                  <c:v>0.13220000000000001</c:v>
                </c:pt>
                <c:pt idx="382">
                  <c:v>0.134579</c:v>
                </c:pt>
                <c:pt idx="383">
                  <c:v>0.13729700000000122</c:v>
                </c:pt>
                <c:pt idx="384">
                  <c:v>0.14030799999999999</c:v>
                </c:pt>
                <c:pt idx="385">
                  <c:v>0.143652</c:v>
                </c:pt>
                <c:pt idx="386">
                  <c:v>0.14717</c:v>
                </c:pt>
                <c:pt idx="387">
                  <c:v>0.15095100000000122</c:v>
                </c:pt>
                <c:pt idx="388">
                  <c:v>0.15487200000000001</c:v>
                </c:pt>
                <c:pt idx="389">
                  <c:v>0.15908900000000137</c:v>
                </c:pt>
                <c:pt idx="390">
                  <c:v>0.16381299999999999</c:v>
                </c:pt>
                <c:pt idx="391">
                  <c:v>0.16898600000000041</c:v>
                </c:pt>
                <c:pt idx="392">
                  <c:v>0.17475299999999999</c:v>
                </c:pt>
                <c:pt idx="393">
                  <c:v>0.18113099999999999</c:v>
                </c:pt>
                <c:pt idx="394">
                  <c:v>0.18844800000000236</c:v>
                </c:pt>
                <c:pt idx="395">
                  <c:v>0.19672200000000001</c:v>
                </c:pt>
                <c:pt idx="396">
                  <c:v>0.20635800000000001</c:v>
                </c:pt>
                <c:pt idx="397">
                  <c:v>0.21709600000000157</c:v>
                </c:pt>
                <c:pt idx="398">
                  <c:v>0.22899100000000044</c:v>
                </c:pt>
                <c:pt idx="399">
                  <c:v>0.23976900000000148</c:v>
                </c:pt>
                <c:pt idx="400">
                  <c:v>0.236681</c:v>
                </c:pt>
              </c:numCache>
            </c:numRef>
          </c:yVal>
          <c:smooth val="1"/>
        </c:ser>
        <c:ser>
          <c:idx val="21"/>
          <c:order val="21"/>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W$1:$W$401</c:f>
              <c:numCache>
                <c:formatCode>General</c:formatCode>
                <c:ptCount val="401"/>
                <c:pt idx="0">
                  <c:v>2.19296E-2</c:v>
                </c:pt>
                <c:pt idx="1">
                  <c:v>2.1412299999999999E-2</c:v>
                </c:pt>
                <c:pt idx="2">
                  <c:v>2.1101400000000006E-2</c:v>
                </c:pt>
                <c:pt idx="3">
                  <c:v>2.0848300000000052E-2</c:v>
                </c:pt>
                <c:pt idx="4">
                  <c:v>2.0742799999999988E-2</c:v>
                </c:pt>
                <c:pt idx="5">
                  <c:v>2.1097400000000002E-2</c:v>
                </c:pt>
                <c:pt idx="6">
                  <c:v>2.1460099999999999E-2</c:v>
                </c:pt>
                <c:pt idx="7">
                  <c:v>2.1291200000000277E-2</c:v>
                </c:pt>
                <c:pt idx="8">
                  <c:v>2.1302600000000001E-2</c:v>
                </c:pt>
                <c:pt idx="9">
                  <c:v>2.1350399999999999E-2</c:v>
                </c:pt>
                <c:pt idx="10">
                  <c:v>2.1498900000000012E-2</c:v>
                </c:pt>
                <c:pt idx="11">
                  <c:v>2.1927700000000001E-2</c:v>
                </c:pt>
                <c:pt idx="12">
                  <c:v>2.2256999999999999E-2</c:v>
                </c:pt>
                <c:pt idx="13">
                  <c:v>2.2357200000000042E-2</c:v>
                </c:pt>
                <c:pt idx="14">
                  <c:v>2.21324E-2</c:v>
                </c:pt>
                <c:pt idx="15">
                  <c:v>2.222880000000001E-2</c:v>
                </c:pt>
                <c:pt idx="16">
                  <c:v>2.27044E-2</c:v>
                </c:pt>
                <c:pt idx="17">
                  <c:v>2.3119799999999979E-2</c:v>
                </c:pt>
                <c:pt idx="18">
                  <c:v>2.3708799999999978E-2</c:v>
                </c:pt>
                <c:pt idx="19">
                  <c:v>2.3839099999999998E-2</c:v>
                </c:pt>
                <c:pt idx="20">
                  <c:v>2.3656399999999998E-2</c:v>
                </c:pt>
                <c:pt idx="21">
                  <c:v>2.3389299999999998E-2</c:v>
                </c:pt>
                <c:pt idx="22">
                  <c:v>2.3371300000000012E-2</c:v>
                </c:pt>
                <c:pt idx="23">
                  <c:v>2.3472199999999999E-2</c:v>
                </c:pt>
                <c:pt idx="24">
                  <c:v>2.3789100000000001E-2</c:v>
                </c:pt>
                <c:pt idx="25">
                  <c:v>2.4049200000000052E-2</c:v>
                </c:pt>
                <c:pt idx="26">
                  <c:v>2.4011299999999999E-2</c:v>
                </c:pt>
                <c:pt idx="27">
                  <c:v>2.368290000000001E-2</c:v>
                </c:pt>
                <c:pt idx="28">
                  <c:v>2.3530300000000001E-2</c:v>
                </c:pt>
                <c:pt idx="29">
                  <c:v>2.38243E-2</c:v>
                </c:pt>
                <c:pt idx="30">
                  <c:v>2.4473400000000006E-2</c:v>
                </c:pt>
                <c:pt idx="31">
                  <c:v>2.5114999999999998E-2</c:v>
                </c:pt>
                <c:pt idx="32">
                  <c:v>2.5149500000000002E-2</c:v>
                </c:pt>
                <c:pt idx="33">
                  <c:v>2.4905699999999999E-2</c:v>
                </c:pt>
                <c:pt idx="34">
                  <c:v>2.4751800000000001E-2</c:v>
                </c:pt>
                <c:pt idx="35">
                  <c:v>2.529880000000001E-2</c:v>
                </c:pt>
                <c:pt idx="36">
                  <c:v>2.5877600000000264E-2</c:v>
                </c:pt>
                <c:pt idx="37">
                  <c:v>2.62667E-2</c:v>
                </c:pt>
                <c:pt idx="38">
                  <c:v>2.5994900000000001E-2</c:v>
                </c:pt>
                <c:pt idx="39">
                  <c:v>2.5492600000000001E-2</c:v>
                </c:pt>
                <c:pt idx="40">
                  <c:v>2.5261200000000011E-2</c:v>
                </c:pt>
                <c:pt idx="41">
                  <c:v>2.5733700000000012E-2</c:v>
                </c:pt>
                <c:pt idx="42">
                  <c:v>2.6324499999999973E-2</c:v>
                </c:pt>
                <c:pt idx="43">
                  <c:v>2.6640500000000011E-2</c:v>
                </c:pt>
                <c:pt idx="44">
                  <c:v>2.6506399999999999E-2</c:v>
                </c:pt>
                <c:pt idx="45">
                  <c:v>2.6539500000000011E-2</c:v>
                </c:pt>
                <c:pt idx="46">
                  <c:v>2.6922100000000001E-2</c:v>
                </c:pt>
                <c:pt idx="47">
                  <c:v>2.7475500000000312E-2</c:v>
                </c:pt>
                <c:pt idx="48">
                  <c:v>2.7901100000000272E-2</c:v>
                </c:pt>
                <c:pt idx="49">
                  <c:v>2.7847200000000391E-2</c:v>
                </c:pt>
                <c:pt idx="50">
                  <c:v>2.7663200000000294E-2</c:v>
                </c:pt>
                <c:pt idx="51">
                  <c:v>2.7771000000000302E-2</c:v>
                </c:pt>
                <c:pt idx="52">
                  <c:v>2.8305299999999999E-2</c:v>
                </c:pt>
                <c:pt idx="53">
                  <c:v>2.8551300000000002E-2</c:v>
                </c:pt>
                <c:pt idx="54">
                  <c:v>2.8585099999999999E-2</c:v>
                </c:pt>
                <c:pt idx="55">
                  <c:v>2.85048E-2</c:v>
                </c:pt>
                <c:pt idx="56">
                  <c:v>2.8570999999999999E-2</c:v>
                </c:pt>
                <c:pt idx="57">
                  <c:v>2.8991400000000001E-2</c:v>
                </c:pt>
                <c:pt idx="58">
                  <c:v>2.9482299999999999E-2</c:v>
                </c:pt>
                <c:pt idx="59">
                  <c:v>2.97194E-2</c:v>
                </c:pt>
                <c:pt idx="60">
                  <c:v>2.9858599999999989E-2</c:v>
                </c:pt>
                <c:pt idx="61">
                  <c:v>3.01985E-2</c:v>
                </c:pt>
                <c:pt idx="62">
                  <c:v>3.0836700000000012E-2</c:v>
                </c:pt>
                <c:pt idx="63">
                  <c:v>3.1255100000000056E-2</c:v>
                </c:pt>
                <c:pt idx="64">
                  <c:v>3.1580499999999997E-2</c:v>
                </c:pt>
                <c:pt idx="65">
                  <c:v>3.1881000000000326E-2</c:v>
                </c:pt>
                <c:pt idx="66">
                  <c:v>3.2370200000000092E-2</c:v>
                </c:pt>
                <c:pt idx="67">
                  <c:v>3.2693000000000305E-2</c:v>
                </c:pt>
                <c:pt idx="68">
                  <c:v>3.29669E-2</c:v>
                </c:pt>
                <c:pt idx="69">
                  <c:v>3.32082E-2</c:v>
                </c:pt>
                <c:pt idx="70">
                  <c:v>3.3565600000000001E-2</c:v>
                </c:pt>
                <c:pt idx="71">
                  <c:v>3.3932299999999999E-2</c:v>
                </c:pt>
                <c:pt idx="72">
                  <c:v>3.428740000000001E-2</c:v>
                </c:pt>
                <c:pt idx="73">
                  <c:v>3.4522299999999999E-2</c:v>
                </c:pt>
                <c:pt idx="74">
                  <c:v>3.4804599999999998E-2</c:v>
                </c:pt>
                <c:pt idx="75">
                  <c:v>3.5214000000000002E-2</c:v>
                </c:pt>
                <c:pt idx="76">
                  <c:v>3.577000000000001E-2</c:v>
                </c:pt>
                <c:pt idx="77">
                  <c:v>3.6330500000000002E-2</c:v>
                </c:pt>
                <c:pt idx="78">
                  <c:v>3.6800100000000092E-2</c:v>
                </c:pt>
                <c:pt idx="79">
                  <c:v>3.7144900000000002E-2</c:v>
                </c:pt>
                <c:pt idx="80">
                  <c:v>3.7716300000000001E-2</c:v>
                </c:pt>
                <c:pt idx="81">
                  <c:v>3.8473600000000052E-2</c:v>
                </c:pt>
                <c:pt idx="82">
                  <c:v>3.8998400000000003E-2</c:v>
                </c:pt>
                <c:pt idx="83">
                  <c:v>3.9343200000000002E-2</c:v>
                </c:pt>
                <c:pt idx="84">
                  <c:v>3.9619599999999998E-2</c:v>
                </c:pt>
                <c:pt idx="85">
                  <c:v>3.9932000000000002E-2</c:v>
                </c:pt>
                <c:pt idx="86">
                  <c:v>4.0378900000000002E-2</c:v>
                </c:pt>
                <c:pt idx="87">
                  <c:v>4.0641799999999957E-2</c:v>
                </c:pt>
                <c:pt idx="88">
                  <c:v>4.0933000000000004E-2</c:v>
                </c:pt>
                <c:pt idx="89">
                  <c:v>4.1394700000000013E-2</c:v>
                </c:pt>
                <c:pt idx="90">
                  <c:v>4.1968400000000003E-2</c:v>
                </c:pt>
                <c:pt idx="91">
                  <c:v>4.2620900000000003E-2</c:v>
                </c:pt>
                <c:pt idx="92">
                  <c:v>4.3552599999999997E-2</c:v>
                </c:pt>
                <c:pt idx="93">
                  <c:v>4.4265700000000012E-2</c:v>
                </c:pt>
                <c:pt idx="94">
                  <c:v>4.4817600000000749E-2</c:v>
                </c:pt>
                <c:pt idx="95">
                  <c:v>4.5445799999999995E-2</c:v>
                </c:pt>
                <c:pt idx="96">
                  <c:v>4.6166899999999997E-2</c:v>
                </c:pt>
                <c:pt idx="97">
                  <c:v>4.6890100000000004E-2</c:v>
                </c:pt>
                <c:pt idx="98">
                  <c:v>4.7400000000000032E-2</c:v>
                </c:pt>
                <c:pt idx="99">
                  <c:v>4.7968300000000012E-2</c:v>
                </c:pt>
                <c:pt idx="100">
                  <c:v>4.8433200000000023E-2</c:v>
                </c:pt>
                <c:pt idx="101">
                  <c:v>4.9064600000000617E-2</c:v>
                </c:pt>
                <c:pt idx="102">
                  <c:v>4.9796700000000839E-2</c:v>
                </c:pt>
                <c:pt idx="103">
                  <c:v>5.0470799999999996E-2</c:v>
                </c:pt>
                <c:pt idx="104">
                  <c:v>5.1358500000000001E-2</c:v>
                </c:pt>
                <c:pt idx="105">
                  <c:v>5.2221499999999997E-2</c:v>
                </c:pt>
                <c:pt idx="106">
                  <c:v>5.2982200000000521E-2</c:v>
                </c:pt>
                <c:pt idx="107">
                  <c:v>5.37095E-2</c:v>
                </c:pt>
                <c:pt idx="108">
                  <c:v>5.4415700000000469E-2</c:v>
                </c:pt>
                <c:pt idx="109">
                  <c:v>5.5154500000000002E-2</c:v>
                </c:pt>
                <c:pt idx="110">
                  <c:v>5.5677600000000022E-2</c:v>
                </c:pt>
                <c:pt idx="111">
                  <c:v>5.6041099999999976E-2</c:v>
                </c:pt>
                <c:pt idx="112">
                  <c:v>5.6545499999999985E-2</c:v>
                </c:pt>
                <c:pt idx="113">
                  <c:v>5.6683400000000002E-2</c:v>
                </c:pt>
                <c:pt idx="114">
                  <c:v>5.6958499999999995E-2</c:v>
                </c:pt>
                <c:pt idx="115">
                  <c:v>5.7372100000000023E-2</c:v>
                </c:pt>
                <c:pt idx="116">
                  <c:v>5.7772900000000557E-2</c:v>
                </c:pt>
                <c:pt idx="117">
                  <c:v>5.8236099999999999E-2</c:v>
                </c:pt>
                <c:pt idx="118">
                  <c:v>5.86659E-2</c:v>
                </c:pt>
                <c:pt idx="119">
                  <c:v>5.9141600000000003E-2</c:v>
                </c:pt>
                <c:pt idx="120">
                  <c:v>5.9631000000000003E-2</c:v>
                </c:pt>
                <c:pt idx="121">
                  <c:v>6.0298400000000023E-2</c:v>
                </c:pt>
                <c:pt idx="122">
                  <c:v>6.0430200000000024E-2</c:v>
                </c:pt>
                <c:pt idx="123">
                  <c:v>6.0855800000000002E-2</c:v>
                </c:pt>
                <c:pt idx="124">
                  <c:v>6.3052400000000022E-2</c:v>
                </c:pt>
                <c:pt idx="125">
                  <c:v>6.5748399999999999E-2</c:v>
                </c:pt>
                <c:pt idx="126">
                  <c:v>6.8511700000000009E-2</c:v>
                </c:pt>
                <c:pt idx="127">
                  <c:v>6.7898500000000014E-2</c:v>
                </c:pt>
                <c:pt idx="128">
                  <c:v>6.7372899999999999E-2</c:v>
                </c:pt>
                <c:pt idx="129">
                  <c:v>6.6670699999999999E-2</c:v>
                </c:pt>
                <c:pt idx="130">
                  <c:v>6.6118600000000013E-2</c:v>
                </c:pt>
                <c:pt idx="131">
                  <c:v>6.7992400000000758E-2</c:v>
                </c:pt>
                <c:pt idx="132">
                  <c:v>6.7648799999999995E-2</c:v>
                </c:pt>
                <c:pt idx="133">
                  <c:v>6.7508299999999993E-2</c:v>
                </c:pt>
                <c:pt idx="134">
                  <c:v>6.7180900000000002E-2</c:v>
                </c:pt>
                <c:pt idx="135">
                  <c:v>6.713700000000003E-2</c:v>
                </c:pt>
                <c:pt idx="136">
                  <c:v>6.7361400000000599E-2</c:v>
                </c:pt>
                <c:pt idx="137">
                  <c:v>6.7408099999999999E-2</c:v>
                </c:pt>
                <c:pt idx="138">
                  <c:v>6.7308800000000002E-2</c:v>
                </c:pt>
                <c:pt idx="139">
                  <c:v>6.7053100000000004E-2</c:v>
                </c:pt>
                <c:pt idx="140">
                  <c:v>6.6920099999999996E-2</c:v>
                </c:pt>
                <c:pt idx="141">
                  <c:v>6.6821500000000006E-2</c:v>
                </c:pt>
                <c:pt idx="142">
                  <c:v>6.678000000000002E-2</c:v>
                </c:pt>
                <c:pt idx="143">
                  <c:v>6.6708299999999998E-2</c:v>
                </c:pt>
                <c:pt idx="144">
                  <c:v>6.6291900000000001E-2</c:v>
                </c:pt>
                <c:pt idx="145">
                  <c:v>6.5860100000000019E-2</c:v>
                </c:pt>
                <c:pt idx="146">
                  <c:v>6.583120000000002E-2</c:v>
                </c:pt>
                <c:pt idx="147">
                  <c:v>6.5660600000000013E-2</c:v>
                </c:pt>
                <c:pt idx="148">
                  <c:v>6.5587800000000002E-2</c:v>
                </c:pt>
                <c:pt idx="149">
                  <c:v>6.5367700000000514E-2</c:v>
                </c:pt>
                <c:pt idx="150">
                  <c:v>6.5315899999999996E-2</c:v>
                </c:pt>
                <c:pt idx="151">
                  <c:v>6.5362200000000675E-2</c:v>
                </c:pt>
                <c:pt idx="152">
                  <c:v>6.5214500000000009E-2</c:v>
                </c:pt>
                <c:pt idx="153">
                  <c:v>6.5380800000000003E-2</c:v>
                </c:pt>
                <c:pt idx="154">
                  <c:v>6.5198300000000001E-2</c:v>
                </c:pt>
                <c:pt idx="155">
                  <c:v>6.5062600000000748E-2</c:v>
                </c:pt>
                <c:pt idx="156">
                  <c:v>6.4720200000000033E-2</c:v>
                </c:pt>
                <c:pt idx="157">
                  <c:v>6.4441100000000001E-2</c:v>
                </c:pt>
                <c:pt idx="158">
                  <c:v>6.4321600000000034E-2</c:v>
                </c:pt>
                <c:pt idx="159">
                  <c:v>6.4070600000000033E-2</c:v>
                </c:pt>
                <c:pt idx="160">
                  <c:v>6.3988700000000009E-2</c:v>
                </c:pt>
                <c:pt idx="161">
                  <c:v>6.3832000000000014E-2</c:v>
                </c:pt>
                <c:pt idx="162">
                  <c:v>6.3531900000000002E-2</c:v>
                </c:pt>
                <c:pt idx="163">
                  <c:v>6.3180100000000003E-2</c:v>
                </c:pt>
                <c:pt idx="164">
                  <c:v>6.3048999999999994E-2</c:v>
                </c:pt>
                <c:pt idx="165">
                  <c:v>6.2889500000000001E-2</c:v>
                </c:pt>
                <c:pt idx="166">
                  <c:v>6.2508800000000003E-2</c:v>
                </c:pt>
                <c:pt idx="167">
                  <c:v>6.2120099999999998E-2</c:v>
                </c:pt>
                <c:pt idx="168">
                  <c:v>6.1783200000000024E-2</c:v>
                </c:pt>
                <c:pt idx="169">
                  <c:v>6.1384300000000003E-2</c:v>
                </c:pt>
                <c:pt idx="170">
                  <c:v>6.1170099999999977E-2</c:v>
                </c:pt>
                <c:pt idx="171">
                  <c:v>6.0880400000000133E-2</c:v>
                </c:pt>
                <c:pt idx="172">
                  <c:v>6.0464400000000133E-2</c:v>
                </c:pt>
                <c:pt idx="173">
                  <c:v>6.0176199999999999E-2</c:v>
                </c:pt>
                <c:pt idx="174">
                  <c:v>5.9966900000000697E-2</c:v>
                </c:pt>
                <c:pt idx="175">
                  <c:v>5.9660500000000033E-2</c:v>
                </c:pt>
                <c:pt idx="176">
                  <c:v>5.9392900000000928E-2</c:v>
                </c:pt>
                <c:pt idx="177">
                  <c:v>5.9256400000000133E-2</c:v>
                </c:pt>
                <c:pt idx="178">
                  <c:v>5.8812700000000134E-2</c:v>
                </c:pt>
                <c:pt idx="179">
                  <c:v>5.8831700000000021E-2</c:v>
                </c:pt>
                <c:pt idx="180">
                  <c:v>5.8745400000000003E-2</c:v>
                </c:pt>
                <c:pt idx="181">
                  <c:v>5.8474199999999997E-2</c:v>
                </c:pt>
                <c:pt idx="182">
                  <c:v>5.8439400000000002E-2</c:v>
                </c:pt>
                <c:pt idx="183">
                  <c:v>5.8298900000000022E-2</c:v>
                </c:pt>
                <c:pt idx="184">
                  <c:v>5.8183700000000012E-2</c:v>
                </c:pt>
                <c:pt idx="185">
                  <c:v>5.8143299999999995E-2</c:v>
                </c:pt>
                <c:pt idx="186">
                  <c:v>5.8065800000000001E-2</c:v>
                </c:pt>
                <c:pt idx="187">
                  <c:v>5.7987800000000013E-2</c:v>
                </c:pt>
                <c:pt idx="188">
                  <c:v>5.791650000000053E-2</c:v>
                </c:pt>
                <c:pt idx="189">
                  <c:v>5.7987400000000133E-2</c:v>
                </c:pt>
                <c:pt idx="190">
                  <c:v>5.7947000000000012E-2</c:v>
                </c:pt>
                <c:pt idx="191">
                  <c:v>5.8025399999999977E-2</c:v>
                </c:pt>
                <c:pt idx="192">
                  <c:v>5.8199599999999997E-2</c:v>
                </c:pt>
                <c:pt idx="193">
                  <c:v>5.8344E-2</c:v>
                </c:pt>
                <c:pt idx="194">
                  <c:v>5.8517400000000434E-2</c:v>
                </c:pt>
                <c:pt idx="195">
                  <c:v>5.8845499999999995E-2</c:v>
                </c:pt>
                <c:pt idx="196">
                  <c:v>5.9050500000000034E-2</c:v>
                </c:pt>
                <c:pt idx="197">
                  <c:v>5.9382200000000752E-2</c:v>
                </c:pt>
                <c:pt idx="198">
                  <c:v>5.9810500000000134E-2</c:v>
                </c:pt>
                <c:pt idx="199">
                  <c:v>6.0213800000000012E-2</c:v>
                </c:pt>
                <c:pt idx="200">
                  <c:v>6.0736700000000601E-2</c:v>
                </c:pt>
                <c:pt idx="201">
                  <c:v>6.1313000000000124E-2</c:v>
                </c:pt>
                <c:pt idx="202">
                  <c:v>6.2065900000000104E-2</c:v>
                </c:pt>
                <c:pt idx="203">
                  <c:v>6.2689300000000003E-2</c:v>
                </c:pt>
                <c:pt idx="204">
                  <c:v>6.3396600000000775E-2</c:v>
                </c:pt>
                <c:pt idx="205">
                  <c:v>6.4175099999999999E-2</c:v>
                </c:pt>
                <c:pt idx="206">
                  <c:v>6.5063300000000004E-2</c:v>
                </c:pt>
                <c:pt idx="207">
                  <c:v>6.6102800000000003E-2</c:v>
                </c:pt>
                <c:pt idx="208">
                  <c:v>6.7087100000000011E-2</c:v>
                </c:pt>
                <c:pt idx="209">
                  <c:v>6.8136400000000014E-2</c:v>
                </c:pt>
                <c:pt idx="210">
                  <c:v>6.918450000000001E-2</c:v>
                </c:pt>
                <c:pt idx="211">
                  <c:v>7.0352200000000628E-2</c:v>
                </c:pt>
                <c:pt idx="212">
                  <c:v>7.1625900000000006E-2</c:v>
                </c:pt>
                <c:pt idx="213">
                  <c:v>7.283710000000003E-2</c:v>
                </c:pt>
                <c:pt idx="214">
                  <c:v>7.4037600000000744E-2</c:v>
                </c:pt>
                <c:pt idx="215">
                  <c:v>7.5159699999999996E-2</c:v>
                </c:pt>
                <c:pt idx="216">
                  <c:v>7.6319100000000001E-2</c:v>
                </c:pt>
                <c:pt idx="217">
                  <c:v>7.7395700000000123E-2</c:v>
                </c:pt>
                <c:pt idx="218">
                  <c:v>7.8442999999999999E-2</c:v>
                </c:pt>
                <c:pt idx="219">
                  <c:v>7.9427400000000134E-2</c:v>
                </c:pt>
                <c:pt idx="220">
                  <c:v>8.0216300000000004E-2</c:v>
                </c:pt>
                <c:pt idx="221">
                  <c:v>8.0964700000000028E-2</c:v>
                </c:pt>
                <c:pt idx="222">
                  <c:v>8.1794400000000267E-2</c:v>
                </c:pt>
                <c:pt idx="223">
                  <c:v>8.2407100000000011E-2</c:v>
                </c:pt>
                <c:pt idx="224">
                  <c:v>8.2959200000000011E-2</c:v>
                </c:pt>
                <c:pt idx="225">
                  <c:v>8.3483700000000008E-2</c:v>
                </c:pt>
                <c:pt idx="226">
                  <c:v>8.3824900000001354E-2</c:v>
                </c:pt>
                <c:pt idx="227">
                  <c:v>8.4117400000000023E-2</c:v>
                </c:pt>
                <c:pt idx="228">
                  <c:v>8.4406700000000001E-2</c:v>
                </c:pt>
                <c:pt idx="229">
                  <c:v>8.4555600000001119E-2</c:v>
                </c:pt>
                <c:pt idx="230">
                  <c:v>8.4716600000000003E-2</c:v>
                </c:pt>
                <c:pt idx="231">
                  <c:v>8.4776400000000265E-2</c:v>
                </c:pt>
                <c:pt idx="232">
                  <c:v>8.4776800000000568E-2</c:v>
                </c:pt>
                <c:pt idx="233">
                  <c:v>8.4783900000000023E-2</c:v>
                </c:pt>
                <c:pt idx="234">
                  <c:v>8.4806900000000227E-2</c:v>
                </c:pt>
                <c:pt idx="235">
                  <c:v>8.4814800000000745E-2</c:v>
                </c:pt>
                <c:pt idx="236">
                  <c:v>8.4812800000000008E-2</c:v>
                </c:pt>
                <c:pt idx="237">
                  <c:v>8.4802500000000003E-2</c:v>
                </c:pt>
                <c:pt idx="238">
                  <c:v>8.4696900000001088E-2</c:v>
                </c:pt>
                <c:pt idx="239">
                  <c:v>8.4605400000001149E-2</c:v>
                </c:pt>
                <c:pt idx="240">
                  <c:v>8.4519100000000028E-2</c:v>
                </c:pt>
                <c:pt idx="241">
                  <c:v>8.4365200000000001E-2</c:v>
                </c:pt>
                <c:pt idx="242">
                  <c:v>8.4258300000000744E-2</c:v>
                </c:pt>
                <c:pt idx="243">
                  <c:v>8.4125300000001152E-2</c:v>
                </c:pt>
                <c:pt idx="244">
                  <c:v>8.3925000000001082E-2</c:v>
                </c:pt>
                <c:pt idx="245">
                  <c:v>8.3820900000000267E-2</c:v>
                </c:pt>
                <c:pt idx="246">
                  <c:v>8.3651100000000728E-2</c:v>
                </c:pt>
                <c:pt idx="247">
                  <c:v>8.3462700000000001E-2</c:v>
                </c:pt>
                <c:pt idx="248">
                  <c:v>8.3420400000000047E-2</c:v>
                </c:pt>
                <c:pt idx="249">
                  <c:v>8.3353100000000041E-2</c:v>
                </c:pt>
                <c:pt idx="250">
                  <c:v>8.3323800000000045E-2</c:v>
                </c:pt>
                <c:pt idx="251">
                  <c:v>8.3397800000000744E-2</c:v>
                </c:pt>
                <c:pt idx="252">
                  <c:v>8.3538700000000063E-2</c:v>
                </c:pt>
                <c:pt idx="253">
                  <c:v>8.3722400000000266E-2</c:v>
                </c:pt>
                <c:pt idx="254">
                  <c:v>8.4128500000000064E-2</c:v>
                </c:pt>
                <c:pt idx="255">
                  <c:v>8.4589600000000001E-2</c:v>
                </c:pt>
                <c:pt idx="256">
                  <c:v>8.5057400000000727E-2</c:v>
                </c:pt>
                <c:pt idx="257">
                  <c:v>8.5659100000000168E-2</c:v>
                </c:pt>
                <c:pt idx="258">
                  <c:v>8.6252400000000007E-2</c:v>
                </c:pt>
                <c:pt idx="259">
                  <c:v>8.6949400000000024E-2</c:v>
                </c:pt>
                <c:pt idx="260">
                  <c:v>8.7687600000000018E-2</c:v>
                </c:pt>
                <c:pt idx="261">
                  <c:v>8.8482000000000033E-2</c:v>
                </c:pt>
                <c:pt idx="262">
                  <c:v>8.9393600000000004E-2</c:v>
                </c:pt>
                <c:pt idx="263">
                  <c:v>9.0317000000000022E-2</c:v>
                </c:pt>
                <c:pt idx="264">
                  <c:v>9.1168000000000041E-2</c:v>
                </c:pt>
                <c:pt idx="265">
                  <c:v>9.2149600000000012E-2</c:v>
                </c:pt>
                <c:pt idx="266">
                  <c:v>9.3080200000000002E-2</c:v>
                </c:pt>
                <c:pt idx="267">
                  <c:v>9.4061800000000265E-2</c:v>
                </c:pt>
                <c:pt idx="268">
                  <c:v>9.5092900000000022E-2</c:v>
                </c:pt>
                <c:pt idx="269">
                  <c:v>9.6096700000000021E-2</c:v>
                </c:pt>
                <c:pt idx="270">
                  <c:v>9.7119799999999992E-2</c:v>
                </c:pt>
                <c:pt idx="271">
                  <c:v>9.8245500000000097E-2</c:v>
                </c:pt>
                <c:pt idx="272">
                  <c:v>9.9379900000000021E-2</c:v>
                </c:pt>
                <c:pt idx="273">
                  <c:v>0.10059800000000002</c:v>
                </c:pt>
                <c:pt idx="274">
                  <c:v>0.101868</c:v>
                </c:pt>
                <c:pt idx="275">
                  <c:v>0.10320100000000022</c:v>
                </c:pt>
                <c:pt idx="276">
                  <c:v>0.10453800000000002</c:v>
                </c:pt>
                <c:pt idx="277">
                  <c:v>0.10597500000000012</c:v>
                </c:pt>
                <c:pt idx="278">
                  <c:v>0.10747900000000002</c:v>
                </c:pt>
                <c:pt idx="279">
                  <c:v>0.10889699999999999</c:v>
                </c:pt>
                <c:pt idx="280">
                  <c:v>0.11056000000000002</c:v>
                </c:pt>
                <c:pt idx="281">
                  <c:v>0.11237</c:v>
                </c:pt>
                <c:pt idx="282">
                  <c:v>0.11415699999999998</c:v>
                </c:pt>
                <c:pt idx="283">
                  <c:v>0.11616000000000012</c:v>
                </c:pt>
                <c:pt idx="284">
                  <c:v>0.11832100000000002</c:v>
                </c:pt>
                <c:pt idx="285">
                  <c:v>0.12060899999999998</c:v>
                </c:pt>
                <c:pt idx="286">
                  <c:v>0.12322200000000108</c:v>
                </c:pt>
                <c:pt idx="287">
                  <c:v>0.12593699999999999</c:v>
                </c:pt>
                <c:pt idx="288">
                  <c:v>0.12873399999999999</c:v>
                </c:pt>
                <c:pt idx="289">
                  <c:v>0.13167699999999988</c:v>
                </c:pt>
                <c:pt idx="290">
                  <c:v>0.134773</c:v>
                </c:pt>
                <c:pt idx="291">
                  <c:v>0.13802400000000001</c:v>
                </c:pt>
                <c:pt idx="292">
                  <c:v>0.14130499999999999</c:v>
                </c:pt>
                <c:pt idx="293">
                  <c:v>0.144654</c:v>
                </c:pt>
                <c:pt idx="294">
                  <c:v>0.14773000000000044</c:v>
                </c:pt>
                <c:pt idx="295">
                  <c:v>0.15088199999999999</c:v>
                </c:pt>
                <c:pt idx="296">
                  <c:v>0.15401600000000154</c:v>
                </c:pt>
                <c:pt idx="297">
                  <c:v>0.15690800000000188</c:v>
                </c:pt>
                <c:pt idx="298">
                  <c:v>0.15980300000000044</c:v>
                </c:pt>
                <c:pt idx="299">
                  <c:v>0.16237399999999988</c:v>
                </c:pt>
                <c:pt idx="300">
                  <c:v>0.16469800000000001</c:v>
                </c:pt>
                <c:pt idx="301">
                  <c:v>0.16686999999999999</c:v>
                </c:pt>
                <c:pt idx="302">
                  <c:v>0.16899400000000137</c:v>
                </c:pt>
                <c:pt idx="303">
                  <c:v>0.17084199999999999</c:v>
                </c:pt>
                <c:pt idx="304">
                  <c:v>0.17258799999999999</c:v>
                </c:pt>
                <c:pt idx="305">
                  <c:v>0.17413200000000001</c:v>
                </c:pt>
                <c:pt idx="306">
                  <c:v>0.17544400000000188</c:v>
                </c:pt>
                <c:pt idx="307">
                  <c:v>0.17676000000000044</c:v>
                </c:pt>
                <c:pt idx="308">
                  <c:v>0.17796800000000157</c:v>
                </c:pt>
                <c:pt idx="309">
                  <c:v>0.17891700000000188</c:v>
                </c:pt>
                <c:pt idx="310">
                  <c:v>0.17972700000000041</c:v>
                </c:pt>
                <c:pt idx="311">
                  <c:v>0.18030900000000041</c:v>
                </c:pt>
                <c:pt idx="312">
                  <c:v>0.18064400000000044</c:v>
                </c:pt>
                <c:pt idx="313">
                  <c:v>0.18079500000000157</c:v>
                </c:pt>
                <c:pt idx="314">
                  <c:v>0.18071500000000154</c:v>
                </c:pt>
                <c:pt idx="315">
                  <c:v>0.18031800000000137</c:v>
                </c:pt>
                <c:pt idx="316">
                  <c:v>0.17964100000000024</c:v>
                </c:pt>
                <c:pt idx="317">
                  <c:v>0.17885300000000001</c:v>
                </c:pt>
                <c:pt idx="318">
                  <c:v>0.17783800000000041</c:v>
                </c:pt>
                <c:pt idx="319">
                  <c:v>0.17665800000000001</c:v>
                </c:pt>
                <c:pt idx="320">
                  <c:v>0.17531500000000041</c:v>
                </c:pt>
                <c:pt idx="321">
                  <c:v>0.17374900000000154</c:v>
                </c:pt>
                <c:pt idx="322">
                  <c:v>0.17205200000000001</c:v>
                </c:pt>
                <c:pt idx="323">
                  <c:v>0.170183</c:v>
                </c:pt>
                <c:pt idx="324">
                  <c:v>0.16839299999999999</c:v>
                </c:pt>
                <c:pt idx="325">
                  <c:v>0.16641400000000137</c:v>
                </c:pt>
                <c:pt idx="326">
                  <c:v>0.16431599999999999</c:v>
                </c:pt>
                <c:pt idx="327">
                  <c:v>0.16215499999999997</c:v>
                </c:pt>
                <c:pt idx="328">
                  <c:v>0.15989400000000137</c:v>
                </c:pt>
                <c:pt idx="329">
                  <c:v>0.15773600000000157</c:v>
                </c:pt>
                <c:pt idx="330">
                  <c:v>0.15556400000000137</c:v>
                </c:pt>
                <c:pt idx="331">
                  <c:v>0.15348200000000137</c:v>
                </c:pt>
                <c:pt idx="332">
                  <c:v>0.15144500000000208</c:v>
                </c:pt>
                <c:pt idx="333">
                  <c:v>0.14928500000000094</c:v>
                </c:pt>
                <c:pt idx="334">
                  <c:v>0.14736800000000044</c:v>
                </c:pt>
                <c:pt idx="335">
                  <c:v>0.14552300000000001</c:v>
                </c:pt>
                <c:pt idx="336">
                  <c:v>0.14369000000000001</c:v>
                </c:pt>
                <c:pt idx="337">
                  <c:v>0.14193700000000137</c:v>
                </c:pt>
                <c:pt idx="338">
                  <c:v>0.14022699999999999</c:v>
                </c:pt>
                <c:pt idx="339">
                  <c:v>0.13850499999999999</c:v>
                </c:pt>
                <c:pt idx="340">
                  <c:v>0.13678100000000001</c:v>
                </c:pt>
                <c:pt idx="341">
                  <c:v>0.13520099999999999</c:v>
                </c:pt>
                <c:pt idx="342">
                  <c:v>0.133552</c:v>
                </c:pt>
                <c:pt idx="343">
                  <c:v>0.13187099999999988</c:v>
                </c:pt>
                <c:pt idx="344">
                  <c:v>0.13029099999999999</c:v>
                </c:pt>
                <c:pt idx="345">
                  <c:v>0.128638</c:v>
                </c:pt>
                <c:pt idx="346">
                  <c:v>0.12698200000000001</c:v>
                </c:pt>
                <c:pt idx="347">
                  <c:v>0.12529399999999999</c:v>
                </c:pt>
                <c:pt idx="348">
                  <c:v>0.12369800000000022</c:v>
                </c:pt>
                <c:pt idx="349">
                  <c:v>0.12228100000000022</c:v>
                </c:pt>
                <c:pt idx="350">
                  <c:v>0.12090300000000002</c:v>
                </c:pt>
                <c:pt idx="351">
                  <c:v>0.11968600000000022</c:v>
                </c:pt>
                <c:pt idx="352">
                  <c:v>0.118549</c:v>
                </c:pt>
                <c:pt idx="353">
                  <c:v>0.11766100000000022</c:v>
                </c:pt>
                <c:pt idx="354">
                  <c:v>0.11699900000000002</c:v>
                </c:pt>
                <c:pt idx="355">
                  <c:v>0.11678600000000022</c:v>
                </c:pt>
                <c:pt idx="356">
                  <c:v>0.11664500000000012</c:v>
                </c:pt>
                <c:pt idx="357">
                  <c:v>0.116677</c:v>
                </c:pt>
                <c:pt idx="358">
                  <c:v>0.116956</c:v>
                </c:pt>
                <c:pt idx="359">
                  <c:v>0.11734700000000001</c:v>
                </c:pt>
                <c:pt idx="360">
                  <c:v>0.11804400000000002</c:v>
                </c:pt>
                <c:pt idx="361">
                  <c:v>0.11893400000000012</c:v>
                </c:pt>
                <c:pt idx="362">
                  <c:v>0.119884</c:v>
                </c:pt>
                <c:pt idx="363">
                  <c:v>0.12100400000000019</c:v>
                </c:pt>
                <c:pt idx="364">
                  <c:v>0.12226099999999999</c:v>
                </c:pt>
                <c:pt idx="365">
                  <c:v>0.12356499999999999</c:v>
                </c:pt>
                <c:pt idx="366">
                  <c:v>0.12497000000000009</c:v>
                </c:pt>
                <c:pt idx="367">
                  <c:v>0.12646700000000041</c:v>
                </c:pt>
                <c:pt idx="368">
                  <c:v>0.12809000000000001</c:v>
                </c:pt>
                <c:pt idx="369">
                  <c:v>0.12972600000000001</c:v>
                </c:pt>
                <c:pt idx="370">
                  <c:v>0.13142999999999999</c:v>
                </c:pt>
                <c:pt idx="371">
                  <c:v>0.133133</c:v>
                </c:pt>
                <c:pt idx="372">
                  <c:v>0.13421400000000044</c:v>
                </c:pt>
                <c:pt idx="373">
                  <c:v>0.133682</c:v>
                </c:pt>
                <c:pt idx="374">
                  <c:v>0.13295999999999999</c:v>
                </c:pt>
                <c:pt idx="375">
                  <c:v>0.13203500000000001</c:v>
                </c:pt>
                <c:pt idx="376">
                  <c:v>0.13105800000000001</c:v>
                </c:pt>
                <c:pt idx="377">
                  <c:v>0.13011999999999999</c:v>
                </c:pt>
                <c:pt idx="378">
                  <c:v>0.12923899999999999</c:v>
                </c:pt>
                <c:pt idx="379">
                  <c:v>0.12859400000000001</c:v>
                </c:pt>
                <c:pt idx="380">
                  <c:v>0.12794700000000137</c:v>
                </c:pt>
                <c:pt idx="381">
                  <c:v>0.129575</c:v>
                </c:pt>
                <c:pt idx="382">
                  <c:v>0.13192000000000001</c:v>
                </c:pt>
                <c:pt idx="383">
                  <c:v>0.13451199999999999</c:v>
                </c:pt>
                <c:pt idx="384">
                  <c:v>0.13746900000000137</c:v>
                </c:pt>
                <c:pt idx="385">
                  <c:v>0.14066100000000001</c:v>
                </c:pt>
                <c:pt idx="386">
                  <c:v>0.14401100000000044</c:v>
                </c:pt>
                <c:pt idx="387">
                  <c:v>0.147674</c:v>
                </c:pt>
                <c:pt idx="388">
                  <c:v>0.15147800000000122</c:v>
                </c:pt>
                <c:pt idx="389">
                  <c:v>0.15566500000000041</c:v>
                </c:pt>
                <c:pt idx="390">
                  <c:v>0.16029900000000041</c:v>
                </c:pt>
                <c:pt idx="391">
                  <c:v>0.16540800000000044</c:v>
                </c:pt>
                <c:pt idx="392">
                  <c:v>0.17115</c:v>
                </c:pt>
                <c:pt idx="393">
                  <c:v>0.17743600000000154</c:v>
                </c:pt>
                <c:pt idx="394">
                  <c:v>0.18472300000000041</c:v>
                </c:pt>
                <c:pt idx="395">
                  <c:v>0.19290900000000041</c:v>
                </c:pt>
                <c:pt idx="396">
                  <c:v>0.20255400000000001</c:v>
                </c:pt>
                <c:pt idx="397">
                  <c:v>0.21353900000000137</c:v>
                </c:pt>
                <c:pt idx="398">
                  <c:v>0.22551499999999999</c:v>
                </c:pt>
                <c:pt idx="399">
                  <c:v>0.23660400000000001</c:v>
                </c:pt>
                <c:pt idx="400">
                  <c:v>0.23344000000000137</c:v>
                </c:pt>
              </c:numCache>
            </c:numRef>
          </c:yVal>
          <c:smooth val="1"/>
        </c:ser>
        <c:ser>
          <c:idx val="22"/>
          <c:order val="22"/>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X$1:$X$401</c:f>
              <c:numCache>
                <c:formatCode>General</c:formatCode>
                <c:ptCount val="401"/>
                <c:pt idx="0">
                  <c:v>1.9927000000000156E-2</c:v>
                </c:pt>
                <c:pt idx="1">
                  <c:v>1.9633299999999999E-2</c:v>
                </c:pt>
                <c:pt idx="2">
                  <c:v>1.9355600000000001E-2</c:v>
                </c:pt>
                <c:pt idx="3">
                  <c:v>1.9236200000000002E-2</c:v>
                </c:pt>
                <c:pt idx="4">
                  <c:v>1.9027100000000151E-2</c:v>
                </c:pt>
                <c:pt idx="5">
                  <c:v>1.9146699999999999E-2</c:v>
                </c:pt>
                <c:pt idx="6">
                  <c:v>1.9495700000000001E-2</c:v>
                </c:pt>
                <c:pt idx="7">
                  <c:v>1.9343300000000101E-2</c:v>
                </c:pt>
                <c:pt idx="8">
                  <c:v>1.9246300000000063E-2</c:v>
                </c:pt>
                <c:pt idx="9">
                  <c:v>1.9272900000000003E-2</c:v>
                </c:pt>
                <c:pt idx="10">
                  <c:v>1.9259200000000001E-2</c:v>
                </c:pt>
                <c:pt idx="11">
                  <c:v>1.954200000000017E-2</c:v>
                </c:pt>
                <c:pt idx="12">
                  <c:v>1.9822200000000081E-2</c:v>
                </c:pt>
                <c:pt idx="13">
                  <c:v>1.9849800000000181E-2</c:v>
                </c:pt>
                <c:pt idx="14">
                  <c:v>1.9518199999999999E-2</c:v>
                </c:pt>
                <c:pt idx="15">
                  <c:v>1.9434600000000003E-2</c:v>
                </c:pt>
                <c:pt idx="16">
                  <c:v>1.9732700000000061E-2</c:v>
                </c:pt>
                <c:pt idx="17">
                  <c:v>1.9931000000000101E-2</c:v>
                </c:pt>
                <c:pt idx="18">
                  <c:v>2.0412099999999999E-2</c:v>
                </c:pt>
                <c:pt idx="19">
                  <c:v>2.0503199999999999E-2</c:v>
                </c:pt>
                <c:pt idx="20">
                  <c:v>2.0320099999999987E-2</c:v>
                </c:pt>
                <c:pt idx="21">
                  <c:v>2.0292600000000001E-2</c:v>
                </c:pt>
                <c:pt idx="22">
                  <c:v>2.0413500000000001E-2</c:v>
                </c:pt>
                <c:pt idx="23">
                  <c:v>2.0587299999999999E-2</c:v>
                </c:pt>
                <c:pt idx="24">
                  <c:v>2.09867E-2</c:v>
                </c:pt>
                <c:pt idx="25">
                  <c:v>2.1352599999999979E-2</c:v>
                </c:pt>
                <c:pt idx="26">
                  <c:v>2.1488199999999999E-2</c:v>
                </c:pt>
                <c:pt idx="27">
                  <c:v>2.1255000000000052E-2</c:v>
                </c:pt>
                <c:pt idx="28">
                  <c:v>2.1256500000000001E-2</c:v>
                </c:pt>
                <c:pt idx="29">
                  <c:v>2.1589600000000011E-2</c:v>
                </c:pt>
                <c:pt idx="30">
                  <c:v>2.2072000000000244E-2</c:v>
                </c:pt>
                <c:pt idx="31">
                  <c:v>2.2803600000000292E-2</c:v>
                </c:pt>
                <c:pt idx="32">
                  <c:v>2.2960399999999999E-2</c:v>
                </c:pt>
                <c:pt idx="33">
                  <c:v>2.2707400000000006E-2</c:v>
                </c:pt>
                <c:pt idx="34">
                  <c:v>2.2682100000000253E-2</c:v>
                </c:pt>
                <c:pt idx="35">
                  <c:v>2.3240500000000001E-2</c:v>
                </c:pt>
                <c:pt idx="36">
                  <c:v>2.3657000000000001E-2</c:v>
                </c:pt>
                <c:pt idx="37">
                  <c:v>2.4134599999999978E-2</c:v>
                </c:pt>
                <c:pt idx="38">
                  <c:v>2.3732900000000001E-2</c:v>
                </c:pt>
                <c:pt idx="39">
                  <c:v>2.3162599999999728E-2</c:v>
                </c:pt>
                <c:pt idx="40">
                  <c:v>2.2931800000000297E-2</c:v>
                </c:pt>
                <c:pt idx="41">
                  <c:v>2.34107E-2</c:v>
                </c:pt>
                <c:pt idx="42">
                  <c:v>2.3914899999999979E-2</c:v>
                </c:pt>
                <c:pt idx="43">
                  <c:v>2.4253600000000011E-2</c:v>
                </c:pt>
                <c:pt idx="44">
                  <c:v>2.4258800000000001E-2</c:v>
                </c:pt>
                <c:pt idx="45">
                  <c:v>2.4299399999999999E-2</c:v>
                </c:pt>
                <c:pt idx="46">
                  <c:v>2.4695999999999999E-2</c:v>
                </c:pt>
                <c:pt idx="47">
                  <c:v>2.5435700000000269E-2</c:v>
                </c:pt>
                <c:pt idx="48">
                  <c:v>2.5914900000000001E-2</c:v>
                </c:pt>
                <c:pt idx="49">
                  <c:v>2.5942199999999999E-2</c:v>
                </c:pt>
                <c:pt idx="50">
                  <c:v>2.5865099999999999E-2</c:v>
                </c:pt>
                <c:pt idx="51">
                  <c:v>2.6021499999999999E-2</c:v>
                </c:pt>
                <c:pt idx="52">
                  <c:v>2.6565100000000001E-2</c:v>
                </c:pt>
                <c:pt idx="53">
                  <c:v>2.6838100000000253E-2</c:v>
                </c:pt>
                <c:pt idx="54">
                  <c:v>2.68604E-2</c:v>
                </c:pt>
                <c:pt idx="55">
                  <c:v>2.6793200000000052E-2</c:v>
                </c:pt>
                <c:pt idx="56">
                  <c:v>2.6973900000000297E-2</c:v>
                </c:pt>
                <c:pt idx="57">
                  <c:v>2.7430000000000287E-2</c:v>
                </c:pt>
                <c:pt idx="58">
                  <c:v>2.7902099999999999E-2</c:v>
                </c:pt>
                <c:pt idx="59">
                  <c:v>2.8154099999999977E-2</c:v>
                </c:pt>
                <c:pt idx="60">
                  <c:v>2.8281199999999999E-2</c:v>
                </c:pt>
                <c:pt idx="61">
                  <c:v>2.8543700000000002E-2</c:v>
                </c:pt>
                <c:pt idx="62">
                  <c:v>2.9192599999999968E-2</c:v>
                </c:pt>
                <c:pt idx="63">
                  <c:v>2.9725900000000006E-2</c:v>
                </c:pt>
                <c:pt idx="64">
                  <c:v>3.0052200000000012E-2</c:v>
                </c:pt>
                <c:pt idx="65">
                  <c:v>3.0379200000000012E-2</c:v>
                </c:pt>
                <c:pt idx="66">
                  <c:v>3.0760300000000001E-2</c:v>
                </c:pt>
                <c:pt idx="67">
                  <c:v>3.1017900000000286E-2</c:v>
                </c:pt>
                <c:pt idx="68">
                  <c:v>3.1224399999999999E-2</c:v>
                </c:pt>
                <c:pt idx="69">
                  <c:v>3.1614400000000001E-2</c:v>
                </c:pt>
                <c:pt idx="70">
                  <c:v>3.1981599999999999E-2</c:v>
                </c:pt>
                <c:pt idx="71">
                  <c:v>3.2343499999999997E-2</c:v>
                </c:pt>
                <c:pt idx="72">
                  <c:v>3.2693500000000056E-2</c:v>
                </c:pt>
                <c:pt idx="73">
                  <c:v>3.2868200000000042E-2</c:v>
                </c:pt>
                <c:pt idx="74">
                  <c:v>3.330530000000001E-2</c:v>
                </c:pt>
                <c:pt idx="75">
                  <c:v>3.393970000000001E-2</c:v>
                </c:pt>
                <c:pt idx="76">
                  <c:v>3.4647100000000056E-2</c:v>
                </c:pt>
                <c:pt idx="77">
                  <c:v>3.5249900000000292E-2</c:v>
                </c:pt>
                <c:pt idx="78">
                  <c:v>3.5703200000000011E-2</c:v>
                </c:pt>
                <c:pt idx="79">
                  <c:v>3.6132000000000011E-2</c:v>
                </c:pt>
                <c:pt idx="80">
                  <c:v>3.6683400000000012E-2</c:v>
                </c:pt>
                <c:pt idx="81">
                  <c:v>3.7332499999999998E-2</c:v>
                </c:pt>
                <c:pt idx="82">
                  <c:v>3.7867200000000316E-2</c:v>
                </c:pt>
                <c:pt idx="83">
                  <c:v>3.81371E-2</c:v>
                </c:pt>
                <c:pt idx="84">
                  <c:v>3.8263199999999997E-2</c:v>
                </c:pt>
                <c:pt idx="85">
                  <c:v>3.85367E-2</c:v>
                </c:pt>
                <c:pt idx="86">
                  <c:v>3.8919599999999999E-2</c:v>
                </c:pt>
                <c:pt idx="87">
                  <c:v>3.9125399999999998E-2</c:v>
                </c:pt>
                <c:pt idx="88">
                  <c:v>3.9384000000000002E-2</c:v>
                </c:pt>
                <c:pt idx="89">
                  <c:v>3.9939200000000091E-2</c:v>
                </c:pt>
                <c:pt idx="90">
                  <c:v>4.0376500000000023E-2</c:v>
                </c:pt>
                <c:pt idx="91">
                  <c:v>4.0965900000000013E-2</c:v>
                </c:pt>
                <c:pt idx="92">
                  <c:v>4.1835799999999999E-2</c:v>
                </c:pt>
                <c:pt idx="93">
                  <c:v>4.2607800000000001E-2</c:v>
                </c:pt>
                <c:pt idx="94">
                  <c:v>4.3224399999999975E-2</c:v>
                </c:pt>
                <c:pt idx="95">
                  <c:v>4.3946799999999987E-2</c:v>
                </c:pt>
                <c:pt idx="96">
                  <c:v>4.4813000000000602E-2</c:v>
                </c:pt>
                <c:pt idx="97">
                  <c:v>4.5502200000000034E-2</c:v>
                </c:pt>
                <c:pt idx="98">
                  <c:v>4.6136400000000022E-2</c:v>
                </c:pt>
                <c:pt idx="99">
                  <c:v>4.6722600000000114E-2</c:v>
                </c:pt>
                <c:pt idx="100">
                  <c:v>4.7261999999999998E-2</c:v>
                </c:pt>
                <c:pt idx="101">
                  <c:v>4.7827800000000004E-2</c:v>
                </c:pt>
                <c:pt idx="102">
                  <c:v>4.8423200000000013E-2</c:v>
                </c:pt>
                <c:pt idx="103">
                  <c:v>4.9012900000000748E-2</c:v>
                </c:pt>
                <c:pt idx="104">
                  <c:v>4.9605700000000003E-2</c:v>
                </c:pt>
                <c:pt idx="105">
                  <c:v>5.0368100000000013E-2</c:v>
                </c:pt>
                <c:pt idx="106">
                  <c:v>5.1073199999999985E-2</c:v>
                </c:pt>
                <c:pt idx="107">
                  <c:v>5.1786600000000134E-2</c:v>
                </c:pt>
                <c:pt idx="108">
                  <c:v>5.2464200000000134E-2</c:v>
                </c:pt>
                <c:pt idx="109">
                  <c:v>5.3145799999999965E-2</c:v>
                </c:pt>
                <c:pt idx="110">
                  <c:v>5.3723800000000002E-2</c:v>
                </c:pt>
                <c:pt idx="111">
                  <c:v>5.4277300000000001E-2</c:v>
                </c:pt>
                <c:pt idx="112">
                  <c:v>5.493600000000054E-2</c:v>
                </c:pt>
                <c:pt idx="113">
                  <c:v>5.5149199999999947E-2</c:v>
                </c:pt>
                <c:pt idx="114">
                  <c:v>5.5443899999999997E-2</c:v>
                </c:pt>
                <c:pt idx="115">
                  <c:v>5.5825899999999998E-2</c:v>
                </c:pt>
                <c:pt idx="116">
                  <c:v>5.6227600000000003E-2</c:v>
                </c:pt>
                <c:pt idx="117">
                  <c:v>5.6708900000000013E-2</c:v>
                </c:pt>
                <c:pt idx="118">
                  <c:v>5.7135700000000011E-2</c:v>
                </c:pt>
                <c:pt idx="119">
                  <c:v>5.7538800000000001E-2</c:v>
                </c:pt>
                <c:pt idx="120">
                  <c:v>5.7958400000000014E-2</c:v>
                </c:pt>
                <c:pt idx="121">
                  <c:v>5.8603400000000014E-2</c:v>
                </c:pt>
                <c:pt idx="122">
                  <c:v>5.8712300000000134E-2</c:v>
                </c:pt>
                <c:pt idx="123">
                  <c:v>5.9284500000000004E-2</c:v>
                </c:pt>
                <c:pt idx="124">
                  <c:v>6.1569600000000002E-2</c:v>
                </c:pt>
                <c:pt idx="125">
                  <c:v>6.4308400000000612E-2</c:v>
                </c:pt>
                <c:pt idx="126">
                  <c:v>6.6831000000000002E-2</c:v>
                </c:pt>
                <c:pt idx="127">
                  <c:v>6.6277299999999997E-2</c:v>
                </c:pt>
                <c:pt idx="128">
                  <c:v>6.5732700000000657E-2</c:v>
                </c:pt>
                <c:pt idx="129">
                  <c:v>6.5139299999999997E-2</c:v>
                </c:pt>
                <c:pt idx="130">
                  <c:v>6.4629900000000004E-2</c:v>
                </c:pt>
                <c:pt idx="131">
                  <c:v>6.6310499999999994E-2</c:v>
                </c:pt>
                <c:pt idx="132">
                  <c:v>6.5920300000000001E-2</c:v>
                </c:pt>
                <c:pt idx="133">
                  <c:v>6.5718400000000524E-2</c:v>
                </c:pt>
                <c:pt idx="134">
                  <c:v>6.5450800000000003E-2</c:v>
                </c:pt>
                <c:pt idx="135">
                  <c:v>6.5327000000000024E-2</c:v>
                </c:pt>
                <c:pt idx="136">
                  <c:v>6.5493200000000612E-2</c:v>
                </c:pt>
                <c:pt idx="137">
                  <c:v>6.5554500000000002E-2</c:v>
                </c:pt>
                <c:pt idx="138">
                  <c:v>6.5449300000000002E-2</c:v>
                </c:pt>
                <c:pt idx="139">
                  <c:v>6.5290500000000001E-2</c:v>
                </c:pt>
                <c:pt idx="140">
                  <c:v>6.5221299999999996E-2</c:v>
                </c:pt>
                <c:pt idx="141">
                  <c:v>6.5044299999999999E-2</c:v>
                </c:pt>
                <c:pt idx="142">
                  <c:v>6.4982200000000642E-2</c:v>
                </c:pt>
                <c:pt idx="143">
                  <c:v>6.4954100000000001E-2</c:v>
                </c:pt>
                <c:pt idx="144">
                  <c:v>6.4590700000000514E-2</c:v>
                </c:pt>
                <c:pt idx="145">
                  <c:v>6.4165600000000114E-2</c:v>
                </c:pt>
                <c:pt idx="146">
                  <c:v>6.4039399999999996E-2</c:v>
                </c:pt>
                <c:pt idx="147">
                  <c:v>6.3900799999999994E-2</c:v>
                </c:pt>
                <c:pt idx="148">
                  <c:v>6.3786100000000012E-2</c:v>
                </c:pt>
                <c:pt idx="149">
                  <c:v>6.3572299999999998E-2</c:v>
                </c:pt>
                <c:pt idx="150">
                  <c:v>6.3521999999999995E-2</c:v>
                </c:pt>
                <c:pt idx="151">
                  <c:v>6.3624200000000006E-2</c:v>
                </c:pt>
                <c:pt idx="152">
                  <c:v>6.3592100000000013E-2</c:v>
                </c:pt>
                <c:pt idx="153">
                  <c:v>6.3775399999999996E-2</c:v>
                </c:pt>
                <c:pt idx="154">
                  <c:v>6.3674400000000006E-2</c:v>
                </c:pt>
                <c:pt idx="155">
                  <c:v>6.3451199999999999E-2</c:v>
                </c:pt>
                <c:pt idx="156">
                  <c:v>6.3129400000000002E-2</c:v>
                </c:pt>
                <c:pt idx="157">
                  <c:v>6.2956400000000134E-2</c:v>
                </c:pt>
                <c:pt idx="158">
                  <c:v>6.2891100000000019E-2</c:v>
                </c:pt>
                <c:pt idx="159">
                  <c:v>6.2769600000000134E-2</c:v>
                </c:pt>
                <c:pt idx="160">
                  <c:v>6.2592700000000626E-2</c:v>
                </c:pt>
                <c:pt idx="161">
                  <c:v>6.2397100000000517E-2</c:v>
                </c:pt>
                <c:pt idx="162">
                  <c:v>6.2109000000000004E-2</c:v>
                </c:pt>
                <c:pt idx="163">
                  <c:v>6.1841E-2</c:v>
                </c:pt>
                <c:pt idx="164">
                  <c:v>6.1755900000000002E-2</c:v>
                </c:pt>
                <c:pt idx="165">
                  <c:v>6.1627700000000001E-2</c:v>
                </c:pt>
                <c:pt idx="166">
                  <c:v>6.1317800000000013E-2</c:v>
                </c:pt>
                <c:pt idx="167">
                  <c:v>6.0934599999999998E-2</c:v>
                </c:pt>
                <c:pt idx="168">
                  <c:v>6.0612800000000022E-2</c:v>
                </c:pt>
                <c:pt idx="169">
                  <c:v>6.0245499999999987E-2</c:v>
                </c:pt>
                <c:pt idx="170">
                  <c:v>6.0030600000000503E-2</c:v>
                </c:pt>
                <c:pt idx="171">
                  <c:v>5.9715100000000104E-2</c:v>
                </c:pt>
                <c:pt idx="172">
                  <c:v>5.9385400000000518E-2</c:v>
                </c:pt>
                <c:pt idx="173">
                  <c:v>5.9110700000000134E-2</c:v>
                </c:pt>
                <c:pt idx="174">
                  <c:v>5.8811100000000012E-2</c:v>
                </c:pt>
                <c:pt idx="175">
                  <c:v>5.8490500000000022E-2</c:v>
                </c:pt>
                <c:pt idx="176">
                  <c:v>5.8150099999999996E-2</c:v>
                </c:pt>
                <c:pt idx="177">
                  <c:v>5.79292E-2</c:v>
                </c:pt>
                <c:pt idx="178">
                  <c:v>5.7513600000000629E-2</c:v>
                </c:pt>
                <c:pt idx="179">
                  <c:v>5.7458200000000112E-2</c:v>
                </c:pt>
                <c:pt idx="180">
                  <c:v>5.7284399999999999E-2</c:v>
                </c:pt>
                <c:pt idx="181">
                  <c:v>5.6895000000000001E-2</c:v>
                </c:pt>
                <c:pt idx="182">
                  <c:v>5.6836400000000134E-2</c:v>
                </c:pt>
                <c:pt idx="183">
                  <c:v>5.6650299999999987E-2</c:v>
                </c:pt>
                <c:pt idx="184">
                  <c:v>5.6404099999999999E-2</c:v>
                </c:pt>
                <c:pt idx="185">
                  <c:v>5.6355099999999998E-2</c:v>
                </c:pt>
                <c:pt idx="186">
                  <c:v>5.62316E-2</c:v>
                </c:pt>
                <c:pt idx="187">
                  <c:v>5.6153999999999996E-2</c:v>
                </c:pt>
                <c:pt idx="188">
                  <c:v>5.6110100000000003E-2</c:v>
                </c:pt>
                <c:pt idx="189">
                  <c:v>5.6213399999999997E-2</c:v>
                </c:pt>
                <c:pt idx="190">
                  <c:v>5.6208599999999977E-2</c:v>
                </c:pt>
                <c:pt idx="191">
                  <c:v>5.6267600000000022E-2</c:v>
                </c:pt>
                <c:pt idx="192">
                  <c:v>5.6508599999999985E-2</c:v>
                </c:pt>
                <c:pt idx="193">
                  <c:v>5.6734199999999999E-2</c:v>
                </c:pt>
                <c:pt idx="194">
                  <c:v>5.6928600000000003E-2</c:v>
                </c:pt>
                <c:pt idx="195">
                  <c:v>5.7370700000000024E-2</c:v>
                </c:pt>
                <c:pt idx="196">
                  <c:v>5.7629199999999985E-2</c:v>
                </c:pt>
                <c:pt idx="197">
                  <c:v>5.7969600000000114E-2</c:v>
                </c:pt>
                <c:pt idx="198">
                  <c:v>5.8388400000000104E-2</c:v>
                </c:pt>
                <c:pt idx="199">
                  <c:v>5.8809899999999998E-2</c:v>
                </c:pt>
                <c:pt idx="200">
                  <c:v>5.9305800000000013E-2</c:v>
                </c:pt>
                <c:pt idx="201">
                  <c:v>5.9906700000000548E-2</c:v>
                </c:pt>
                <c:pt idx="202">
                  <c:v>6.0580000000000002E-2</c:v>
                </c:pt>
                <c:pt idx="203">
                  <c:v>6.1143200000000002E-2</c:v>
                </c:pt>
                <c:pt idx="204">
                  <c:v>6.1864400000000104E-2</c:v>
                </c:pt>
                <c:pt idx="205">
                  <c:v>6.2629099999999993E-2</c:v>
                </c:pt>
                <c:pt idx="206">
                  <c:v>6.3577499999999995E-2</c:v>
                </c:pt>
                <c:pt idx="207">
                  <c:v>6.4587199999999997E-2</c:v>
                </c:pt>
                <c:pt idx="208">
                  <c:v>6.5570000000000003E-2</c:v>
                </c:pt>
                <c:pt idx="209">
                  <c:v>6.663949999999999E-2</c:v>
                </c:pt>
                <c:pt idx="210">
                  <c:v>6.7743000000000039E-2</c:v>
                </c:pt>
                <c:pt idx="211">
                  <c:v>6.8948999999999996E-2</c:v>
                </c:pt>
                <c:pt idx="212">
                  <c:v>7.0144799999999993E-2</c:v>
                </c:pt>
                <c:pt idx="213">
                  <c:v>7.1367500000000014E-2</c:v>
                </c:pt>
                <c:pt idx="214">
                  <c:v>7.2573100000000001E-2</c:v>
                </c:pt>
                <c:pt idx="215">
                  <c:v>7.3723300000000019E-2</c:v>
                </c:pt>
                <c:pt idx="216">
                  <c:v>7.4915500000000024E-2</c:v>
                </c:pt>
                <c:pt idx="217">
                  <c:v>7.5993700000000122E-2</c:v>
                </c:pt>
                <c:pt idx="218">
                  <c:v>7.7036300000000113E-2</c:v>
                </c:pt>
                <c:pt idx="219">
                  <c:v>7.8086800000000012E-2</c:v>
                </c:pt>
                <c:pt idx="220">
                  <c:v>7.8926700000000002E-2</c:v>
                </c:pt>
                <c:pt idx="221">
                  <c:v>7.9702100000000636E-2</c:v>
                </c:pt>
                <c:pt idx="222">
                  <c:v>8.0507200000000043E-2</c:v>
                </c:pt>
                <c:pt idx="223">
                  <c:v>8.1042299999999998E-2</c:v>
                </c:pt>
                <c:pt idx="224">
                  <c:v>8.1587700000000013E-2</c:v>
                </c:pt>
                <c:pt idx="225">
                  <c:v>8.2050800000000063E-2</c:v>
                </c:pt>
                <c:pt idx="226">
                  <c:v>8.2279199999999997E-2</c:v>
                </c:pt>
                <c:pt idx="227">
                  <c:v>8.2509200000000005E-2</c:v>
                </c:pt>
                <c:pt idx="228">
                  <c:v>8.2687300000000005E-2</c:v>
                </c:pt>
                <c:pt idx="229">
                  <c:v>8.2797000000000023E-2</c:v>
                </c:pt>
                <c:pt idx="230">
                  <c:v>8.3034000000001038E-2</c:v>
                </c:pt>
                <c:pt idx="231">
                  <c:v>8.3059800000000766E-2</c:v>
                </c:pt>
                <c:pt idx="232">
                  <c:v>8.3057800000001222E-2</c:v>
                </c:pt>
                <c:pt idx="233">
                  <c:v>8.3094600000000268E-2</c:v>
                </c:pt>
                <c:pt idx="234">
                  <c:v>8.3207400000000223E-2</c:v>
                </c:pt>
                <c:pt idx="235">
                  <c:v>8.3269200000000002E-2</c:v>
                </c:pt>
                <c:pt idx="236">
                  <c:v>8.3318200000000009E-2</c:v>
                </c:pt>
                <c:pt idx="237">
                  <c:v>8.3401800000000026E-2</c:v>
                </c:pt>
                <c:pt idx="238">
                  <c:v>8.3380000000000024E-2</c:v>
                </c:pt>
                <c:pt idx="239">
                  <c:v>8.328300000000001E-2</c:v>
                </c:pt>
                <c:pt idx="240">
                  <c:v>8.3241800000000005E-2</c:v>
                </c:pt>
                <c:pt idx="241">
                  <c:v>8.3190000000000208E-2</c:v>
                </c:pt>
                <c:pt idx="242">
                  <c:v>8.2972699999999996E-2</c:v>
                </c:pt>
                <c:pt idx="243">
                  <c:v>8.27875E-2</c:v>
                </c:pt>
                <c:pt idx="244">
                  <c:v>8.2571700000000012E-2</c:v>
                </c:pt>
                <c:pt idx="245">
                  <c:v>8.2348100000000007E-2</c:v>
                </c:pt>
                <c:pt idx="246">
                  <c:v>8.2230200000000031E-2</c:v>
                </c:pt>
                <c:pt idx="247">
                  <c:v>8.2091600000000001E-2</c:v>
                </c:pt>
                <c:pt idx="248">
                  <c:v>8.1957800000000067E-2</c:v>
                </c:pt>
                <c:pt idx="249">
                  <c:v>8.1898100000000001E-2</c:v>
                </c:pt>
                <c:pt idx="250">
                  <c:v>8.1973699999999997E-2</c:v>
                </c:pt>
                <c:pt idx="251">
                  <c:v>8.2033800000000004E-2</c:v>
                </c:pt>
                <c:pt idx="252">
                  <c:v>8.2227400000000006E-2</c:v>
                </c:pt>
                <c:pt idx="253">
                  <c:v>8.2451800000000006E-2</c:v>
                </c:pt>
                <c:pt idx="254">
                  <c:v>8.2727700000000001E-2</c:v>
                </c:pt>
                <c:pt idx="255">
                  <c:v>8.3150400000001068E-2</c:v>
                </c:pt>
                <c:pt idx="256">
                  <c:v>8.3678400000000264E-2</c:v>
                </c:pt>
                <c:pt idx="257">
                  <c:v>8.4273699999999993E-2</c:v>
                </c:pt>
                <c:pt idx="258">
                  <c:v>8.4942300000000026E-2</c:v>
                </c:pt>
                <c:pt idx="259">
                  <c:v>8.5714900000000066E-2</c:v>
                </c:pt>
                <c:pt idx="260">
                  <c:v>8.640719999999999E-2</c:v>
                </c:pt>
                <c:pt idx="261">
                  <c:v>8.7304100000000023E-2</c:v>
                </c:pt>
                <c:pt idx="262">
                  <c:v>8.8229500000000044E-2</c:v>
                </c:pt>
                <c:pt idx="263">
                  <c:v>8.9106200000000024E-2</c:v>
                </c:pt>
                <c:pt idx="264">
                  <c:v>9.0041500000000024E-2</c:v>
                </c:pt>
                <c:pt idx="265">
                  <c:v>9.1036600000000023E-2</c:v>
                </c:pt>
                <c:pt idx="266">
                  <c:v>9.1929500000000025E-2</c:v>
                </c:pt>
                <c:pt idx="267">
                  <c:v>9.2862500000000001E-2</c:v>
                </c:pt>
                <c:pt idx="268">
                  <c:v>9.3964400000001239E-2</c:v>
                </c:pt>
                <c:pt idx="269">
                  <c:v>9.4942900000000024E-2</c:v>
                </c:pt>
                <c:pt idx="270">
                  <c:v>9.5994200000000043E-2</c:v>
                </c:pt>
                <c:pt idx="271">
                  <c:v>9.7073100000000009E-2</c:v>
                </c:pt>
                <c:pt idx="272">
                  <c:v>9.8273600000000003E-2</c:v>
                </c:pt>
                <c:pt idx="273">
                  <c:v>9.9418300000000001E-2</c:v>
                </c:pt>
                <c:pt idx="274">
                  <c:v>0.10061100000000002</c:v>
                </c:pt>
                <c:pt idx="275">
                  <c:v>0.101899</c:v>
                </c:pt>
                <c:pt idx="276">
                  <c:v>0.103159</c:v>
                </c:pt>
                <c:pt idx="277">
                  <c:v>0.10449500000000068</c:v>
                </c:pt>
                <c:pt idx="278">
                  <c:v>0.10596999999999998</c:v>
                </c:pt>
                <c:pt idx="279">
                  <c:v>0.107367</c:v>
                </c:pt>
                <c:pt idx="280">
                  <c:v>0.10897100000000012</c:v>
                </c:pt>
                <c:pt idx="281">
                  <c:v>0.11069500000000022</c:v>
                </c:pt>
                <c:pt idx="282">
                  <c:v>0.112516</c:v>
                </c:pt>
                <c:pt idx="283">
                  <c:v>0.11456300000000012</c:v>
                </c:pt>
                <c:pt idx="284">
                  <c:v>0.11676599999999999</c:v>
                </c:pt>
                <c:pt idx="285">
                  <c:v>0.11909200000000029</c:v>
                </c:pt>
                <c:pt idx="286">
                  <c:v>0.12164700000000002</c:v>
                </c:pt>
                <c:pt idx="287">
                  <c:v>0.124347</c:v>
                </c:pt>
                <c:pt idx="288">
                  <c:v>0.127132</c:v>
                </c:pt>
                <c:pt idx="289">
                  <c:v>0.13001900000000041</c:v>
                </c:pt>
                <c:pt idx="290">
                  <c:v>0.133104</c:v>
                </c:pt>
                <c:pt idx="291">
                  <c:v>0.13626099999999999</c:v>
                </c:pt>
                <c:pt idx="292">
                  <c:v>0.13949000000000122</c:v>
                </c:pt>
                <c:pt idx="293">
                  <c:v>0.14270200000000041</c:v>
                </c:pt>
                <c:pt idx="294">
                  <c:v>0.14584900000000137</c:v>
                </c:pt>
                <c:pt idx="295">
                  <c:v>0.14902099999999999</c:v>
                </c:pt>
                <c:pt idx="296">
                  <c:v>0.152172</c:v>
                </c:pt>
                <c:pt idx="297">
                  <c:v>0.15510099999999999</c:v>
                </c:pt>
                <c:pt idx="298">
                  <c:v>0.15794700000000231</c:v>
                </c:pt>
                <c:pt idx="299">
                  <c:v>0.16056200000000001</c:v>
                </c:pt>
                <c:pt idx="300">
                  <c:v>0.16290499999999999</c:v>
                </c:pt>
                <c:pt idx="301">
                  <c:v>0.16508999999999999</c:v>
                </c:pt>
                <c:pt idx="302">
                  <c:v>0.167187</c:v>
                </c:pt>
                <c:pt idx="303">
                  <c:v>0.16898400000000041</c:v>
                </c:pt>
                <c:pt idx="304">
                  <c:v>0.17055699999999999</c:v>
                </c:pt>
                <c:pt idx="305">
                  <c:v>0.17203099999999999</c:v>
                </c:pt>
                <c:pt idx="306">
                  <c:v>0.17339099999999999</c:v>
                </c:pt>
                <c:pt idx="307">
                  <c:v>0.17461199999999999</c:v>
                </c:pt>
                <c:pt idx="308">
                  <c:v>0.17573400000000122</c:v>
                </c:pt>
                <c:pt idx="309">
                  <c:v>0.17664299999999999</c:v>
                </c:pt>
                <c:pt idx="310">
                  <c:v>0.17739800000000044</c:v>
                </c:pt>
                <c:pt idx="311">
                  <c:v>0.17799200000000157</c:v>
                </c:pt>
                <c:pt idx="312">
                  <c:v>0.178374</c:v>
                </c:pt>
                <c:pt idx="313">
                  <c:v>0.17856000000000041</c:v>
                </c:pt>
                <c:pt idx="314">
                  <c:v>0.17847600000000041</c:v>
                </c:pt>
                <c:pt idx="315">
                  <c:v>0.17815400000000001</c:v>
                </c:pt>
                <c:pt idx="316">
                  <c:v>0.17759400000000122</c:v>
                </c:pt>
                <c:pt idx="317">
                  <c:v>0.17689800000000044</c:v>
                </c:pt>
                <c:pt idx="318">
                  <c:v>0.17595500000000044</c:v>
                </c:pt>
                <c:pt idx="319">
                  <c:v>0.17478700000000041</c:v>
                </c:pt>
                <c:pt idx="320">
                  <c:v>0.17341000000000137</c:v>
                </c:pt>
                <c:pt idx="321">
                  <c:v>0.17195700000000044</c:v>
                </c:pt>
                <c:pt idx="322">
                  <c:v>0.17036499999999999</c:v>
                </c:pt>
                <c:pt idx="323">
                  <c:v>0.16850399999999999</c:v>
                </c:pt>
                <c:pt idx="324">
                  <c:v>0.16670199999999999</c:v>
                </c:pt>
                <c:pt idx="325">
                  <c:v>0.16462099999999988</c:v>
                </c:pt>
                <c:pt idx="326">
                  <c:v>0.162525</c:v>
                </c:pt>
                <c:pt idx="327">
                  <c:v>0.16043099999999999</c:v>
                </c:pt>
                <c:pt idx="328">
                  <c:v>0.15827700000000094</c:v>
                </c:pt>
                <c:pt idx="329">
                  <c:v>0.15614500000000137</c:v>
                </c:pt>
                <c:pt idx="330">
                  <c:v>0.15398200000000137</c:v>
                </c:pt>
                <c:pt idx="331">
                  <c:v>0.15193500000000154</c:v>
                </c:pt>
                <c:pt idx="332">
                  <c:v>0.14997600000000041</c:v>
                </c:pt>
                <c:pt idx="333">
                  <c:v>0.14800500000000041</c:v>
                </c:pt>
                <c:pt idx="334">
                  <c:v>0.14616699999999999</c:v>
                </c:pt>
                <c:pt idx="335">
                  <c:v>0.14434200000000041</c:v>
                </c:pt>
                <c:pt idx="336">
                  <c:v>0.14259100000000041</c:v>
                </c:pt>
                <c:pt idx="337">
                  <c:v>0.14089900000000041</c:v>
                </c:pt>
                <c:pt idx="338">
                  <c:v>0.13925499999999999</c:v>
                </c:pt>
                <c:pt idx="339">
                  <c:v>0.13767799999999997</c:v>
                </c:pt>
                <c:pt idx="340">
                  <c:v>0.13592599999999999</c:v>
                </c:pt>
                <c:pt idx="341">
                  <c:v>0.13433899999999999</c:v>
                </c:pt>
                <c:pt idx="342">
                  <c:v>0.13278300000000001</c:v>
                </c:pt>
                <c:pt idx="343">
                  <c:v>0.13108500000000001</c:v>
                </c:pt>
                <c:pt idx="344">
                  <c:v>0.12943399999999999</c:v>
                </c:pt>
                <c:pt idx="345">
                  <c:v>0.12776899999999999</c:v>
                </c:pt>
                <c:pt idx="346">
                  <c:v>0.12597900000000001</c:v>
                </c:pt>
                <c:pt idx="347">
                  <c:v>0.12416800000000019</c:v>
                </c:pt>
                <c:pt idx="348">
                  <c:v>0.12256800000000002</c:v>
                </c:pt>
                <c:pt idx="349">
                  <c:v>0.12118000000000002</c:v>
                </c:pt>
                <c:pt idx="350">
                  <c:v>0.11978400000000022</c:v>
                </c:pt>
                <c:pt idx="351">
                  <c:v>0.11859900000000002</c:v>
                </c:pt>
                <c:pt idx="352">
                  <c:v>0.11759100000000022</c:v>
                </c:pt>
                <c:pt idx="353">
                  <c:v>0.11673600000000077</c:v>
                </c:pt>
                <c:pt idx="354">
                  <c:v>0.11623500000000068</c:v>
                </c:pt>
                <c:pt idx="355">
                  <c:v>0.116107</c:v>
                </c:pt>
                <c:pt idx="356">
                  <c:v>0.11612900000000002</c:v>
                </c:pt>
                <c:pt idx="357">
                  <c:v>0.116219</c:v>
                </c:pt>
                <c:pt idx="358">
                  <c:v>0.11646100000000002</c:v>
                </c:pt>
                <c:pt idx="359">
                  <c:v>0.11696400000000012</c:v>
                </c:pt>
                <c:pt idx="360">
                  <c:v>0.11769100000000068</c:v>
                </c:pt>
                <c:pt idx="361">
                  <c:v>0.11859699999999999</c:v>
                </c:pt>
                <c:pt idx="362">
                  <c:v>0.11967700000000002</c:v>
                </c:pt>
                <c:pt idx="363">
                  <c:v>0.12073900000000012</c:v>
                </c:pt>
                <c:pt idx="364">
                  <c:v>0.12192799999999998</c:v>
                </c:pt>
                <c:pt idx="365">
                  <c:v>0.12327800000000012</c:v>
                </c:pt>
                <c:pt idx="366">
                  <c:v>0.12471100000000022</c:v>
                </c:pt>
                <c:pt idx="367">
                  <c:v>0.12618799999999997</c:v>
                </c:pt>
                <c:pt idx="368">
                  <c:v>0.12778500000000001</c:v>
                </c:pt>
                <c:pt idx="369">
                  <c:v>0.129271</c:v>
                </c:pt>
                <c:pt idx="370">
                  <c:v>0.13094000000000044</c:v>
                </c:pt>
                <c:pt idx="371">
                  <c:v>0.13264799999999999</c:v>
                </c:pt>
                <c:pt idx="372">
                  <c:v>0.13370299999999999</c:v>
                </c:pt>
                <c:pt idx="373">
                  <c:v>0.133188</c:v>
                </c:pt>
                <c:pt idx="374">
                  <c:v>0.13243800000000044</c:v>
                </c:pt>
                <c:pt idx="375">
                  <c:v>0.13141400000000122</c:v>
                </c:pt>
                <c:pt idx="376">
                  <c:v>0.13045300000000001</c:v>
                </c:pt>
                <c:pt idx="377">
                  <c:v>0.12948999999999999</c:v>
                </c:pt>
                <c:pt idx="378">
                  <c:v>0.128553</c:v>
                </c:pt>
                <c:pt idx="379">
                  <c:v>0.12792200000000001</c:v>
                </c:pt>
                <c:pt idx="380">
                  <c:v>0.12736900000000001</c:v>
                </c:pt>
                <c:pt idx="381">
                  <c:v>0.12890499999999999</c:v>
                </c:pt>
                <c:pt idx="382">
                  <c:v>0.13121600000000044</c:v>
                </c:pt>
                <c:pt idx="383">
                  <c:v>0.133853</c:v>
                </c:pt>
                <c:pt idx="384">
                  <c:v>0.13674800000000137</c:v>
                </c:pt>
                <c:pt idx="385">
                  <c:v>0.14003199999999999</c:v>
                </c:pt>
                <c:pt idx="386">
                  <c:v>0.14353199999999999</c:v>
                </c:pt>
                <c:pt idx="387">
                  <c:v>0.14718200000000001</c:v>
                </c:pt>
                <c:pt idx="388">
                  <c:v>0.15099700000000188</c:v>
                </c:pt>
                <c:pt idx="389">
                  <c:v>0.15528700000000137</c:v>
                </c:pt>
                <c:pt idx="390">
                  <c:v>0.16009799999999999</c:v>
                </c:pt>
                <c:pt idx="391">
                  <c:v>0.16541600000000137</c:v>
                </c:pt>
                <c:pt idx="392">
                  <c:v>0.17131700000000041</c:v>
                </c:pt>
                <c:pt idx="393">
                  <c:v>0.17782000000000001</c:v>
                </c:pt>
                <c:pt idx="394">
                  <c:v>0.18521700000000188</c:v>
                </c:pt>
                <c:pt idx="395">
                  <c:v>0.19366</c:v>
                </c:pt>
                <c:pt idx="396">
                  <c:v>0.20356299999999999</c:v>
                </c:pt>
                <c:pt idx="397">
                  <c:v>0.21475200000000041</c:v>
                </c:pt>
                <c:pt idx="398">
                  <c:v>0.22667499999999988</c:v>
                </c:pt>
                <c:pt idx="399">
                  <c:v>0.23793400000000137</c:v>
                </c:pt>
                <c:pt idx="400">
                  <c:v>0.236156</c:v>
                </c:pt>
              </c:numCache>
            </c:numRef>
          </c:yVal>
          <c:smooth val="1"/>
        </c:ser>
        <c:ser>
          <c:idx val="23"/>
          <c:order val="23"/>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Y$1:$Y$401</c:f>
              <c:numCache>
                <c:formatCode>General</c:formatCode>
                <c:ptCount val="401"/>
                <c:pt idx="0">
                  <c:v>1.9088299999999999E-2</c:v>
                </c:pt>
                <c:pt idx="1">
                  <c:v>1.8710399999999999E-2</c:v>
                </c:pt>
                <c:pt idx="2">
                  <c:v>1.83175E-2</c:v>
                </c:pt>
                <c:pt idx="3">
                  <c:v>1.8088699999999999E-2</c:v>
                </c:pt>
                <c:pt idx="4">
                  <c:v>1.7828699999999999E-2</c:v>
                </c:pt>
                <c:pt idx="5">
                  <c:v>1.7865100000000005E-2</c:v>
                </c:pt>
                <c:pt idx="6">
                  <c:v>1.7953100000000003E-2</c:v>
                </c:pt>
                <c:pt idx="7">
                  <c:v>1.7664200000000001E-2</c:v>
                </c:pt>
                <c:pt idx="8">
                  <c:v>1.74086E-2</c:v>
                </c:pt>
                <c:pt idx="9">
                  <c:v>1.73115E-2</c:v>
                </c:pt>
                <c:pt idx="10">
                  <c:v>1.7377E-2</c:v>
                </c:pt>
                <c:pt idx="11">
                  <c:v>1.7809999999999999E-2</c:v>
                </c:pt>
                <c:pt idx="12">
                  <c:v>1.8053699999999999E-2</c:v>
                </c:pt>
                <c:pt idx="13">
                  <c:v>1.8155299999999999E-2</c:v>
                </c:pt>
                <c:pt idx="14">
                  <c:v>1.7920999999999999E-2</c:v>
                </c:pt>
                <c:pt idx="15">
                  <c:v>1.79699E-2</c:v>
                </c:pt>
                <c:pt idx="16">
                  <c:v>1.8369900000000005E-2</c:v>
                </c:pt>
                <c:pt idx="17">
                  <c:v>1.8804999999999999E-2</c:v>
                </c:pt>
                <c:pt idx="18">
                  <c:v>1.9495999999999999E-2</c:v>
                </c:pt>
                <c:pt idx="19">
                  <c:v>1.9494900000000003E-2</c:v>
                </c:pt>
                <c:pt idx="20">
                  <c:v>1.9366000000000147E-2</c:v>
                </c:pt>
                <c:pt idx="21">
                  <c:v>1.9284500000000183E-2</c:v>
                </c:pt>
                <c:pt idx="22">
                  <c:v>1.9188200000000002E-2</c:v>
                </c:pt>
                <c:pt idx="23">
                  <c:v>1.9393000000000007E-2</c:v>
                </c:pt>
                <c:pt idx="24">
                  <c:v>1.9651300000000003E-2</c:v>
                </c:pt>
                <c:pt idx="25">
                  <c:v>1.9876700000000021E-2</c:v>
                </c:pt>
                <c:pt idx="26">
                  <c:v>1.9811200000000001E-2</c:v>
                </c:pt>
                <c:pt idx="27">
                  <c:v>1.9629600000000021E-2</c:v>
                </c:pt>
                <c:pt idx="28">
                  <c:v>1.944910000000016E-2</c:v>
                </c:pt>
                <c:pt idx="29">
                  <c:v>1.9639400000000001E-2</c:v>
                </c:pt>
                <c:pt idx="30">
                  <c:v>2.0229299999999999E-2</c:v>
                </c:pt>
                <c:pt idx="31">
                  <c:v>2.0862800000000001E-2</c:v>
                </c:pt>
                <c:pt idx="32">
                  <c:v>2.1048500000000001E-2</c:v>
                </c:pt>
                <c:pt idx="33">
                  <c:v>2.094360000000001E-2</c:v>
                </c:pt>
                <c:pt idx="34">
                  <c:v>2.0861000000000011E-2</c:v>
                </c:pt>
                <c:pt idx="35">
                  <c:v>2.1356E-2</c:v>
                </c:pt>
                <c:pt idx="36">
                  <c:v>2.1869199999999998E-2</c:v>
                </c:pt>
                <c:pt idx="37">
                  <c:v>2.2402800000000243E-2</c:v>
                </c:pt>
                <c:pt idx="38">
                  <c:v>2.2134400000000002E-2</c:v>
                </c:pt>
                <c:pt idx="39">
                  <c:v>2.1657800000000216E-2</c:v>
                </c:pt>
                <c:pt idx="40">
                  <c:v>2.1506800000000006E-2</c:v>
                </c:pt>
                <c:pt idx="41">
                  <c:v>2.2037300000000419E-2</c:v>
                </c:pt>
                <c:pt idx="42">
                  <c:v>2.2676300000000336E-2</c:v>
                </c:pt>
                <c:pt idx="43">
                  <c:v>2.2942100000000042E-2</c:v>
                </c:pt>
                <c:pt idx="44">
                  <c:v>2.29444E-2</c:v>
                </c:pt>
                <c:pt idx="45">
                  <c:v>2.3025899999999998E-2</c:v>
                </c:pt>
                <c:pt idx="46">
                  <c:v>2.3425200000000011E-2</c:v>
                </c:pt>
                <c:pt idx="47">
                  <c:v>2.4091000000000001E-2</c:v>
                </c:pt>
                <c:pt idx="48">
                  <c:v>2.4579299999999998E-2</c:v>
                </c:pt>
                <c:pt idx="49">
                  <c:v>2.4555199999999999E-2</c:v>
                </c:pt>
                <c:pt idx="50">
                  <c:v>2.4365700000000001E-2</c:v>
                </c:pt>
                <c:pt idx="51">
                  <c:v>2.4505200000000012E-2</c:v>
                </c:pt>
                <c:pt idx="52">
                  <c:v>2.5057400000000001E-2</c:v>
                </c:pt>
                <c:pt idx="53">
                  <c:v>2.5346899999999999E-2</c:v>
                </c:pt>
                <c:pt idx="54">
                  <c:v>2.5473300000000382E-2</c:v>
                </c:pt>
                <c:pt idx="55">
                  <c:v>2.5487599999999999E-2</c:v>
                </c:pt>
                <c:pt idx="56">
                  <c:v>2.56247E-2</c:v>
                </c:pt>
                <c:pt idx="57">
                  <c:v>2.6025200000000012E-2</c:v>
                </c:pt>
                <c:pt idx="58">
                  <c:v>2.6467600000000011E-2</c:v>
                </c:pt>
                <c:pt idx="59">
                  <c:v>2.6757900000000012E-2</c:v>
                </c:pt>
                <c:pt idx="60">
                  <c:v>2.6937599999999999E-2</c:v>
                </c:pt>
                <c:pt idx="61">
                  <c:v>2.7201900000000397E-2</c:v>
                </c:pt>
                <c:pt idx="62">
                  <c:v>2.7799000000000011E-2</c:v>
                </c:pt>
                <c:pt idx="63">
                  <c:v>2.8336299999999998E-2</c:v>
                </c:pt>
                <c:pt idx="64">
                  <c:v>2.86187E-2</c:v>
                </c:pt>
                <c:pt idx="65">
                  <c:v>2.8968699999999927E-2</c:v>
                </c:pt>
                <c:pt idx="66">
                  <c:v>2.9437300000000347E-2</c:v>
                </c:pt>
                <c:pt idx="67">
                  <c:v>2.9759899999999999E-2</c:v>
                </c:pt>
                <c:pt idx="68">
                  <c:v>3.0070500000000042E-2</c:v>
                </c:pt>
                <c:pt idx="69">
                  <c:v>3.0481900000000339E-2</c:v>
                </c:pt>
                <c:pt idx="70">
                  <c:v>3.0897000000000056E-2</c:v>
                </c:pt>
                <c:pt idx="71">
                  <c:v>3.1285600000000052E-2</c:v>
                </c:pt>
                <c:pt idx="72">
                  <c:v>3.1783600000000002E-2</c:v>
                </c:pt>
                <c:pt idx="73">
                  <c:v>3.2103400000000011E-2</c:v>
                </c:pt>
                <c:pt idx="74">
                  <c:v>3.2500500000000002E-2</c:v>
                </c:pt>
                <c:pt idx="75">
                  <c:v>3.3265799999999998E-2</c:v>
                </c:pt>
                <c:pt idx="76">
                  <c:v>3.3889700000000002E-2</c:v>
                </c:pt>
                <c:pt idx="77">
                  <c:v>3.4427699999999999E-2</c:v>
                </c:pt>
                <c:pt idx="78">
                  <c:v>3.500070000000001E-2</c:v>
                </c:pt>
                <c:pt idx="79">
                  <c:v>3.5361999999999998E-2</c:v>
                </c:pt>
                <c:pt idx="80">
                  <c:v>3.5897200000000212E-2</c:v>
                </c:pt>
                <c:pt idx="81">
                  <c:v>3.6597299999999999E-2</c:v>
                </c:pt>
                <c:pt idx="82">
                  <c:v>3.7139100000000307E-2</c:v>
                </c:pt>
                <c:pt idx="83">
                  <c:v>3.7188300000000042E-2</c:v>
                </c:pt>
                <c:pt idx="84">
                  <c:v>3.7383600000000052E-2</c:v>
                </c:pt>
                <c:pt idx="85">
                  <c:v>3.7738599999999997E-2</c:v>
                </c:pt>
                <c:pt idx="86">
                  <c:v>3.8174100000000002E-2</c:v>
                </c:pt>
                <c:pt idx="87">
                  <c:v>3.8578000000000001E-2</c:v>
                </c:pt>
                <c:pt idx="88">
                  <c:v>3.8914999999999998E-2</c:v>
                </c:pt>
                <c:pt idx="89">
                  <c:v>3.9428499999999998E-2</c:v>
                </c:pt>
                <c:pt idx="90">
                  <c:v>3.992310000000001E-2</c:v>
                </c:pt>
                <c:pt idx="91">
                  <c:v>4.0584500000000003E-2</c:v>
                </c:pt>
                <c:pt idx="92">
                  <c:v>4.1513100000000004E-2</c:v>
                </c:pt>
                <c:pt idx="93">
                  <c:v>4.2205899999999977E-2</c:v>
                </c:pt>
                <c:pt idx="94">
                  <c:v>4.2672500000000002E-2</c:v>
                </c:pt>
                <c:pt idx="95">
                  <c:v>4.3176799999999987E-2</c:v>
                </c:pt>
                <c:pt idx="96">
                  <c:v>4.3988699999999999E-2</c:v>
                </c:pt>
                <c:pt idx="97">
                  <c:v>4.4608099999999998E-2</c:v>
                </c:pt>
                <c:pt idx="98">
                  <c:v>4.5146600000000023E-2</c:v>
                </c:pt>
                <c:pt idx="99">
                  <c:v>4.5799300000000022E-2</c:v>
                </c:pt>
                <c:pt idx="100">
                  <c:v>4.6266599999999998E-2</c:v>
                </c:pt>
                <c:pt idx="101">
                  <c:v>4.6887100000000001E-2</c:v>
                </c:pt>
                <c:pt idx="102">
                  <c:v>4.7644699999999998E-2</c:v>
                </c:pt>
                <c:pt idx="103">
                  <c:v>4.8291899999999985E-2</c:v>
                </c:pt>
                <c:pt idx="104">
                  <c:v>4.8953299999999998E-2</c:v>
                </c:pt>
                <c:pt idx="105">
                  <c:v>4.9682000000000122E-2</c:v>
                </c:pt>
                <c:pt idx="106">
                  <c:v>5.0395700000000113E-2</c:v>
                </c:pt>
                <c:pt idx="107">
                  <c:v>5.1106700000000012E-2</c:v>
                </c:pt>
                <c:pt idx="108">
                  <c:v>5.17578E-2</c:v>
                </c:pt>
                <c:pt idx="109">
                  <c:v>5.2436900000000591E-2</c:v>
                </c:pt>
                <c:pt idx="110">
                  <c:v>5.2875900000000003E-2</c:v>
                </c:pt>
                <c:pt idx="111">
                  <c:v>5.3408700000000003E-2</c:v>
                </c:pt>
                <c:pt idx="112">
                  <c:v>5.4051900000000014E-2</c:v>
                </c:pt>
                <c:pt idx="113">
                  <c:v>5.4321399999999999E-2</c:v>
                </c:pt>
                <c:pt idx="114">
                  <c:v>5.4599600000000512E-2</c:v>
                </c:pt>
                <c:pt idx="115">
                  <c:v>5.4872400000000585E-2</c:v>
                </c:pt>
                <c:pt idx="116">
                  <c:v>5.5220799999999987E-2</c:v>
                </c:pt>
                <c:pt idx="117">
                  <c:v>5.5723200000000132E-2</c:v>
                </c:pt>
                <c:pt idx="118">
                  <c:v>5.6205199999999955E-2</c:v>
                </c:pt>
                <c:pt idx="119">
                  <c:v>5.6626000000000003E-2</c:v>
                </c:pt>
                <c:pt idx="120">
                  <c:v>5.7065900000000024E-2</c:v>
                </c:pt>
                <c:pt idx="121">
                  <c:v>5.7773200000000434E-2</c:v>
                </c:pt>
                <c:pt idx="122">
                  <c:v>5.7932000000000511E-2</c:v>
                </c:pt>
                <c:pt idx="123">
                  <c:v>5.8467300000000014E-2</c:v>
                </c:pt>
                <c:pt idx="124">
                  <c:v>6.0835600000000024E-2</c:v>
                </c:pt>
                <c:pt idx="125">
                  <c:v>6.3637200000000019E-2</c:v>
                </c:pt>
                <c:pt idx="126">
                  <c:v>6.61249E-2</c:v>
                </c:pt>
                <c:pt idx="127">
                  <c:v>6.5698599999999996E-2</c:v>
                </c:pt>
                <c:pt idx="128">
                  <c:v>6.5198300000000001E-2</c:v>
                </c:pt>
                <c:pt idx="129">
                  <c:v>6.4521899999999993E-2</c:v>
                </c:pt>
                <c:pt idx="130">
                  <c:v>6.4016400000000903E-2</c:v>
                </c:pt>
                <c:pt idx="131">
                  <c:v>6.5764700000000023E-2</c:v>
                </c:pt>
                <c:pt idx="132">
                  <c:v>6.5362600000000895E-2</c:v>
                </c:pt>
                <c:pt idx="133">
                  <c:v>6.525019999999998E-2</c:v>
                </c:pt>
                <c:pt idx="134">
                  <c:v>6.4896700000000779E-2</c:v>
                </c:pt>
                <c:pt idx="135">
                  <c:v>6.4754600000000134E-2</c:v>
                </c:pt>
                <c:pt idx="136">
                  <c:v>6.4954100000000001E-2</c:v>
                </c:pt>
                <c:pt idx="137">
                  <c:v>6.5024200000000004E-2</c:v>
                </c:pt>
                <c:pt idx="138">
                  <c:v>6.4979800000000004E-2</c:v>
                </c:pt>
                <c:pt idx="139">
                  <c:v>6.4838500000000104E-2</c:v>
                </c:pt>
                <c:pt idx="140">
                  <c:v>6.4805699999999994E-2</c:v>
                </c:pt>
                <c:pt idx="141">
                  <c:v>6.4714200000000735E-2</c:v>
                </c:pt>
                <c:pt idx="142">
                  <c:v>6.4703500000000524E-2</c:v>
                </c:pt>
                <c:pt idx="143">
                  <c:v>6.4769300000000113E-2</c:v>
                </c:pt>
                <c:pt idx="144">
                  <c:v>6.4485500000000001E-2</c:v>
                </c:pt>
                <c:pt idx="145">
                  <c:v>6.4171599999999995E-2</c:v>
                </c:pt>
                <c:pt idx="146">
                  <c:v>6.4184199999999997E-2</c:v>
                </c:pt>
                <c:pt idx="147">
                  <c:v>6.4076200000000194E-2</c:v>
                </c:pt>
                <c:pt idx="148">
                  <c:v>6.4159300000000002E-2</c:v>
                </c:pt>
                <c:pt idx="149">
                  <c:v>6.39594E-2</c:v>
                </c:pt>
                <c:pt idx="150">
                  <c:v>6.3846600000000003E-2</c:v>
                </c:pt>
                <c:pt idx="151">
                  <c:v>6.3925399999999979E-2</c:v>
                </c:pt>
                <c:pt idx="152">
                  <c:v>6.3740500000000005E-2</c:v>
                </c:pt>
                <c:pt idx="153">
                  <c:v>6.3875500000000002E-2</c:v>
                </c:pt>
                <c:pt idx="154">
                  <c:v>6.3720700000000019E-2</c:v>
                </c:pt>
                <c:pt idx="155">
                  <c:v>6.34599E-2</c:v>
                </c:pt>
                <c:pt idx="156">
                  <c:v>6.3116700000000039E-2</c:v>
                </c:pt>
                <c:pt idx="157">
                  <c:v>6.2813900000000714E-2</c:v>
                </c:pt>
                <c:pt idx="158">
                  <c:v>6.2691200000000002E-2</c:v>
                </c:pt>
                <c:pt idx="159">
                  <c:v>6.2551499999999996E-2</c:v>
                </c:pt>
                <c:pt idx="160">
                  <c:v>6.2412600000000852E-2</c:v>
                </c:pt>
                <c:pt idx="161">
                  <c:v>6.2221799999999987E-2</c:v>
                </c:pt>
                <c:pt idx="162">
                  <c:v>6.1934799999999998E-2</c:v>
                </c:pt>
                <c:pt idx="163">
                  <c:v>6.1647899999999957E-2</c:v>
                </c:pt>
                <c:pt idx="164">
                  <c:v>6.1519999999999998E-2</c:v>
                </c:pt>
                <c:pt idx="165">
                  <c:v>6.1402500000000013E-2</c:v>
                </c:pt>
                <c:pt idx="166">
                  <c:v>6.1165400000000002E-2</c:v>
                </c:pt>
                <c:pt idx="167">
                  <c:v>6.0732800000000114E-2</c:v>
                </c:pt>
                <c:pt idx="168">
                  <c:v>6.0435900000000022E-2</c:v>
                </c:pt>
                <c:pt idx="169">
                  <c:v>6.0119199999999998E-2</c:v>
                </c:pt>
                <c:pt idx="170">
                  <c:v>5.9866700000000751E-2</c:v>
                </c:pt>
                <c:pt idx="171">
                  <c:v>5.9613800000000022E-2</c:v>
                </c:pt>
                <c:pt idx="172">
                  <c:v>5.9297500000000114E-2</c:v>
                </c:pt>
                <c:pt idx="173">
                  <c:v>5.8928999999999995E-2</c:v>
                </c:pt>
                <c:pt idx="174">
                  <c:v>5.8764000000000122E-2</c:v>
                </c:pt>
                <c:pt idx="175">
                  <c:v>5.8527700000000002E-2</c:v>
                </c:pt>
                <c:pt idx="176">
                  <c:v>5.8210999999999999E-2</c:v>
                </c:pt>
                <c:pt idx="177">
                  <c:v>5.7996500000000534E-2</c:v>
                </c:pt>
                <c:pt idx="178">
                  <c:v>5.7553600000000114E-2</c:v>
                </c:pt>
                <c:pt idx="179">
                  <c:v>5.7464500000000113E-2</c:v>
                </c:pt>
                <c:pt idx="180">
                  <c:v>5.7276899999999999E-2</c:v>
                </c:pt>
                <c:pt idx="181">
                  <c:v>5.7008500000000004E-2</c:v>
                </c:pt>
                <c:pt idx="182">
                  <c:v>5.6843900000000003E-2</c:v>
                </c:pt>
                <c:pt idx="183">
                  <c:v>5.6616700000000013E-2</c:v>
                </c:pt>
                <c:pt idx="184">
                  <c:v>5.6404900000000001E-2</c:v>
                </c:pt>
                <c:pt idx="185">
                  <c:v>5.6334900000000014E-2</c:v>
                </c:pt>
                <c:pt idx="186">
                  <c:v>5.6245799999999846E-2</c:v>
                </c:pt>
                <c:pt idx="187">
                  <c:v>5.6206600000000023E-2</c:v>
                </c:pt>
                <c:pt idx="188">
                  <c:v>5.6194399999999999E-2</c:v>
                </c:pt>
                <c:pt idx="189">
                  <c:v>5.6284999999999995E-2</c:v>
                </c:pt>
                <c:pt idx="190">
                  <c:v>5.6334500000000003E-2</c:v>
                </c:pt>
                <c:pt idx="191">
                  <c:v>5.6425099999999985E-2</c:v>
                </c:pt>
                <c:pt idx="192">
                  <c:v>5.6650299999999987E-2</c:v>
                </c:pt>
                <c:pt idx="193">
                  <c:v>5.6898500000000012E-2</c:v>
                </c:pt>
                <c:pt idx="194">
                  <c:v>5.7133200000000134E-2</c:v>
                </c:pt>
                <c:pt idx="195">
                  <c:v>5.7519100000000004E-2</c:v>
                </c:pt>
                <c:pt idx="196">
                  <c:v>5.7759400000000113E-2</c:v>
                </c:pt>
                <c:pt idx="197">
                  <c:v>5.8142600000000023E-2</c:v>
                </c:pt>
                <c:pt idx="198">
                  <c:v>5.8546300000000003E-2</c:v>
                </c:pt>
                <c:pt idx="199">
                  <c:v>5.8991599999999998E-2</c:v>
                </c:pt>
                <c:pt idx="200">
                  <c:v>5.9533800000000033E-2</c:v>
                </c:pt>
                <c:pt idx="201">
                  <c:v>6.0137800000000012E-2</c:v>
                </c:pt>
                <c:pt idx="202">
                  <c:v>6.0822200000000132E-2</c:v>
                </c:pt>
                <c:pt idx="203">
                  <c:v>6.14812E-2</c:v>
                </c:pt>
                <c:pt idx="204">
                  <c:v>6.2216300000000113E-2</c:v>
                </c:pt>
                <c:pt idx="205">
                  <c:v>6.2959200000000007E-2</c:v>
                </c:pt>
                <c:pt idx="206">
                  <c:v>6.3993100000000011E-2</c:v>
                </c:pt>
                <c:pt idx="207">
                  <c:v>6.499530000000002E-2</c:v>
                </c:pt>
                <c:pt idx="208">
                  <c:v>6.6040199999999979E-2</c:v>
                </c:pt>
                <c:pt idx="209">
                  <c:v>6.71683E-2</c:v>
                </c:pt>
                <c:pt idx="210">
                  <c:v>6.815270000000001E-2</c:v>
                </c:pt>
                <c:pt idx="211">
                  <c:v>6.9373000000000434E-2</c:v>
                </c:pt>
                <c:pt idx="212">
                  <c:v>7.0642300000000005E-2</c:v>
                </c:pt>
                <c:pt idx="213">
                  <c:v>7.1784300000000009E-2</c:v>
                </c:pt>
                <c:pt idx="214">
                  <c:v>7.295900000000001E-2</c:v>
                </c:pt>
                <c:pt idx="215">
                  <c:v>7.4021000000000003E-2</c:v>
                </c:pt>
                <c:pt idx="216">
                  <c:v>7.5062000000000642E-2</c:v>
                </c:pt>
                <c:pt idx="217">
                  <c:v>7.6116000000000003E-2</c:v>
                </c:pt>
                <c:pt idx="218">
                  <c:v>7.7156199999999994E-2</c:v>
                </c:pt>
                <c:pt idx="219">
                  <c:v>7.8149300000000005E-2</c:v>
                </c:pt>
                <c:pt idx="220">
                  <c:v>7.8960300000000011E-2</c:v>
                </c:pt>
                <c:pt idx="221">
                  <c:v>7.9747200000000434E-2</c:v>
                </c:pt>
                <c:pt idx="222">
                  <c:v>8.0554300000001466E-2</c:v>
                </c:pt>
                <c:pt idx="223">
                  <c:v>8.1133000000000011E-2</c:v>
                </c:pt>
                <c:pt idx="224">
                  <c:v>8.1774200000000005E-2</c:v>
                </c:pt>
                <c:pt idx="225">
                  <c:v>8.223210000000003E-2</c:v>
                </c:pt>
                <c:pt idx="226">
                  <c:v>8.2468E-2</c:v>
                </c:pt>
                <c:pt idx="227">
                  <c:v>8.2690900000000025E-2</c:v>
                </c:pt>
                <c:pt idx="228">
                  <c:v>8.286660000000004E-2</c:v>
                </c:pt>
                <c:pt idx="229">
                  <c:v>8.2960000000000006E-2</c:v>
                </c:pt>
                <c:pt idx="230">
                  <c:v>8.3159100000000027E-2</c:v>
                </c:pt>
                <c:pt idx="231">
                  <c:v>8.3186000000000024E-2</c:v>
                </c:pt>
                <c:pt idx="232">
                  <c:v>8.3220100000000047E-2</c:v>
                </c:pt>
                <c:pt idx="233">
                  <c:v>8.3284200000000003E-2</c:v>
                </c:pt>
                <c:pt idx="234">
                  <c:v>8.3372100000000005E-2</c:v>
                </c:pt>
                <c:pt idx="235">
                  <c:v>8.3436600000000027E-2</c:v>
                </c:pt>
                <c:pt idx="236">
                  <c:v>8.3492800000000006E-2</c:v>
                </c:pt>
                <c:pt idx="237">
                  <c:v>8.3557700000000248E-2</c:v>
                </c:pt>
                <c:pt idx="238">
                  <c:v>8.3545400000001116E-2</c:v>
                </c:pt>
                <c:pt idx="239">
                  <c:v>8.3435400000000048E-2</c:v>
                </c:pt>
                <c:pt idx="240">
                  <c:v>8.3306800000000208E-2</c:v>
                </c:pt>
                <c:pt idx="241">
                  <c:v>8.3188800000000007E-2</c:v>
                </c:pt>
                <c:pt idx="242">
                  <c:v>8.3023800000000744E-2</c:v>
                </c:pt>
                <c:pt idx="243">
                  <c:v>8.2862300000000028E-2</c:v>
                </c:pt>
                <c:pt idx="244">
                  <c:v>8.2700000000000023E-2</c:v>
                </c:pt>
                <c:pt idx="245">
                  <c:v>8.2526600000000047E-2</c:v>
                </c:pt>
                <c:pt idx="246">
                  <c:v>8.2304200000000008E-2</c:v>
                </c:pt>
                <c:pt idx="247">
                  <c:v>8.2094000000000028E-2</c:v>
                </c:pt>
                <c:pt idx="248">
                  <c:v>8.2029900000000003E-2</c:v>
                </c:pt>
                <c:pt idx="249">
                  <c:v>8.1966500000000025E-2</c:v>
                </c:pt>
                <c:pt idx="250">
                  <c:v>8.1997000000000028E-2</c:v>
                </c:pt>
                <c:pt idx="251">
                  <c:v>8.2037400000000024E-2</c:v>
                </c:pt>
                <c:pt idx="252">
                  <c:v>8.2199700000000014E-2</c:v>
                </c:pt>
                <c:pt idx="253">
                  <c:v>8.2440699999999978E-2</c:v>
                </c:pt>
                <c:pt idx="254">
                  <c:v>8.2902599999999993E-2</c:v>
                </c:pt>
                <c:pt idx="255">
                  <c:v>8.33705E-2</c:v>
                </c:pt>
                <c:pt idx="256">
                  <c:v>8.3847400000000225E-2</c:v>
                </c:pt>
                <c:pt idx="257">
                  <c:v>8.4460200000000041E-2</c:v>
                </c:pt>
                <c:pt idx="258">
                  <c:v>8.5057400000000727E-2</c:v>
                </c:pt>
                <c:pt idx="259">
                  <c:v>8.5785700000000006E-2</c:v>
                </c:pt>
                <c:pt idx="260">
                  <c:v>8.6585300000000046E-2</c:v>
                </c:pt>
                <c:pt idx="261">
                  <c:v>8.737650000000001E-2</c:v>
                </c:pt>
                <c:pt idx="262">
                  <c:v>8.8161800000000068E-2</c:v>
                </c:pt>
                <c:pt idx="263">
                  <c:v>8.9065000000000727E-2</c:v>
                </c:pt>
                <c:pt idx="264">
                  <c:v>8.9965900000000265E-2</c:v>
                </c:pt>
                <c:pt idx="265">
                  <c:v>9.1017199999999993E-2</c:v>
                </c:pt>
                <c:pt idx="266">
                  <c:v>9.199760000000004E-2</c:v>
                </c:pt>
                <c:pt idx="267">
                  <c:v>9.2937300000000028E-2</c:v>
                </c:pt>
                <c:pt idx="268">
                  <c:v>9.3982200000000002E-2</c:v>
                </c:pt>
                <c:pt idx="269">
                  <c:v>9.4902900000000026E-2</c:v>
                </c:pt>
                <c:pt idx="270">
                  <c:v>9.6036500000000025E-2</c:v>
                </c:pt>
                <c:pt idx="271">
                  <c:v>9.7150300000000064E-2</c:v>
                </c:pt>
                <c:pt idx="272">
                  <c:v>9.8201200000000002E-2</c:v>
                </c:pt>
                <c:pt idx="273">
                  <c:v>9.9310700000000016E-2</c:v>
                </c:pt>
                <c:pt idx="274">
                  <c:v>0.100452</c:v>
                </c:pt>
                <c:pt idx="275">
                  <c:v>0.10167100000000009</c:v>
                </c:pt>
                <c:pt idx="276">
                  <c:v>0.102979</c:v>
                </c:pt>
                <c:pt idx="277">
                  <c:v>0.10425300000000012</c:v>
                </c:pt>
                <c:pt idx="278">
                  <c:v>0.10560100000000019</c:v>
                </c:pt>
                <c:pt idx="279">
                  <c:v>0.10697200000000009</c:v>
                </c:pt>
                <c:pt idx="280">
                  <c:v>0.10854200000000012</c:v>
                </c:pt>
                <c:pt idx="281">
                  <c:v>0.11036600000000002</c:v>
                </c:pt>
                <c:pt idx="282">
                  <c:v>0.11222200000000022</c:v>
                </c:pt>
                <c:pt idx="283">
                  <c:v>0.11420300000000012</c:v>
                </c:pt>
                <c:pt idx="284">
                  <c:v>0.11636199999999998</c:v>
                </c:pt>
                <c:pt idx="285">
                  <c:v>0.11869200000000074</c:v>
                </c:pt>
                <c:pt idx="286">
                  <c:v>0.12123800000000012</c:v>
                </c:pt>
                <c:pt idx="287">
                  <c:v>0.12392599999999999</c:v>
                </c:pt>
                <c:pt idx="288">
                  <c:v>0.12672800000000001</c:v>
                </c:pt>
                <c:pt idx="289">
                  <c:v>0.129583</c:v>
                </c:pt>
                <c:pt idx="290">
                  <c:v>0.132553</c:v>
                </c:pt>
                <c:pt idx="291">
                  <c:v>0.13569200000000001</c:v>
                </c:pt>
                <c:pt idx="292">
                  <c:v>0.13886799999999999</c:v>
                </c:pt>
                <c:pt idx="293">
                  <c:v>0.14206199999999999</c:v>
                </c:pt>
                <c:pt idx="294">
                  <c:v>0.14516200000000001</c:v>
                </c:pt>
                <c:pt idx="295">
                  <c:v>0.14830399999999999</c:v>
                </c:pt>
                <c:pt idx="296">
                  <c:v>0.15128500000000122</c:v>
                </c:pt>
                <c:pt idx="297">
                  <c:v>0.15405199999999999</c:v>
                </c:pt>
                <c:pt idx="298">
                  <c:v>0.15686500000000131</c:v>
                </c:pt>
                <c:pt idx="299">
                  <c:v>0.15940600000000188</c:v>
                </c:pt>
                <c:pt idx="300">
                  <c:v>0.16178400000000001</c:v>
                </c:pt>
                <c:pt idx="301">
                  <c:v>0.16391900000000137</c:v>
                </c:pt>
                <c:pt idx="302">
                  <c:v>0.16598499999999999</c:v>
                </c:pt>
                <c:pt idx="303">
                  <c:v>0.16778999999999999</c:v>
                </c:pt>
                <c:pt idx="304">
                  <c:v>0.16944700000000154</c:v>
                </c:pt>
                <c:pt idx="305">
                  <c:v>0.17101700000000122</c:v>
                </c:pt>
                <c:pt idx="306">
                  <c:v>0.17239099999999999</c:v>
                </c:pt>
                <c:pt idx="307">
                  <c:v>0.17358399999999999</c:v>
                </c:pt>
                <c:pt idx="308">
                  <c:v>0.17460999999999999</c:v>
                </c:pt>
                <c:pt idx="309">
                  <c:v>0.17547599999999999</c:v>
                </c:pt>
                <c:pt idx="310">
                  <c:v>0.17609300000000044</c:v>
                </c:pt>
                <c:pt idx="311">
                  <c:v>0.17655999999999999</c:v>
                </c:pt>
                <c:pt idx="312">
                  <c:v>0.17686700000000041</c:v>
                </c:pt>
                <c:pt idx="313">
                  <c:v>0.17697000000000004</c:v>
                </c:pt>
                <c:pt idx="314">
                  <c:v>0.17683199999999999</c:v>
                </c:pt>
                <c:pt idx="315">
                  <c:v>0.17644200000000168</c:v>
                </c:pt>
                <c:pt idx="316">
                  <c:v>0.17586199999999999</c:v>
                </c:pt>
                <c:pt idx="317">
                  <c:v>0.17513200000000001</c:v>
                </c:pt>
                <c:pt idx="318">
                  <c:v>0.17422699999999999</c:v>
                </c:pt>
                <c:pt idx="319">
                  <c:v>0.17326700000000128</c:v>
                </c:pt>
                <c:pt idx="320">
                  <c:v>0.17191500000000157</c:v>
                </c:pt>
                <c:pt idx="321">
                  <c:v>0.17045800000000041</c:v>
                </c:pt>
                <c:pt idx="322">
                  <c:v>0.16892499999999999</c:v>
                </c:pt>
                <c:pt idx="323">
                  <c:v>0.16712299999999997</c:v>
                </c:pt>
                <c:pt idx="324">
                  <c:v>0.16542599999999999</c:v>
                </c:pt>
                <c:pt idx="325">
                  <c:v>0.16348399999999999</c:v>
                </c:pt>
                <c:pt idx="326">
                  <c:v>0.161383</c:v>
                </c:pt>
                <c:pt idx="327">
                  <c:v>0.15928200000000137</c:v>
                </c:pt>
                <c:pt idx="328">
                  <c:v>0.15714000000000122</c:v>
                </c:pt>
                <c:pt idx="329">
                  <c:v>0.15507799999999999</c:v>
                </c:pt>
                <c:pt idx="330">
                  <c:v>0.15297600000000044</c:v>
                </c:pt>
                <c:pt idx="331">
                  <c:v>0.15090800000000154</c:v>
                </c:pt>
                <c:pt idx="332">
                  <c:v>0.14888699999999999</c:v>
                </c:pt>
                <c:pt idx="333">
                  <c:v>0.14684100000000044</c:v>
                </c:pt>
                <c:pt idx="334">
                  <c:v>0.14503400000000041</c:v>
                </c:pt>
                <c:pt idx="335">
                  <c:v>0.14319599999999999</c:v>
                </c:pt>
                <c:pt idx="336">
                  <c:v>0.14146200000000131</c:v>
                </c:pt>
                <c:pt idx="337">
                  <c:v>0.13977999999999999</c:v>
                </c:pt>
                <c:pt idx="338">
                  <c:v>0.13816300000000001</c:v>
                </c:pt>
                <c:pt idx="339">
                  <c:v>0.13671600000000128</c:v>
                </c:pt>
                <c:pt idx="340">
                  <c:v>0.135129</c:v>
                </c:pt>
                <c:pt idx="341">
                  <c:v>0.13354800000000044</c:v>
                </c:pt>
                <c:pt idx="342">
                  <c:v>0.132021</c:v>
                </c:pt>
                <c:pt idx="343">
                  <c:v>0.13041600000000125</c:v>
                </c:pt>
                <c:pt idx="344">
                  <c:v>0.12884399999999999</c:v>
                </c:pt>
                <c:pt idx="345">
                  <c:v>0.12722600000000001</c:v>
                </c:pt>
                <c:pt idx="346">
                  <c:v>0.12544900000000136</c:v>
                </c:pt>
                <c:pt idx="347">
                  <c:v>0.12369700000000022</c:v>
                </c:pt>
                <c:pt idx="348">
                  <c:v>0.12209299999999999</c:v>
                </c:pt>
                <c:pt idx="349">
                  <c:v>0.12073700000000002</c:v>
                </c:pt>
                <c:pt idx="350">
                  <c:v>0.119368</c:v>
                </c:pt>
                <c:pt idx="351">
                  <c:v>0.118149</c:v>
                </c:pt>
                <c:pt idx="352">
                  <c:v>0.11712300000000068</c:v>
                </c:pt>
                <c:pt idx="353">
                  <c:v>0.11623100000000022</c:v>
                </c:pt>
                <c:pt idx="354">
                  <c:v>0.11570200000000012</c:v>
                </c:pt>
                <c:pt idx="355">
                  <c:v>0.11546099999999998</c:v>
                </c:pt>
                <c:pt idx="356">
                  <c:v>0.115344</c:v>
                </c:pt>
                <c:pt idx="357">
                  <c:v>0.11533</c:v>
                </c:pt>
                <c:pt idx="358">
                  <c:v>0.11556200000000012</c:v>
                </c:pt>
                <c:pt idx="359">
                  <c:v>0.11597200000000002</c:v>
                </c:pt>
                <c:pt idx="360">
                  <c:v>0.116658</c:v>
                </c:pt>
                <c:pt idx="361">
                  <c:v>0.11752799999999998</c:v>
                </c:pt>
                <c:pt idx="362">
                  <c:v>0.11845600000000002</c:v>
                </c:pt>
                <c:pt idx="363">
                  <c:v>0.119617</c:v>
                </c:pt>
                <c:pt idx="364">
                  <c:v>0.12076800000000019</c:v>
                </c:pt>
                <c:pt idx="365">
                  <c:v>0.12203400000000067</c:v>
                </c:pt>
                <c:pt idx="366">
                  <c:v>0.123477</c:v>
                </c:pt>
                <c:pt idx="367">
                  <c:v>0.12497300000000022</c:v>
                </c:pt>
                <c:pt idx="368">
                  <c:v>0.126528</c:v>
                </c:pt>
                <c:pt idx="369">
                  <c:v>0.12813099999999997</c:v>
                </c:pt>
                <c:pt idx="370">
                  <c:v>0.12978999999999999</c:v>
                </c:pt>
                <c:pt idx="371">
                  <c:v>0.13136900000000001</c:v>
                </c:pt>
                <c:pt idx="372">
                  <c:v>0.13270999999999999</c:v>
                </c:pt>
                <c:pt idx="373">
                  <c:v>0.132128</c:v>
                </c:pt>
                <c:pt idx="374">
                  <c:v>0.13136300000000001</c:v>
                </c:pt>
                <c:pt idx="375">
                  <c:v>0.13037399999999988</c:v>
                </c:pt>
                <c:pt idx="376">
                  <c:v>0.12926399999999999</c:v>
                </c:pt>
                <c:pt idx="377">
                  <c:v>0.12832399999999997</c:v>
                </c:pt>
                <c:pt idx="378">
                  <c:v>0.12731899999999999</c:v>
                </c:pt>
                <c:pt idx="379">
                  <c:v>0.12661900000000001</c:v>
                </c:pt>
                <c:pt idx="380">
                  <c:v>0.12598200000000001</c:v>
                </c:pt>
                <c:pt idx="381">
                  <c:v>0.12756400000000001</c:v>
                </c:pt>
                <c:pt idx="382">
                  <c:v>0.12995699999999999</c:v>
                </c:pt>
                <c:pt idx="383">
                  <c:v>0.132659</c:v>
                </c:pt>
                <c:pt idx="384">
                  <c:v>0.13563700000000001</c:v>
                </c:pt>
                <c:pt idx="385">
                  <c:v>0.13900899999999999</c:v>
                </c:pt>
                <c:pt idx="386">
                  <c:v>0.14258999999999999</c:v>
                </c:pt>
                <c:pt idx="387">
                  <c:v>0.14636399999999999</c:v>
                </c:pt>
                <c:pt idx="388">
                  <c:v>0.15033400000000041</c:v>
                </c:pt>
                <c:pt idx="389">
                  <c:v>0.15476800000000188</c:v>
                </c:pt>
                <c:pt idx="390">
                  <c:v>0.15976600000000188</c:v>
                </c:pt>
                <c:pt idx="391">
                  <c:v>0.165102</c:v>
                </c:pt>
                <c:pt idx="392">
                  <c:v>0.17119699999999999</c:v>
                </c:pt>
                <c:pt idx="393">
                  <c:v>0.17794100000000176</c:v>
                </c:pt>
                <c:pt idx="394">
                  <c:v>0.18550000000000041</c:v>
                </c:pt>
                <c:pt idx="395">
                  <c:v>0.19426199999999999</c:v>
                </c:pt>
                <c:pt idx="396">
                  <c:v>0.20448600000000094</c:v>
                </c:pt>
                <c:pt idx="397">
                  <c:v>0.21602499999999999</c:v>
                </c:pt>
                <c:pt idx="398">
                  <c:v>0.22869200000000001</c:v>
                </c:pt>
                <c:pt idx="399">
                  <c:v>0.24046300000000148</c:v>
                </c:pt>
                <c:pt idx="400">
                  <c:v>0.23787800000000001</c:v>
                </c:pt>
              </c:numCache>
            </c:numRef>
          </c:yVal>
          <c:smooth val="1"/>
        </c:ser>
        <c:ser>
          <c:idx val="24"/>
          <c:order val="24"/>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Z$1:$Z$401</c:f>
              <c:numCache>
                <c:formatCode>General</c:formatCode>
                <c:ptCount val="401"/>
                <c:pt idx="0">
                  <c:v>1.54489E-2</c:v>
                </c:pt>
                <c:pt idx="1">
                  <c:v>1.48947E-2</c:v>
                </c:pt>
                <c:pt idx="2">
                  <c:v>1.4422600000000001E-2</c:v>
                </c:pt>
                <c:pt idx="3">
                  <c:v>1.4279599999999998E-2</c:v>
                </c:pt>
                <c:pt idx="4">
                  <c:v>1.41034E-2</c:v>
                </c:pt>
                <c:pt idx="5">
                  <c:v>1.4170199999999999E-2</c:v>
                </c:pt>
                <c:pt idx="6">
                  <c:v>1.4354299999999978E-2</c:v>
                </c:pt>
                <c:pt idx="7">
                  <c:v>1.4122500000000001E-2</c:v>
                </c:pt>
                <c:pt idx="8">
                  <c:v>1.4053199999999998E-2</c:v>
                </c:pt>
                <c:pt idx="9">
                  <c:v>1.4180000000000003E-2</c:v>
                </c:pt>
                <c:pt idx="10">
                  <c:v>1.4443299999999996E-2</c:v>
                </c:pt>
                <c:pt idx="11">
                  <c:v>1.48994E-2</c:v>
                </c:pt>
                <c:pt idx="12">
                  <c:v>1.5082500000000122E-2</c:v>
                </c:pt>
                <c:pt idx="13">
                  <c:v>1.51153E-2</c:v>
                </c:pt>
                <c:pt idx="14">
                  <c:v>1.46886E-2</c:v>
                </c:pt>
                <c:pt idx="15">
                  <c:v>1.4485500000000005E-2</c:v>
                </c:pt>
                <c:pt idx="16">
                  <c:v>1.4703800000000001E-2</c:v>
                </c:pt>
                <c:pt idx="17">
                  <c:v>1.5035400000000001E-2</c:v>
                </c:pt>
                <c:pt idx="18">
                  <c:v>1.5480200000000001E-2</c:v>
                </c:pt>
                <c:pt idx="19">
                  <c:v>1.5626899999999999E-2</c:v>
                </c:pt>
                <c:pt idx="20">
                  <c:v>1.5447300000000001E-2</c:v>
                </c:pt>
                <c:pt idx="21">
                  <c:v>1.5217E-2</c:v>
                </c:pt>
                <c:pt idx="22">
                  <c:v>1.5154899999999999E-2</c:v>
                </c:pt>
                <c:pt idx="23">
                  <c:v>1.5248299999999999E-2</c:v>
                </c:pt>
                <c:pt idx="24">
                  <c:v>1.5662700000000005E-2</c:v>
                </c:pt>
                <c:pt idx="25">
                  <c:v>1.59141E-2</c:v>
                </c:pt>
                <c:pt idx="26">
                  <c:v>1.5881500000000152E-2</c:v>
                </c:pt>
                <c:pt idx="27">
                  <c:v>1.5573999999999999E-2</c:v>
                </c:pt>
                <c:pt idx="28">
                  <c:v>1.5304399999999999E-2</c:v>
                </c:pt>
                <c:pt idx="29">
                  <c:v>1.5760000000000003E-2</c:v>
                </c:pt>
                <c:pt idx="30">
                  <c:v>1.6688800000000149E-2</c:v>
                </c:pt>
                <c:pt idx="31">
                  <c:v>1.7676399999999998E-2</c:v>
                </c:pt>
                <c:pt idx="32">
                  <c:v>1.7963800000000123E-2</c:v>
                </c:pt>
                <c:pt idx="33">
                  <c:v>1.7780100000000083E-2</c:v>
                </c:pt>
                <c:pt idx="34">
                  <c:v>1.77907E-2</c:v>
                </c:pt>
                <c:pt idx="35">
                  <c:v>1.83812E-2</c:v>
                </c:pt>
                <c:pt idx="36">
                  <c:v>1.9042700000000148E-2</c:v>
                </c:pt>
                <c:pt idx="37">
                  <c:v>1.9670900000000005E-2</c:v>
                </c:pt>
                <c:pt idx="38">
                  <c:v>1.9222400000000164E-2</c:v>
                </c:pt>
                <c:pt idx="39">
                  <c:v>1.8662700000000101E-2</c:v>
                </c:pt>
                <c:pt idx="40">
                  <c:v>1.8373400000000005E-2</c:v>
                </c:pt>
                <c:pt idx="41">
                  <c:v>1.8955000000000003E-2</c:v>
                </c:pt>
                <c:pt idx="42">
                  <c:v>1.9618699999999999E-2</c:v>
                </c:pt>
                <c:pt idx="43">
                  <c:v>1.9944200000000148E-2</c:v>
                </c:pt>
                <c:pt idx="44">
                  <c:v>1.9880900000000156E-2</c:v>
                </c:pt>
                <c:pt idx="45">
                  <c:v>1.9947100000000183E-2</c:v>
                </c:pt>
                <c:pt idx="46">
                  <c:v>2.0324200000000001E-2</c:v>
                </c:pt>
                <c:pt idx="47">
                  <c:v>2.1014499999999988E-2</c:v>
                </c:pt>
                <c:pt idx="48">
                  <c:v>2.1533600000000052E-2</c:v>
                </c:pt>
                <c:pt idx="49">
                  <c:v>2.1499000000000011E-2</c:v>
                </c:pt>
                <c:pt idx="50">
                  <c:v>2.1391799999999999E-2</c:v>
                </c:pt>
                <c:pt idx="51">
                  <c:v>2.1632700000000216E-2</c:v>
                </c:pt>
                <c:pt idx="52">
                  <c:v>2.2327199999999998E-2</c:v>
                </c:pt>
                <c:pt idx="53">
                  <c:v>2.2769399999999999E-2</c:v>
                </c:pt>
                <c:pt idx="54">
                  <c:v>2.2925999999999998E-2</c:v>
                </c:pt>
                <c:pt idx="55">
                  <c:v>2.2930900000000254E-2</c:v>
                </c:pt>
                <c:pt idx="56">
                  <c:v>2.3260099999999978E-2</c:v>
                </c:pt>
                <c:pt idx="57">
                  <c:v>2.38189E-2</c:v>
                </c:pt>
                <c:pt idx="58">
                  <c:v>2.4285100000000052E-2</c:v>
                </c:pt>
                <c:pt idx="59">
                  <c:v>2.4523799999999988E-2</c:v>
                </c:pt>
                <c:pt idx="60">
                  <c:v>2.45171E-2</c:v>
                </c:pt>
                <c:pt idx="61">
                  <c:v>2.4725299999999999E-2</c:v>
                </c:pt>
                <c:pt idx="62">
                  <c:v>2.5257700000000011E-2</c:v>
                </c:pt>
                <c:pt idx="63">
                  <c:v>2.5665400000000001E-2</c:v>
                </c:pt>
                <c:pt idx="64">
                  <c:v>2.5903800000000012E-2</c:v>
                </c:pt>
                <c:pt idx="65">
                  <c:v>2.6118300000000001E-2</c:v>
                </c:pt>
                <c:pt idx="66">
                  <c:v>2.6605200000000322E-2</c:v>
                </c:pt>
                <c:pt idx="67">
                  <c:v>2.706600000000001E-2</c:v>
                </c:pt>
                <c:pt idx="68">
                  <c:v>2.7476100000000295E-2</c:v>
                </c:pt>
                <c:pt idx="69">
                  <c:v>2.7927500000000001E-2</c:v>
                </c:pt>
                <c:pt idx="70">
                  <c:v>2.8457799999999998E-2</c:v>
                </c:pt>
                <c:pt idx="71">
                  <c:v>2.89401E-2</c:v>
                </c:pt>
                <c:pt idx="72">
                  <c:v>2.93601E-2</c:v>
                </c:pt>
                <c:pt idx="73">
                  <c:v>2.9763499999999977E-2</c:v>
                </c:pt>
                <c:pt idx="74">
                  <c:v>3.0164E-2</c:v>
                </c:pt>
                <c:pt idx="75">
                  <c:v>3.05905E-2</c:v>
                </c:pt>
                <c:pt idx="76">
                  <c:v>3.1308099999999998E-2</c:v>
                </c:pt>
                <c:pt idx="77">
                  <c:v>3.1864400000000001E-2</c:v>
                </c:pt>
                <c:pt idx="78">
                  <c:v>3.2153099999999997E-2</c:v>
                </c:pt>
                <c:pt idx="79">
                  <c:v>3.2607700000000323E-2</c:v>
                </c:pt>
                <c:pt idx="80">
                  <c:v>3.3255699999999999E-2</c:v>
                </c:pt>
                <c:pt idx="81">
                  <c:v>3.3952999999999997E-2</c:v>
                </c:pt>
                <c:pt idx="82">
                  <c:v>3.4649800000000092E-2</c:v>
                </c:pt>
                <c:pt idx="83">
                  <c:v>3.5071000000000324E-2</c:v>
                </c:pt>
                <c:pt idx="84">
                  <c:v>3.5357E-2</c:v>
                </c:pt>
                <c:pt idx="85">
                  <c:v>3.5831700000000369E-2</c:v>
                </c:pt>
                <c:pt idx="86">
                  <c:v>3.6376100000000001E-2</c:v>
                </c:pt>
                <c:pt idx="87">
                  <c:v>3.6655000000000292E-2</c:v>
                </c:pt>
                <c:pt idx="88">
                  <c:v>3.7016700000000041E-2</c:v>
                </c:pt>
                <c:pt idx="89">
                  <c:v>3.7580799999999998E-2</c:v>
                </c:pt>
                <c:pt idx="90">
                  <c:v>3.8102200000000003E-2</c:v>
                </c:pt>
                <c:pt idx="91">
                  <c:v>3.87184E-2</c:v>
                </c:pt>
                <c:pt idx="92">
                  <c:v>3.9480300000000051E-2</c:v>
                </c:pt>
                <c:pt idx="93">
                  <c:v>4.0174000000000001E-2</c:v>
                </c:pt>
                <c:pt idx="94">
                  <c:v>4.0712300000000534E-2</c:v>
                </c:pt>
                <c:pt idx="95">
                  <c:v>4.1317600000000516E-2</c:v>
                </c:pt>
                <c:pt idx="96">
                  <c:v>4.2220399999999977E-2</c:v>
                </c:pt>
                <c:pt idx="97">
                  <c:v>4.2872000000000014E-2</c:v>
                </c:pt>
                <c:pt idx="98">
                  <c:v>4.3332900000000528E-2</c:v>
                </c:pt>
                <c:pt idx="99">
                  <c:v>4.3963900000000014E-2</c:v>
                </c:pt>
                <c:pt idx="100">
                  <c:v>4.4475899999999999E-2</c:v>
                </c:pt>
                <c:pt idx="101">
                  <c:v>4.5034200000000024E-2</c:v>
                </c:pt>
                <c:pt idx="102">
                  <c:v>4.5715400000000114E-2</c:v>
                </c:pt>
                <c:pt idx="103">
                  <c:v>4.6432700000000014E-2</c:v>
                </c:pt>
                <c:pt idx="104">
                  <c:v>4.7085300000000004E-2</c:v>
                </c:pt>
                <c:pt idx="105">
                  <c:v>4.7962900000000558E-2</c:v>
                </c:pt>
                <c:pt idx="106">
                  <c:v>4.8716900000000604E-2</c:v>
                </c:pt>
                <c:pt idx="107">
                  <c:v>4.9398200000000655E-2</c:v>
                </c:pt>
                <c:pt idx="108">
                  <c:v>5.0111099999999999E-2</c:v>
                </c:pt>
                <c:pt idx="109">
                  <c:v>5.0816500000000528E-2</c:v>
                </c:pt>
                <c:pt idx="110">
                  <c:v>5.1419100000000002E-2</c:v>
                </c:pt>
                <c:pt idx="111">
                  <c:v>5.1995199999999978E-2</c:v>
                </c:pt>
                <c:pt idx="112">
                  <c:v>5.2565599999999997E-2</c:v>
                </c:pt>
                <c:pt idx="113">
                  <c:v>5.2803700000000134E-2</c:v>
                </c:pt>
                <c:pt idx="114">
                  <c:v>5.3008399999999997E-2</c:v>
                </c:pt>
                <c:pt idx="115">
                  <c:v>5.3344799999999998E-2</c:v>
                </c:pt>
                <c:pt idx="116">
                  <c:v>5.3851999999999997E-2</c:v>
                </c:pt>
                <c:pt idx="117">
                  <c:v>5.4341800000000003E-2</c:v>
                </c:pt>
                <c:pt idx="118">
                  <c:v>5.4767200000000751E-2</c:v>
                </c:pt>
                <c:pt idx="119">
                  <c:v>5.5212600000000563E-2</c:v>
                </c:pt>
                <c:pt idx="120">
                  <c:v>5.5650600000000022E-2</c:v>
                </c:pt>
                <c:pt idx="121">
                  <c:v>5.6286400000000014E-2</c:v>
                </c:pt>
                <c:pt idx="122">
                  <c:v>5.6505399999999976E-2</c:v>
                </c:pt>
                <c:pt idx="123">
                  <c:v>5.7108300000000001E-2</c:v>
                </c:pt>
                <c:pt idx="124">
                  <c:v>5.9254100000000004E-2</c:v>
                </c:pt>
                <c:pt idx="125">
                  <c:v>6.1908299999999999E-2</c:v>
                </c:pt>
                <c:pt idx="126">
                  <c:v>6.4079700000000003E-2</c:v>
                </c:pt>
                <c:pt idx="127">
                  <c:v>6.3554899999999998E-2</c:v>
                </c:pt>
                <c:pt idx="128">
                  <c:v>6.3075999999999993E-2</c:v>
                </c:pt>
                <c:pt idx="129">
                  <c:v>6.2507199999999999E-2</c:v>
                </c:pt>
                <c:pt idx="130">
                  <c:v>6.2012000000000726E-2</c:v>
                </c:pt>
                <c:pt idx="131">
                  <c:v>6.3742900000000033E-2</c:v>
                </c:pt>
                <c:pt idx="132">
                  <c:v>6.3478900000000019E-2</c:v>
                </c:pt>
                <c:pt idx="133">
                  <c:v>6.3397000000000134E-2</c:v>
                </c:pt>
                <c:pt idx="134">
                  <c:v>6.3223600000000019E-2</c:v>
                </c:pt>
                <c:pt idx="135">
                  <c:v>6.3196700000000022E-2</c:v>
                </c:pt>
                <c:pt idx="136">
                  <c:v>6.3419500000000004E-2</c:v>
                </c:pt>
                <c:pt idx="137">
                  <c:v>6.3460300000000011E-2</c:v>
                </c:pt>
                <c:pt idx="138">
                  <c:v>6.3406500000000032E-2</c:v>
                </c:pt>
                <c:pt idx="139">
                  <c:v>6.3273499999999996E-2</c:v>
                </c:pt>
                <c:pt idx="140">
                  <c:v>6.3281400000000002E-2</c:v>
                </c:pt>
                <c:pt idx="141">
                  <c:v>6.32379E-2</c:v>
                </c:pt>
                <c:pt idx="142">
                  <c:v>6.3207799999999995E-2</c:v>
                </c:pt>
                <c:pt idx="143">
                  <c:v>6.3236700000000021E-2</c:v>
                </c:pt>
                <c:pt idx="144">
                  <c:v>6.2954099999999999E-2</c:v>
                </c:pt>
                <c:pt idx="145">
                  <c:v>6.26192E-2</c:v>
                </c:pt>
                <c:pt idx="146">
                  <c:v>6.261410000000002E-2</c:v>
                </c:pt>
                <c:pt idx="147">
                  <c:v>6.2557800000000011E-2</c:v>
                </c:pt>
                <c:pt idx="148">
                  <c:v>6.2443100000000001E-2</c:v>
                </c:pt>
                <c:pt idx="149">
                  <c:v>6.2270099999999995E-2</c:v>
                </c:pt>
                <c:pt idx="150">
                  <c:v>6.2238800000000004E-2</c:v>
                </c:pt>
                <c:pt idx="151">
                  <c:v>6.2312800000000626E-2</c:v>
                </c:pt>
                <c:pt idx="152">
                  <c:v>6.2238000000000002E-2</c:v>
                </c:pt>
                <c:pt idx="153">
                  <c:v>6.2449400000000002E-2</c:v>
                </c:pt>
                <c:pt idx="154">
                  <c:v>6.2334600000000684E-2</c:v>
                </c:pt>
                <c:pt idx="155">
                  <c:v>6.2204000000000002E-2</c:v>
                </c:pt>
                <c:pt idx="156">
                  <c:v>6.2023500000000023E-2</c:v>
                </c:pt>
                <c:pt idx="157">
                  <c:v>6.1822800000000004E-2</c:v>
                </c:pt>
                <c:pt idx="158">
                  <c:v>6.1749600000000002E-2</c:v>
                </c:pt>
                <c:pt idx="159">
                  <c:v>6.1631999999999999E-2</c:v>
                </c:pt>
                <c:pt idx="160">
                  <c:v>6.1461799999999997E-2</c:v>
                </c:pt>
                <c:pt idx="161">
                  <c:v>6.1268700000000002E-2</c:v>
                </c:pt>
                <c:pt idx="162">
                  <c:v>6.1001099999999996E-2</c:v>
                </c:pt>
                <c:pt idx="163">
                  <c:v>6.0701900000000024E-2</c:v>
                </c:pt>
                <c:pt idx="164">
                  <c:v>6.0468000000000112E-2</c:v>
                </c:pt>
                <c:pt idx="165">
                  <c:v>6.0359500000000003E-2</c:v>
                </c:pt>
                <c:pt idx="166">
                  <c:v>6.0148899999999977E-2</c:v>
                </c:pt>
                <c:pt idx="167">
                  <c:v>5.9812100000000604E-2</c:v>
                </c:pt>
                <c:pt idx="168">
                  <c:v>5.9480000000000123E-2</c:v>
                </c:pt>
                <c:pt idx="169">
                  <c:v>5.9121800000000002E-2</c:v>
                </c:pt>
                <c:pt idx="170">
                  <c:v>5.8857800000000002E-2</c:v>
                </c:pt>
                <c:pt idx="171">
                  <c:v>5.8498399999999999E-2</c:v>
                </c:pt>
                <c:pt idx="172">
                  <c:v>5.8209799999999985E-2</c:v>
                </c:pt>
                <c:pt idx="173">
                  <c:v>5.7959299999999998E-2</c:v>
                </c:pt>
                <c:pt idx="174">
                  <c:v>5.7658500000000001E-2</c:v>
                </c:pt>
                <c:pt idx="175">
                  <c:v>5.7412300000000555E-2</c:v>
                </c:pt>
                <c:pt idx="176">
                  <c:v>5.7151E-2</c:v>
                </c:pt>
                <c:pt idx="177">
                  <c:v>5.6930599999999998E-2</c:v>
                </c:pt>
                <c:pt idx="178">
                  <c:v>5.6614299999999999E-2</c:v>
                </c:pt>
                <c:pt idx="179">
                  <c:v>5.6613900000000023E-2</c:v>
                </c:pt>
                <c:pt idx="180">
                  <c:v>5.6400600000000023E-2</c:v>
                </c:pt>
                <c:pt idx="181">
                  <c:v>5.60697E-2</c:v>
                </c:pt>
                <c:pt idx="182">
                  <c:v>5.6010700000000004E-2</c:v>
                </c:pt>
                <c:pt idx="183">
                  <c:v>5.5789000000000012E-2</c:v>
                </c:pt>
                <c:pt idx="184">
                  <c:v>5.5605000000000002E-2</c:v>
                </c:pt>
                <c:pt idx="185">
                  <c:v>5.5620799999999998E-2</c:v>
                </c:pt>
                <c:pt idx="186">
                  <c:v>5.5459700000000001E-2</c:v>
                </c:pt>
                <c:pt idx="187">
                  <c:v>5.5487399999999999E-2</c:v>
                </c:pt>
                <c:pt idx="188">
                  <c:v>5.5457800000000002E-2</c:v>
                </c:pt>
                <c:pt idx="189">
                  <c:v>5.5488200000000022E-2</c:v>
                </c:pt>
                <c:pt idx="190">
                  <c:v>5.5573700000000004E-2</c:v>
                </c:pt>
                <c:pt idx="191">
                  <c:v>5.5681399999999985E-2</c:v>
                </c:pt>
                <c:pt idx="192">
                  <c:v>5.5906200000000114E-2</c:v>
                </c:pt>
                <c:pt idx="193">
                  <c:v>5.6165899999999977E-2</c:v>
                </c:pt>
                <c:pt idx="194">
                  <c:v>5.6452400000000034E-2</c:v>
                </c:pt>
                <c:pt idx="195">
                  <c:v>5.6849799999999985E-2</c:v>
                </c:pt>
                <c:pt idx="196">
                  <c:v>5.7153000000000023E-2</c:v>
                </c:pt>
                <c:pt idx="197">
                  <c:v>5.7622800000000002E-2</c:v>
                </c:pt>
                <c:pt idx="198">
                  <c:v>5.8029699999999997E-2</c:v>
                </c:pt>
                <c:pt idx="199">
                  <c:v>5.8486900000000133E-2</c:v>
                </c:pt>
                <c:pt idx="200">
                  <c:v>5.8989199999999985E-2</c:v>
                </c:pt>
                <c:pt idx="201">
                  <c:v>5.9636700000000133E-2</c:v>
                </c:pt>
                <c:pt idx="202">
                  <c:v>6.0359099999999999E-2</c:v>
                </c:pt>
                <c:pt idx="203">
                  <c:v>6.0920000000000002E-2</c:v>
                </c:pt>
                <c:pt idx="204">
                  <c:v>6.1605099999999996E-2</c:v>
                </c:pt>
                <c:pt idx="205">
                  <c:v>6.2340199999999998E-2</c:v>
                </c:pt>
                <c:pt idx="206">
                  <c:v>6.3286500000000009E-2</c:v>
                </c:pt>
                <c:pt idx="207">
                  <c:v>6.4266200000000134E-2</c:v>
                </c:pt>
                <c:pt idx="208">
                  <c:v>6.5230399999999994E-2</c:v>
                </c:pt>
                <c:pt idx="209">
                  <c:v>6.6192600000000434E-2</c:v>
                </c:pt>
                <c:pt idx="210">
                  <c:v>6.716430000000001E-2</c:v>
                </c:pt>
                <c:pt idx="211">
                  <c:v>6.8273399999999998E-2</c:v>
                </c:pt>
                <c:pt idx="212">
                  <c:v>6.9456500000000504E-2</c:v>
                </c:pt>
                <c:pt idx="213">
                  <c:v>7.0665699999999998E-2</c:v>
                </c:pt>
                <c:pt idx="214">
                  <c:v>7.1751400000000021E-2</c:v>
                </c:pt>
                <c:pt idx="215">
                  <c:v>7.2738200000000586E-2</c:v>
                </c:pt>
                <c:pt idx="216">
                  <c:v>7.3868600000000034E-2</c:v>
                </c:pt>
                <c:pt idx="217">
                  <c:v>7.4861700000000114E-2</c:v>
                </c:pt>
                <c:pt idx="218">
                  <c:v>7.5894800000000012E-2</c:v>
                </c:pt>
                <c:pt idx="219">
                  <c:v>7.6829700000000001E-2</c:v>
                </c:pt>
                <c:pt idx="220">
                  <c:v>7.7596000000000637E-2</c:v>
                </c:pt>
                <c:pt idx="221">
                  <c:v>7.8316700000000739E-2</c:v>
                </c:pt>
                <c:pt idx="222">
                  <c:v>7.9111899999999999E-2</c:v>
                </c:pt>
                <c:pt idx="223">
                  <c:v>7.9731800000000033E-2</c:v>
                </c:pt>
                <c:pt idx="224">
                  <c:v>8.0331E-2</c:v>
                </c:pt>
                <c:pt idx="225">
                  <c:v>8.0857100000000098E-2</c:v>
                </c:pt>
                <c:pt idx="226">
                  <c:v>8.12002E-2</c:v>
                </c:pt>
                <c:pt idx="227">
                  <c:v>8.1446000000000018E-2</c:v>
                </c:pt>
                <c:pt idx="228">
                  <c:v>8.1722700000000023E-2</c:v>
                </c:pt>
                <c:pt idx="229">
                  <c:v>8.1901200000000007E-2</c:v>
                </c:pt>
                <c:pt idx="230">
                  <c:v>8.2194900000000043E-2</c:v>
                </c:pt>
                <c:pt idx="231">
                  <c:v>8.2270900000000008E-2</c:v>
                </c:pt>
                <c:pt idx="232">
                  <c:v>8.2346500000000031E-2</c:v>
                </c:pt>
                <c:pt idx="233">
                  <c:v>8.2410199999999975E-2</c:v>
                </c:pt>
                <c:pt idx="234">
                  <c:v>8.2482699999999951E-2</c:v>
                </c:pt>
                <c:pt idx="235">
                  <c:v>8.2557100000000064E-2</c:v>
                </c:pt>
                <c:pt idx="236">
                  <c:v>8.2684900000000006E-2</c:v>
                </c:pt>
                <c:pt idx="237">
                  <c:v>8.2660000000000025E-2</c:v>
                </c:pt>
                <c:pt idx="238">
                  <c:v>8.2582799999999998E-2</c:v>
                </c:pt>
                <c:pt idx="239">
                  <c:v>8.2531000000000021E-2</c:v>
                </c:pt>
                <c:pt idx="240">
                  <c:v>8.2398000000000013E-2</c:v>
                </c:pt>
                <c:pt idx="241">
                  <c:v>8.2227000000000022E-2</c:v>
                </c:pt>
                <c:pt idx="242">
                  <c:v>8.2013199999999994E-2</c:v>
                </c:pt>
                <c:pt idx="243">
                  <c:v>8.1764700000000023E-2</c:v>
                </c:pt>
                <c:pt idx="244">
                  <c:v>8.1464600000000026E-2</c:v>
                </c:pt>
                <c:pt idx="245">
                  <c:v>8.1271900000000008E-2</c:v>
                </c:pt>
                <c:pt idx="246">
                  <c:v>8.1064500000000067E-2</c:v>
                </c:pt>
                <c:pt idx="247">
                  <c:v>8.0834500000000226E-2</c:v>
                </c:pt>
                <c:pt idx="248">
                  <c:v>8.0778700000000023E-2</c:v>
                </c:pt>
                <c:pt idx="249">
                  <c:v>8.0725300000001221E-2</c:v>
                </c:pt>
                <c:pt idx="250">
                  <c:v>8.0719699999999991E-2</c:v>
                </c:pt>
                <c:pt idx="251">
                  <c:v>8.0821400000000224E-2</c:v>
                </c:pt>
                <c:pt idx="252">
                  <c:v>8.1035200000000002E-2</c:v>
                </c:pt>
                <c:pt idx="253">
                  <c:v>8.1245000000000026E-2</c:v>
                </c:pt>
                <c:pt idx="254">
                  <c:v>8.1617800000000046E-2</c:v>
                </c:pt>
                <c:pt idx="255">
                  <c:v>8.2038600000000003E-2</c:v>
                </c:pt>
                <c:pt idx="256">
                  <c:v>8.2426900000000025E-2</c:v>
                </c:pt>
                <c:pt idx="257">
                  <c:v>8.2992900000000022E-2</c:v>
                </c:pt>
                <c:pt idx="258">
                  <c:v>8.3640000000000048E-2</c:v>
                </c:pt>
                <c:pt idx="259">
                  <c:v>8.4348900000000004E-2</c:v>
                </c:pt>
                <c:pt idx="260">
                  <c:v>8.509820000000004E-2</c:v>
                </c:pt>
                <c:pt idx="261">
                  <c:v>8.5958700000000041E-2</c:v>
                </c:pt>
                <c:pt idx="262">
                  <c:v>8.6781200000000031E-2</c:v>
                </c:pt>
                <c:pt idx="263">
                  <c:v>8.7707800000000044E-2</c:v>
                </c:pt>
                <c:pt idx="264">
                  <c:v>8.8624500000001383E-2</c:v>
                </c:pt>
                <c:pt idx="265">
                  <c:v>8.9569700000000044E-2</c:v>
                </c:pt>
                <c:pt idx="266">
                  <c:v>9.0522000000000227E-2</c:v>
                </c:pt>
                <c:pt idx="267">
                  <c:v>9.1487799999999994E-2</c:v>
                </c:pt>
                <c:pt idx="268">
                  <c:v>9.24952E-2</c:v>
                </c:pt>
                <c:pt idx="269">
                  <c:v>9.3501300000001106E-2</c:v>
                </c:pt>
                <c:pt idx="270">
                  <c:v>9.4577500000000245E-2</c:v>
                </c:pt>
                <c:pt idx="271">
                  <c:v>9.5578100000000041E-2</c:v>
                </c:pt>
                <c:pt idx="272">
                  <c:v>9.6744200000000002E-2</c:v>
                </c:pt>
                <c:pt idx="273">
                  <c:v>9.7928100000000004E-2</c:v>
                </c:pt>
                <c:pt idx="274">
                  <c:v>9.9041900000000044E-2</c:v>
                </c:pt>
                <c:pt idx="275">
                  <c:v>0.10033300000000002</c:v>
                </c:pt>
                <c:pt idx="276">
                  <c:v>0.10164500000000012</c:v>
                </c:pt>
                <c:pt idx="277">
                  <c:v>0.10289200000000009</c:v>
                </c:pt>
                <c:pt idx="278">
                  <c:v>0.10426600000000102</c:v>
                </c:pt>
                <c:pt idx="279">
                  <c:v>0.10569300000000088</c:v>
                </c:pt>
                <c:pt idx="280">
                  <c:v>0.10728400000000068</c:v>
                </c:pt>
                <c:pt idx="281">
                  <c:v>0.10897200000000012</c:v>
                </c:pt>
                <c:pt idx="282">
                  <c:v>0.11077200000000002</c:v>
                </c:pt>
                <c:pt idx="283">
                  <c:v>0.11266100000000009</c:v>
                </c:pt>
                <c:pt idx="284">
                  <c:v>0.11470300000000012</c:v>
                </c:pt>
                <c:pt idx="285">
                  <c:v>0.116907</c:v>
                </c:pt>
                <c:pt idx="286">
                  <c:v>0.119369</c:v>
                </c:pt>
                <c:pt idx="287">
                  <c:v>0.12199599999999999</c:v>
                </c:pt>
                <c:pt idx="288">
                  <c:v>0.12476000000000091</c:v>
                </c:pt>
                <c:pt idx="289">
                  <c:v>0.127558</c:v>
                </c:pt>
                <c:pt idx="290">
                  <c:v>0.13054399999999999</c:v>
                </c:pt>
                <c:pt idx="291">
                  <c:v>0.13370199999999999</c:v>
                </c:pt>
                <c:pt idx="292">
                  <c:v>0.13687199999999997</c:v>
                </c:pt>
                <c:pt idx="293">
                  <c:v>0.14008200000000001</c:v>
                </c:pt>
                <c:pt idx="294">
                  <c:v>0.14314900000000041</c:v>
                </c:pt>
                <c:pt idx="295">
                  <c:v>0.14618600000000001</c:v>
                </c:pt>
                <c:pt idx="296">
                  <c:v>0.14915100000000001</c:v>
                </c:pt>
                <c:pt idx="297">
                  <c:v>0.15198500000000137</c:v>
                </c:pt>
                <c:pt idx="298">
                  <c:v>0.15472700000000122</c:v>
                </c:pt>
                <c:pt idx="299">
                  <c:v>0.15716200000000041</c:v>
                </c:pt>
                <c:pt idx="300">
                  <c:v>0.15943800000000208</c:v>
                </c:pt>
                <c:pt idx="301">
                  <c:v>0.16154900000000041</c:v>
                </c:pt>
                <c:pt idx="302">
                  <c:v>0.16358200000000001</c:v>
                </c:pt>
                <c:pt idx="303">
                  <c:v>0.16536699999999999</c:v>
                </c:pt>
                <c:pt idx="304">
                  <c:v>0.16692399999999999</c:v>
                </c:pt>
                <c:pt idx="305">
                  <c:v>0.16831900000000041</c:v>
                </c:pt>
                <c:pt idx="306">
                  <c:v>0.16958300000000001</c:v>
                </c:pt>
                <c:pt idx="307">
                  <c:v>0.17071600000000137</c:v>
                </c:pt>
                <c:pt idx="308">
                  <c:v>0.17178800000000041</c:v>
                </c:pt>
                <c:pt idx="309">
                  <c:v>0.17266200000000001</c:v>
                </c:pt>
                <c:pt idx="310">
                  <c:v>0.17326100000000041</c:v>
                </c:pt>
                <c:pt idx="311">
                  <c:v>0.17370400000000041</c:v>
                </c:pt>
                <c:pt idx="312">
                  <c:v>0.17399700000000157</c:v>
                </c:pt>
                <c:pt idx="313">
                  <c:v>0.17409400000000044</c:v>
                </c:pt>
                <c:pt idx="314">
                  <c:v>0.17401400000000122</c:v>
                </c:pt>
                <c:pt idx="315">
                  <c:v>0.173656</c:v>
                </c:pt>
                <c:pt idx="316">
                  <c:v>0.17301200000000044</c:v>
                </c:pt>
                <c:pt idx="317">
                  <c:v>0.17227600000000001</c:v>
                </c:pt>
                <c:pt idx="318">
                  <c:v>0.17134600000000041</c:v>
                </c:pt>
                <c:pt idx="319">
                  <c:v>0.17026600000000044</c:v>
                </c:pt>
                <c:pt idx="320">
                  <c:v>0.16904000000000041</c:v>
                </c:pt>
                <c:pt idx="321">
                  <c:v>0.16758899999999999</c:v>
                </c:pt>
                <c:pt idx="322">
                  <c:v>0.16602800000000001</c:v>
                </c:pt>
                <c:pt idx="323">
                  <c:v>0.16429299999999999</c:v>
                </c:pt>
                <c:pt idx="324">
                  <c:v>0.162603</c:v>
                </c:pt>
                <c:pt idx="325">
                  <c:v>0.16069700000000001</c:v>
                </c:pt>
                <c:pt idx="326">
                  <c:v>0.15869700000000134</c:v>
                </c:pt>
                <c:pt idx="327">
                  <c:v>0.15661400000000122</c:v>
                </c:pt>
                <c:pt idx="328">
                  <c:v>0.15452099999999999</c:v>
                </c:pt>
                <c:pt idx="329">
                  <c:v>0.15251200000000137</c:v>
                </c:pt>
                <c:pt idx="330">
                  <c:v>0.15032999999999999</c:v>
                </c:pt>
                <c:pt idx="331">
                  <c:v>0.14832799999999999</c:v>
                </c:pt>
                <c:pt idx="332">
                  <c:v>0.14630000000000001</c:v>
                </c:pt>
                <c:pt idx="333">
                  <c:v>0.14424300000000151</c:v>
                </c:pt>
                <c:pt idx="334">
                  <c:v>0.14243300000000125</c:v>
                </c:pt>
                <c:pt idx="335">
                  <c:v>0.14064599999999999</c:v>
                </c:pt>
                <c:pt idx="336">
                  <c:v>0.13882700000000001</c:v>
                </c:pt>
                <c:pt idx="337">
                  <c:v>0.13703199999999999</c:v>
                </c:pt>
                <c:pt idx="338">
                  <c:v>0.13550499999999999</c:v>
                </c:pt>
                <c:pt idx="339">
                  <c:v>0.13399900000000137</c:v>
                </c:pt>
                <c:pt idx="340">
                  <c:v>0.13243300000000024</c:v>
                </c:pt>
                <c:pt idx="341">
                  <c:v>0.130855</c:v>
                </c:pt>
                <c:pt idx="342">
                  <c:v>0.12925200000000001</c:v>
                </c:pt>
                <c:pt idx="343">
                  <c:v>0.12764700000000001</c:v>
                </c:pt>
                <c:pt idx="344">
                  <c:v>0.126108</c:v>
                </c:pt>
                <c:pt idx="345">
                  <c:v>0.12459199999999999</c:v>
                </c:pt>
                <c:pt idx="346">
                  <c:v>0.12289200000000022</c:v>
                </c:pt>
                <c:pt idx="347">
                  <c:v>0.121158</c:v>
                </c:pt>
                <c:pt idx="348">
                  <c:v>0.11946900000000002</c:v>
                </c:pt>
                <c:pt idx="349">
                  <c:v>0.11808200000000002</c:v>
                </c:pt>
                <c:pt idx="350">
                  <c:v>0.11681699999999998</c:v>
                </c:pt>
                <c:pt idx="351">
                  <c:v>0.115479</c:v>
                </c:pt>
                <c:pt idx="352">
                  <c:v>0.114375</c:v>
                </c:pt>
                <c:pt idx="353">
                  <c:v>0.11349200000000002</c:v>
                </c:pt>
                <c:pt idx="354">
                  <c:v>0.112861</c:v>
                </c:pt>
                <c:pt idx="355">
                  <c:v>0.11264</c:v>
                </c:pt>
                <c:pt idx="356">
                  <c:v>0.11258700000000001</c:v>
                </c:pt>
                <c:pt idx="357">
                  <c:v>0.11259200000000009</c:v>
                </c:pt>
                <c:pt idx="358">
                  <c:v>0.112829</c:v>
                </c:pt>
                <c:pt idx="359">
                  <c:v>0.11330900000000001</c:v>
                </c:pt>
                <c:pt idx="360">
                  <c:v>0.11402400000000019</c:v>
                </c:pt>
                <c:pt idx="361">
                  <c:v>0.114816</c:v>
                </c:pt>
                <c:pt idx="362">
                  <c:v>0.11574200000000009</c:v>
                </c:pt>
                <c:pt idx="363">
                  <c:v>0.11676000000000022</c:v>
                </c:pt>
                <c:pt idx="364">
                  <c:v>0.11784</c:v>
                </c:pt>
                <c:pt idx="365">
                  <c:v>0.11911099999999998</c:v>
                </c:pt>
                <c:pt idx="366">
                  <c:v>0.12049600000000074</c:v>
                </c:pt>
                <c:pt idx="367">
                  <c:v>0.12186200000000012</c:v>
                </c:pt>
                <c:pt idx="368">
                  <c:v>0.123352</c:v>
                </c:pt>
                <c:pt idx="369">
                  <c:v>0.124837</c:v>
                </c:pt>
                <c:pt idx="370">
                  <c:v>0.12644400000000044</c:v>
                </c:pt>
                <c:pt idx="371">
                  <c:v>0.128076</c:v>
                </c:pt>
                <c:pt idx="372">
                  <c:v>0.12971500000000041</c:v>
                </c:pt>
                <c:pt idx="373">
                  <c:v>0.12912699999999988</c:v>
                </c:pt>
                <c:pt idx="374">
                  <c:v>0.12826499999999999</c:v>
                </c:pt>
                <c:pt idx="375">
                  <c:v>0.127225</c:v>
                </c:pt>
                <c:pt idx="376">
                  <c:v>0.126225</c:v>
                </c:pt>
                <c:pt idx="377">
                  <c:v>0.12529499999999999</c:v>
                </c:pt>
                <c:pt idx="378">
                  <c:v>0.12434300000000002</c:v>
                </c:pt>
                <c:pt idx="379">
                  <c:v>0.12360000000000022</c:v>
                </c:pt>
                <c:pt idx="380">
                  <c:v>0.12303799999999998</c:v>
                </c:pt>
                <c:pt idx="381">
                  <c:v>0.12466099999999999</c:v>
                </c:pt>
                <c:pt idx="382">
                  <c:v>0.127029</c:v>
                </c:pt>
                <c:pt idx="383">
                  <c:v>0.12974700000000094</c:v>
                </c:pt>
                <c:pt idx="384">
                  <c:v>0.132683</c:v>
                </c:pt>
                <c:pt idx="385">
                  <c:v>0.13592699999999999</c:v>
                </c:pt>
                <c:pt idx="386">
                  <c:v>0.13939799999999999</c:v>
                </c:pt>
                <c:pt idx="387">
                  <c:v>0.14315600000000001</c:v>
                </c:pt>
                <c:pt idx="388">
                  <c:v>0.14711500000000041</c:v>
                </c:pt>
                <c:pt idx="389">
                  <c:v>0.15144400000000208</c:v>
                </c:pt>
                <c:pt idx="390">
                  <c:v>0.15624200000000188</c:v>
                </c:pt>
                <c:pt idx="391">
                  <c:v>0.161609</c:v>
                </c:pt>
                <c:pt idx="392">
                  <c:v>0.16765099999999997</c:v>
                </c:pt>
                <c:pt idx="393">
                  <c:v>0.17439499999999999</c:v>
                </c:pt>
                <c:pt idx="394">
                  <c:v>0.18211100000000024</c:v>
                </c:pt>
                <c:pt idx="395">
                  <c:v>0.19086800000000001</c:v>
                </c:pt>
                <c:pt idx="396">
                  <c:v>0.20124200000000128</c:v>
                </c:pt>
                <c:pt idx="397">
                  <c:v>0.21301500000000148</c:v>
                </c:pt>
                <c:pt idx="398">
                  <c:v>0.22604399999999999</c:v>
                </c:pt>
                <c:pt idx="399">
                  <c:v>0.23849000000000137</c:v>
                </c:pt>
                <c:pt idx="400">
                  <c:v>0.23706199999999999</c:v>
                </c:pt>
              </c:numCache>
            </c:numRef>
          </c:yVal>
          <c:smooth val="1"/>
        </c:ser>
        <c:ser>
          <c:idx val="25"/>
          <c:order val="25"/>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AA$1:$AA$401</c:f>
              <c:numCache>
                <c:formatCode>General</c:formatCode>
                <c:ptCount val="401"/>
                <c:pt idx="0">
                  <c:v>1.6977699999999998E-2</c:v>
                </c:pt>
                <c:pt idx="1">
                  <c:v>1.6465900000000009E-2</c:v>
                </c:pt>
                <c:pt idx="2">
                  <c:v>1.6120200000000001E-2</c:v>
                </c:pt>
                <c:pt idx="3">
                  <c:v>1.5990000000000001E-2</c:v>
                </c:pt>
                <c:pt idx="4">
                  <c:v>1.5866999999999999E-2</c:v>
                </c:pt>
                <c:pt idx="5">
                  <c:v>1.6134600000000002E-2</c:v>
                </c:pt>
                <c:pt idx="6">
                  <c:v>1.6384400000000146E-2</c:v>
                </c:pt>
                <c:pt idx="7">
                  <c:v>1.6255600000000002E-2</c:v>
                </c:pt>
                <c:pt idx="8">
                  <c:v>1.6280500000000177E-2</c:v>
                </c:pt>
                <c:pt idx="9">
                  <c:v>1.6501400000000149E-2</c:v>
                </c:pt>
                <c:pt idx="10">
                  <c:v>1.6580700000000153E-2</c:v>
                </c:pt>
                <c:pt idx="11">
                  <c:v>1.6944100000000167E-2</c:v>
                </c:pt>
                <c:pt idx="12">
                  <c:v>1.7009099999999999E-2</c:v>
                </c:pt>
                <c:pt idx="13">
                  <c:v>1.68793E-2</c:v>
                </c:pt>
                <c:pt idx="14">
                  <c:v>1.6514100000000007E-2</c:v>
                </c:pt>
                <c:pt idx="15">
                  <c:v>1.6317000000000002E-2</c:v>
                </c:pt>
                <c:pt idx="16">
                  <c:v>1.6452500000000043E-2</c:v>
                </c:pt>
                <c:pt idx="17">
                  <c:v>1.6769600000000003E-2</c:v>
                </c:pt>
                <c:pt idx="18">
                  <c:v>1.7240399999999999E-2</c:v>
                </c:pt>
                <c:pt idx="19">
                  <c:v>1.7384E-2</c:v>
                </c:pt>
                <c:pt idx="20">
                  <c:v>1.7390500000000003E-2</c:v>
                </c:pt>
                <c:pt idx="21">
                  <c:v>1.72812E-2</c:v>
                </c:pt>
                <c:pt idx="22">
                  <c:v>1.7281700000000001E-2</c:v>
                </c:pt>
                <c:pt idx="23">
                  <c:v>1.7467500000000007E-2</c:v>
                </c:pt>
                <c:pt idx="24">
                  <c:v>1.7767399999999999E-2</c:v>
                </c:pt>
                <c:pt idx="25">
                  <c:v>1.8111700000000001E-2</c:v>
                </c:pt>
                <c:pt idx="26">
                  <c:v>1.8162999999999999E-2</c:v>
                </c:pt>
                <c:pt idx="27">
                  <c:v>1.7973900000000001E-2</c:v>
                </c:pt>
                <c:pt idx="28">
                  <c:v>1.7799199999999998E-2</c:v>
                </c:pt>
                <c:pt idx="29">
                  <c:v>1.81703E-2</c:v>
                </c:pt>
                <c:pt idx="30">
                  <c:v>1.89719E-2</c:v>
                </c:pt>
                <c:pt idx="31">
                  <c:v>1.9845300000000152E-2</c:v>
                </c:pt>
                <c:pt idx="32">
                  <c:v>2.0355100000000001E-2</c:v>
                </c:pt>
                <c:pt idx="33">
                  <c:v>2.0303499999999988E-2</c:v>
                </c:pt>
                <c:pt idx="34">
                  <c:v>2.02185E-2</c:v>
                </c:pt>
                <c:pt idx="35">
                  <c:v>2.0836700000000052E-2</c:v>
                </c:pt>
                <c:pt idx="36">
                  <c:v>2.137590000000026E-2</c:v>
                </c:pt>
                <c:pt idx="37">
                  <c:v>2.1919299999999999E-2</c:v>
                </c:pt>
                <c:pt idx="38">
                  <c:v>2.1598099999999988E-2</c:v>
                </c:pt>
                <c:pt idx="39">
                  <c:v>2.0995199999999999E-2</c:v>
                </c:pt>
                <c:pt idx="40">
                  <c:v>2.0582300000000001E-2</c:v>
                </c:pt>
                <c:pt idx="41">
                  <c:v>2.1014100000000001E-2</c:v>
                </c:pt>
                <c:pt idx="42">
                  <c:v>2.143840000000001E-2</c:v>
                </c:pt>
                <c:pt idx="43">
                  <c:v>2.1792700000000002E-2</c:v>
                </c:pt>
                <c:pt idx="44">
                  <c:v>2.1734099999999999E-2</c:v>
                </c:pt>
                <c:pt idx="45">
                  <c:v>2.1721999999999998E-2</c:v>
                </c:pt>
                <c:pt idx="46">
                  <c:v>2.2125100000000002E-2</c:v>
                </c:pt>
                <c:pt idx="47">
                  <c:v>2.2840400000000011E-2</c:v>
                </c:pt>
                <c:pt idx="48">
                  <c:v>2.3355299999999989E-2</c:v>
                </c:pt>
                <c:pt idx="49">
                  <c:v>2.3393799999999989E-2</c:v>
                </c:pt>
                <c:pt idx="50">
                  <c:v>2.3455299999999998E-2</c:v>
                </c:pt>
                <c:pt idx="51">
                  <c:v>2.37301E-2</c:v>
                </c:pt>
                <c:pt idx="52">
                  <c:v>2.4322799999999967E-2</c:v>
                </c:pt>
                <c:pt idx="53">
                  <c:v>2.4785800000000011E-2</c:v>
                </c:pt>
                <c:pt idx="54">
                  <c:v>2.49949E-2</c:v>
                </c:pt>
                <c:pt idx="55">
                  <c:v>2.4976700000000001E-2</c:v>
                </c:pt>
                <c:pt idx="56">
                  <c:v>2.5218800000000006E-2</c:v>
                </c:pt>
                <c:pt idx="57">
                  <c:v>2.5782699999999988E-2</c:v>
                </c:pt>
                <c:pt idx="58">
                  <c:v>2.6251699999999999E-2</c:v>
                </c:pt>
                <c:pt idx="59">
                  <c:v>2.6515100000000052E-2</c:v>
                </c:pt>
                <c:pt idx="60">
                  <c:v>2.6668000000000001E-2</c:v>
                </c:pt>
                <c:pt idx="61">
                  <c:v>2.6947200000000254E-2</c:v>
                </c:pt>
                <c:pt idx="62">
                  <c:v>2.7501000000000251E-2</c:v>
                </c:pt>
                <c:pt idx="63">
                  <c:v>2.7852499999999999E-2</c:v>
                </c:pt>
                <c:pt idx="64">
                  <c:v>2.8146399999999999E-2</c:v>
                </c:pt>
                <c:pt idx="65">
                  <c:v>2.8423899999999998E-2</c:v>
                </c:pt>
                <c:pt idx="66">
                  <c:v>2.8714300000000002E-2</c:v>
                </c:pt>
                <c:pt idx="67">
                  <c:v>2.9173899999999999E-2</c:v>
                </c:pt>
                <c:pt idx="68">
                  <c:v>2.9449599999999999E-2</c:v>
                </c:pt>
                <c:pt idx="69">
                  <c:v>2.9726799999999977E-2</c:v>
                </c:pt>
                <c:pt idx="70">
                  <c:v>3.0193600000000001E-2</c:v>
                </c:pt>
                <c:pt idx="71">
                  <c:v>3.0573300000000296E-2</c:v>
                </c:pt>
                <c:pt idx="72">
                  <c:v>3.1050200000000052E-2</c:v>
                </c:pt>
                <c:pt idx="73">
                  <c:v>3.1385600000000041E-2</c:v>
                </c:pt>
                <c:pt idx="74">
                  <c:v>3.17261E-2</c:v>
                </c:pt>
                <c:pt idx="75">
                  <c:v>3.2232200000000377E-2</c:v>
                </c:pt>
                <c:pt idx="76">
                  <c:v>3.2725299999999999E-2</c:v>
                </c:pt>
                <c:pt idx="77">
                  <c:v>3.334730000000001E-2</c:v>
                </c:pt>
                <c:pt idx="78">
                  <c:v>3.3872199999999998E-2</c:v>
                </c:pt>
                <c:pt idx="79">
                  <c:v>3.4192800000000002E-2</c:v>
                </c:pt>
                <c:pt idx="80">
                  <c:v>3.4806299999999998E-2</c:v>
                </c:pt>
                <c:pt idx="81">
                  <c:v>3.5435400000000082E-2</c:v>
                </c:pt>
                <c:pt idx="82">
                  <c:v>3.6111699999999997E-2</c:v>
                </c:pt>
                <c:pt idx="83">
                  <c:v>3.6427800000000052E-2</c:v>
                </c:pt>
                <c:pt idx="84">
                  <c:v>3.6656599999999998E-2</c:v>
                </c:pt>
                <c:pt idx="85">
                  <c:v>3.7104300000000055E-2</c:v>
                </c:pt>
                <c:pt idx="86">
                  <c:v>3.7500499999999999E-2</c:v>
                </c:pt>
                <c:pt idx="87">
                  <c:v>3.7873000000000434E-2</c:v>
                </c:pt>
                <c:pt idx="88">
                  <c:v>3.8282799999999999E-2</c:v>
                </c:pt>
                <c:pt idx="89">
                  <c:v>3.8782999999999998E-2</c:v>
                </c:pt>
                <c:pt idx="90">
                  <c:v>3.9304699999999998E-2</c:v>
                </c:pt>
                <c:pt idx="91">
                  <c:v>3.9970100000000001E-2</c:v>
                </c:pt>
                <c:pt idx="92">
                  <c:v>4.0852300000000022E-2</c:v>
                </c:pt>
                <c:pt idx="93">
                  <c:v>4.1584400000000001E-2</c:v>
                </c:pt>
                <c:pt idx="94">
                  <c:v>4.2106300000000013E-2</c:v>
                </c:pt>
                <c:pt idx="95">
                  <c:v>4.2734000000000133E-2</c:v>
                </c:pt>
                <c:pt idx="96">
                  <c:v>4.3561900000000001E-2</c:v>
                </c:pt>
                <c:pt idx="97">
                  <c:v>4.4301000000000104E-2</c:v>
                </c:pt>
                <c:pt idx="98">
                  <c:v>4.4789600000000519E-2</c:v>
                </c:pt>
                <c:pt idx="99">
                  <c:v>4.5340499999999999E-2</c:v>
                </c:pt>
                <c:pt idx="100">
                  <c:v>4.5849099999999997E-2</c:v>
                </c:pt>
                <c:pt idx="101">
                  <c:v>4.6389199999999985E-2</c:v>
                </c:pt>
                <c:pt idx="102">
                  <c:v>4.7092200000000688E-2</c:v>
                </c:pt>
                <c:pt idx="103">
                  <c:v>4.7740600000000133E-2</c:v>
                </c:pt>
                <c:pt idx="104">
                  <c:v>4.8321200000000002E-2</c:v>
                </c:pt>
                <c:pt idx="105">
                  <c:v>4.9062200000000729E-2</c:v>
                </c:pt>
                <c:pt idx="106">
                  <c:v>4.9865000000000034E-2</c:v>
                </c:pt>
                <c:pt idx="107">
                  <c:v>5.0565899999999997E-2</c:v>
                </c:pt>
                <c:pt idx="108">
                  <c:v>5.1312900000000584E-2</c:v>
                </c:pt>
                <c:pt idx="109">
                  <c:v>5.200200000000052E-2</c:v>
                </c:pt>
                <c:pt idx="110">
                  <c:v>5.2594600000000526E-2</c:v>
                </c:pt>
                <c:pt idx="111">
                  <c:v>5.3093700000000132E-2</c:v>
                </c:pt>
                <c:pt idx="112">
                  <c:v>5.3692800000000013E-2</c:v>
                </c:pt>
                <c:pt idx="113">
                  <c:v>5.3954200000000001E-2</c:v>
                </c:pt>
                <c:pt idx="114">
                  <c:v>5.4131400000000024E-2</c:v>
                </c:pt>
                <c:pt idx="115">
                  <c:v>5.4429199999999997E-2</c:v>
                </c:pt>
                <c:pt idx="116">
                  <c:v>5.4810900000000627E-2</c:v>
                </c:pt>
                <c:pt idx="117">
                  <c:v>5.5302400000000647E-2</c:v>
                </c:pt>
                <c:pt idx="118">
                  <c:v>5.5773600000000124E-2</c:v>
                </c:pt>
                <c:pt idx="119">
                  <c:v>5.6268499999999999E-2</c:v>
                </c:pt>
                <c:pt idx="120">
                  <c:v>5.6769500000000001E-2</c:v>
                </c:pt>
                <c:pt idx="121">
                  <c:v>5.7496600000000848E-2</c:v>
                </c:pt>
                <c:pt idx="122">
                  <c:v>5.7675900000000002E-2</c:v>
                </c:pt>
                <c:pt idx="123">
                  <c:v>5.8303899999999999E-2</c:v>
                </c:pt>
                <c:pt idx="124">
                  <c:v>6.0623799999999999E-2</c:v>
                </c:pt>
                <c:pt idx="125">
                  <c:v>6.3355000000000009E-2</c:v>
                </c:pt>
                <c:pt idx="126">
                  <c:v>6.5763500000000114E-2</c:v>
                </c:pt>
                <c:pt idx="127">
                  <c:v>6.5212999999999993E-2</c:v>
                </c:pt>
                <c:pt idx="128">
                  <c:v>6.4566200000000712E-2</c:v>
                </c:pt>
                <c:pt idx="129">
                  <c:v>6.3884600000000014E-2</c:v>
                </c:pt>
                <c:pt idx="130">
                  <c:v>6.3360600000000114E-2</c:v>
                </c:pt>
                <c:pt idx="131">
                  <c:v>6.5133399999999994E-2</c:v>
                </c:pt>
                <c:pt idx="132">
                  <c:v>6.4859100000000003E-2</c:v>
                </c:pt>
                <c:pt idx="133">
                  <c:v>6.4700800000000031E-2</c:v>
                </c:pt>
                <c:pt idx="134">
                  <c:v>6.4452200000000667E-2</c:v>
                </c:pt>
                <c:pt idx="135">
                  <c:v>6.4359600000000114E-2</c:v>
                </c:pt>
                <c:pt idx="136">
                  <c:v>6.4636700000000033E-2</c:v>
                </c:pt>
                <c:pt idx="137">
                  <c:v>6.4791400000000679E-2</c:v>
                </c:pt>
                <c:pt idx="138">
                  <c:v>6.4747500000000013E-2</c:v>
                </c:pt>
                <c:pt idx="139">
                  <c:v>6.4721399999999998E-2</c:v>
                </c:pt>
                <c:pt idx="140">
                  <c:v>6.4651700000000006E-2</c:v>
                </c:pt>
                <c:pt idx="141">
                  <c:v>6.4583199999999993E-2</c:v>
                </c:pt>
                <c:pt idx="142">
                  <c:v>6.4520300000000003E-2</c:v>
                </c:pt>
                <c:pt idx="143">
                  <c:v>6.4592700000000738E-2</c:v>
                </c:pt>
                <c:pt idx="144">
                  <c:v>6.4270099999999997E-2</c:v>
                </c:pt>
                <c:pt idx="145">
                  <c:v>6.3907199999999997E-2</c:v>
                </c:pt>
                <c:pt idx="146">
                  <c:v>6.3894500000000021E-2</c:v>
                </c:pt>
                <c:pt idx="147">
                  <c:v>6.3773800000000005E-2</c:v>
                </c:pt>
                <c:pt idx="148">
                  <c:v>6.3703300000000004E-2</c:v>
                </c:pt>
                <c:pt idx="149">
                  <c:v>6.3489199999999996E-2</c:v>
                </c:pt>
                <c:pt idx="150">
                  <c:v>6.3465099999999997E-2</c:v>
                </c:pt>
                <c:pt idx="151">
                  <c:v>6.3501500000000002E-2</c:v>
                </c:pt>
                <c:pt idx="152">
                  <c:v>6.3350299999999998E-2</c:v>
                </c:pt>
                <c:pt idx="153">
                  <c:v>6.3557299999999997E-2</c:v>
                </c:pt>
                <c:pt idx="154">
                  <c:v>6.3426700000000003E-2</c:v>
                </c:pt>
                <c:pt idx="155">
                  <c:v>6.3241799999999987E-2</c:v>
                </c:pt>
                <c:pt idx="156">
                  <c:v>6.2923599999999996E-2</c:v>
                </c:pt>
                <c:pt idx="157">
                  <c:v>6.2709399999999998E-2</c:v>
                </c:pt>
                <c:pt idx="158">
                  <c:v>6.2634200000000001E-2</c:v>
                </c:pt>
                <c:pt idx="159">
                  <c:v>6.2513900000000122E-2</c:v>
                </c:pt>
                <c:pt idx="160">
                  <c:v>6.2398300000000496E-2</c:v>
                </c:pt>
                <c:pt idx="161">
                  <c:v>6.2254299999999999E-2</c:v>
                </c:pt>
                <c:pt idx="162">
                  <c:v>6.1995000000000001E-2</c:v>
                </c:pt>
                <c:pt idx="163">
                  <c:v>6.1642299999999997E-2</c:v>
                </c:pt>
                <c:pt idx="164">
                  <c:v>6.1456300000000012E-2</c:v>
                </c:pt>
                <c:pt idx="165">
                  <c:v>6.1296400000000133E-2</c:v>
                </c:pt>
                <c:pt idx="166">
                  <c:v>6.0988100000000003E-2</c:v>
                </c:pt>
                <c:pt idx="167">
                  <c:v>6.0635000000000001E-2</c:v>
                </c:pt>
                <c:pt idx="168">
                  <c:v>6.0301700000000014E-2</c:v>
                </c:pt>
                <c:pt idx="169">
                  <c:v>5.9989399999999998E-2</c:v>
                </c:pt>
                <c:pt idx="170">
                  <c:v>5.9766600000001002E-2</c:v>
                </c:pt>
                <c:pt idx="171">
                  <c:v>5.9491100000000033E-2</c:v>
                </c:pt>
                <c:pt idx="172">
                  <c:v>5.9233800000000003E-2</c:v>
                </c:pt>
                <c:pt idx="173">
                  <c:v>5.9034300000000033E-2</c:v>
                </c:pt>
                <c:pt idx="174">
                  <c:v>5.8894600000000519E-2</c:v>
                </c:pt>
                <c:pt idx="175">
                  <c:v>5.8713300000000114E-2</c:v>
                </c:pt>
                <c:pt idx="176">
                  <c:v>5.8521699999999996E-2</c:v>
                </c:pt>
                <c:pt idx="177">
                  <c:v>5.8265999999999998E-2</c:v>
                </c:pt>
                <c:pt idx="178">
                  <c:v>5.7868700000000134E-2</c:v>
                </c:pt>
                <c:pt idx="179">
                  <c:v>5.7875799999999998E-2</c:v>
                </c:pt>
                <c:pt idx="180">
                  <c:v>5.7686600000000518E-2</c:v>
                </c:pt>
                <c:pt idx="181">
                  <c:v>5.7342200000000509E-2</c:v>
                </c:pt>
                <c:pt idx="182">
                  <c:v>5.7245999999999977E-2</c:v>
                </c:pt>
                <c:pt idx="183">
                  <c:v>5.6946799999999999E-2</c:v>
                </c:pt>
                <c:pt idx="184">
                  <c:v>5.6674099999999956E-2</c:v>
                </c:pt>
                <c:pt idx="185">
                  <c:v>5.6626999999999997E-2</c:v>
                </c:pt>
                <c:pt idx="186">
                  <c:v>5.6453600000000013E-2</c:v>
                </c:pt>
                <c:pt idx="187">
                  <c:v>5.6336100000000014E-2</c:v>
                </c:pt>
                <c:pt idx="188">
                  <c:v>5.6271899999999785E-2</c:v>
                </c:pt>
                <c:pt idx="189">
                  <c:v>5.6395000000000022E-2</c:v>
                </c:pt>
                <c:pt idx="190">
                  <c:v>5.6346000000000014E-2</c:v>
                </c:pt>
                <c:pt idx="191">
                  <c:v>5.6403700000000022E-2</c:v>
                </c:pt>
                <c:pt idx="192">
                  <c:v>5.6640799999999956E-2</c:v>
                </c:pt>
                <c:pt idx="193">
                  <c:v>5.6895000000000001E-2</c:v>
                </c:pt>
                <c:pt idx="194">
                  <c:v>5.7120200000000003E-2</c:v>
                </c:pt>
                <c:pt idx="195">
                  <c:v>5.7547200000000014E-2</c:v>
                </c:pt>
                <c:pt idx="196">
                  <c:v>5.7840900000000021E-2</c:v>
                </c:pt>
                <c:pt idx="197">
                  <c:v>5.8122000000000014E-2</c:v>
                </c:pt>
                <c:pt idx="198">
                  <c:v>5.8581500000000002E-2</c:v>
                </c:pt>
                <c:pt idx="199">
                  <c:v>5.9066000000000694E-2</c:v>
                </c:pt>
                <c:pt idx="200">
                  <c:v>5.9569100000000014E-2</c:v>
                </c:pt>
                <c:pt idx="201">
                  <c:v>6.0228499999999997E-2</c:v>
                </c:pt>
                <c:pt idx="202">
                  <c:v>6.0930300000000014E-2</c:v>
                </c:pt>
                <c:pt idx="203">
                  <c:v>6.1549699999999985E-2</c:v>
                </c:pt>
                <c:pt idx="204">
                  <c:v>6.2333000000000603E-2</c:v>
                </c:pt>
                <c:pt idx="205">
                  <c:v>6.3137700000000019E-2</c:v>
                </c:pt>
                <c:pt idx="206">
                  <c:v>6.4056800000000039E-2</c:v>
                </c:pt>
                <c:pt idx="207">
                  <c:v>6.5040399999999998E-2</c:v>
                </c:pt>
                <c:pt idx="208">
                  <c:v>6.60612E-2</c:v>
                </c:pt>
                <c:pt idx="209">
                  <c:v>6.7043599999999995E-2</c:v>
                </c:pt>
                <c:pt idx="210">
                  <c:v>6.8066000000000113E-2</c:v>
                </c:pt>
                <c:pt idx="211">
                  <c:v>6.9259000000000001E-2</c:v>
                </c:pt>
                <c:pt idx="212">
                  <c:v>7.0470900000000003E-2</c:v>
                </c:pt>
                <c:pt idx="213">
                  <c:v>7.162789999999998E-2</c:v>
                </c:pt>
                <c:pt idx="214">
                  <c:v>7.2795900000000524E-2</c:v>
                </c:pt>
                <c:pt idx="215">
                  <c:v>7.3888000000000009E-2</c:v>
                </c:pt>
                <c:pt idx="216">
                  <c:v>7.5043000000000012E-2</c:v>
                </c:pt>
                <c:pt idx="217">
                  <c:v>7.61101E-2</c:v>
                </c:pt>
                <c:pt idx="218">
                  <c:v>7.7130500000000032E-2</c:v>
                </c:pt>
                <c:pt idx="219">
                  <c:v>7.8081200000000003E-2</c:v>
                </c:pt>
                <c:pt idx="220">
                  <c:v>7.8848699999999994E-2</c:v>
                </c:pt>
                <c:pt idx="221">
                  <c:v>7.9599600000000534E-2</c:v>
                </c:pt>
                <c:pt idx="222">
                  <c:v>8.0388799999999996E-2</c:v>
                </c:pt>
                <c:pt idx="223">
                  <c:v>8.0952100000000041E-2</c:v>
                </c:pt>
                <c:pt idx="224">
                  <c:v>8.1506600000000026E-2</c:v>
                </c:pt>
                <c:pt idx="225">
                  <c:v>8.18387E-2</c:v>
                </c:pt>
                <c:pt idx="226">
                  <c:v>8.2112199999999996E-2</c:v>
                </c:pt>
                <c:pt idx="227">
                  <c:v>8.2414599999999991E-2</c:v>
                </c:pt>
                <c:pt idx="228">
                  <c:v>8.2555500000000268E-2</c:v>
                </c:pt>
                <c:pt idx="229">
                  <c:v>8.2717400000000024E-2</c:v>
                </c:pt>
                <c:pt idx="230">
                  <c:v>8.2918499999999992E-2</c:v>
                </c:pt>
                <c:pt idx="231">
                  <c:v>8.2920800000000044E-2</c:v>
                </c:pt>
                <c:pt idx="232">
                  <c:v>8.2959200000000011E-2</c:v>
                </c:pt>
                <c:pt idx="233">
                  <c:v>8.3135800000001078E-2</c:v>
                </c:pt>
                <c:pt idx="234">
                  <c:v>8.3192000000000044E-2</c:v>
                </c:pt>
                <c:pt idx="235">
                  <c:v>8.3217300000000008E-2</c:v>
                </c:pt>
                <c:pt idx="236">
                  <c:v>8.3290500000000045E-2</c:v>
                </c:pt>
                <c:pt idx="237">
                  <c:v>8.3261200000000021E-2</c:v>
                </c:pt>
                <c:pt idx="238">
                  <c:v>8.3210200000000012E-2</c:v>
                </c:pt>
                <c:pt idx="239">
                  <c:v>8.3122300000000746E-2</c:v>
                </c:pt>
                <c:pt idx="240">
                  <c:v>8.2982599999999976E-2</c:v>
                </c:pt>
                <c:pt idx="241">
                  <c:v>8.2855100000000043E-2</c:v>
                </c:pt>
                <c:pt idx="242">
                  <c:v>8.2709500000000005E-2</c:v>
                </c:pt>
                <c:pt idx="243">
                  <c:v>8.2545200000000041E-2</c:v>
                </c:pt>
                <c:pt idx="244">
                  <c:v>8.2441900000000012E-2</c:v>
                </c:pt>
                <c:pt idx="245">
                  <c:v>8.2415799999999997E-2</c:v>
                </c:pt>
                <c:pt idx="246">
                  <c:v>8.2220300000000024E-2</c:v>
                </c:pt>
                <c:pt idx="247">
                  <c:v>8.2134400000000024E-2</c:v>
                </c:pt>
                <c:pt idx="248">
                  <c:v>8.2115400000000005E-2</c:v>
                </c:pt>
                <c:pt idx="249">
                  <c:v>8.1959800000000027E-2</c:v>
                </c:pt>
                <c:pt idx="250">
                  <c:v>8.1950700000000001E-2</c:v>
                </c:pt>
                <c:pt idx="251">
                  <c:v>8.2086100000000009E-2</c:v>
                </c:pt>
                <c:pt idx="252">
                  <c:v>8.2155300000000264E-2</c:v>
                </c:pt>
                <c:pt idx="253">
                  <c:v>8.2337000000000021E-2</c:v>
                </c:pt>
                <c:pt idx="254">
                  <c:v>8.2772400000000024E-2</c:v>
                </c:pt>
                <c:pt idx="255">
                  <c:v>8.3218900000000026E-2</c:v>
                </c:pt>
                <c:pt idx="256">
                  <c:v>8.3728700000000225E-2</c:v>
                </c:pt>
                <c:pt idx="257">
                  <c:v>8.4364800000000267E-2</c:v>
                </c:pt>
                <c:pt idx="258">
                  <c:v>8.5106900000000096E-2</c:v>
                </c:pt>
                <c:pt idx="259">
                  <c:v>8.578970000000001E-2</c:v>
                </c:pt>
                <c:pt idx="260">
                  <c:v>8.6505300000000979E-2</c:v>
                </c:pt>
                <c:pt idx="261">
                  <c:v>8.7368200000000007E-2</c:v>
                </c:pt>
                <c:pt idx="262">
                  <c:v>8.8128200000000045E-2</c:v>
                </c:pt>
                <c:pt idx="263">
                  <c:v>8.8972800000000046E-2</c:v>
                </c:pt>
                <c:pt idx="264">
                  <c:v>8.9864600000000266E-2</c:v>
                </c:pt>
                <c:pt idx="265">
                  <c:v>9.0795900000000568E-2</c:v>
                </c:pt>
                <c:pt idx="266">
                  <c:v>9.1698400000000208E-2</c:v>
                </c:pt>
                <c:pt idx="267">
                  <c:v>9.26733E-2</c:v>
                </c:pt>
                <c:pt idx="268">
                  <c:v>9.3716200000000027E-2</c:v>
                </c:pt>
                <c:pt idx="269">
                  <c:v>9.4637300000001076E-2</c:v>
                </c:pt>
                <c:pt idx="270">
                  <c:v>9.5747600000000002E-2</c:v>
                </c:pt>
                <c:pt idx="271">
                  <c:v>9.6824200000000207E-2</c:v>
                </c:pt>
                <c:pt idx="272">
                  <c:v>9.7934000000000007E-2</c:v>
                </c:pt>
                <c:pt idx="273">
                  <c:v>9.9100900000000047E-2</c:v>
                </c:pt>
                <c:pt idx="274">
                  <c:v>0.10021200000000002</c:v>
                </c:pt>
                <c:pt idx="275">
                  <c:v>0.10145800000000001</c:v>
                </c:pt>
                <c:pt idx="276">
                  <c:v>0.10270200000000022</c:v>
                </c:pt>
                <c:pt idx="277">
                  <c:v>0.10401000000000002</c:v>
                </c:pt>
                <c:pt idx="278">
                  <c:v>0.10539800000000002</c:v>
                </c:pt>
                <c:pt idx="279">
                  <c:v>0.10679500000000117</c:v>
                </c:pt>
                <c:pt idx="280">
                  <c:v>0.10836100000000012</c:v>
                </c:pt>
                <c:pt idx="281">
                  <c:v>0.110081</c:v>
                </c:pt>
                <c:pt idx="282">
                  <c:v>0.11192000000000002</c:v>
                </c:pt>
                <c:pt idx="283">
                  <c:v>0.113944</c:v>
                </c:pt>
                <c:pt idx="284">
                  <c:v>0.11599100000000002</c:v>
                </c:pt>
                <c:pt idx="285">
                  <c:v>0.11829099999999999</c:v>
                </c:pt>
                <c:pt idx="286">
                  <c:v>0.12073800000000012</c:v>
                </c:pt>
                <c:pt idx="287">
                  <c:v>0.12328100000000022</c:v>
                </c:pt>
                <c:pt idx="288">
                  <c:v>0.12603700000000001</c:v>
                </c:pt>
                <c:pt idx="289">
                  <c:v>0.12879299999999999</c:v>
                </c:pt>
                <c:pt idx="290">
                  <c:v>0.13164200000000001</c:v>
                </c:pt>
                <c:pt idx="291">
                  <c:v>0.134688</c:v>
                </c:pt>
                <c:pt idx="292">
                  <c:v>0.13778000000000001</c:v>
                </c:pt>
                <c:pt idx="293">
                  <c:v>0.14090200000000044</c:v>
                </c:pt>
                <c:pt idx="294">
                  <c:v>0.14401100000000044</c:v>
                </c:pt>
                <c:pt idx="295">
                  <c:v>0.14708599999999999</c:v>
                </c:pt>
                <c:pt idx="296">
                  <c:v>0.15002299999999999</c:v>
                </c:pt>
                <c:pt idx="297">
                  <c:v>0.15278100000000044</c:v>
                </c:pt>
                <c:pt idx="298">
                  <c:v>0.15559200000000137</c:v>
                </c:pt>
                <c:pt idx="299">
                  <c:v>0.15801900000000188</c:v>
                </c:pt>
                <c:pt idx="300">
                  <c:v>0.16025300000000001</c:v>
                </c:pt>
                <c:pt idx="301">
                  <c:v>0.16236200000000001</c:v>
                </c:pt>
                <c:pt idx="302">
                  <c:v>0.16430400000000001</c:v>
                </c:pt>
                <c:pt idx="303">
                  <c:v>0.16601900000000044</c:v>
                </c:pt>
                <c:pt idx="304">
                  <c:v>0.16761100000000001</c:v>
                </c:pt>
                <c:pt idx="305">
                  <c:v>0.16898600000000041</c:v>
                </c:pt>
                <c:pt idx="306">
                  <c:v>0.17027500000000001</c:v>
                </c:pt>
                <c:pt idx="307">
                  <c:v>0.17143400000000122</c:v>
                </c:pt>
                <c:pt idx="308">
                  <c:v>0.17253299999999999</c:v>
                </c:pt>
                <c:pt idx="309">
                  <c:v>0.17341800000000188</c:v>
                </c:pt>
                <c:pt idx="310">
                  <c:v>0.17407600000000001</c:v>
                </c:pt>
                <c:pt idx="311">
                  <c:v>0.174571</c:v>
                </c:pt>
                <c:pt idx="312">
                  <c:v>0.17488500000000001</c:v>
                </c:pt>
                <c:pt idx="313">
                  <c:v>0.17502899999999999</c:v>
                </c:pt>
                <c:pt idx="314">
                  <c:v>0.17499100000000137</c:v>
                </c:pt>
                <c:pt idx="315">
                  <c:v>0.17461900000000041</c:v>
                </c:pt>
                <c:pt idx="316">
                  <c:v>0.17397499999999999</c:v>
                </c:pt>
                <c:pt idx="317">
                  <c:v>0.17327000000000001</c:v>
                </c:pt>
                <c:pt idx="318">
                  <c:v>0.17227600000000001</c:v>
                </c:pt>
                <c:pt idx="319">
                  <c:v>0.17121900000000148</c:v>
                </c:pt>
                <c:pt idx="320">
                  <c:v>0.16991000000000137</c:v>
                </c:pt>
                <c:pt idx="321">
                  <c:v>0.16848800000000044</c:v>
                </c:pt>
                <c:pt idx="322">
                  <c:v>0.16689200000000001</c:v>
                </c:pt>
                <c:pt idx="323">
                  <c:v>0.16509299999999999</c:v>
                </c:pt>
                <c:pt idx="324">
                  <c:v>0.16345499999999999</c:v>
                </c:pt>
                <c:pt idx="325">
                  <c:v>0.16154800000000041</c:v>
                </c:pt>
                <c:pt idx="326">
                  <c:v>0.15962999999999999</c:v>
                </c:pt>
                <c:pt idx="327">
                  <c:v>0.15762300000000001</c:v>
                </c:pt>
                <c:pt idx="328">
                  <c:v>0.15556100000000136</c:v>
                </c:pt>
                <c:pt idx="329">
                  <c:v>0.15351300000000156</c:v>
                </c:pt>
                <c:pt idx="330">
                  <c:v>0.15137700000000001</c:v>
                </c:pt>
                <c:pt idx="331">
                  <c:v>0.14944800000000208</c:v>
                </c:pt>
                <c:pt idx="332">
                  <c:v>0.14758399999999999</c:v>
                </c:pt>
                <c:pt idx="333">
                  <c:v>0.14556800000000122</c:v>
                </c:pt>
                <c:pt idx="334">
                  <c:v>0.14380799999999999</c:v>
                </c:pt>
                <c:pt idx="335">
                  <c:v>0.14207600000000001</c:v>
                </c:pt>
                <c:pt idx="336">
                  <c:v>0.140322</c:v>
                </c:pt>
                <c:pt idx="337">
                  <c:v>0.13873199999999999</c:v>
                </c:pt>
                <c:pt idx="338">
                  <c:v>0.13720499999999999</c:v>
                </c:pt>
                <c:pt idx="339">
                  <c:v>0.13577400000000001</c:v>
                </c:pt>
                <c:pt idx="340">
                  <c:v>0.13427</c:v>
                </c:pt>
                <c:pt idx="341">
                  <c:v>0.13275600000000001</c:v>
                </c:pt>
                <c:pt idx="342">
                  <c:v>0.131303</c:v>
                </c:pt>
                <c:pt idx="343">
                  <c:v>0.12964300000000001</c:v>
                </c:pt>
                <c:pt idx="344">
                  <c:v>0.128136</c:v>
                </c:pt>
                <c:pt idx="345">
                  <c:v>0.126586</c:v>
                </c:pt>
                <c:pt idx="346">
                  <c:v>0.124957</c:v>
                </c:pt>
                <c:pt idx="347">
                  <c:v>0.12324800000000002</c:v>
                </c:pt>
                <c:pt idx="348">
                  <c:v>0.12163900000000002</c:v>
                </c:pt>
                <c:pt idx="349">
                  <c:v>0.12028899999999998</c:v>
                </c:pt>
                <c:pt idx="350">
                  <c:v>0.118852</c:v>
                </c:pt>
                <c:pt idx="351">
                  <c:v>0.11767500000000022</c:v>
                </c:pt>
                <c:pt idx="352">
                  <c:v>0.11667000000000002</c:v>
                </c:pt>
                <c:pt idx="353">
                  <c:v>0.11570800000000002</c:v>
                </c:pt>
                <c:pt idx="354">
                  <c:v>0.11517600000000019</c:v>
                </c:pt>
                <c:pt idx="355">
                  <c:v>0.11495799999999903</c:v>
                </c:pt>
                <c:pt idx="356">
                  <c:v>0.11482000000000002</c:v>
                </c:pt>
                <c:pt idx="357">
                  <c:v>0.11483500000000002</c:v>
                </c:pt>
                <c:pt idx="358">
                  <c:v>0.11507400000000002</c:v>
                </c:pt>
                <c:pt idx="359">
                  <c:v>0.115497</c:v>
                </c:pt>
                <c:pt idx="360">
                  <c:v>0.116187</c:v>
                </c:pt>
                <c:pt idx="361">
                  <c:v>0.11706600000000029</c:v>
                </c:pt>
                <c:pt idx="362">
                  <c:v>0.11795899999999926</c:v>
                </c:pt>
                <c:pt idx="363">
                  <c:v>0.11904099999999998</c:v>
                </c:pt>
                <c:pt idx="364">
                  <c:v>0.12021200000000012</c:v>
                </c:pt>
                <c:pt idx="365">
                  <c:v>0.12142400000000068</c:v>
                </c:pt>
                <c:pt idx="366">
                  <c:v>0.122807</c:v>
                </c:pt>
                <c:pt idx="367">
                  <c:v>0.12417300000000071</c:v>
                </c:pt>
                <c:pt idx="368">
                  <c:v>0.125695</c:v>
                </c:pt>
                <c:pt idx="369">
                  <c:v>0.12719800000000001</c:v>
                </c:pt>
                <c:pt idx="370">
                  <c:v>0.12887699999999988</c:v>
                </c:pt>
                <c:pt idx="371">
                  <c:v>0.13050600000000001</c:v>
                </c:pt>
                <c:pt idx="372">
                  <c:v>0.13178899999999999</c:v>
                </c:pt>
                <c:pt idx="373">
                  <c:v>0.131186</c:v>
                </c:pt>
                <c:pt idx="374">
                  <c:v>0.13041700000000137</c:v>
                </c:pt>
                <c:pt idx="375">
                  <c:v>0.12941000000000041</c:v>
                </c:pt>
                <c:pt idx="376">
                  <c:v>0.12839400000000001</c:v>
                </c:pt>
                <c:pt idx="377">
                  <c:v>0.12740599999999999</c:v>
                </c:pt>
                <c:pt idx="378">
                  <c:v>0.12637999999999988</c:v>
                </c:pt>
                <c:pt idx="379">
                  <c:v>0.12565799999999988</c:v>
                </c:pt>
                <c:pt idx="380">
                  <c:v>0.125079</c:v>
                </c:pt>
                <c:pt idx="381">
                  <c:v>0.12676599999999999</c:v>
                </c:pt>
                <c:pt idx="382">
                  <c:v>0.12917099999999987</c:v>
                </c:pt>
                <c:pt idx="383">
                  <c:v>0.13186600000000001</c:v>
                </c:pt>
                <c:pt idx="384">
                  <c:v>0.13490600000000041</c:v>
                </c:pt>
                <c:pt idx="385">
                  <c:v>0.13821200000000122</c:v>
                </c:pt>
                <c:pt idx="386">
                  <c:v>0.141878</c:v>
                </c:pt>
                <c:pt idx="387">
                  <c:v>0.14574900000000188</c:v>
                </c:pt>
                <c:pt idx="388">
                  <c:v>0.14979600000000157</c:v>
                </c:pt>
                <c:pt idx="389">
                  <c:v>0.15429800000000188</c:v>
                </c:pt>
                <c:pt idx="390">
                  <c:v>0.15922600000000137</c:v>
                </c:pt>
                <c:pt idx="391">
                  <c:v>0.16475200000000001</c:v>
                </c:pt>
                <c:pt idx="392">
                  <c:v>0.17102000000000001</c:v>
                </c:pt>
                <c:pt idx="393">
                  <c:v>0.17786800000000041</c:v>
                </c:pt>
                <c:pt idx="394">
                  <c:v>0.18575200000000044</c:v>
                </c:pt>
                <c:pt idx="395">
                  <c:v>0.19470899999999999</c:v>
                </c:pt>
                <c:pt idx="396">
                  <c:v>0.20522199999999999</c:v>
                </c:pt>
                <c:pt idx="397">
                  <c:v>0.21711400000000122</c:v>
                </c:pt>
                <c:pt idx="398">
                  <c:v>0.23050799999999999</c:v>
                </c:pt>
                <c:pt idx="399">
                  <c:v>0.24365999999999999</c:v>
                </c:pt>
                <c:pt idx="400">
                  <c:v>0.24276400000000137</c:v>
                </c:pt>
              </c:numCache>
            </c:numRef>
          </c:yVal>
          <c:smooth val="1"/>
        </c:ser>
        <c:dLbls>
          <c:showLegendKey val="0"/>
          <c:showVal val="0"/>
          <c:showCatName val="0"/>
          <c:showSerName val="0"/>
          <c:showPercent val="0"/>
          <c:showBubbleSize val="0"/>
        </c:dLbls>
        <c:axId val="165948032"/>
        <c:axId val="171803776"/>
      </c:scatterChart>
      <c:valAx>
        <c:axId val="165948032"/>
        <c:scaling>
          <c:orientation val="minMax"/>
          <c:max val="600"/>
          <c:min val="200"/>
        </c:scaling>
        <c:delete val="0"/>
        <c:axPos val="b"/>
        <c:numFmt formatCode="General"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171803776"/>
        <c:crosses val="autoZero"/>
        <c:crossBetween val="midCat"/>
      </c:valAx>
      <c:valAx>
        <c:axId val="171803776"/>
        <c:scaling>
          <c:orientation val="minMax"/>
        </c:scaling>
        <c:delete val="0"/>
        <c:axPos val="l"/>
        <c:numFmt formatCode="General" sourceLinked="1"/>
        <c:majorTickMark val="out"/>
        <c:minorTickMark val="none"/>
        <c:tickLblPos val="nextTo"/>
        <c:crossAx val="165948032"/>
        <c:crosses val="autoZero"/>
        <c:crossBetween val="midCat"/>
        <c:majorUnit val="0.1"/>
      </c:valAx>
      <c:spPr>
        <a:ln>
          <a:solidFill>
            <a:schemeClr val="tx1">
              <a:lumMod val="50000"/>
              <a:lumOff val="50000"/>
              <a:alpha val="66000"/>
            </a:schemeClr>
          </a:solidFill>
        </a:ln>
      </c:spPr>
    </c:plotArea>
    <c:plotVisOnly val="1"/>
    <c:dispBlanksAs val="gap"/>
    <c:showDLblsOverMax val="0"/>
  </c:chart>
  <c:spPr>
    <a:ln>
      <a:solidFill>
        <a:schemeClr val="tx1">
          <a:lumMod val="50000"/>
          <a:lumOff val="50000"/>
        </a:schemeClr>
      </a:solidFill>
    </a:ln>
  </c:sp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1622923938631383"/>
          <c:y val="9.2107764879905463E-2"/>
          <c:w val="0.68376831305177765"/>
          <c:h val="0.71726456873303213"/>
        </c:manualLayout>
      </c:layout>
      <c:scatterChart>
        <c:scatterStyle val="lineMarker"/>
        <c:varyColors val="0"/>
        <c:ser>
          <c:idx val="0"/>
          <c:order val="0"/>
          <c:spPr>
            <a:ln w="28575">
              <a:noFill/>
            </a:ln>
          </c:spPr>
          <c:trendline>
            <c:trendlineType val="linear"/>
            <c:dispRSqr val="0"/>
            <c:dispEq val="0"/>
          </c:trendline>
          <c:trendline>
            <c:trendlineType val="linear"/>
            <c:dispRSqr val="1"/>
            <c:dispEq val="1"/>
            <c:trendlineLbl>
              <c:layout>
                <c:manualLayout>
                  <c:x val="-1.0091321377589836E-2"/>
                  <c:y val="0.25624466752976632"/>
                </c:manualLayout>
              </c:layout>
              <c:numFmt formatCode="General" sourceLinked="0"/>
              <c:txPr>
                <a:bodyPr/>
                <a:lstStyle/>
                <a:p>
                  <a:pPr>
                    <a:defRPr sz="900">
                      <a:latin typeface="Times New Roman" panose="02020603050405020304" pitchFamily="18" charset="0"/>
                      <a:cs typeface="Times New Roman" panose="02020603050405020304" pitchFamily="18" charset="0"/>
                    </a:defRPr>
                  </a:pPr>
                  <a:endParaRPr lang="en-US"/>
                </a:p>
              </c:txPr>
            </c:trendlineLbl>
          </c:trendline>
          <c:xVal>
            <c:numRef>
              <c:f>Sheet1!$H$6:$H$23</c:f>
              <c:numCache>
                <c:formatCode>0.00E+00</c:formatCode>
                <c:ptCount val="18"/>
                <c:pt idx="0">
                  <c:v>3.3333000000000607E-8</c:v>
                </c:pt>
                <c:pt idx="1">
                  <c:v>6.6667000000001096E-8</c:v>
                </c:pt>
                <c:pt idx="2">
                  <c:v>1.0000000000000173E-7</c:v>
                </c:pt>
                <c:pt idx="3">
                  <c:v>1.3333000000000198E-7</c:v>
                </c:pt>
                <c:pt idx="4">
                  <c:v>1.6667000000000336E-7</c:v>
                </c:pt>
                <c:pt idx="5">
                  <c:v>2.0000000000000348E-7</c:v>
                </c:pt>
                <c:pt idx="6">
                  <c:v>2.3333000000000409E-7</c:v>
                </c:pt>
                <c:pt idx="7">
                  <c:v>2.6667000000000476E-7</c:v>
                </c:pt>
                <c:pt idx="8">
                  <c:v>3.0000000000000512E-7</c:v>
                </c:pt>
                <c:pt idx="9">
                  <c:v>3.3333000000000549E-7</c:v>
                </c:pt>
                <c:pt idx="10">
                  <c:v>4.0000000000000639E-7</c:v>
                </c:pt>
                <c:pt idx="11">
                  <c:v>4.6667000000000602E-7</c:v>
                </c:pt>
                <c:pt idx="12">
                  <c:v>5.3333000000000998E-7</c:v>
                </c:pt>
                <c:pt idx="13">
                  <c:v>6.0000000000000982E-7</c:v>
                </c:pt>
                <c:pt idx="14">
                  <c:v>6.6667000000000924E-7</c:v>
                </c:pt>
                <c:pt idx="15">
                  <c:v>7.3333000000001378E-7</c:v>
                </c:pt>
                <c:pt idx="16">
                  <c:v>8.0000000000001172E-7</c:v>
                </c:pt>
                <c:pt idx="17">
                  <c:v>8.6667000000001548E-7</c:v>
                </c:pt>
              </c:numCache>
            </c:numRef>
          </c:xVal>
          <c:yVal>
            <c:numRef>
              <c:f>Sheet1!$I$6:$I$23</c:f>
              <c:numCache>
                <c:formatCode>General</c:formatCode>
                <c:ptCount val="18"/>
                <c:pt idx="0">
                  <c:v>7.1285286569718899E-10</c:v>
                </c:pt>
                <c:pt idx="1">
                  <c:v>7.4761139354068815E-10</c:v>
                </c:pt>
                <c:pt idx="2">
                  <c:v>7.0396095363245727E-10</c:v>
                </c:pt>
                <c:pt idx="3">
                  <c:v>7.35708505002952E-10</c:v>
                </c:pt>
                <c:pt idx="4">
                  <c:v>7.5489159973429745E-10</c:v>
                </c:pt>
                <c:pt idx="5">
                  <c:v>7.8930751420754963E-10</c:v>
                </c:pt>
                <c:pt idx="6">
                  <c:v>8.5239892839748631E-10</c:v>
                </c:pt>
                <c:pt idx="7">
                  <c:v>8.6950047821930091E-10</c:v>
                </c:pt>
                <c:pt idx="8">
                  <c:v>9.0576063765551728E-10</c:v>
                </c:pt>
                <c:pt idx="9">
                  <c:v>9.6442211249132238E-10</c:v>
                </c:pt>
                <c:pt idx="10">
                  <c:v>1.0744216030370428E-9</c:v>
                </c:pt>
                <c:pt idx="11">
                  <c:v>1.1563640868919089E-9</c:v>
                </c:pt>
                <c:pt idx="12">
                  <c:v>1.2337224723953041E-9</c:v>
                </c:pt>
                <c:pt idx="13">
                  <c:v>1.3001646875270881E-9</c:v>
                </c:pt>
                <c:pt idx="14">
                  <c:v>1.4041267077605868E-9</c:v>
                </c:pt>
                <c:pt idx="15">
                  <c:v>1.5070489108097345E-9</c:v>
                </c:pt>
                <c:pt idx="16">
                  <c:v>1.6250473972157852E-9</c:v>
                </c:pt>
                <c:pt idx="17">
                  <c:v>1.7495996123978975E-9</c:v>
                </c:pt>
              </c:numCache>
            </c:numRef>
          </c:yVal>
          <c:smooth val="0"/>
        </c:ser>
        <c:dLbls>
          <c:showLegendKey val="0"/>
          <c:showVal val="0"/>
          <c:showCatName val="0"/>
          <c:showSerName val="0"/>
          <c:showPercent val="0"/>
          <c:showBubbleSize val="0"/>
        </c:dLbls>
        <c:axId val="200639232"/>
        <c:axId val="200640768"/>
      </c:scatterChart>
      <c:valAx>
        <c:axId val="200639232"/>
        <c:scaling>
          <c:orientation val="minMax"/>
        </c:scaling>
        <c:delete val="0"/>
        <c:axPos val="b"/>
        <c:numFmt formatCode="0.00E+00"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200640768"/>
        <c:crosses val="autoZero"/>
        <c:crossBetween val="midCat"/>
        <c:majorUnit val="2.000000000000001E-7"/>
      </c:valAx>
      <c:valAx>
        <c:axId val="200640768"/>
        <c:scaling>
          <c:orientation val="minMax"/>
        </c:scaling>
        <c:delete val="0"/>
        <c:axPos val="l"/>
        <c:numFmt formatCode="General" sourceLinked="1"/>
        <c:majorTickMark val="out"/>
        <c:minorTickMark val="none"/>
        <c:tickLblPos val="nextTo"/>
        <c:crossAx val="200639232"/>
        <c:crosses val="autoZero"/>
        <c:crossBetween val="midCat"/>
      </c:valAx>
      <c:spPr>
        <a:ln>
          <a:solidFill>
            <a:sysClr val="windowText" lastClr="000000">
              <a:alpha val="66000"/>
            </a:sysClr>
          </a:solidFill>
        </a:ln>
      </c:spPr>
    </c:plotArea>
    <c:plotVisOnly val="1"/>
    <c:dispBlanksAs val="gap"/>
    <c:showDLblsOverMax val="0"/>
  </c:chart>
  <c:spPr>
    <a:ln>
      <a:solidFill>
        <a:schemeClr val="tx1">
          <a:lumMod val="50000"/>
          <a:lumOff val="50000"/>
        </a:schemeClr>
      </a:solidFill>
    </a:ln>
  </c:sp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6922553484233278E-2"/>
          <c:y val="3.3144311896635241E-2"/>
          <c:w val="0.84937254638042037"/>
          <c:h val="0.82359648682205333"/>
        </c:manualLayout>
      </c:layout>
      <c:scatterChart>
        <c:scatterStyle val="smoothMarker"/>
        <c:varyColors val="0"/>
        <c:ser>
          <c:idx val="0"/>
          <c:order val="0"/>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REF!</c:f>
              <c:numCache>
                <c:formatCode>General</c:formatCode>
                <c:ptCount val="1"/>
                <c:pt idx="0">
                  <c:v>1</c:v>
                </c:pt>
              </c:numCache>
            </c:numRef>
          </c:yVal>
          <c:smooth val="1"/>
        </c:ser>
        <c:ser>
          <c:idx val="1"/>
          <c:order val="1"/>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REF!</c:f>
              <c:numCache>
                <c:formatCode>General</c:formatCode>
                <c:ptCount val="1"/>
                <c:pt idx="0">
                  <c:v>1</c:v>
                </c:pt>
              </c:numCache>
            </c:numRef>
          </c:yVal>
          <c:smooth val="1"/>
        </c:ser>
        <c:ser>
          <c:idx val="2"/>
          <c:order val="2"/>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REF!</c:f>
              <c:numCache>
                <c:formatCode>General</c:formatCode>
                <c:ptCount val="1"/>
                <c:pt idx="0">
                  <c:v>1</c:v>
                </c:pt>
              </c:numCache>
            </c:numRef>
          </c:yVal>
          <c:smooth val="1"/>
        </c:ser>
        <c:ser>
          <c:idx val="3"/>
          <c:order val="3"/>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REF!</c:f>
              <c:numCache>
                <c:formatCode>General</c:formatCode>
                <c:ptCount val="1"/>
                <c:pt idx="0">
                  <c:v>1</c:v>
                </c:pt>
              </c:numCache>
            </c:numRef>
          </c:yVal>
          <c:smooth val="1"/>
        </c:ser>
        <c:ser>
          <c:idx val="4"/>
          <c:order val="4"/>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REF!</c:f>
              <c:numCache>
                <c:formatCode>General</c:formatCode>
                <c:ptCount val="1"/>
                <c:pt idx="0">
                  <c:v>1</c:v>
                </c:pt>
              </c:numCache>
            </c:numRef>
          </c:yVal>
          <c:smooth val="1"/>
        </c:ser>
        <c:ser>
          <c:idx val="5"/>
          <c:order val="5"/>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B$1:$B$351</c:f>
              <c:numCache>
                <c:formatCode>General</c:formatCode>
                <c:ptCount val="351"/>
                <c:pt idx="0">
                  <c:v>1.718</c:v>
                </c:pt>
                <c:pt idx="1">
                  <c:v>1.736999999999989</c:v>
                </c:pt>
                <c:pt idx="2">
                  <c:v>1.597</c:v>
                </c:pt>
                <c:pt idx="3">
                  <c:v>1.5880000000000001</c:v>
                </c:pt>
                <c:pt idx="4">
                  <c:v>1.6459999999999897</c:v>
                </c:pt>
                <c:pt idx="5">
                  <c:v>1.4929999999999899</c:v>
                </c:pt>
                <c:pt idx="6">
                  <c:v>1.823</c:v>
                </c:pt>
                <c:pt idx="7">
                  <c:v>1.8</c:v>
                </c:pt>
                <c:pt idx="8">
                  <c:v>1.544</c:v>
                </c:pt>
                <c:pt idx="9">
                  <c:v>1.651</c:v>
                </c:pt>
                <c:pt idx="10">
                  <c:v>1.32</c:v>
                </c:pt>
                <c:pt idx="11">
                  <c:v>1.093</c:v>
                </c:pt>
                <c:pt idx="12">
                  <c:v>1.61</c:v>
                </c:pt>
                <c:pt idx="13">
                  <c:v>1.31</c:v>
                </c:pt>
                <c:pt idx="14">
                  <c:v>1.3759999999999897</c:v>
                </c:pt>
                <c:pt idx="15">
                  <c:v>1.5960000000000001</c:v>
                </c:pt>
                <c:pt idx="16">
                  <c:v>1.516</c:v>
                </c:pt>
                <c:pt idx="17">
                  <c:v>1.304</c:v>
                </c:pt>
                <c:pt idx="18">
                  <c:v>1.556</c:v>
                </c:pt>
                <c:pt idx="19">
                  <c:v>1.4089999999999869</c:v>
                </c:pt>
                <c:pt idx="20">
                  <c:v>1.1890000000000001</c:v>
                </c:pt>
                <c:pt idx="21">
                  <c:v>1.3109999999999908</c:v>
                </c:pt>
                <c:pt idx="22">
                  <c:v>1.4029999999999867</c:v>
                </c:pt>
                <c:pt idx="23">
                  <c:v>1.397</c:v>
                </c:pt>
                <c:pt idx="24">
                  <c:v>1.363</c:v>
                </c:pt>
                <c:pt idx="25">
                  <c:v>1.4179999999999817</c:v>
                </c:pt>
                <c:pt idx="26">
                  <c:v>1.119</c:v>
                </c:pt>
                <c:pt idx="27">
                  <c:v>1.3129999999999908</c:v>
                </c:pt>
                <c:pt idx="28">
                  <c:v>1.0960000000000001</c:v>
                </c:pt>
                <c:pt idx="29">
                  <c:v>1.524</c:v>
                </c:pt>
                <c:pt idx="30">
                  <c:v>0.9</c:v>
                </c:pt>
                <c:pt idx="31">
                  <c:v>1.3720000000000001</c:v>
                </c:pt>
                <c:pt idx="32">
                  <c:v>1.2809999999999897</c:v>
                </c:pt>
                <c:pt idx="33">
                  <c:v>1.276</c:v>
                </c:pt>
                <c:pt idx="34">
                  <c:v>0.98299999999999998</c:v>
                </c:pt>
                <c:pt idx="35">
                  <c:v>1.2629999999999897</c:v>
                </c:pt>
                <c:pt idx="36">
                  <c:v>0.92700000000000005</c:v>
                </c:pt>
                <c:pt idx="37">
                  <c:v>1.347</c:v>
                </c:pt>
                <c:pt idx="38">
                  <c:v>1.4219999999999817</c:v>
                </c:pt>
                <c:pt idx="39">
                  <c:v>1.5940000000000001</c:v>
                </c:pt>
                <c:pt idx="40">
                  <c:v>1.8360000000000001</c:v>
                </c:pt>
                <c:pt idx="41">
                  <c:v>1.5629999999999908</c:v>
                </c:pt>
                <c:pt idx="42">
                  <c:v>1.9840000000000102</c:v>
                </c:pt>
                <c:pt idx="43">
                  <c:v>1.5169999999999897</c:v>
                </c:pt>
                <c:pt idx="44">
                  <c:v>2.1619999999999999</c:v>
                </c:pt>
                <c:pt idx="45">
                  <c:v>2.2610000000000001</c:v>
                </c:pt>
                <c:pt idx="46">
                  <c:v>2.262</c:v>
                </c:pt>
                <c:pt idx="47">
                  <c:v>2.2589999999999999</c:v>
                </c:pt>
                <c:pt idx="48">
                  <c:v>2.7450000000000001</c:v>
                </c:pt>
                <c:pt idx="49">
                  <c:v>2.2640000000000002</c:v>
                </c:pt>
                <c:pt idx="50">
                  <c:v>2.3369999999999793</c:v>
                </c:pt>
                <c:pt idx="51">
                  <c:v>2.4929999999999977</c:v>
                </c:pt>
                <c:pt idx="52">
                  <c:v>2.661</c:v>
                </c:pt>
                <c:pt idx="53">
                  <c:v>2.2080000000000002</c:v>
                </c:pt>
                <c:pt idx="54">
                  <c:v>2.3749999999999987</c:v>
                </c:pt>
                <c:pt idx="55">
                  <c:v>2.3839999999999999</c:v>
                </c:pt>
                <c:pt idx="56">
                  <c:v>1.9390000000000001</c:v>
                </c:pt>
                <c:pt idx="57">
                  <c:v>1.9560000000000091</c:v>
                </c:pt>
                <c:pt idx="58">
                  <c:v>1.9259999999999908</c:v>
                </c:pt>
                <c:pt idx="59">
                  <c:v>1.6739999999999908</c:v>
                </c:pt>
                <c:pt idx="60">
                  <c:v>1.349</c:v>
                </c:pt>
                <c:pt idx="61">
                  <c:v>1.599</c:v>
                </c:pt>
                <c:pt idx="62">
                  <c:v>1.744</c:v>
                </c:pt>
                <c:pt idx="63">
                  <c:v>1.284</c:v>
                </c:pt>
                <c:pt idx="64">
                  <c:v>1.6539999999999897</c:v>
                </c:pt>
                <c:pt idx="65">
                  <c:v>1.458</c:v>
                </c:pt>
                <c:pt idx="66">
                  <c:v>1.768</c:v>
                </c:pt>
                <c:pt idx="67">
                  <c:v>1.8800000000000001</c:v>
                </c:pt>
                <c:pt idx="68">
                  <c:v>1.9410000000000001</c:v>
                </c:pt>
                <c:pt idx="69">
                  <c:v>1.8800000000000001</c:v>
                </c:pt>
                <c:pt idx="70">
                  <c:v>1.2949999999999908</c:v>
                </c:pt>
                <c:pt idx="71">
                  <c:v>1.494</c:v>
                </c:pt>
                <c:pt idx="72">
                  <c:v>1.611</c:v>
                </c:pt>
                <c:pt idx="73">
                  <c:v>2.169</c:v>
                </c:pt>
                <c:pt idx="74">
                  <c:v>2.3249999999999997</c:v>
                </c:pt>
                <c:pt idx="75">
                  <c:v>1.923</c:v>
                </c:pt>
                <c:pt idx="76">
                  <c:v>2.2050000000000001</c:v>
                </c:pt>
                <c:pt idx="77">
                  <c:v>1.8420000000000001</c:v>
                </c:pt>
                <c:pt idx="78">
                  <c:v>1.7969999999999908</c:v>
                </c:pt>
                <c:pt idx="79">
                  <c:v>2.2770000000000001</c:v>
                </c:pt>
                <c:pt idx="80">
                  <c:v>2.407</c:v>
                </c:pt>
                <c:pt idx="81">
                  <c:v>2.4689999999999999</c:v>
                </c:pt>
                <c:pt idx="82">
                  <c:v>2.464</c:v>
                </c:pt>
                <c:pt idx="83">
                  <c:v>2.4939999999999998</c:v>
                </c:pt>
                <c:pt idx="84">
                  <c:v>2.7610000000000001</c:v>
                </c:pt>
                <c:pt idx="85">
                  <c:v>2.9909999999999997</c:v>
                </c:pt>
                <c:pt idx="86">
                  <c:v>2.6859999999999999</c:v>
                </c:pt>
                <c:pt idx="87">
                  <c:v>3.133</c:v>
                </c:pt>
                <c:pt idx="88">
                  <c:v>2.8979999999999997</c:v>
                </c:pt>
                <c:pt idx="89">
                  <c:v>3.286</c:v>
                </c:pt>
                <c:pt idx="90">
                  <c:v>3.12</c:v>
                </c:pt>
                <c:pt idx="91">
                  <c:v>2.9789999999999988</c:v>
                </c:pt>
                <c:pt idx="92">
                  <c:v>3.0409999999999999</c:v>
                </c:pt>
                <c:pt idx="93">
                  <c:v>3.4079999999999999</c:v>
                </c:pt>
                <c:pt idx="94">
                  <c:v>3.2240000000000002</c:v>
                </c:pt>
                <c:pt idx="95">
                  <c:v>3.1759999999999997</c:v>
                </c:pt>
                <c:pt idx="96">
                  <c:v>3.2690000000000001</c:v>
                </c:pt>
                <c:pt idx="97">
                  <c:v>3.778</c:v>
                </c:pt>
                <c:pt idx="98">
                  <c:v>3.8499999999999988</c:v>
                </c:pt>
                <c:pt idx="99">
                  <c:v>3.69</c:v>
                </c:pt>
                <c:pt idx="100">
                  <c:v>3.8639999999999999</c:v>
                </c:pt>
                <c:pt idx="101">
                  <c:v>4.218</c:v>
                </c:pt>
                <c:pt idx="102">
                  <c:v>3.68</c:v>
                </c:pt>
                <c:pt idx="103">
                  <c:v>4.056</c:v>
                </c:pt>
                <c:pt idx="104">
                  <c:v>3.5559999999999987</c:v>
                </c:pt>
                <c:pt idx="105">
                  <c:v>3.7570000000000001</c:v>
                </c:pt>
                <c:pt idx="106">
                  <c:v>3.8889999999999998</c:v>
                </c:pt>
                <c:pt idx="107">
                  <c:v>3.8249999999999997</c:v>
                </c:pt>
                <c:pt idx="108">
                  <c:v>3.9059999999999997</c:v>
                </c:pt>
                <c:pt idx="109">
                  <c:v>3.8039999999999998</c:v>
                </c:pt>
                <c:pt idx="110">
                  <c:v>3.9849999999999999</c:v>
                </c:pt>
                <c:pt idx="111">
                  <c:v>4.2469999999999999</c:v>
                </c:pt>
                <c:pt idx="112">
                  <c:v>4.1769999999999996</c:v>
                </c:pt>
                <c:pt idx="113">
                  <c:v>4.1499999999999995</c:v>
                </c:pt>
                <c:pt idx="114">
                  <c:v>4.2949999999999955</c:v>
                </c:pt>
                <c:pt idx="115">
                  <c:v>4.1179999999999755</c:v>
                </c:pt>
                <c:pt idx="116">
                  <c:v>3.6789999999999998</c:v>
                </c:pt>
                <c:pt idx="117">
                  <c:v>4.1019999999999985</c:v>
                </c:pt>
                <c:pt idx="118">
                  <c:v>3.9830000000000001</c:v>
                </c:pt>
                <c:pt idx="119">
                  <c:v>4.0279999999999845</c:v>
                </c:pt>
                <c:pt idx="120">
                  <c:v>3.9099999999999997</c:v>
                </c:pt>
                <c:pt idx="121">
                  <c:v>3.8099999999999987</c:v>
                </c:pt>
                <c:pt idx="122">
                  <c:v>3.8549999999999978</c:v>
                </c:pt>
                <c:pt idx="123">
                  <c:v>3.6779999999999999</c:v>
                </c:pt>
                <c:pt idx="124">
                  <c:v>3.9349999999999987</c:v>
                </c:pt>
                <c:pt idx="125">
                  <c:v>3.8659999999999997</c:v>
                </c:pt>
                <c:pt idx="126">
                  <c:v>3.5909999999999997</c:v>
                </c:pt>
                <c:pt idx="127">
                  <c:v>4.05</c:v>
                </c:pt>
                <c:pt idx="128">
                  <c:v>3.8009999999999997</c:v>
                </c:pt>
                <c:pt idx="129">
                  <c:v>3.7</c:v>
                </c:pt>
                <c:pt idx="130">
                  <c:v>3.9899999999999998</c:v>
                </c:pt>
                <c:pt idx="131">
                  <c:v>4.1769999999999996</c:v>
                </c:pt>
                <c:pt idx="132">
                  <c:v>3.8849999999999998</c:v>
                </c:pt>
                <c:pt idx="133">
                  <c:v>3.8419999999999987</c:v>
                </c:pt>
                <c:pt idx="134">
                  <c:v>3.8569999999999967</c:v>
                </c:pt>
                <c:pt idx="135">
                  <c:v>4.2439999999999998</c:v>
                </c:pt>
                <c:pt idx="136">
                  <c:v>3.7909999999999999</c:v>
                </c:pt>
                <c:pt idx="137">
                  <c:v>4.2809999999999997</c:v>
                </c:pt>
                <c:pt idx="138">
                  <c:v>4.1039999999999965</c:v>
                </c:pt>
                <c:pt idx="139">
                  <c:v>3.5389999999999997</c:v>
                </c:pt>
                <c:pt idx="140">
                  <c:v>4.1129999999999765</c:v>
                </c:pt>
                <c:pt idx="141">
                  <c:v>3.8419999999999987</c:v>
                </c:pt>
                <c:pt idx="142">
                  <c:v>3.9470000000000001</c:v>
                </c:pt>
                <c:pt idx="143">
                  <c:v>3.7850000000000001</c:v>
                </c:pt>
                <c:pt idx="144">
                  <c:v>4.0090000000000003</c:v>
                </c:pt>
                <c:pt idx="145">
                  <c:v>3.927</c:v>
                </c:pt>
                <c:pt idx="146">
                  <c:v>4.1369999999999996</c:v>
                </c:pt>
                <c:pt idx="147">
                  <c:v>4.0259999999999945</c:v>
                </c:pt>
                <c:pt idx="148">
                  <c:v>4.6499999999999995</c:v>
                </c:pt>
                <c:pt idx="149">
                  <c:v>4.2050000000000001</c:v>
                </c:pt>
                <c:pt idx="150">
                  <c:v>4.3279999999999745</c:v>
                </c:pt>
                <c:pt idx="151">
                  <c:v>3.5870000000000002</c:v>
                </c:pt>
                <c:pt idx="152">
                  <c:v>4.0529999999999955</c:v>
                </c:pt>
                <c:pt idx="153">
                  <c:v>3.9919999999999987</c:v>
                </c:pt>
                <c:pt idx="154">
                  <c:v>3.649</c:v>
                </c:pt>
                <c:pt idx="155">
                  <c:v>4.0439999999999996</c:v>
                </c:pt>
                <c:pt idx="156">
                  <c:v>3.7050000000000001</c:v>
                </c:pt>
                <c:pt idx="157">
                  <c:v>3.5569999999999977</c:v>
                </c:pt>
                <c:pt idx="158">
                  <c:v>3.7640000000000002</c:v>
                </c:pt>
                <c:pt idx="159">
                  <c:v>3.746</c:v>
                </c:pt>
                <c:pt idx="160">
                  <c:v>4.0269999999999975</c:v>
                </c:pt>
                <c:pt idx="161">
                  <c:v>3.637</c:v>
                </c:pt>
                <c:pt idx="162">
                  <c:v>3.9249999999999998</c:v>
                </c:pt>
                <c:pt idx="163">
                  <c:v>3.4959999999999987</c:v>
                </c:pt>
                <c:pt idx="164">
                  <c:v>3.7789999999999999</c:v>
                </c:pt>
                <c:pt idx="165">
                  <c:v>3.5319999999999987</c:v>
                </c:pt>
                <c:pt idx="166">
                  <c:v>3.077</c:v>
                </c:pt>
                <c:pt idx="167">
                  <c:v>3.403</c:v>
                </c:pt>
                <c:pt idx="168">
                  <c:v>3.3139999999999987</c:v>
                </c:pt>
                <c:pt idx="169">
                  <c:v>3.3889999999999998</c:v>
                </c:pt>
                <c:pt idx="170">
                  <c:v>2.6589999999999998</c:v>
                </c:pt>
                <c:pt idx="171">
                  <c:v>3.004</c:v>
                </c:pt>
                <c:pt idx="172">
                  <c:v>3.16</c:v>
                </c:pt>
                <c:pt idx="173">
                  <c:v>3.3</c:v>
                </c:pt>
                <c:pt idx="174">
                  <c:v>2.9739999999999998</c:v>
                </c:pt>
                <c:pt idx="175">
                  <c:v>2.7719999999999998</c:v>
                </c:pt>
                <c:pt idx="176">
                  <c:v>2.7159999999999997</c:v>
                </c:pt>
                <c:pt idx="177">
                  <c:v>2.8259999999999987</c:v>
                </c:pt>
                <c:pt idx="178">
                  <c:v>2.5230000000000001</c:v>
                </c:pt>
                <c:pt idx="179">
                  <c:v>2.758</c:v>
                </c:pt>
                <c:pt idx="180">
                  <c:v>2.4819999999999998</c:v>
                </c:pt>
                <c:pt idx="181">
                  <c:v>2.3559999999999977</c:v>
                </c:pt>
                <c:pt idx="182">
                  <c:v>2.46</c:v>
                </c:pt>
                <c:pt idx="183">
                  <c:v>2.5359999999999987</c:v>
                </c:pt>
                <c:pt idx="184">
                  <c:v>2.484</c:v>
                </c:pt>
                <c:pt idx="185">
                  <c:v>2.5369999999999977</c:v>
                </c:pt>
                <c:pt idx="186">
                  <c:v>2.5219999999999998</c:v>
                </c:pt>
                <c:pt idx="187">
                  <c:v>2.3729999999999967</c:v>
                </c:pt>
                <c:pt idx="188">
                  <c:v>2.4749999999999988</c:v>
                </c:pt>
                <c:pt idx="189">
                  <c:v>2.206</c:v>
                </c:pt>
                <c:pt idx="190">
                  <c:v>2.266</c:v>
                </c:pt>
                <c:pt idx="191">
                  <c:v>1.847</c:v>
                </c:pt>
                <c:pt idx="192">
                  <c:v>2.2000000000000002</c:v>
                </c:pt>
                <c:pt idx="193">
                  <c:v>1.9980000000000102</c:v>
                </c:pt>
                <c:pt idx="194">
                  <c:v>2.0569999999999977</c:v>
                </c:pt>
                <c:pt idx="195">
                  <c:v>2.081</c:v>
                </c:pt>
                <c:pt idx="196">
                  <c:v>2.149</c:v>
                </c:pt>
                <c:pt idx="197">
                  <c:v>1.7949999999999908</c:v>
                </c:pt>
                <c:pt idx="198">
                  <c:v>1.7729999999999897</c:v>
                </c:pt>
                <c:pt idx="199">
                  <c:v>2.0270000000000001</c:v>
                </c:pt>
                <c:pt idx="200">
                  <c:v>1.6120000000000001</c:v>
                </c:pt>
                <c:pt idx="201">
                  <c:v>1.466</c:v>
                </c:pt>
                <c:pt idx="202">
                  <c:v>1.8580000000000001</c:v>
                </c:pt>
                <c:pt idx="203">
                  <c:v>1.667</c:v>
                </c:pt>
                <c:pt idx="204">
                  <c:v>1.7909999999999906</c:v>
                </c:pt>
                <c:pt idx="205">
                  <c:v>1.581</c:v>
                </c:pt>
                <c:pt idx="206">
                  <c:v>1.575</c:v>
                </c:pt>
                <c:pt idx="207">
                  <c:v>1.8049999999999908</c:v>
                </c:pt>
                <c:pt idx="208">
                  <c:v>1.33</c:v>
                </c:pt>
                <c:pt idx="209">
                  <c:v>1.4409999999999878</c:v>
                </c:pt>
                <c:pt idx="210">
                  <c:v>1.3240000000000001</c:v>
                </c:pt>
                <c:pt idx="211">
                  <c:v>1.6500000000000001</c:v>
                </c:pt>
                <c:pt idx="212">
                  <c:v>1.579</c:v>
                </c:pt>
                <c:pt idx="213">
                  <c:v>1.4219999999999817</c:v>
                </c:pt>
                <c:pt idx="214">
                  <c:v>1.673</c:v>
                </c:pt>
                <c:pt idx="215">
                  <c:v>1.0429999999999908</c:v>
                </c:pt>
                <c:pt idx="216">
                  <c:v>1.3</c:v>
                </c:pt>
                <c:pt idx="217">
                  <c:v>1.2829999999999897</c:v>
                </c:pt>
                <c:pt idx="218">
                  <c:v>1.1559999999999897</c:v>
                </c:pt>
                <c:pt idx="219">
                  <c:v>1.1910000000000001</c:v>
                </c:pt>
                <c:pt idx="220">
                  <c:v>1.0489999999999908</c:v>
                </c:pt>
                <c:pt idx="221">
                  <c:v>1.331</c:v>
                </c:pt>
                <c:pt idx="222">
                  <c:v>1.22</c:v>
                </c:pt>
                <c:pt idx="223">
                  <c:v>1.2949999999999908</c:v>
                </c:pt>
                <c:pt idx="224">
                  <c:v>1.0860000000000001</c:v>
                </c:pt>
                <c:pt idx="225">
                  <c:v>0.73600000000000065</c:v>
                </c:pt>
                <c:pt idx="226">
                  <c:v>0.98799999999999999</c:v>
                </c:pt>
                <c:pt idx="227">
                  <c:v>1.0660000000000001</c:v>
                </c:pt>
                <c:pt idx="228">
                  <c:v>0.93600000000000005</c:v>
                </c:pt>
                <c:pt idx="229">
                  <c:v>0.95900000000000063</c:v>
                </c:pt>
                <c:pt idx="230">
                  <c:v>0.74600000000000455</c:v>
                </c:pt>
                <c:pt idx="231">
                  <c:v>0.93100000000000005</c:v>
                </c:pt>
                <c:pt idx="232">
                  <c:v>1.1120000000000001</c:v>
                </c:pt>
                <c:pt idx="233">
                  <c:v>1.115</c:v>
                </c:pt>
                <c:pt idx="234">
                  <c:v>0.69000000000000061</c:v>
                </c:pt>
                <c:pt idx="235">
                  <c:v>1.1000000000000001</c:v>
                </c:pt>
                <c:pt idx="236">
                  <c:v>0.59299999999999997</c:v>
                </c:pt>
                <c:pt idx="237">
                  <c:v>0.76200000000000512</c:v>
                </c:pt>
                <c:pt idx="238">
                  <c:v>0.97800000000000065</c:v>
                </c:pt>
                <c:pt idx="239">
                  <c:v>0.97300000000000064</c:v>
                </c:pt>
                <c:pt idx="240">
                  <c:v>0.91700000000000004</c:v>
                </c:pt>
                <c:pt idx="241">
                  <c:v>0.94499999999999995</c:v>
                </c:pt>
                <c:pt idx="242">
                  <c:v>0.62700000000000489</c:v>
                </c:pt>
                <c:pt idx="243">
                  <c:v>1.1850000000000001</c:v>
                </c:pt>
                <c:pt idx="244">
                  <c:v>0.87200000000000455</c:v>
                </c:pt>
                <c:pt idx="245">
                  <c:v>0.91200000000000003</c:v>
                </c:pt>
                <c:pt idx="246">
                  <c:v>0.57600000000000062</c:v>
                </c:pt>
                <c:pt idx="247">
                  <c:v>1.1279999999999897</c:v>
                </c:pt>
                <c:pt idx="248">
                  <c:v>0.77500000000000524</c:v>
                </c:pt>
                <c:pt idx="249">
                  <c:v>0.501</c:v>
                </c:pt>
                <c:pt idx="250">
                  <c:v>0.504</c:v>
                </c:pt>
                <c:pt idx="251">
                  <c:v>0.70600000000000063</c:v>
                </c:pt>
                <c:pt idx="252">
                  <c:v>0.64100000000000512</c:v>
                </c:pt>
                <c:pt idx="253">
                  <c:v>0.39000000000000257</c:v>
                </c:pt>
                <c:pt idx="254">
                  <c:v>0.89100000000000001</c:v>
                </c:pt>
                <c:pt idx="255">
                  <c:v>0.48300000000000032</c:v>
                </c:pt>
                <c:pt idx="256">
                  <c:v>0.64400000000000512</c:v>
                </c:pt>
                <c:pt idx="257">
                  <c:v>0.56299999999999994</c:v>
                </c:pt>
                <c:pt idx="258">
                  <c:v>0.74300000000000455</c:v>
                </c:pt>
                <c:pt idx="259">
                  <c:v>0.60600000000000065</c:v>
                </c:pt>
                <c:pt idx="260">
                  <c:v>0.49000000000000032</c:v>
                </c:pt>
                <c:pt idx="261">
                  <c:v>0.55600000000000005</c:v>
                </c:pt>
                <c:pt idx="262">
                  <c:v>0.48000000000000032</c:v>
                </c:pt>
                <c:pt idx="263">
                  <c:v>0.76900000000000512</c:v>
                </c:pt>
                <c:pt idx="264">
                  <c:v>0.87400000000000455</c:v>
                </c:pt>
                <c:pt idx="265">
                  <c:v>0.52900000000000003</c:v>
                </c:pt>
                <c:pt idx="266">
                  <c:v>0.44900000000000001</c:v>
                </c:pt>
                <c:pt idx="267">
                  <c:v>0.68300000000000005</c:v>
                </c:pt>
                <c:pt idx="268">
                  <c:v>0.29400000000000032</c:v>
                </c:pt>
                <c:pt idx="269">
                  <c:v>0.65800000000000591</c:v>
                </c:pt>
                <c:pt idx="270">
                  <c:v>0.58099999999999996</c:v>
                </c:pt>
                <c:pt idx="271">
                  <c:v>0.50800000000000001</c:v>
                </c:pt>
                <c:pt idx="272">
                  <c:v>0.45500000000000002</c:v>
                </c:pt>
                <c:pt idx="273">
                  <c:v>0.51500000000000001</c:v>
                </c:pt>
                <c:pt idx="274">
                  <c:v>0.49400000000000038</c:v>
                </c:pt>
                <c:pt idx="275">
                  <c:v>0.49200000000000038</c:v>
                </c:pt>
                <c:pt idx="276">
                  <c:v>0.76400000000000512</c:v>
                </c:pt>
                <c:pt idx="277">
                  <c:v>0.48800000000000032</c:v>
                </c:pt>
                <c:pt idx="278">
                  <c:v>0.36200000000000032</c:v>
                </c:pt>
                <c:pt idx="279">
                  <c:v>4.3999999999999997E-2</c:v>
                </c:pt>
                <c:pt idx="280">
                  <c:v>0.50700000000000001</c:v>
                </c:pt>
                <c:pt idx="281">
                  <c:v>0.47300000000000031</c:v>
                </c:pt>
                <c:pt idx="282">
                  <c:v>0.72100000000000064</c:v>
                </c:pt>
                <c:pt idx="283">
                  <c:v>0.46100000000000002</c:v>
                </c:pt>
                <c:pt idx="284">
                  <c:v>0.31900000000000256</c:v>
                </c:pt>
                <c:pt idx="285">
                  <c:v>0.43200000000000038</c:v>
                </c:pt>
                <c:pt idx="286">
                  <c:v>0.51900000000000002</c:v>
                </c:pt>
                <c:pt idx="287">
                  <c:v>0.30800000000000038</c:v>
                </c:pt>
                <c:pt idx="288">
                  <c:v>0.37300000000000227</c:v>
                </c:pt>
                <c:pt idx="289">
                  <c:v>0.52500000000000002</c:v>
                </c:pt>
                <c:pt idx="290">
                  <c:v>5.5000000000000014E-2</c:v>
                </c:pt>
                <c:pt idx="291">
                  <c:v>0.44700000000000001</c:v>
                </c:pt>
                <c:pt idx="292">
                  <c:v>0.24400000000000024</c:v>
                </c:pt>
                <c:pt idx="293">
                  <c:v>0.70300000000000062</c:v>
                </c:pt>
                <c:pt idx="294">
                  <c:v>0.28200000000000008</c:v>
                </c:pt>
                <c:pt idx="295">
                  <c:v>0.7790000000000058</c:v>
                </c:pt>
                <c:pt idx="296">
                  <c:v>0.40600000000000008</c:v>
                </c:pt>
                <c:pt idx="297">
                  <c:v>0.44900000000000001</c:v>
                </c:pt>
                <c:pt idx="298">
                  <c:v>0.58000000000000007</c:v>
                </c:pt>
                <c:pt idx="299">
                  <c:v>0.57600000000000062</c:v>
                </c:pt>
                <c:pt idx="300">
                  <c:v>0.39100000000000262</c:v>
                </c:pt>
                <c:pt idx="301">
                  <c:v>0.10100000000000002</c:v>
                </c:pt>
                <c:pt idx="302">
                  <c:v>0.33700000000000296</c:v>
                </c:pt>
                <c:pt idx="303">
                  <c:v>0.38400000000000256</c:v>
                </c:pt>
                <c:pt idx="304">
                  <c:v>0.18600000000000044</c:v>
                </c:pt>
                <c:pt idx="305">
                  <c:v>0.128</c:v>
                </c:pt>
                <c:pt idx="306">
                  <c:v>4.5000000000000012E-2</c:v>
                </c:pt>
                <c:pt idx="307">
                  <c:v>0.45200000000000001</c:v>
                </c:pt>
                <c:pt idx="308">
                  <c:v>0.38200000000000256</c:v>
                </c:pt>
                <c:pt idx="309">
                  <c:v>0.41200000000000031</c:v>
                </c:pt>
                <c:pt idx="310">
                  <c:v>0.54500000000000004</c:v>
                </c:pt>
                <c:pt idx="311">
                  <c:v>0.40700000000000008</c:v>
                </c:pt>
                <c:pt idx="312">
                  <c:v>0.40900000000000031</c:v>
                </c:pt>
                <c:pt idx="313">
                  <c:v>7.3000000000000009E-2</c:v>
                </c:pt>
                <c:pt idx="314">
                  <c:v>0.17200000000000001</c:v>
                </c:pt>
                <c:pt idx="315">
                  <c:v>0.60100000000000064</c:v>
                </c:pt>
                <c:pt idx="316">
                  <c:v>0.25600000000000001</c:v>
                </c:pt>
                <c:pt idx="317">
                  <c:v>0.40500000000000008</c:v>
                </c:pt>
                <c:pt idx="318">
                  <c:v>2.5999999999999999E-2</c:v>
                </c:pt>
                <c:pt idx="319">
                  <c:v>0.46800000000000008</c:v>
                </c:pt>
                <c:pt idx="320">
                  <c:v>0.38400000000000256</c:v>
                </c:pt>
                <c:pt idx="321">
                  <c:v>3.0000000000000092E-3</c:v>
                </c:pt>
                <c:pt idx="322">
                  <c:v>0.16700000000000001</c:v>
                </c:pt>
                <c:pt idx="323">
                  <c:v>0.47600000000000031</c:v>
                </c:pt>
                <c:pt idx="324">
                  <c:v>0.18400000000000041</c:v>
                </c:pt>
                <c:pt idx="325">
                  <c:v>0.29700000000000032</c:v>
                </c:pt>
                <c:pt idx="326">
                  <c:v>0.29100000000000031</c:v>
                </c:pt>
                <c:pt idx="327">
                  <c:v>0.23200000000000001</c:v>
                </c:pt>
                <c:pt idx="328">
                  <c:v>-9.0000000000000028E-3</c:v>
                </c:pt>
                <c:pt idx="329">
                  <c:v>0.27900000000000008</c:v>
                </c:pt>
                <c:pt idx="330">
                  <c:v>0.26600000000000001</c:v>
                </c:pt>
                <c:pt idx="331">
                  <c:v>-1.4E-2</c:v>
                </c:pt>
                <c:pt idx="332">
                  <c:v>0.26</c:v>
                </c:pt>
                <c:pt idx="333">
                  <c:v>0.221</c:v>
                </c:pt>
                <c:pt idx="334">
                  <c:v>0.24900000000000044</c:v>
                </c:pt>
                <c:pt idx="335">
                  <c:v>0.57700000000000062</c:v>
                </c:pt>
                <c:pt idx="336">
                  <c:v>0.32600000000000257</c:v>
                </c:pt>
                <c:pt idx="337">
                  <c:v>0.23600000000000004</c:v>
                </c:pt>
                <c:pt idx="338">
                  <c:v>-0.15700000000000044</c:v>
                </c:pt>
                <c:pt idx="339">
                  <c:v>-0.17400000000000004</c:v>
                </c:pt>
                <c:pt idx="340">
                  <c:v>0.2</c:v>
                </c:pt>
                <c:pt idx="341">
                  <c:v>0.55300000000000005</c:v>
                </c:pt>
                <c:pt idx="342">
                  <c:v>0.21200000000000024</c:v>
                </c:pt>
                <c:pt idx="343">
                  <c:v>0.37100000000000088</c:v>
                </c:pt>
                <c:pt idx="344">
                  <c:v>3.1000000000000052E-2</c:v>
                </c:pt>
                <c:pt idx="345">
                  <c:v>0.15800000000000122</c:v>
                </c:pt>
                <c:pt idx="346">
                  <c:v>-3.3000000000000002E-2</c:v>
                </c:pt>
                <c:pt idx="347">
                  <c:v>0.36700000000000038</c:v>
                </c:pt>
                <c:pt idx="348">
                  <c:v>0.32900000000000268</c:v>
                </c:pt>
                <c:pt idx="349">
                  <c:v>7.3000000000000009E-2</c:v>
                </c:pt>
                <c:pt idx="350">
                  <c:v>0.223</c:v>
                </c:pt>
              </c:numCache>
            </c:numRef>
          </c:yVal>
          <c:smooth val="1"/>
        </c:ser>
        <c:ser>
          <c:idx val="6"/>
          <c:order val="6"/>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C$1:$C$351</c:f>
              <c:numCache>
                <c:formatCode>General</c:formatCode>
                <c:ptCount val="351"/>
                <c:pt idx="0">
                  <c:v>1.8180000000000001</c:v>
                </c:pt>
                <c:pt idx="1">
                  <c:v>1.8029999999999908</c:v>
                </c:pt>
                <c:pt idx="2">
                  <c:v>2.1179999999999999</c:v>
                </c:pt>
                <c:pt idx="3">
                  <c:v>2.2050000000000001</c:v>
                </c:pt>
                <c:pt idx="4">
                  <c:v>1.9350000000000001</c:v>
                </c:pt>
                <c:pt idx="5">
                  <c:v>2.0230000000000001</c:v>
                </c:pt>
                <c:pt idx="6">
                  <c:v>2.0019999999999998</c:v>
                </c:pt>
                <c:pt idx="7">
                  <c:v>1.639</c:v>
                </c:pt>
                <c:pt idx="8">
                  <c:v>1.5720000000000001</c:v>
                </c:pt>
                <c:pt idx="9">
                  <c:v>1.4689999999999888</c:v>
                </c:pt>
                <c:pt idx="10">
                  <c:v>1.8420000000000001</c:v>
                </c:pt>
                <c:pt idx="11">
                  <c:v>1.611</c:v>
                </c:pt>
                <c:pt idx="12">
                  <c:v>1.7009999999999887</c:v>
                </c:pt>
                <c:pt idx="13">
                  <c:v>1.42</c:v>
                </c:pt>
                <c:pt idx="14">
                  <c:v>1.3260000000000001</c:v>
                </c:pt>
                <c:pt idx="15">
                  <c:v>1.3839999999999897</c:v>
                </c:pt>
                <c:pt idx="16">
                  <c:v>1.2229999999999888</c:v>
                </c:pt>
                <c:pt idx="17">
                  <c:v>1.0840000000000001</c:v>
                </c:pt>
                <c:pt idx="18">
                  <c:v>1.3720000000000001</c:v>
                </c:pt>
                <c:pt idx="19">
                  <c:v>1.4969999999999899</c:v>
                </c:pt>
                <c:pt idx="20">
                  <c:v>1.133</c:v>
                </c:pt>
                <c:pt idx="21">
                  <c:v>0.96300000000000063</c:v>
                </c:pt>
                <c:pt idx="22">
                  <c:v>1.272</c:v>
                </c:pt>
                <c:pt idx="23">
                  <c:v>1.1459999999999897</c:v>
                </c:pt>
                <c:pt idx="24">
                  <c:v>1.3460000000000001</c:v>
                </c:pt>
                <c:pt idx="25">
                  <c:v>1.5009999999999897</c:v>
                </c:pt>
                <c:pt idx="26">
                  <c:v>1.337</c:v>
                </c:pt>
                <c:pt idx="27">
                  <c:v>1.3049999999999908</c:v>
                </c:pt>
                <c:pt idx="28">
                  <c:v>0.93799999999999994</c:v>
                </c:pt>
                <c:pt idx="29">
                  <c:v>1.276</c:v>
                </c:pt>
                <c:pt idx="30">
                  <c:v>0.64600000000000513</c:v>
                </c:pt>
                <c:pt idx="31">
                  <c:v>1.0660000000000001</c:v>
                </c:pt>
                <c:pt idx="32">
                  <c:v>1.2769999999999897</c:v>
                </c:pt>
                <c:pt idx="33">
                  <c:v>1.294</c:v>
                </c:pt>
                <c:pt idx="34">
                  <c:v>1.2789999999999897</c:v>
                </c:pt>
                <c:pt idx="35">
                  <c:v>1.228</c:v>
                </c:pt>
                <c:pt idx="36">
                  <c:v>1.2809999999999897</c:v>
                </c:pt>
                <c:pt idx="37">
                  <c:v>1.2929999999999908</c:v>
                </c:pt>
                <c:pt idx="38">
                  <c:v>1.3620000000000001</c:v>
                </c:pt>
                <c:pt idx="39">
                  <c:v>1.2109999999999888</c:v>
                </c:pt>
                <c:pt idx="40">
                  <c:v>1.603</c:v>
                </c:pt>
                <c:pt idx="41">
                  <c:v>1.6160000000000001</c:v>
                </c:pt>
                <c:pt idx="42">
                  <c:v>1.712</c:v>
                </c:pt>
                <c:pt idx="43">
                  <c:v>1.865</c:v>
                </c:pt>
                <c:pt idx="44">
                  <c:v>2.202</c:v>
                </c:pt>
                <c:pt idx="45">
                  <c:v>2.2109999999999999</c:v>
                </c:pt>
                <c:pt idx="46">
                  <c:v>2.3549999999999978</c:v>
                </c:pt>
                <c:pt idx="47">
                  <c:v>2.3199999999999967</c:v>
                </c:pt>
                <c:pt idx="48">
                  <c:v>2.1019999999999999</c:v>
                </c:pt>
                <c:pt idx="49">
                  <c:v>2.5649999999999999</c:v>
                </c:pt>
                <c:pt idx="50">
                  <c:v>2.5619999999999998</c:v>
                </c:pt>
                <c:pt idx="51">
                  <c:v>2.2640000000000002</c:v>
                </c:pt>
                <c:pt idx="52">
                  <c:v>2.5</c:v>
                </c:pt>
                <c:pt idx="53">
                  <c:v>2.4889999999999999</c:v>
                </c:pt>
                <c:pt idx="54">
                  <c:v>2.1909999999999998</c:v>
                </c:pt>
                <c:pt idx="55">
                  <c:v>2.0699999999999998</c:v>
                </c:pt>
                <c:pt idx="56">
                  <c:v>1.819</c:v>
                </c:pt>
                <c:pt idx="57">
                  <c:v>2.1709999999999998</c:v>
                </c:pt>
                <c:pt idx="58">
                  <c:v>2.1379999999999999</c:v>
                </c:pt>
                <c:pt idx="59">
                  <c:v>1.6220000000000001</c:v>
                </c:pt>
                <c:pt idx="60">
                  <c:v>1.5509999999999908</c:v>
                </c:pt>
                <c:pt idx="61">
                  <c:v>1.6859999999999908</c:v>
                </c:pt>
                <c:pt idx="62">
                  <c:v>1.7349999999999888</c:v>
                </c:pt>
                <c:pt idx="63">
                  <c:v>1.7089999999999888</c:v>
                </c:pt>
                <c:pt idx="64">
                  <c:v>1.8859999999999897</c:v>
                </c:pt>
                <c:pt idx="65">
                  <c:v>1.454</c:v>
                </c:pt>
                <c:pt idx="66">
                  <c:v>1.821</c:v>
                </c:pt>
                <c:pt idx="67">
                  <c:v>1.7049999999999887</c:v>
                </c:pt>
                <c:pt idx="68">
                  <c:v>1.8169999999999908</c:v>
                </c:pt>
                <c:pt idx="69">
                  <c:v>1.873</c:v>
                </c:pt>
                <c:pt idx="70">
                  <c:v>1.847</c:v>
                </c:pt>
                <c:pt idx="71">
                  <c:v>2.1219999999999999</c:v>
                </c:pt>
                <c:pt idx="72">
                  <c:v>2.008</c:v>
                </c:pt>
                <c:pt idx="73">
                  <c:v>2.2770000000000001</c:v>
                </c:pt>
                <c:pt idx="74">
                  <c:v>2.0059999999999998</c:v>
                </c:pt>
                <c:pt idx="75">
                  <c:v>2.1</c:v>
                </c:pt>
                <c:pt idx="76">
                  <c:v>2.2989999999999999</c:v>
                </c:pt>
                <c:pt idx="77">
                  <c:v>2.4709999999999988</c:v>
                </c:pt>
                <c:pt idx="78">
                  <c:v>2.8649999999999998</c:v>
                </c:pt>
                <c:pt idx="79">
                  <c:v>2.74</c:v>
                </c:pt>
                <c:pt idx="80">
                  <c:v>2.6559999999999997</c:v>
                </c:pt>
                <c:pt idx="81">
                  <c:v>2.6179999999999999</c:v>
                </c:pt>
                <c:pt idx="82">
                  <c:v>2.843</c:v>
                </c:pt>
                <c:pt idx="83">
                  <c:v>2.8849999999999998</c:v>
                </c:pt>
                <c:pt idx="84">
                  <c:v>2.7640000000000002</c:v>
                </c:pt>
                <c:pt idx="85">
                  <c:v>3.2</c:v>
                </c:pt>
                <c:pt idx="86">
                  <c:v>2.7629999999999999</c:v>
                </c:pt>
                <c:pt idx="87">
                  <c:v>3.53</c:v>
                </c:pt>
                <c:pt idx="88">
                  <c:v>3.6019999999999999</c:v>
                </c:pt>
                <c:pt idx="89">
                  <c:v>3.1640000000000001</c:v>
                </c:pt>
                <c:pt idx="90">
                  <c:v>3.1480000000000001</c:v>
                </c:pt>
                <c:pt idx="91">
                  <c:v>4.133</c:v>
                </c:pt>
                <c:pt idx="92">
                  <c:v>3.4249999999999998</c:v>
                </c:pt>
                <c:pt idx="93">
                  <c:v>3.5430000000000001</c:v>
                </c:pt>
                <c:pt idx="94">
                  <c:v>3.9339999999999997</c:v>
                </c:pt>
                <c:pt idx="95">
                  <c:v>3.7549999999999999</c:v>
                </c:pt>
                <c:pt idx="96">
                  <c:v>4.2</c:v>
                </c:pt>
                <c:pt idx="97">
                  <c:v>3.7919999999999998</c:v>
                </c:pt>
                <c:pt idx="98">
                  <c:v>4.2960000000000003</c:v>
                </c:pt>
                <c:pt idx="99">
                  <c:v>4.0199999999999996</c:v>
                </c:pt>
                <c:pt idx="100">
                  <c:v>4.4710000000000134</c:v>
                </c:pt>
                <c:pt idx="101">
                  <c:v>4.4050000000000002</c:v>
                </c:pt>
                <c:pt idx="102">
                  <c:v>4.5519999999999996</c:v>
                </c:pt>
                <c:pt idx="103">
                  <c:v>4.0780000000000003</c:v>
                </c:pt>
                <c:pt idx="104">
                  <c:v>4.5519999999999996</c:v>
                </c:pt>
                <c:pt idx="105">
                  <c:v>4.0639999999999965</c:v>
                </c:pt>
                <c:pt idx="106">
                  <c:v>4.1269999999999945</c:v>
                </c:pt>
                <c:pt idx="107">
                  <c:v>4.3679999999999755</c:v>
                </c:pt>
                <c:pt idx="108">
                  <c:v>4.4560000000000004</c:v>
                </c:pt>
                <c:pt idx="109">
                  <c:v>4.2530000000000001</c:v>
                </c:pt>
                <c:pt idx="110">
                  <c:v>4.5819999999999999</c:v>
                </c:pt>
                <c:pt idx="111">
                  <c:v>4.4660000000000002</c:v>
                </c:pt>
                <c:pt idx="112">
                  <c:v>4.1909999999999945</c:v>
                </c:pt>
                <c:pt idx="113">
                  <c:v>4.6939999999999955</c:v>
                </c:pt>
                <c:pt idx="114">
                  <c:v>4.282</c:v>
                </c:pt>
                <c:pt idx="115">
                  <c:v>4.3360000000000003</c:v>
                </c:pt>
                <c:pt idx="116">
                  <c:v>4.4809999999999999</c:v>
                </c:pt>
                <c:pt idx="117">
                  <c:v>4.58</c:v>
                </c:pt>
                <c:pt idx="118">
                  <c:v>4.3029999999999955</c:v>
                </c:pt>
                <c:pt idx="119">
                  <c:v>4.2859999999999996</c:v>
                </c:pt>
                <c:pt idx="120">
                  <c:v>4.4310000000000134</c:v>
                </c:pt>
                <c:pt idx="121">
                  <c:v>4.5969999999999995</c:v>
                </c:pt>
                <c:pt idx="122">
                  <c:v>4.3769999999999998</c:v>
                </c:pt>
                <c:pt idx="123">
                  <c:v>4.3659999999999846</c:v>
                </c:pt>
                <c:pt idx="124">
                  <c:v>4.173</c:v>
                </c:pt>
                <c:pt idx="125">
                  <c:v>4.4310000000000134</c:v>
                </c:pt>
                <c:pt idx="126">
                  <c:v>3.9079999999999999</c:v>
                </c:pt>
                <c:pt idx="127">
                  <c:v>4.2839999999999998</c:v>
                </c:pt>
                <c:pt idx="128">
                  <c:v>4.0949999999999855</c:v>
                </c:pt>
                <c:pt idx="129">
                  <c:v>4.5389999999999997</c:v>
                </c:pt>
                <c:pt idx="130">
                  <c:v>4.2610000000000001</c:v>
                </c:pt>
                <c:pt idx="131">
                  <c:v>4.5629999999999855</c:v>
                </c:pt>
                <c:pt idx="132">
                  <c:v>4.2080000000000002</c:v>
                </c:pt>
                <c:pt idx="133">
                  <c:v>4.5599999999999996</c:v>
                </c:pt>
                <c:pt idx="134">
                  <c:v>4.3469999999999995</c:v>
                </c:pt>
                <c:pt idx="135">
                  <c:v>4.1899999999999995</c:v>
                </c:pt>
                <c:pt idx="136">
                  <c:v>4.593</c:v>
                </c:pt>
                <c:pt idx="137">
                  <c:v>4.8499999999999996</c:v>
                </c:pt>
                <c:pt idx="138">
                  <c:v>4.4130000000000003</c:v>
                </c:pt>
                <c:pt idx="139">
                  <c:v>4.3019999999999996</c:v>
                </c:pt>
                <c:pt idx="140">
                  <c:v>4.8479999999999945</c:v>
                </c:pt>
                <c:pt idx="141">
                  <c:v>4.3439999999999985</c:v>
                </c:pt>
                <c:pt idx="142">
                  <c:v>4.1279999999999655</c:v>
                </c:pt>
                <c:pt idx="143">
                  <c:v>4.5110000000000001</c:v>
                </c:pt>
                <c:pt idx="144">
                  <c:v>4.5219999999999985</c:v>
                </c:pt>
                <c:pt idx="145">
                  <c:v>4.3029999999999955</c:v>
                </c:pt>
                <c:pt idx="146">
                  <c:v>4.2539999999999996</c:v>
                </c:pt>
                <c:pt idx="147">
                  <c:v>4.4820000000000002</c:v>
                </c:pt>
                <c:pt idx="148">
                  <c:v>4.3490000000000002</c:v>
                </c:pt>
                <c:pt idx="149">
                  <c:v>4.202</c:v>
                </c:pt>
                <c:pt idx="150">
                  <c:v>3.9259999999999997</c:v>
                </c:pt>
                <c:pt idx="151">
                  <c:v>4.226</c:v>
                </c:pt>
                <c:pt idx="152">
                  <c:v>3.8339999999999987</c:v>
                </c:pt>
                <c:pt idx="153">
                  <c:v>4.4059999999999997</c:v>
                </c:pt>
                <c:pt idx="154">
                  <c:v>4.2</c:v>
                </c:pt>
                <c:pt idx="155">
                  <c:v>4.3259999999999845</c:v>
                </c:pt>
                <c:pt idx="156">
                  <c:v>4.49</c:v>
                </c:pt>
                <c:pt idx="157">
                  <c:v>3.964</c:v>
                </c:pt>
                <c:pt idx="158">
                  <c:v>3.72</c:v>
                </c:pt>
                <c:pt idx="159">
                  <c:v>4.282</c:v>
                </c:pt>
                <c:pt idx="160">
                  <c:v>4.2539999999999996</c:v>
                </c:pt>
                <c:pt idx="161">
                  <c:v>3.7549999999999999</c:v>
                </c:pt>
                <c:pt idx="162">
                  <c:v>3.2490000000000001</c:v>
                </c:pt>
                <c:pt idx="163">
                  <c:v>3.637</c:v>
                </c:pt>
                <c:pt idx="164">
                  <c:v>3.5189999999999997</c:v>
                </c:pt>
                <c:pt idx="165">
                  <c:v>3.8689999999999998</c:v>
                </c:pt>
                <c:pt idx="166">
                  <c:v>3.7349999999999999</c:v>
                </c:pt>
                <c:pt idx="167">
                  <c:v>3.4099999999999997</c:v>
                </c:pt>
                <c:pt idx="168">
                  <c:v>3.573</c:v>
                </c:pt>
                <c:pt idx="169">
                  <c:v>3.3119999999999967</c:v>
                </c:pt>
                <c:pt idx="170">
                  <c:v>3.5369999999999977</c:v>
                </c:pt>
                <c:pt idx="171">
                  <c:v>3.29</c:v>
                </c:pt>
                <c:pt idx="172">
                  <c:v>3.7600000000000002</c:v>
                </c:pt>
                <c:pt idx="173">
                  <c:v>3.3249999999999997</c:v>
                </c:pt>
                <c:pt idx="174">
                  <c:v>3.3709999999999987</c:v>
                </c:pt>
                <c:pt idx="175">
                  <c:v>3.3859999999999997</c:v>
                </c:pt>
                <c:pt idx="176">
                  <c:v>3.04</c:v>
                </c:pt>
                <c:pt idx="177">
                  <c:v>3.3039999999999998</c:v>
                </c:pt>
                <c:pt idx="178">
                  <c:v>3.0169999999999977</c:v>
                </c:pt>
                <c:pt idx="179">
                  <c:v>3.42</c:v>
                </c:pt>
                <c:pt idx="180">
                  <c:v>2.605</c:v>
                </c:pt>
                <c:pt idx="181">
                  <c:v>3.0219999999999998</c:v>
                </c:pt>
                <c:pt idx="182">
                  <c:v>2.8049999999999997</c:v>
                </c:pt>
                <c:pt idx="183">
                  <c:v>2.9109999999999987</c:v>
                </c:pt>
                <c:pt idx="184">
                  <c:v>2.5589999999999997</c:v>
                </c:pt>
                <c:pt idx="185">
                  <c:v>2.3989999999999987</c:v>
                </c:pt>
                <c:pt idx="186">
                  <c:v>2.3539999999999988</c:v>
                </c:pt>
                <c:pt idx="187">
                  <c:v>2.4059999999999997</c:v>
                </c:pt>
                <c:pt idx="188">
                  <c:v>2.8179999999999987</c:v>
                </c:pt>
                <c:pt idx="189">
                  <c:v>2.762</c:v>
                </c:pt>
                <c:pt idx="190">
                  <c:v>2.3129999999999793</c:v>
                </c:pt>
                <c:pt idx="191">
                  <c:v>2.3899999999999997</c:v>
                </c:pt>
                <c:pt idx="192">
                  <c:v>2.3019999999999987</c:v>
                </c:pt>
                <c:pt idx="193">
                  <c:v>2.2640000000000002</c:v>
                </c:pt>
                <c:pt idx="194">
                  <c:v>2.3019999999999987</c:v>
                </c:pt>
                <c:pt idx="195">
                  <c:v>2.4189999999999987</c:v>
                </c:pt>
                <c:pt idx="196">
                  <c:v>2.5129999999999977</c:v>
                </c:pt>
                <c:pt idx="197">
                  <c:v>2.0640000000000001</c:v>
                </c:pt>
                <c:pt idx="198">
                  <c:v>1.8340000000000001</c:v>
                </c:pt>
                <c:pt idx="199">
                  <c:v>1.9800000000000102</c:v>
                </c:pt>
                <c:pt idx="200">
                  <c:v>1.833</c:v>
                </c:pt>
                <c:pt idx="201">
                  <c:v>2.1179999999999999</c:v>
                </c:pt>
                <c:pt idx="202">
                  <c:v>1.8049999999999908</c:v>
                </c:pt>
                <c:pt idx="203">
                  <c:v>1.9980000000000102</c:v>
                </c:pt>
                <c:pt idx="204">
                  <c:v>1.8759999999999897</c:v>
                </c:pt>
                <c:pt idx="205">
                  <c:v>1.9139999999999904</c:v>
                </c:pt>
                <c:pt idx="206">
                  <c:v>1.6</c:v>
                </c:pt>
                <c:pt idx="207">
                  <c:v>1.9840000000000102</c:v>
                </c:pt>
                <c:pt idx="208">
                  <c:v>1.806</c:v>
                </c:pt>
                <c:pt idx="209">
                  <c:v>1.643</c:v>
                </c:pt>
                <c:pt idx="210">
                  <c:v>1.524</c:v>
                </c:pt>
                <c:pt idx="211">
                  <c:v>1.573</c:v>
                </c:pt>
                <c:pt idx="212">
                  <c:v>1.5489999999999908</c:v>
                </c:pt>
                <c:pt idx="213">
                  <c:v>1.5649999999999908</c:v>
                </c:pt>
                <c:pt idx="214">
                  <c:v>1.508</c:v>
                </c:pt>
                <c:pt idx="215">
                  <c:v>1.702</c:v>
                </c:pt>
                <c:pt idx="216">
                  <c:v>1.1890000000000001</c:v>
                </c:pt>
                <c:pt idx="217">
                  <c:v>1.125</c:v>
                </c:pt>
                <c:pt idx="218">
                  <c:v>1.4379999999999817</c:v>
                </c:pt>
                <c:pt idx="219">
                  <c:v>1.1850000000000001</c:v>
                </c:pt>
                <c:pt idx="220">
                  <c:v>1.6919999999999908</c:v>
                </c:pt>
                <c:pt idx="221">
                  <c:v>1.3800000000000001</c:v>
                </c:pt>
                <c:pt idx="222">
                  <c:v>1.2309999999999888</c:v>
                </c:pt>
                <c:pt idx="223">
                  <c:v>1.083</c:v>
                </c:pt>
                <c:pt idx="224">
                  <c:v>1.087</c:v>
                </c:pt>
                <c:pt idx="225">
                  <c:v>1.1060000000000001</c:v>
                </c:pt>
                <c:pt idx="226">
                  <c:v>1.052</c:v>
                </c:pt>
                <c:pt idx="227">
                  <c:v>1.022</c:v>
                </c:pt>
                <c:pt idx="228">
                  <c:v>1.4279999999999817</c:v>
                </c:pt>
                <c:pt idx="229">
                  <c:v>1.325</c:v>
                </c:pt>
                <c:pt idx="230">
                  <c:v>1.1919999999999908</c:v>
                </c:pt>
                <c:pt idx="231">
                  <c:v>1.2329999999999888</c:v>
                </c:pt>
                <c:pt idx="232">
                  <c:v>1.1399999999999897</c:v>
                </c:pt>
                <c:pt idx="233">
                  <c:v>0.96600000000000064</c:v>
                </c:pt>
                <c:pt idx="234">
                  <c:v>1.389</c:v>
                </c:pt>
                <c:pt idx="235">
                  <c:v>1.002</c:v>
                </c:pt>
                <c:pt idx="236">
                  <c:v>0.93899999999999995</c:v>
                </c:pt>
                <c:pt idx="237">
                  <c:v>0.83900000000000063</c:v>
                </c:pt>
                <c:pt idx="238">
                  <c:v>1.054</c:v>
                </c:pt>
                <c:pt idx="239">
                  <c:v>1.107</c:v>
                </c:pt>
                <c:pt idx="240">
                  <c:v>0.98699999999999999</c:v>
                </c:pt>
                <c:pt idx="241">
                  <c:v>0.97400000000000064</c:v>
                </c:pt>
                <c:pt idx="242">
                  <c:v>0.88600000000000001</c:v>
                </c:pt>
                <c:pt idx="243">
                  <c:v>0.72800000000000065</c:v>
                </c:pt>
                <c:pt idx="244">
                  <c:v>0.94899999999999995</c:v>
                </c:pt>
                <c:pt idx="245">
                  <c:v>0.76400000000000512</c:v>
                </c:pt>
                <c:pt idx="246">
                  <c:v>0.82800000000000062</c:v>
                </c:pt>
                <c:pt idx="247">
                  <c:v>0.30500000000000038</c:v>
                </c:pt>
                <c:pt idx="248">
                  <c:v>0.75700000000000511</c:v>
                </c:pt>
                <c:pt idx="249">
                  <c:v>0.98499999999999999</c:v>
                </c:pt>
                <c:pt idx="250">
                  <c:v>0.74900000000000455</c:v>
                </c:pt>
                <c:pt idx="251">
                  <c:v>0.67900000000000593</c:v>
                </c:pt>
                <c:pt idx="252">
                  <c:v>0.49700000000000188</c:v>
                </c:pt>
                <c:pt idx="253">
                  <c:v>0.60600000000000065</c:v>
                </c:pt>
                <c:pt idx="254">
                  <c:v>0.89100000000000001</c:v>
                </c:pt>
                <c:pt idx="255">
                  <c:v>0.70000000000000062</c:v>
                </c:pt>
                <c:pt idx="256">
                  <c:v>0.75800000000000511</c:v>
                </c:pt>
                <c:pt idx="257">
                  <c:v>0.73600000000000065</c:v>
                </c:pt>
                <c:pt idx="258">
                  <c:v>0.65600000000000591</c:v>
                </c:pt>
                <c:pt idx="259">
                  <c:v>0.57700000000000062</c:v>
                </c:pt>
                <c:pt idx="260">
                  <c:v>0.38300000000000256</c:v>
                </c:pt>
                <c:pt idx="261">
                  <c:v>0.75700000000000511</c:v>
                </c:pt>
                <c:pt idx="262">
                  <c:v>0.39200000000000274</c:v>
                </c:pt>
                <c:pt idx="263">
                  <c:v>0.68100000000000005</c:v>
                </c:pt>
                <c:pt idx="264">
                  <c:v>0.58299999999999996</c:v>
                </c:pt>
                <c:pt idx="265">
                  <c:v>0.46600000000000008</c:v>
                </c:pt>
                <c:pt idx="266">
                  <c:v>0.24200000000000021</c:v>
                </c:pt>
                <c:pt idx="267">
                  <c:v>0.43000000000000038</c:v>
                </c:pt>
                <c:pt idx="268">
                  <c:v>0.69499999999999995</c:v>
                </c:pt>
                <c:pt idx="269">
                  <c:v>0.51900000000000002</c:v>
                </c:pt>
                <c:pt idx="270">
                  <c:v>0.27900000000000008</c:v>
                </c:pt>
                <c:pt idx="271">
                  <c:v>0.73900000000000265</c:v>
                </c:pt>
                <c:pt idx="272">
                  <c:v>0.53500000000000003</c:v>
                </c:pt>
                <c:pt idx="273">
                  <c:v>0.76500000000000512</c:v>
                </c:pt>
                <c:pt idx="274">
                  <c:v>0.64600000000000513</c:v>
                </c:pt>
                <c:pt idx="275">
                  <c:v>0.72800000000000065</c:v>
                </c:pt>
                <c:pt idx="276">
                  <c:v>0.36100000000000032</c:v>
                </c:pt>
                <c:pt idx="277">
                  <c:v>0.56999999999999995</c:v>
                </c:pt>
                <c:pt idx="278">
                  <c:v>0.33800000000000296</c:v>
                </c:pt>
                <c:pt idx="279">
                  <c:v>0.17400000000000004</c:v>
                </c:pt>
                <c:pt idx="280">
                  <c:v>0.19400000000000001</c:v>
                </c:pt>
                <c:pt idx="281">
                  <c:v>0.54400000000000004</c:v>
                </c:pt>
                <c:pt idx="282">
                  <c:v>0.35000000000000031</c:v>
                </c:pt>
                <c:pt idx="283">
                  <c:v>0.31400000000000228</c:v>
                </c:pt>
                <c:pt idx="284">
                  <c:v>0.67200000000000593</c:v>
                </c:pt>
                <c:pt idx="285">
                  <c:v>0.46300000000000002</c:v>
                </c:pt>
                <c:pt idx="286">
                  <c:v>0.36500000000000032</c:v>
                </c:pt>
                <c:pt idx="287">
                  <c:v>0.41900000000000032</c:v>
                </c:pt>
                <c:pt idx="288">
                  <c:v>0.54100000000000004</c:v>
                </c:pt>
                <c:pt idx="289">
                  <c:v>0.32800000000000257</c:v>
                </c:pt>
                <c:pt idx="290">
                  <c:v>0.48000000000000032</c:v>
                </c:pt>
                <c:pt idx="291">
                  <c:v>0.54500000000000004</c:v>
                </c:pt>
                <c:pt idx="292">
                  <c:v>0.54200000000000004</c:v>
                </c:pt>
                <c:pt idx="293">
                  <c:v>0.39300000000000296</c:v>
                </c:pt>
                <c:pt idx="294">
                  <c:v>0.31400000000000228</c:v>
                </c:pt>
                <c:pt idx="295">
                  <c:v>0.67600000000000593</c:v>
                </c:pt>
                <c:pt idx="296">
                  <c:v>0.49300000000000038</c:v>
                </c:pt>
                <c:pt idx="297">
                  <c:v>0.35900000000000032</c:v>
                </c:pt>
                <c:pt idx="298">
                  <c:v>0.41000000000000031</c:v>
                </c:pt>
                <c:pt idx="299">
                  <c:v>0.26800000000000002</c:v>
                </c:pt>
                <c:pt idx="300">
                  <c:v>0.44900000000000001</c:v>
                </c:pt>
                <c:pt idx="301">
                  <c:v>0.22900000000000001</c:v>
                </c:pt>
                <c:pt idx="302">
                  <c:v>0.32400000000000256</c:v>
                </c:pt>
                <c:pt idx="303">
                  <c:v>0.255</c:v>
                </c:pt>
                <c:pt idx="304">
                  <c:v>4.5999999999999999E-2</c:v>
                </c:pt>
                <c:pt idx="305">
                  <c:v>0.27400000000000002</c:v>
                </c:pt>
                <c:pt idx="306">
                  <c:v>0.34300000000000008</c:v>
                </c:pt>
                <c:pt idx="307">
                  <c:v>0.37000000000000038</c:v>
                </c:pt>
                <c:pt idx="308">
                  <c:v>0.28900000000000031</c:v>
                </c:pt>
                <c:pt idx="309">
                  <c:v>0.19900000000000001</c:v>
                </c:pt>
                <c:pt idx="310">
                  <c:v>3.0000000000000002E-2</c:v>
                </c:pt>
                <c:pt idx="311">
                  <c:v>0.17</c:v>
                </c:pt>
                <c:pt idx="312">
                  <c:v>4.2000000000000023E-2</c:v>
                </c:pt>
                <c:pt idx="313">
                  <c:v>2.5000000000000001E-2</c:v>
                </c:pt>
                <c:pt idx="314">
                  <c:v>9.1000000000000025E-2</c:v>
                </c:pt>
                <c:pt idx="315">
                  <c:v>0.12000000000000002</c:v>
                </c:pt>
                <c:pt idx="316">
                  <c:v>0.54500000000000004</c:v>
                </c:pt>
                <c:pt idx="317">
                  <c:v>0.31900000000000256</c:v>
                </c:pt>
                <c:pt idx="318">
                  <c:v>0.21200000000000024</c:v>
                </c:pt>
                <c:pt idx="319">
                  <c:v>0.40500000000000008</c:v>
                </c:pt>
                <c:pt idx="320">
                  <c:v>0.60400000000000065</c:v>
                </c:pt>
                <c:pt idx="321">
                  <c:v>0.56100000000000005</c:v>
                </c:pt>
                <c:pt idx="322">
                  <c:v>0.193</c:v>
                </c:pt>
                <c:pt idx="323">
                  <c:v>0.191</c:v>
                </c:pt>
                <c:pt idx="324">
                  <c:v>0.13800000000000001</c:v>
                </c:pt>
                <c:pt idx="325">
                  <c:v>0.55300000000000005</c:v>
                </c:pt>
                <c:pt idx="326">
                  <c:v>0.28300000000000008</c:v>
                </c:pt>
                <c:pt idx="327">
                  <c:v>-8.5000000000000006E-2</c:v>
                </c:pt>
                <c:pt idx="328">
                  <c:v>-0.16900000000000001</c:v>
                </c:pt>
                <c:pt idx="329">
                  <c:v>0.30100000000000032</c:v>
                </c:pt>
                <c:pt idx="330">
                  <c:v>0.26900000000000002</c:v>
                </c:pt>
                <c:pt idx="331">
                  <c:v>0.38400000000000256</c:v>
                </c:pt>
                <c:pt idx="332">
                  <c:v>4.0000000000000114E-3</c:v>
                </c:pt>
                <c:pt idx="333">
                  <c:v>0.223</c:v>
                </c:pt>
                <c:pt idx="334">
                  <c:v>0.18100000000000024</c:v>
                </c:pt>
                <c:pt idx="335">
                  <c:v>8.7000000000000022E-2</c:v>
                </c:pt>
                <c:pt idx="336">
                  <c:v>0.26200000000000001</c:v>
                </c:pt>
                <c:pt idx="337">
                  <c:v>0.31500000000000228</c:v>
                </c:pt>
                <c:pt idx="338">
                  <c:v>0.42800000000000032</c:v>
                </c:pt>
                <c:pt idx="339">
                  <c:v>0.20500000000000004</c:v>
                </c:pt>
                <c:pt idx="340">
                  <c:v>6.4000000000000112E-2</c:v>
                </c:pt>
                <c:pt idx="341">
                  <c:v>0.22</c:v>
                </c:pt>
                <c:pt idx="342">
                  <c:v>1.9000000000000149E-2</c:v>
                </c:pt>
                <c:pt idx="343">
                  <c:v>0.25700000000000001</c:v>
                </c:pt>
                <c:pt idx="344">
                  <c:v>-6.6000000000000003E-2</c:v>
                </c:pt>
                <c:pt idx="345">
                  <c:v>3.2000000000000042E-2</c:v>
                </c:pt>
                <c:pt idx="346">
                  <c:v>0.2</c:v>
                </c:pt>
                <c:pt idx="347">
                  <c:v>0.30300000000000032</c:v>
                </c:pt>
                <c:pt idx="348">
                  <c:v>0.36300000000000032</c:v>
                </c:pt>
                <c:pt idx="349">
                  <c:v>-0.22900000000000001</c:v>
                </c:pt>
                <c:pt idx="350">
                  <c:v>5.7000000000000023E-2</c:v>
                </c:pt>
              </c:numCache>
            </c:numRef>
          </c:yVal>
          <c:smooth val="1"/>
        </c:ser>
        <c:ser>
          <c:idx val="7"/>
          <c:order val="7"/>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D$1:$D$351</c:f>
              <c:numCache>
                <c:formatCode>General</c:formatCode>
                <c:ptCount val="351"/>
                <c:pt idx="0">
                  <c:v>1.923</c:v>
                </c:pt>
                <c:pt idx="1">
                  <c:v>2.0549999999999997</c:v>
                </c:pt>
                <c:pt idx="2">
                  <c:v>1.786</c:v>
                </c:pt>
                <c:pt idx="3">
                  <c:v>1.82</c:v>
                </c:pt>
                <c:pt idx="4">
                  <c:v>1.742</c:v>
                </c:pt>
                <c:pt idx="5">
                  <c:v>1.8080000000000001</c:v>
                </c:pt>
                <c:pt idx="6">
                  <c:v>2.254</c:v>
                </c:pt>
                <c:pt idx="7">
                  <c:v>1.5549999999999908</c:v>
                </c:pt>
                <c:pt idx="8">
                  <c:v>1.8009999999999908</c:v>
                </c:pt>
                <c:pt idx="9">
                  <c:v>1.75</c:v>
                </c:pt>
                <c:pt idx="10">
                  <c:v>1.5860000000000001</c:v>
                </c:pt>
                <c:pt idx="11">
                  <c:v>1.633</c:v>
                </c:pt>
                <c:pt idx="12">
                  <c:v>1.9690000000000001</c:v>
                </c:pt>
                <c:pt idx="13">
                  <c:v>1.337</c:v>
                </c:pt>
                <c:pt idx="14">
                  <c:v>1.4109999999999869</c:v>
                </c:pt>
                <c:pt idx="15">
                  <c:v>1.5529999999999908</c:v>
                </c:pt>
                <c:pt idx="16">
                  <c:v>1.373</c:v>
                </c:pt>
                <c:pt idx="17">
                  <c:v>1.645</c:v>
                </c:pt>
                <c:pt idx="18">
                  <c:v>1.4449999999999887</c:v>
                </c:pt>
                <c:pt idx="19">
                  <c:v>1.5580000000000001</c:v>
                </c:pt>
                <c:pt idx="20">
                  <c:v>1.899</c:v>
                </c:pt>
                <c:pt idx="21">
                  <c:v>1.302</c:v>
                </c:pt>
                <c:pt idx="22">
                  <c:v>1.1599999999999899</c:v>
                </c:pt>
                <c:pt idx="23">
                  <c:v>1.468</c:v>
                </c:pt>
                <c:pt idx="24">
                  <c:v>1.3800000000000001</c:v>
                </c:pt>
                <c:pt idx="25">
                  <c:v>1.3169999999999908</c:v>
                </c:pt>
                <c:pt idx="26">
                  <c:v>1.3149999999999908</c:v>
                </c:pt>
                <c:pt idx="27">
                  <c:v>1.6419999999999897</c:v>
                </c:pt>
                <c:pt idx="28">
                  <c:v>1.4369999999999874</c:v>
                </c:pt>
                <c:pt idx="29">
                  <c:v>1.528</c:v>
                </c:pt>
                <c:pt idx="30">
                  <c:v>1.6080000000000001</c:v>
                </c:pt>
                <c:pt idx="31">
                  <c:v>1.1890000000000001</c:v>
                </c:pt>
                <c:pt idx="32">
                  <c:v>1.3680000000000001</c:v>
                </c:pt>
                <c:pt idx="33">
                  <c:v>0.99299999999999999</c:v>
                </c:pt>
                <c:pt idx="34">
                  <c:v>0.90500000000000003</c:v>
                </c:pt>
                <c:pt idx="35">
                  <c:v>1.468</c:v>
                </c:pt>
                <c:pt idx="36">
                  <c:v>1.48</c:v>
                </c:pt>
                <c:pt idx="37">
                  <c:v>1.5309999999999897</c:v>
                </c:pt>
                <c:pt idx="38">
                  <c:v>1.829</c:v>
                </c:pt>
                <c:pt idx="39">
                  <c:v>1.171</c:v>
                </c:pt>
                <c:pt idx="40">
                  <c:v>1.4369999999999874</c:v>
                </c:pt>
                <c:pt idx="41">
                  <c:v>2.1139999999999999</c:v>
                </c:pt>
                <c:pt idx="42">
                  <c:v>2.1389999999999998</c:v>
                </c:pt>
                <c:pt idx="43">
                  <c:v>2.0259999999999998</c:v>
                </c:pt>
                <c:pt idx="44">
                  <c:v>1.827</c:v>
                </c:pt>
                <c:pt idx="45">
                  <c:v>2.343</c:v>
                </c:pt>
                <c:pt idx="46">
                  <c:v>2.2949999999999999</c:v>
                </c:pt>
                <c:pt idx="47">
                  <c:v>2.3359999999999967</c:v>
                </c:pt>
                <c:pt idx="48">
                  <c:v>2.7600000000000002</c:v>
                </c:pt>
                <c:pt idx="49">
                  <c:v>2.96</c:v>
                </c:pt>
                <c:pt idx="50">
                  <c:v>2.9819999999999998</c:v>
                </c:pt>
                <c:pt idx="51">
                  <c:v>2.7509999999999999</c:v>
                </c:pt>
                <c:pt idx="52">
                  <c:v>2.5989999999999998</c:v>
                </c:pt>
                <c:pt idx="53">
                  <c:v>2.8789999999999987</c:v>
                </c:pt>
                <c:pt idx="54">
                  <c:v>2.4339999999999997</c:v>
                </c:pt>
                <c:pt idx="55">
                  <c:v>2.46</c:v>
                </c:pt>
                <c:pt idx="56">
                  <c:v>2.5649999999999999</c:v>
                </c:pt>
                <c:pt idx="57">
                  <c:v>1.8180000000000001</c:v>
                </c:pt>
                <c:pt idx="58">
                  <c:v>2.363</c:v>
                </c:pt>
                <c:pt idx="59">
                  <c:v>1.7529999999999897</c:v>
                </c:pt>
                <c:pt idx="60">
                  <c:v>1.8800000000000001</c:v>
                </c:pt>
                <c:pt idx="61">
                  <c:v>1.619</c:v>
                </c:pt>
                <c:pt idx="62">
                  <c:v>1.83</c:v>
                </c:pt>
                <c:pt idx="63">
                  <c:v>1.7229999999999888</c:v>
                </c:pt>
                <c:pt idx="64">
                  <c:v>1.7669999999999897</c:v>
                </c:pt>
                <c:pt idx="65">
                  <c:v>1.819</c:v>
                </c:pt>
                <c:pt idx="66">
                  <c:v>2.1989999999999998</c:v>
                </c:pt>
                <c:pt idx="67">
                  <c:v>1.9820000000000102</c:v>
                </c:pt>
                <c:pt idx="68">
                  <c:v>1.629</c:v>
                </c:pt>
                <c:pt idx="69">
                  <c:v>2.1189999999999998</c:v>
                </c:pt>
                <c:pt idx="70">
                  <c:v>2.0789999999999997</c:v>
                </c:pt>
                <c:pt idx="71">
                  <c:v>2.1359999999999997</c:v>
                </c:pt>
                <c:pt idx="72">
                  <c:v>2.5630000000000002</c:v>
                </c:pt>
                <c:pt idx="73">
                  <c:v>2.206</c:v>
                </c:pt>
                <c:pt idx="74">
                  <c:v>2.218</c:v>
                </c:pt>
                <c:pt idx="75">
                  <c:v>2.2519999999999998</c:v>
                </c:pt>
                <c:pt idx="76">
                  <c:v>2.5299999999999998</c:v>
                </c:pt>
                <c:pt idx="77">
                  <c:v>2.3689999999999998</c:v>
                </c:pt>
                <c:pt idx="78">
                  <c:v>2.4129999999999967</c:v>
                </c:pt>
                <c:pt idx="79">
                  <c:v>2.8649999999999998</c:v>
                </c:pt>
                <c:pt idx="80">
                  <c:v>2.9430000000000001</c:v>
                </c:pt>
                <c:pt idx="81">
                  <c:v>2.9699999999999998</c:v>
                </c:pt>
                <c:pt idx="82">
                  <c:v>2.7730000000000001</c:v>
                </c:pt>
                <c:pt idx="83">
                  <c:v>2.9959999999999987</c:v>
                </c:pt>
                <c:pt idx="84">
                  <c:v>3.1890000000000001</c:v>
                </c:pt>
                <c:pt idx="85">
                  <c:v>3.4609999999999999</c:v>
                </c:pt>
                <c:pt idx="86">
                  <c:v>3.4889999999999999</c:v>
                </c:pt>
                <c:pt idx="87">
                  <c:v>3.7909999999999999</c:v>
                </c:pt>
                <c:pt idx="88">
                  <c:v>3.64</c:v>
                </c:pt>
                <c:pt idx="89">
                  <c:v>3.3509999999999978</c:v>
                </c:pt>
                <c:pt idx="90">
                  <c:v>3.5559999999999987</c:v>
                </c:pt>
                <c:pt idx="91">
                  <c:v>3.7850000000000001</c:v>
                </c:pt>
                <c:pt idx="92">
                  <c:v>3.8949999999999987</c:v>
                </c:pt>
                <c:pt idx="93">
                  <c:v>4.3330000000000002</c:v>
                </c:pt>
                <c:pt idx="94">
                  <c:v>4.1289999999999845</c:v>
                </c:pt>
                <c:pt idx="95">
                  <c:v>4.5860000000000003</c:v>
                </c:pt>
                <c:pt idx="96">
                  <c:v>4.3669999999999956</c:v>
                </c:pt>
                <c:pt idx="97">
                  <c:v>4.3789999999999996</c:v>
                </c:pt>
                <c:pt idx="98">
                  <c:v>4.2839999999999998</c:v>
                </c:pt>
                <c:pt idx="99">
                  <c:v>4.5249999999999755</c:v>
                </c:pt>
                <c:pt idx="100">
                  <c:v>4.7069999999999999</c:v>
                </c:pt>
                <c:pt idx="101">
                  <c:v>4.3959999999999955</c:v>
                </c:pt>
                <c:pt idx="102">
                  <c:v>4.5649999999999755</c:v>
                </c:pt>
                <c:pt idx="103">
                  <c:v>4.4569999999999999</c:v>
                </c:pt>
                <c:pt idx="104">
                  <c:v>5.0359999999999996</c:v>
                </c:pt>
                <c:pt idx="105">
                  <c:v>4.3849999999999945</c:v>
                </c:pt>
                <c:pt idx="106">
                  <c:v>4.484</c:v>
                </c:pt>
                <c:pt idx="107">
                  <c:v>4.4340000000000002</c:v>
                </c:pt>
                <c:pt idx="108">
                  <c:v>5.2309999999999999</c:v>
                </c:pt>
                <c:pt idx="109">
                  <c:v>5.0269999999999975</c:v>
                </c:pt>
                <c:pt idx="110">
                  <c:v>5.032</c:v>
                </c:pt>
                <c:pt idx="111">
                  <c:v>4.9950000000000001</c:v>
                </c:pt>
                <c:pt idx="112">
                  <c:v>4.49</c:v>
                </c:pt>
                <c:pt idx="113">
                  <c:v>4.359</c:v>
                </c:pt>
                <c:pt idx="114">
                  <c:v>4.8469999999999995</c:v>
                </c:pt>
                <c:pt idx="115">
                  <c:v>4.9000000000000004</c:v>
                </c:pt>
                <c:pt idx="116">
                  <c:v>4.782</c:v>
                </c:pt>
                <c:pt idx="117">
                  <c:v>4.4580000000000002</c:v>
                </c:pt>
                <c:pt idx="118">
                  <c:v>4.9489999999999998</c:v>
                </c:pt>
                <c:pt idx="119">
                  <c:v>4.4770000000000003</c:v>
                </c:pt>
                <c:pt idx="120">
                  <c:v>4.6609999999999845</c:v>
                </c:pt>
                <c:pt idx="121">
                  <c:v>4.3410000000000002</c:v>
                </c:pt>
                <c:pt idx="122">
                  <c:v>4.6869999999999985</c:v>
                </c:pt>
                <c:pt idx="123">
                  <c:v>4.7309999999999999</c:v>
                </c:pt>
                <c:pt idx="124">
                  <c:v>4.5750000000000002</c:v>
                </c:pt>
                <c:pt idx="125">
                  <c:v>4.9809999999999999</c:v>
                </c:pt>
                <c:pt idx="126">
                  <c:v>4.2210000000000001</c:v>
                </c:pt>
                <c:pt idx="127">
                  <c:v>4.6879999999999855</c:v>
                </c:pt>
                <c:pt idx="128">
                  <c:v>4.7669999999999995</c:v>
                </c:pt>
                <c:pt idx="129">
                  <c:v>4.6959999999999855</c:v>
                </c:pt>
                <c:pt idx="130">
                  <c:v>4.5090000000000003</c:v>
                </c:pt>
                <c:pt idx="131">
                  <c:v>4.6629999999999745</c:v>
                </c:pt>
                <c:pt idx="132">
                  <c:v>4.8949999999999845</c:v>
                </c:pt>
                <c:pt idx="133">
                  <c:v>4.5910000000000002</c:v>
                </c:pt>
                <c:pt idx="134">
                  <c:v>5.1749999999999945</c:v>
                </c:pt>
                <c:pt idx="135">
                  <c:v>4.5709999999999997</c:v>
                </c:pt>
                <c:pt idx="136">
                  <c:v>4.3689999999999856</c:v>
                </c:pt>
                <c:pt idx="137">
                  <c:v>4.72</c:v>
                </c:pt>
                <c:pt idx="138">
                  <c:v>5.1669999999999945</c:v>
                </c:pt>
                <c:pt idx="139">
                  <c:v>4.5999999999999996</c:v>
                </c:pt>
                <c:pt idx="140">
                  <c:v>5.085</c:v>
                </c:pt>
                <c:pt idx="141">
                  <c:v>5.1360000000000001</c:v>
                </c:pt>
                <c:pt idx="142">
                  <c:v>4.766</c:v>
                </c:pt>
                <c:pt idx="143">
                  <c:v>4.5709999999999997</c:v>
                </c:pt>
                <c:pt idx="144">
                  <c:v>4.8490000000000002</c:v>
                </c:pt>
                <c:pt idx="145">
                  <c:v>4.4569999999999999</c:v>
                </c:pt>
                <c:pt idx="146">
                  <c:v>4.7080000000000002</c:v>
                </c:pt>
                <c:pt idx="147">
                  <c:v>4.585</c:v>
                </c:pt>
                <c:pt idx="148">
                  <c:v>4.5619999999999985</c:v>
                </c:pt>
                <c:pt idx="149">
                  <c:v>4.3319999999999999</c:v>
                </c:pt>
                <c:pt idx="150">
                  <c:v>4.9690000000000003</c:v>
                </c:pt>
                <c:pt idx="151">
                  <c:v>4.7939999999999996</c:v>
                </c:pt>
                <c:pt idx="152">
                  <c:v>4.516</c:v>
                </c:pt>
                <c:pt idx="153">
                  <c:v>4.3269999999999955</c:v>
                </c:pt>
                <c:pt idx="154">
                  <c:v>4.593</c:v>
                </c:pt>
                <c:pt idx="155">
                  <c:v>4.8490000000000002</c:v>
                </c:pt>
                <c:pt idx="156">
                  <c:v>4.42</c:v>
                </c:pt>
                <c:pt idx="157">
                  <c:v>4.4470000000000001</c:v>
                </c:pt>
                <c:pt idx="158">
                  <c:v>4.234</c:v>
                </c:pt>
                <c:pt idx="159">
                  <c:v>4.2949999999999955</c:v>
                </c:pt>
                <c:pt idx="160">
                  <c:v>4.6619999999999955</c:v>
                </c:pt>
                <c:pt idx="161">
                  <c:v>4.6629999999999745</c:v>
                </c:pt>
                <c:pt idx="162">
                  <c:v>3.8499999999999988</c:v>
                </c:pt>
                <c:pt idx="163">
                  <c:v>4.1429999999999945</c:v>
                </c:pt>
                <c:pt idx="164">
                  <c:v>3.6890000000000001</c:v>
                </c:pt>
                <c:pt idx="165">
                  <c:v>4.2370000000000001</c:v>
                </c:pt>
                <c:pt idx="166">
                  <c:v>4.1739999999999995</c:v>
                </c:pt>
                <c:pt idx="167">
                  <c:v>3.66</c:v>
                </c:pt>
                <c:pt idx="168">
                  <c:v>3.7359999999999998</c:v>
                </c:pt>
                <c:pt idx="169">
                  <c:v>3.927</c:v>
                </c:pt>
                <c:pt idx="170">
                  <c:v>3.698</c:v>
                </c:pt>
                <c:pt idx="171">
                  <c:v>4.05</c:v>
                </c:pt>
                <c:pt idx="172">
                  <c:v>3.7269999999999999</c:v>
                </c:pt>
                <c:pt idx="173">
                  <c:v>3.6709999999999998</c:v>
                </c:pt>
                <c:pt idx="174">
                  <c:v>3.504</c:v>
                </c:pt>
                <c:pt idx="175">
                  <c:v>3.7319999999999998</c:v>
                </c:pt>
                <c:pt idx="176">
                  <c:v>3.3149999999999977</c:v>
                </c:pt>
                <c:pt idx="177">
                  <c:v>3.246</c:v>
                </c:pt>
                <c:pt idx="178">
                  <c:v>3.08</c:v>
                </c:pt>
                <c:pt idx="179">
                  <c:v>3.4430000000000001</c:v>
                </c:pt>
                <c:pt idx="180">
                  <c:v>3.1829999999999998</c:v>
                </c:pt>
                <c:pt idx="181">
                  <c:v>2.7210000000000001</c:v>
                </c:pt>
                <c:pt idx="182">
                  <c:v>3.0939999999999999</c:v>
                </c:pt>
                <c:pt idx="183">
                  <c:v>3.3789999999999987</c:v>
                </c:pt>
                <c:pt idx="184">
                  <c:v>2.738</c:v>
                </c:pt>
                <c:pt idx="185">
                  <c:v>2.77</c:v>
                </c:pt>
                <c:pt idx="186">
                  <c:v>3.0430000000000001</c:v>
                </c:pt>
                <c:pt idx="187">
                  <c:v>2.8579999999999997</c:v>
                </c:pt>
                <c:pt idx="188">
                  <c:v>2.61</c:v>
                </c:pt>
                <c:pt idx="189">
                  <c:v>2.6040000000000001</c:v>
                </c:pt>
                <c:pt idx="190">
                  <c:v>2.589</c:v>
                </c:pt>
                <c:pt idx="191">
                  <c:v>2.4630000000000001</c:v>
                </c:pt>
                <c:pt idx="192">
                  <c:v>2.4099999999999997</c:v>
                </c:pt>
                <c:pt idx="193">
                  <c:v>2.2799999999999998</c:v>
                </c:pt>
                <c:pt idx="194">
                  <c:v>3.0430000000000001</c:v>
                </c:pt>
                <c:pt idx="195">
                  <c:v>2.7189999999999999</c:v>
                </c:pt>
                <c:pt idx="196">
                  <c:v>1.901</c:v>
                </c:pt>
                <c:pt idx="197">
                  <c:v>2.4969999999999977</c:v>
                </c:pt>
                <c:pt idx="198">
                  <c:v>2.0430000000000001</c:v>
                </c:pt>
                <c:pt idx="199">
                  <c:v>2.0880000000000001</c:v>
                </c:pt>
                <c:pt idx="200">
                  <c:v>1.9480000000000091</c:v>
                </c:pt>
                <c:pt idx="201">
                  <c:v>1.7849999999999899</c:v>
                </c:pt>
                <c:pt idx="202">
                  <c:v>2.0529999999999977</c:v>
                </c:pt>
                <c:pt idx="203">
                  <c:v>2.27</c:v>
                </c:pt>
                <c:pt idx="204">
                  <c:v>1.772</c:v>
                </c:pt>
                <c:pt idx="205">
                  <c:v>2.1309999999999998</c:v>
                </c:pt>
                <c:pt idx="206">
                  <c:v>1.9680000000000091</c:v>
                </c:pt>
                <c:pt idx="207">
                  <c:v>1.9339999999999908</c:v>
                </c:pt>
                <c:pt idx="208">
                  <c:v>2.1709999999999998</c:v>
                </c:pt>
                <c:pt idx="209">
                  <c:v>2.0659999999999998</c:v>
                </c:pt>
                <c:pt idx="210">
                  <c:v>1.9880000000000102</c:v>
                </c:pt>
                <c:pt idx="211">
                  <c:v>1.33</c:v>
                </c:pt>
                <c:pt idx="212">
                  <c:v>2.1030000000000002</c:v>
                </c:pt>
                <c:pt idx="213">
                  <c:v>1.9480000000000091</c:v>
                </c:pt>
                <c:pt idx="214">
                  <c:v>1.7669999999999897</c:v>
                </c:pt>
                <c:pt idx="215">
                  <c:v>1.53</c:v>
                </c:pt>
                <c:pt idx="216">
                  <c:v>1.841</c:v>
                </c:pt>
                <c:pt idx="217">
                  <c:v>1.4389999999999876</c:v>
                </c:pt>
                <c:pt idx="218">
                  <c:v>1.621</c:v>
                </c:pt>
                <c:pt idx="219">
                  <c:v>1.6120000000000001</c:v>
                </c:pt>
                <c:pt idx="220">
                  <c:v>1.4149999999999869</c:v>
                </c:pt>
                <c:pt idx="221">
                  <c:v>1.169</c:v>
                </c:pt>
                <c:pt idx="222">
                  <c:v>1.3620000000000001</c:v>
                </c:pt>
                <c:pt idx="223">
                  <c:v>1.573</c:v>
                </c:pt>
                <c:pt idx="224">
                  <c:v>1.2989999999999908</c:v>
                </c:pt>
                <c:pt idx="225">
                  <c:v>1.2709999999999897</c:v>
                </c:pt>
                <c:pt idx="226">
                  <c:v>1.2649999999999897</c:v>
                </c:pt>
                <c:pt idx="227">
                  <c:v>1.357</c:v>
                </c:pt>
                <c:pt idx="228">
                  <c:v>1.254</c:v>
                </c:pt>
                <c:pt idx="229">
                  <c:v>1.016</c:v>
                </c:pt>
                <c:pt idx="230">
                  <c:v>1.3380000000000001</c:v>
                </c:pt>
                <c:pt idx="231">
                  <c:v>1.391</c:v>
                </c:pt>
                <c:pt idx="232">
                  <c:v>1.355</c:v>
                </c:pt>
                <c:pt idx="233">
                  <c:v>1.089</c:v>
                </c:pt>
                <c:pt idx="234">
                  <c:v>1.3680000000000001</c:v>
                </c:pt>
                <c:pt idx="235">
                  <c:v>1.466</c:v>
                </c:pt>
                <c:pt idx="236">
                  <c:v>1.1850000000000001</c:v>
                </c:pt>
                <c:pt idx="237">
                  <c:v>0.85500000000000065</c:v>
                </c:pt>
                <c:pt idx="238">
                  <c:v>1.224</c:v>
                </c:pt>
                <c:pt idx="239">
                  <c:v>1.0820000000000001</c:v>
                </c:pt>
                <c:pt idx="240">
                  <c:v>1.1499999999999897</c:v>
                </c:pt>
                <c:pt idx="241">
                  <c:v>1.014</c:v>
                </c:pt>
                <c:pt idx="242">
                  <c:v>1.1739999999999908</c:v>
                </c:pt>
                <c:pt idx="243">
                  <c:v>0.96400000000000063</c:v>
                </c:pt>
                <c:pt idx="244">
                  <c:v>1.232</c:v>
                </c:pt>
                <c:pt idx="245">
                  <c:v>0.73500000000000065</c:v>
                </c:pt>
                <c:pt idx="246">
                  <c:v>0.65300000000000569</c:v>
                </c:pt>
                <c:pt idx="247">
                  <c:v>1</c:v>
                </c:pt>
                <c:pt idx="248">
                  <c:v>1.1120000000000001</c:v>
                </c:pt>
                <c:pt idx="249">
                  <c:v>0.88300000000000001</c:v>
                </c:pt>
                <c:pt idx="250">
                  <c:v>1.0089999999999897</c:v>
                </c:pt>
                <c:pt idx="251">
                  <c:v>0.71300000000000063</c:v>
                </c:pt>
                <c:pt idx="252">
                  <c:v>0.95400000000000063</c:v>
                </c:pt>
                <c:pt idx="253">
                  <c:v>0.90900000000000003</c:v>
                </c:pt>
                <c:pt idx="254">
                  <c:v>0.89300000000000002</c:v>
                </c:pt>
                <c:pt idx="255">
                  <c:v>0.79700000000000004</c:v>
                </c:pt>
                <c:pt idx="256">
                  <c:v>0.54100000000000004</c:v>
                </c:pt>
                <c:pt idx="257">
                  <c:v>0.75900000000000512</c:v>
                </c:pt>
                <c:pt idx="258">
                  <c:v>0.66000000000000592</c:v>
                </c:pt>
                <c:pt idx="259">
                  <c:v>0.84000000000000064</c:v>
                </c:pt>
                <c:pt idx="260">
                  <c:v>0.98299999999999998</c:v>
                </c:pt>
                <c:pt idx="261">
                  <c:v>0.505</c:v>
                </c:pt>
                <c:pt idx="262">
                  <c:v>0.67900000000000593</c:v>
                </c:pt>
                <c:pt idx="263">
                  <c:v>0.88500000000000001</c:v>
                </c:pt>
                <c:pt idx="264">
                  <c:v>1.1679999999999908</c:v>
                </c:pt>
                <c:pt idx="265">
                  <c:v>0.71500000000000064</c:v>
                </c:pt>
                <c:pt idx="266">
                  <c:v>0.53900000000000003</c:v>
                </c:pt>
                <c:pt idx="267">
                  <c:v>0.50900000000000001</c:v>
                </c:pt>
                <c:pt idx="268">
                  <c:v>0.8</c:v>
                </c:pt>
                <c:pt idx="269">
                  <c:v>0.46400000000000002</c:v>
                </c:pt>
                <c:pt idx="270">
                  <c:v>0.75100000000000477</c:v>
                </c:pt>
                <c:pt idx="271">
                  <c:v>0.65600000000000591</c:v>
                </c:pt>
                <c:pt idx="272">
                  <c:v>0.66700000000000592</c:v>
                </c:pt>
                <c:pt idx="273">
                  <c:v>0.43700000000000228</c:v>
                </c:pt>
                <c:pt idx="274">
                  <c:v>0.57600000000000062</c:v>
                </c:pt>
                <c:pt idx="275">
                  <c:v>0.47700000000000031</c:v>
                </c:pt>
                <c:pt idx="276">
                  <c:v>0.62700000000000489</c:v>
                </c:pt>
                <c:pt idx="277">
                  <c:v>0.46300000000000002</c:v>
                </c:pt>
                <c:pt idx="278">
                  <c:v>9.9000000000000046E-2</c:v>
                </c:pt>
                <c:pt idx="279">
                  <c:v>0.75900000000000512</c:v>
                </c:pt>
                <c:pt idx="280">
                  <c:v>0.43800000000000228</c:v>
                </c:pt>
                <c:pt idx="281">
                  <c:v>0.30700000000000038</c:v>
                </c:pt>
                <c:pt idx="282">
                  <c:v>0.64600000000000513</c:v>
                </c:pt>
                <c:pt idx="283">
                  <c:v>0.49900000000000228</c:v>
                </c:pt>
                <c:pt idx="284">
                  <c:v>0.48700000000000032</c:v>
                </c:pt>
                <c:pt idx="285">
                  <c:v>0.74800000000000455</c:v>
                </c:pt>
                <c:pt idx="286">
                  <c:v>0.54100000000000004</c:v>
                </c:pt>
                <c:pt idx="287">
                  <c:v>0.17500000000000004</c:v>
                </c:pt>
                <c:pt idx="288">
                  <c:v>0.83400000000000063</c:v>
                </c:pt>
                <c:pt idx="289">
                  <c:v>0.15700000000000044</c:v>
                </c:pt>
                <c:pt idx="290">
                  <c:v>0.52500000000000002</c:v>
                </c:pt>
                <c:pt idx="291">
                  <c:v>0.68700000000000061</c:v>
                </c:pt>
                <c:pt idx="292">
                  <c:v>0.56999999999999995</c:v>
                </c:pt>
                <c:pt idx="293">
                  <c:v>0.51100000000000001</c:v>
                </c:pt>
                <c:pt idx="294">
                  <c:v>0.67500000000000593</c:v>
                </c:pt>
                <c:pt idx="295">
                  <c:v>0.52</c:v>
                </c:pt>
                <c:pt idx="296">
                  <c:v>0.45</c:v>
                </c:pt>
                <c:pt idx="297">
                  <c:v>9.3000000000000208E-2</c:v>
                </c:pt>
                <c:pt idx="298">
                  <c:v>0.42300000000000032</c:v>
                </c:pt>
                <c:pt idx="299">
                  <c:v>0.69399999999999995</c:v>
                </c:pt>
                <c:pt idx="300">
                  <c:v>0.70400000000000063</c:v>
                </c:pt>
                <c:pt idx="301">
                  <c:v>0.28800000000000031</c:v>
                </c:pt>
                <c:pt idx="302">
                  <c:v>0.57600000000000062</c:v>
                </c:pt>
                <c:pt idx="303">
                  <c:v>0.87200000000000455</c:v>
                </c:pt>
                <c:pt idx="304">
                  <c:v>0.53800000000000003</c:v>
                </c:pt>
                <c:pt idx="305">
                  <c:v>0.43700000000000228</c:v>
                </c:pt>
                <c:pt idx="306">
                  <c:v>0.64800000000000513</c:v>
                </c:pt>
                <c:pt idx="307">
                  <c:v>0.95300000000000062</c:v>
                </c:pt>
                <c:pt idx="308">
                  <c:v>0.54500000000000004</c:v>
                </c:pt>
                <c:pt idx="309">
                  <c:v>0.21700000000000041</c:v>
                </c:pt>
                <c:pt idx="310">
                  <c:v>0.39800000000000296</c:v>
                </c:pt>
                <c:pt idx="311">
                  <c:v>0.53800000000000003</c:v>
                </c:pt>
                <c:pt idx="312">
                  <c:v>0.44700000000000001</c:v>
                </c:pt>
                <c:pt idx="313">
                  <c:v>0.30400000000000038</c:v>
                </c:pt>
                <c:pt idx="314">
                  <c:v>0.62400000000000455</c:v>
                </c:pt>
                <c:pt idx="315">
                  <c:v>0.41800000000000032</c:v>
                </c:pt>
                <c:pt idx="316">
                  <c:v>0.41300000000000031</c:v>
                </c:pt>
                <c:pt idx="317">
                  <c:v>0.16200000000000001</c:v>
                </c:pt>
                <c:pt idx="318">
                  <c:v>0.57800000000000062</c:v>
                </c:pt>
                <c:pt idx="319">
                  <c:v>9.1000000000000025E-2</c:v>
                </c:pt>
                <c:pt idx="320">
                  <c:v>0.30500000000000038</c:v>
                </c:pt>
                <c:pt idx="321">
                  <c:v>0.51100000000000001</c:v>
                </c:pt>
                <c:pt idx="322">
                  <c:v>0.11700000000000002</c:v>
                </c:pt>
                <c:pt idx="323">
                  <c:v>0.29900000000000032</c:v>
                </c:pt>
                <c:pt idx="324">
                  <c:v>0.19900000000000001</c:v>
                </c:pt>
                <c:pt idx="325">
                  <c:v>0.46200000000000002</c:v>
                </c:pt>
                <c:pt idx="326">
                  <c:v>0.27400000000000002</c:v>
                </c:pt>
                <c:pt idx="327">
                  <c:v>0.53700000000000003</c:v>
                </c:pt>
                <c:pt idx="328">
                  <c:v>0.21600000000000041</c:v>
                </c:pt>
                <c:pt idx="329">
                  <c:v>0.30800000000000038</c:v>
                </c:pt>
                <c:pt idx="330">
                  <c:v>5.3000000000000012E-2</c:v>
                </c:pt>
                <c:pt idx="331">
                  <c:v>0.37200000000000188</c:v>
                </c:pt>
                <c:pt idx="332">
                  <c:v>0.45600000000000002</c:v>
                </c:pt>
                <c:pt idx="333">
                  <c:v>0.30200000000000032</c:v>
                </c:pt>
                <c:pt idx="334">
                  <c:v>0.38700000000000256</c:v>
                </c:pt>
                <c:pt idx="335">
                  <c:v>0.39200000000000274</c:v>
                </c:pt>
                <c:pt idx="336">
                  <c:v>0.26500000000000001</c:v>
                </c:pt>
                <c:pt idx="337">
                  <c:v>0.42800000000000032</c:v>
                </c:pt>
                <c:pt idx="338">
                  <c:v>0.10800000000000012</c:v>
                </c:pt>
                <c:pt idx="339">
                  <c:v>0.41100000000000031</c:v>
                </c:pt>
                <c:pt idx="340">
                  <c:v>0.27100000000000002</c:v>
                </c:pt>
                <c:pt idx="341">
                  <c:v>0.254</c:v>
                </c:pt>
                <c:pt idx="342">
                  <c:v>0.54600000000000004</c:v>
                </c:pt>
                <c:pt idx="343">
                  <c:v>0.23500000000000001</c:v>
                </c:pt>
                <c:pt idx="344">
                  <c:v>0.38700000000000256</c:v>
                </c:pt>
                <c:pt idx="345">
                  <c:v>0.50600000000000001</c:v>
                </c:pt>
                <c:pt idx="346">
                  <c:v>0.80600000000000005</c:v>
                </c:pt>
                <c:pt idx="347">
                  <c:v>3.5999999999999997E-2</c:v>
                </c:pt>
                <c:pt idx="348">
                  <c:v>0.37100000000000088</c:v>
                </c:pt>
                <c:pt idx="349">
                  <c:v>-3.7999999999999999E-2</c:v>
                </c:pt>
                <c:pt idx="350">
                  <c:v>0.52200000000000002</c:v>
                </c:pt>
              </c:numCache>
            </c:numRef>
          </c:yVal>
          <c:smooth val="1"/>
        </c:ser>
        <c:ser>
          <c:idx val="8"/>
          <c:order val="8"/>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E$1:$E$351</c:f>
              <c:numCache>
                <c:formatCode>General</c:formatCode>
                <c:ptCount val="351"/>
                <c:pt idx="0">
                  <c:v>2.2490000000000001</c:v>
                </c:pt>
                <c:pt idx="1">
                  <c:v>1.9870000000000001</c:v>
                </c:pt>
                <c:pt idx="2">
                  <c:v>2.101</c:v>
                </c:pt>
                <c:pt idx="3">
                  <c:v>1.9259999999999908</c:v>
                </c:pt>
                <c:pt idx="4">
                  <c:v>2.14</c:v>
                </c:pt>
                <c:pt idx="5">
                  <c:v>1.917</c:v>
                </c:pt>
                <c:pt idx="6">
                  <c:v>1.7469999999999899</c:v>
                </c:pt>
                <c:pt idx="7">
                  <c:v>1.9850000000000001</c:v>
                </c:pt>
                <c:pt idx="8">
                  <c:v>2.2999999999999998</c:v>
                </c:pt>
                <c:pt idx="9">
                  <c:v>1.9319999999999908</c:v>
                </c:pt>
                <c:pt idx="10">
                  <c:v>1.919</c:v>
                </c:pt>
                <c:pt idx="11">
                  <c:v>1.5089999999999897</c:v>
                </c:pt>
                <c:pt idx="12">
                  <c:v>1.234</c:v>
                </c:pt>
                <c:pt idx="13">
                  <c:v>1.754</c:v>
                </c:pt>
                <c:pt idx="14">
                  <c:v>1.7969999999999908</c:v>
                </c:pt>
                <c:pt idx="15">
                  <c:v>1.329</c:v>
                </c:pt>
                <c:pt idx="16">
                  <c:v>1.8879999999999897</c:v>
                </c:pt>
                <c:pt idx="17">
                  <c:v>1.6579999999999897</c:v>
                </c:pt>
                <c:pt idx="18">
                  <c:v>1.7329999999999888</c:v>
                </c:pt>
                <c:pt idx="19">
                  <c:v>1.5740000000000001</c:v>
                </c:pt>
                <c:pt idx="20">
                  <c:v>1.873</c:v>
                </c:pt>
                <c:pt idx="21">
                  <c:v>2.0259999999999998</c:v>
                </c:pt>
                <c:pt idx="22">
                  <c:v>1.5720000000000001</c:v>
                </c:pt>
                <c:pt idx="23">
                  <c:v>1.6870000000000001</c:v>
                </c:pt>
                <c:pt idx="24">
                  <c:v>1.331</c:v>
                </c:pt>
                <c:pt idx="25">
                  <c:v>1.446</c:v>
                </c:pt>
                <c:pt idx="26">
                  <c:v>1.6479999999999897</c:v>
                </c:pt>
                <c:pt idx="27">
                  <c:v>1.446</c:v>
                </c:pt>
                <c:pt idx="28">
                  <c:v>1.522</c:v>
                </c:pt>
                <c:pt idx="29">
                  <c:v>1.613</c:v>
                </c:pt>
                <c:pt idx="30">
                  <c:v>1.42</c:v>
                </c:pt>
                <c:pt idx="31">
                  <c:v>1.6339999999999897</c:v>
                </c:pt>
                <c:pt idx="32">
                  <c:v>1.546</c:v>
                </c:pt>
                <c:pt idx="33">
                  <c:v>1.6830000000000001</c:v>
                </c:pt>
                <c:pt idx="34">
                  <c:v>1.1859999999999908</c:v>
                </c:pt>
                <c:pt idx="35">
                  <c:v>1.33</c:v>
                </c:pt>
                <c:pt idx="36">
                  <c:v>1.7589999999999897</c:v>
                </c:pt>
                <c:pt idx="37">
                  <c:v>1.4589999999999888</c:v>
                </c:pt>
                <c:pt idx="38">
                  <c:v>1.516</c:v>
                </c:pt>
                <c:pt idx="39">
                  <c:v>1.4369999999999874</c:v>
                </c:pt>
                <c:pt idx="40">
                  <c:v>1.802</c:v>
                </c:pt>
                <c:pt idx="41">
                  <c:v>1.9159999999999906</c:v>
                </c:pt>
                <c:pt idx="42">
                  <c:v>1.9350000000000001</c:v>
                </c:pt>
                <c:pt idx="43">
                  <c:v>2.194</c:v>
                </c:pt>
                <c:pt idx="44">
                  <c:v>2.2450000000000001</c:v>
                </c:pt>
                <c:pt idx="45">
                  <c:v>2.246</c:v>
                </c:pt>
                <c:pt idx="46">
                  <c:v>2.8809999999999998</c:v>
                </c:pt>
                <c:pt idx="47">
                  <c:v>2.8</c:v>
                </c:pt>
                <c:pt idx="48">
                  <c:v>2.9169999999999967</c:v>
                </c:pt>
                <c:pt idx="49">
                  <c:v>2.4959999999999987</c:v>
                </c:pt>
                <c:pt idx="50">
                  <c:v>2.8329999999999793</c:v>
                </c:pt>
                <c:pt idx="51">
                  <c:v>2.6389999999999998</c:v>
                </c:pt>
                <c:pt idx="52">
                  <c:v>2.7159999999999997</c:v>
                </c:pt>
                <c:pt idx="53">
                  <c:v>2.8259999999999987</c:v>
                </c:pt>
                <c:pt idx="54">
                  <c:v>2.6309999999999998</c:v>
                </c:pt>
                <c:pt idx="55">
                  <c:v>2.9159999999999977</c:v>
                </c:pt>
                <c:pt idx="56">
                  <c:v>2.4189999999999987</c:v>
                </c:pt>
                <c:pt idx="57">
                  <c:v>1.9610000000000001</c:v>
                </c:pt>
                <c:pt idx="58">
                  <c:v>2.1219999999999999</c:v>
                </c:pt>
                <c:pt idx="59">
                  <c:v>1.432999999999987</c:v>
                </c:pt>
                <c:pt idx="60">
                  <c:v>1.84</c:v>
                </c:pt>
                <c:pt idx="61">
                  <c:v>1.6500000000000001</c:v>
                </c:pt>
                <c:pt idx="62">
                  <c:v>1.8959999999999897</c:v>
                </c:pt>
                <c:pt idx="63">
                  <c:v>1.7289999999999888</c:v>
                </c:pt>
                <c:pt idx="64">
                  <c:v>1.8640000000000001</c:v>
                </c:pt>
                <c:pt idx="65">
                  <c:v>2.0840000000000001</c:v>
                </c:pt>
                <c:pt idx="66">
                  <c:v>2.4689999999999999</c:v>
                </c:pt>
                <c:pt idx="67">
                  <c:v>1.9750000000000001</c:v>
                </c:pt>
                <c:pt idx="68">
                  <c:v>2.2650000000000001</c:v>
                </c:pt>
                <c:pt idx="69">
                  <c:v>2.4289999999999998</c:v>
                </c:pt>
                <c:pt idx="70">
                  <c:v>2.1919999999999997</c:v>
                </c:pt>
                <c:pt idx="71">
                  <c:v>2.1909999999999998</c:v>
                </c:pt>
                <c:pt idx="72">
                  <c:v>2.5449999999999999</c:v>
                </c:pt>
                <c:pt idx="73">
                  <c:v>2.7690000000000001</c:v>
                </c:pt>
                <c:pt idx="74">
                  <c:v>2.6119999999999997</c:v>
                </c:pt>
                <c:pt idx="75">
                  <c:v>2.7309999999999999</c:v>
                </c:pt>
                <c:pt idx="76">
                  <c:v>3.0270000000000001</c:v>
                </c:pt>
                <c:pt idx="77">
                  <c:v>3.234</c:v>
                </c:pt>
                <c:pt idx="78">
                  <c:v>2.8659999999999997</c:v>
                </c:pt>
                <c:pt idx="79">
                  <c:v>3.387</c:v>
                </c:pt>
                <c:pt idx="80">
                  <c:v>3.4409999999999998</c:v>
                </c:pt>
                <c:pt idx="81">
                  <c:v>3.0649999999999999</c:v>
                </c:pt>
                <c:pt idx="82">
                  <c:v>3.3249999999999997</c:v>
                </c:pt>
                <c:pt idx="83">
                  <c:v>3.2970000000000002</c:v>
                </c:pt>
                <c:pt idx="84">
                  <c:v>3.4059999999999997</c:v>
                </c:pt>
                <c:pt idx="85">
                  <c:v>3.7680000000000002</c:v>
                </c:pt>
                <c:pt idx="86">
                  <c:v>4.0720000000000001</c:v>
                </c:pt>
                <c:pt idx="87">
                  <c:v>4.03</c:v>
                </c:pt>
                <c:pt idx="88">
                  <c:v>4.3339999999999996</c:v>
                </c:pt>
                <c:pt idx="89">
                  <c:v>4.4779999999999998</c:v>
                </c:pt>
                <c:pt idx="90">
                  <c:v>4.3179999999999845</c:v>
                </c:pt>
                <c:pt idx="91">
                  <c:v>3.9369999999999967</c:v>
                </c:pt>
                <c:pt idx="92">
                  <c:v>4.6549999999999745</c:v>
                </c:pt>
                <c:pt idx="93">
                  <c:v>4.5209999999999955</c:v>
                </c:pt>
                <c:pt idx="94">
                  <c:v>4.4260000000000002</c:v>
                </c:pt>
                <c:pt idx="95">
                  <c:v>4.5639999999999965</c:v>
                </c:pt>
                <c:pt idx="96">
                  <c:v>4.2910000000000004</c:v>
                </c:pt>
                <c:pt idx="97">
                  <c:v>5.04</c:v>
                </c:pt>
                <c:pt idx="98">
                  <c:v>4.8</c:v>
                </c:pt>
                <c:pt idx="99">
                  <c:v>4.8069999999999995</c:v>
                </c:pt>
                <c:pt idx="100">
                  <c:v>5.1469999999999985</c:v>
                </c:pt>
                <c:pt idx="101">
                  <c:v>4.8179999999999845</c:v>
                </c:pt>
                <c:pt idx="102">
                  <c:v>5.0609999999999955</c:v>
                </c:pt>
                <c:pt idx="103">
                  <c:v>5.4310000000000134</c:v>
                </c:pt>
                <c:pt idx="104">
                  <c:v>5.3279999999999745</c:v>
                </c:pt>
                <c:pt idx="105">
                  <c:v>4.9630000000000001</c:v>
                </c:pt>
                <c:pt idx="106">
                  <c:v>5.6</c:v>
                </c:pt>
                <c:pt idx="107">
                  <c:v>5.25</c:v>
                </c:pt>
                <c:pt idx="108">
                  <c:v>5.0860000000000003</c:v>
                </c:pt>
                <c:pt idx="109">
                  <c:v>5.3339999999999996</c:v>
                </c:pt>
                <c:pt idx="110">
                  <c:v>5.2729999999999997</c:v>
                </c:pt>
                <c:pt idx="111">
                  <c:v>4.944</c:v>
                </c:pt>
                <c:pt idx="112">
                  <c:v>5.6139999999999946</c:v>
                </c:pt>
                <c:pt idx="113">
                  <c:v>5.4589999999999996</c:v>
                </c:pt>
                <c:pt idx="114">
                  <c:v>5.0359999999999996</c:v>
                </c:pt>
                <c:pt idx="115">
                  <c:v>5.4329999999999998</c:v>
                </c:pt>
                <c:pt idx="116">
                  <c:v>5.335</c:v>
                </c:pt>
                <c:pt idx="117">
                  <c:v>5.3439999999999985</c:v>
                </c:pt>
                <c:pt idx="118">
                  <c:v>5.3439999999999985</c:v>
                </c:pt>
                <c:pt idx="119">
                  <c:v>5.5179999999999945</c:v>
                </c:pt>
                <c:pt idx="120">
                  <c:v>5.0149999999999855</c:v>
                </c:pt>
                <c:pt idx="121">
                  <c:v>4.9130000000000003</c:v>
                </c:pt>
                <c:pt idx="122">
                  <c:v>4.99</c:v>
                </c:pt>
                <c:pt idx="123">
                  <c:v>4.9409999999999998</c:v>
                </c:pt>
                <c:pt idx="124">
                  <c:v>5.1599999999999975</c:v>
                </c:pt>
                <c:pt idx="125">
                  <c:v>5.0239999999999965</c:v>
                </c:pt>
                <c:pt idx="126">
                  <c:v>5.1449999999999845</c:v>
                </c:pt>
                <c:pt idx="127">
                  <c:v>4.7789999999999999</c:v>
                </c:pt>
                <c:pt idx="128">
                  <c:v>4.5789999999999997</c:v>
                </c:pt>
                <c:pt idx="129">
                  <c:v>5.1779999999999955</c:v>
                </c:pt>
                <c:pt idx="130">
                  <c:v>5.5179999999999945</c:v>
                </c:pt>
                <c:pt idx="131">
                  <c:v>5.3929999999999945</c:v>
                </c:pt>
                <c:pt idx="132">
                  <c:v>5.2089999999999996</c:v>
                </c:pt>
                <c:pt idx="133">
                  <c:v>4.8949999999999845</c:v>
                </c:pt>
                <c:pt idx="134">
                  <c:v>4.9239999999999995</c:v>
                </c:pt>
                <c:pt idx="135">
                  <c:v>5.46</c:v>
                </c:pt>
                <c:pt idx="136">
                  <c:v>5.2139999999999995</c:v>
                </c:pt>
                <c:pt idx="137">
                  <c:v>5.2219999999999995</c:v>
                </c:pt>
                <c:pt idx="138">
                  <c:v>5.5119999999999996</c:v>
                </c:pt>
                <c:pt idx="139">
                  <c:v>5.2409999999999997</c:v>
                </c:pt>
                <c:pt idx="140">
                  <c:v>5.0659999999999945</c:v>
                </c:pt>
                <c:pt idx="141">
                  <c:v>4.9710000000000134</c:v>
                </c:pt>
                <c:pt idx="142">
                  <c:v>5.4740000000000002</c:v>
                </c:pt>
                <c:pt idx="143">
                  <c:v>5.1949999999999745</c:v>
                </c:pt>
                <c:pt idx="144">
                  <c:v>5.1429999999999945</c:v>
                </c:pt>
                <c:pt idx="145">
                  <c:v>5.2160000000000002</c:v>
                </c:pt>
                <c:pt idx="146">
                  <c:v>5.4390000000000134</c:v>
                </c:pt>
                <c:pt idx="147">
                  <c:v>5.0219999999999985</c:v>
                </c:pt>
                <c:pt idx="148">
                  <c:v>5.0039999999999996</c:v>
                </c:pt>
                <c:pt idx="149">
                  <c:v>4.8539999999999965</c:v>
                </c:pt>
                <c:pt idx="150">
                  <c:v>5.2389999999999999</c:v>
                </c:pt>
                <c:pt idx="151">
                  <c:v>5.5679999999999845</c:v>
                </c:pt>
                <c:pt idx="152">
                  <c:v>4.9770000000000003</c:v>
                </c:pt>
                <c:pt idx="153">
                  <c:v>4.8199999999999985</c:v>
                </c:pt>
                <c:pt idx="154">
                  <c:v>5.1779999999999955</c:v>
                </c:pt>
                <c:pt idx="155">
                  <c:v>4.8490000000000002</c:v>
                </c:pt>
                <c:pt idx="156">
                  <c:v>4.4009999999999998</c:v>
                </c:pt>
                <c:pt idx="157">
                  <c:v>5.1269999999999945</c:v>
                </c:pt>
                <c:pt idx="158">
                  <c:v>4.6399999999999997</c:v>
                </c:pt>
                <c:pt idx="159">
                  <c:v>4.7329999999999997</c:v>
                </c:pt>
                <c:pt idx="160">
                  <c:v>4.3689999999999856</c:v>
                </c:pt>
                <c:pt idx="161">
                  <c:v>4.5659999999999945</c:v>
                </c:pt>
                <c:pt idx="162">
                  <c:v>4.4429999999999996</c:v>
                </c:pt>
                <c:pt idx="163">
                  <c:v>4.5529999999999955</c:v>
                </c:pt>
                <c:pt idx="164">
                  <c:v>4.5659999999999945</c:v>
                </c:pt>
                <c:pt idx="165">
                  <c:v>4.7629999999999955</c:v>
                </c:pt>
                <c:pt idx="166">
                  <c:v>4.3890000000000002</c:v>
                </c:pt>
                <c:pt idx="167">
                  <c:v>4.6909999999999945</c:v>
                </c:pt>
                <c:pt idx="168">
                  <c:v>3.9359999999999977</c:v>
                </c:pt>
                <c:pt idx="169">
                  <c:v>3.8369999999999793</c:v>
                </c:pt>
                <c:pt idx="170">
                  <c:v>3.9329999999999967</c:v>
                </c:pt>
                <c:pt idx="171">
                  <c:v>3.468</c:v>
                </c:pt>
                <c:pt idx="172">
                  <c:v>4.0960000000000001</c:v>
                </c:pt>
                <c:pt idx="173">
                  <c:v>3.84</c:v>
                </c:pt>
                <c:pt idx="174">
                  <c:v>3.82</c:v>
                </c:pt>
                <c:pt idx="175">
                  <c:v>3.5030000000000001</c:v>
                </c:pt>
                <c:pt idx="176">
                  <c:v>3.7709999999999999</c:v>
                </c:pt>
                <c:pt idx="177">
                  <c:v>3.4969999999999977</c:v>
                </c:pt>
                <c:pt idx="178">
                  <c:v>3.5149999999999997</c:v>
                </c:pt>
                <c:pt idx="179">
                  <c:v>3.5459999999999998</c:v>
                </c:pt>
                <c:pt idx="180">
                  <c:v>3.7629999999999999</c:v>
                </c:pt>
                <c:pt idx="181">
                  <c:v>3.4729999999999968</c:v>
                </c:pt>
                <c:pt idx="182">
                  <c:v>3.2480000000000002</c:v>
                </c:pt>
                <c:pt idx="183">
                  <c:v>3.1459999999999999</c:v>
                </c:pt>
                <c:pt idx="184">
                  <c:v>3.0779999999999998</c:v>
                </c:pt>
                <c:pt idx="185">
                  <c:v>3.4809999999999999</c:v>
                </c:pt>
                <c:pt idx="186">
                  <c:v>3.2610000000000001</c:v>
                </c:pt>
                <c:pt idx="187">
                  <c:v>2.9009999999999998</c:v>
                </c:pt>
                <c:pt idx="188">
                  <c:v>2.786</c:v>
                </c:pt>
                <c:pt idx="189">
                  <c:v>2.6659999999999999</c:v>
                </c:pt>
                <c:pt idx="190">
                  <c:v>2.7119999999999997</c:v>
                </c:pt>
                <c:pt idx="191">
                  <c:v>2.488</c:v>
                </c:pt>
                <c:pt idx="192">
                  <c:v>2.4759999999999978</c:v>
                </c:pt>
                <c:pt idx="193">
                  <c:v>2.5259999999999998</c:v>
                </c:pt>
                <c:pt idx="194">
                  <c:v>2.8459999999999988</c:v>
                </c:pt>
                <c:pt idx="195">
                  <c:v>2.4659999999999997</c:v>
                </c:pt>
                <c:pt idx="196">
                  <c:v>2.762</c:v>
                </c:pt>
                <c:pt idx="197">
                  <c:v>2.3089999999999997</c:v>
                </c:pt>
                <c:pt idx="198">
                  <c:v>2.5709999999999997</c:v>
                </c:pt>
                <c:pt idx="199">
                  <c:v>2.2610000000000001</c:v>
                </c:pt>
                <c:pt idx="200">
                  <c:v>2.2119999999999997</c:v>
                </c:pt>
                <c:pt idx="201">
                  <c:v>2.548</c:v>
                </c:pt>
                <c:pt idx="202">
                  <c:v>2.4129999999999967</c:v>
                </c:pt>
                <c:pt idx="203">
                  <c:v>2.1559999999999997</c:v>
                </c:pt>
                <c:pt idx="204">
                  <c:v>2.3049999999999997</c:v>
                </c:pt>
                <c:pt idx="205">
                  <c:v>2.4019999999999997</c:v>
                </c:pt>
                <c:pt idx="206">
                  <c:v>2.3979999999999997</c:v>
                </c:pt>
                <c:pt idx="207">
                  <c:v>2.2389999999999999</c:v>
                </c:pt>
                <c:pt idx="208">
                  <c:v>2.097</c:v>
                </c:pt>
                <c:pt idx="209">
                  <c:v>2.4929999999999977</c:v>
                </c:pt>
                <c:pt idx="210">
                  <c:v>1.9000000000000001</c:v>
                </c:pt>
                <c:pt idx="211">
                  <c:v>2.2749999999999999</c:v>
                </c:pt>
                <c:pt idx="212">
                  <c:v>1.9910000000000001</c:v>
                </c:pt>
                <c:pt idx="213">
                  <c:v>1.829</c:v>
                </c:pt>
                <c:pt idx="214">
                  <c:v>2.29</c:v>
                </c:pt>
                <c:pt idx="215">
                  <c:v>1.788</c:v>
                </c:pt>
                <c:pt idx="216">
                  <c:v>2.0939999999999999</c:v>
                </c:pt>
                <c:pt idx="217">
                  <c:v>1.4669999999999888</c:v>
                </c:pt>
                <c:pt idx="218">
                  <c:v>1.298</c:v>
                </c:pt>
                <c:pt idx="219">
                  <c:v>1.7069999999999887</c:v>
                </c:pt>
                <c:pt idx="220">
                  <c:v>1.754</c:v>
                </c:pt>
                <c:pt idx="221">
                  <c:v>1.484</c:v>
                </c:pt>
                <c:pt idx="222">
                  <c:v>1.9540000000000091</c:v>
                </c:pt>
                <c:pt idx="223">
                  <c:v>1.5840000000000001</c:v>
                </c:pt>
                <c:pt idx="224">
                  <c:v>1.5509999999999908</c:v>
                </c:pt>
                <c:pt idx="225">
                  <c:v>1.446</c:v>
                </c:pt>
                <c:pt idx="226">
                  <c:v>1.4129999999999869</c:v>
                </c:pt>
                <c:pt idx="227">
                  <c:v>1.6300000000000001</c:v>
                </c:pt>
                <c:pt idx="228">
                  <c:v>1.4989999999999899</c:v>
                </c:pt>
                <c:pt idx="229">
                  <c:v>1.6439999999999897</c:v>
                </c:pt>
                <c:pt idx="230">
                  <c:v>1.2829999999999897</c:v>
                </c:pt>
                <c:pt idx="231">
                  <c:v>1.056</c:v>
                </c:pt>
                <c:pt idx="232">
                  <c:v>1.1539999999999897</c:v>
                </c:pt>
                <c:pt idx="233">
                  <c:v>1.149</c:v>
                </c:pt>
                <c:pt idx="234">
                  <c:v>1.111</c:v>
                </c:pt>
                <c:pt idx="235">
                  <c:v>1.4549999999999887</c:v>
                </c:pt>
                <c:pt idx="236">
                  <c:v>1.202</c:v>
                </c:pt>
                <c:pt idx="237">
                  <c:v>1.5469999999999908</c:v>
                </c:pt>
                <c:pt idx="238">
                  <c:v>1.0149999999999897</c:v>
                </c:pt>
                <c:pt idx="239">
                  <c:v>0.84700000000000064</c:v>
                </c:pt>
                <c:pt idx="240">
                  <c:v>1.169</c:v>
                </c:pt>
                <c:pt idx="241">
                  <c:v>1.1399999999999897</c:v>
                </c:pt>
                <c:pt idx="242">
                  <c:v>1.163</c:v>
                </c:pt>
                <c:pt idx="243">
                  <c:v>1.034</c:v>
                </c:pt>
                <c:pt idx="244">
                  <c:v>1.083</c:v>
                </c:pt>
                <c:pt idx="245">
                  <c:v>1.304</c:v>
                </c:pt>
                <c:pt idx="246">
                  <c:v>1.2109999999999888</c:v>
                </c:pt>
                <c:pt idx="247">
                  <c:v>1.468</c:v>
                </c:pt>
                <c:pt idx="248">
                  <c:v>0.85800000000000065</c:v>
                </c:pt>
                <c:pt idx="249">
                  <c:v>1.0960000000000001</c:v>
                </c:pt>
                <c:pt idx="250">
                  <c:v>1.4049999999999867</c:v>
                </c:pt>
                <c:pt idx="251">
                  <c:v>0.77200000000000513</c:v>
                </c:pt>
                <c:pt idx="252">
                  <c:v>0.74200000000000454</c:v>
                </c:pt>
                <c:pt idx="253">
                  <c:v>0.72500000000000064</c:v>
                </c:pt>
                <c:pt idx="254">
                  <c:v>0.95900000000000063</c:v>
                </c:pt>
                <c:pt idx="255">
                  <c:v>0.82600000000000062</c:v>
                </c:pt>
                <c:pt idx="256">
                  <c:v>0.74200000000000454</c:v>
                </c:pt>
                <c:pt idx="257">
                  <c:v>0.64800000000000513</c:v>
                </c:pt>
                <c:pt idx="258">
                  <c:v>0.91600000000000004</c:v>
                </c:pt>
                <c:pt idx="259">
                  <c:v>0.47100000000000031</c:v>
                </c:pt>
                <c:pt idx="260">
                  <c:v>0.83100000000000063</c:v>
                </c:pt>
                <c:pt idx="261">
                  <c:v>1.0429999999999908</c:v>
                </c:pt>
                <c:pt idx="262">
                  <c:v>0.86900000000000455</c:v>
                </c:pt>
                <c:pt idx="263">
                  <c:v>1.2009999999999887</c:v>
                </c:pt>
                <c:pt idx="264">
                  <c:v>0.72200000000000064</c:v>
                </c:pt>
                <c:pt idx="265">
                  <c:v>0.70600000000000063</c:v>
                </c:pt>
                <c:pt idx="266">
                  <c:v>1.2269999999999888</c:v>
                </c:pt>
                <c:pt idx="267">
                  <c:v>0.75200000000000489</c:v>
                </c:pt>
                <c:pt idx="268">
                  <c:v>0.90700000000000003</c:v>
                </c:pt>
                <c:pt idx="269">
                  <c:v>0.81299999999999994</c:v>
                </c:pt>
                <c:pt idx="270">
                  <c:v>0.43900000000000228</c:v>
                </c:pt>
                <c:pt idx="271">
                  <c:v>0.41500000000000031</c:v>
                </c:pt>
                <c:pt idx="272">
                  <c:v>0.66400000000000592</c:v>
                </c:pt>
                <c:pt idx="273">
                  <c:v>0.68100000000000005</c:v>
                </c:pt>
                <c:pt idx="274">
                  <c:v>0.39300000000000296</c:v>
                </c:pt>
                <c:pt idx="275">
                  <c:v>0.82600000000000062</c:v>
                </c:pt>
                <c:pt idx="276">
                  <c:v>0.86400000000000265</c:v>
                </c:pt>
                <c:pt idx="277">
                  <c:v>0.77100000000000513</c:v>
                </c:pt>
                <c:pt idx="278">
                  <c:v>0.74400000000000455</c:v>
                </c:pt>
                <c:pt idx="279">
                  <c:v>0.82099999999999995</c:v>
                </c:pt>
                <c:pt idx="280">
                  <c:v>0.52</c:v>
                </c:pt>
                <c:pt idx="281">
                  <c:v>0.82700000000000062</c:v>
                </c:pt>
                <c:pt idx="282">
                  <c:v>0.60300000000000065</c:v>
                </c:pt>
                <c:pt idx="283">
                  <c:v>0.74900000000000455</c:v>
                </c:pt>
                <c:pt idx="284">
                  <c:v>0.39400000000000296</c:v>
                </c:pt>
                <c:pt idx="285">
                  <c:v>0.57099999999999995</c:v>
                </c:pt>
                <c:pt idx="286">
                  <c:v>0.47900000000000031</c:v>
                </c:pt>
                <c:pt idx="287">
                  <c:v>0.42300000000000032</c:v>
                </c:pt>
                <c:pt idx="288">
                  <c:v>0.67000000000000592</c:v>
                </c:pt>
                <c:pt idx="289">
                  <c:v>0.91300000000000003</c:v>
                </c:pt>
                <c:pt idx="290">
                  <c:v>0.24100000000000021</c:v>
                </c:pt>
                <c:pt idx="291">
                  <c:v>0.61400000000000265</c:v>
                </c:pt>
                <c:pt idx="292">
                  <c:v>0.96500000000000064</c:v>
                </c:pt>
                <c:pt idx="293">
                  <c:v>0.41400000000000031</c:v>
                </c:pt>
                <c:pt idx="294">
                  <c:v>0.37900000000000239</c:v>
                </c:pt>
                <c:pt idx="295">
                  <c:v>0.74000000000000365</c:v>
                </c:pt>
                <c:pt idx="296">
                  <c:v>0.48600000000000032</c:v>
                </c:pt>
                <c:pt idx="297">
                  <c:v>0.57600000000000062</c:v>
                </c:pt>
                <c:pt idx="298">
                  <c:v>0.67900000000000593</c:v>
                </c:pt>
                <c:pt idx="299">
                  <c:v>0.51900000000000002</c:v>
                </c:pt>
                <c:pt idx="300">
                  <c:v>0.30900000000000138</c:v>
                </c:pt>
                <c:pt idx="301">
                  <c:v>0.40600000000000008</c:v>
                </c:pt>
                <c:pt idx="302">
                  <c:v>0.78900000000000003</c:v>
                </c:pt>
                <c:pt idx="303">
                  <c:v>0.48500000000000032</c:v>
                </c:pt>
                <c:pt idx="304">
                  <c:v>0.31200000000000228</c:v>
                </c:pt>
                <c:pt idx="305">
                  <c:v>0.38700000000000256</c:v>
                </c:pt>
                <c:pt idx="306">
                  <c:v>0.44700000000000001</c:v>
                </c:pt>
                <c:pt idx="307">
                  <c:v>0.40800000000000008</c:v>
                </c:pt>
                <c:pt idx="308">
                  <c:v>0.46800000000000008</c:v>
                </c:pt>
                <c:pt idx="309">
                  <c:v>0.22600000000000001</c:v>
                </c:pt>
                <c:pt idx="310">
                  <c:v>0.34500000000000008</c:v>
                </c:pt>
                <c:pt idx="311">
                  <c:v>0.47400000000000031</c:v>
                </c:pt>
                <c:pt idx="312">
                  <c:v>0.84300000000000064</c:v>
                </c:pt>
                <c:pt idx="313">
                  <c:v>0.443</c:v>
                </c:pt>
                <c:pt idx="314">
                  <c:v>0.21100000000000024</c:v>
                </c:pt>
                <c:pt idx="315">
                  <c:v>0.49600000000000088</c:v>
                </c:pt>
                <c:pt idx="316">
                  <c:v>0.65000000000000524</c:v>
                </c:pt>
                <c:pt idx="317">
                  <c:v>0.29500000000000032</c:v>
                </c:pt>
                <c:pt idx="318">
                  <c:v>0.38900000000000257</c:v>
                </c:pt>
                <c:pt idx="319">
                  <c:v>0.22</c:v>
                </c:pt>
                <c:pt idx="320">
                  <c:v>0.20700000000000021</c:v>
                </c:pt>
                <c:pt idx="321">
                  <c:v>0.64300000000000512</c:v>
                </c:pt>
                <c:pt idx="322">
                  <c:v>0.66500000000000592</c:v>
                </c:pt>
                <c:pt idx="323">
                  <c:v>0.76000000000000512</c:v>
                </c:pt>
                <c:pt idx="324">
                  <c:v>0.43100000000000038</c:v>
                </c:pt>
                <c:pt idx="325">
                  <c:v>0.55900000000000005</c:v>
                </c:pt>
                <c:pt idx="326">
                  <c:v>0.59599999999999997</c:v>
                </c:pt>
                <c:pt idx="327">
                  <c:v>0.58899999999999997</c:v>
                </c:pt>
                <c:pt idx="328">
                  <c:v>0.34100000000000008</c:v>
                </c:pt>
                <c:pt idx="329">
                  <c:v>0.18700000000000044</c:v>
                </c:pt>
                <c:pt idx="330">
                  <c:v>0.76400000000000512</c:v>
                </c:pt>
                <c:pt idx="331">
                  <c:v>0.28300000000000008</c:v>
                </c:pt>
                <c:pt idx="332">
                  <c:v>0.37400000000000228</c:v>
                </c:pt>
                <c:pt idx="333">
                  <c:v>0.36300000000000032</c:v>
                </c:pt>
                <c:pt idx="334">
                  <c:v>0.47400000000000031</c:v>
                </c:pt>
                <c:pt idx="335">
                  <c:v>0.49500000000000038</c:v>
                </c:pt>
                <c:pt idx="336">
                  <c:v>0.10700000000000012</c:v>
                </c:pt>
                <c:pt idx="337">
                  <c:v>0.46900000000000008</c:v>
                </c:pt>
                <c:pt idx="338">
                  <c:v>0.27100000000000002</c:v>
                </c:pt>
                <c:pt idx="339">
                  <c:v>0.58000000000000007</c:v>
                </c:pt>
                <c:pt idx="340">
                  <c:v>0.126</c:v>
                </c:pt>
                <c:pt idx="341">
                  <c:v>0.31100000000000227</c:v>
                </c:pt>
                <c:pt idx="342">
                  <c:v>0.14900000000000024</c:v>
                </c:pt>
                <c:pt idx="343">
                  <c:v>0.58000000000000007</c:v>
                </c:pt>
                <c:pt idx="344">
                  <c:v>1.7999999999999999E-2</c:v>
                </c:pt>
                <c:pt idx="345">
                  <c:v>0.10199999999999998</c:v>
                </c:pt>
                <c:pt idx="346">
                  <c:v>0.23400000000000001</c:v>
                </c:pt>
                <c:pt idx="347">
                  <c:v>0.10600000000000002</c:v>
                </c:pt>
                <c:pt idx="348">
                  <c:v>0.28800000000000031</c:v>
                </c:pt>
                <c:pt idx="349">
                  <c:v>0.38600000000000256</c:v>
                </c:pt>
                <c:pt idx="350">
                  <c:v>0.13100000000000001</c:v>
                </c:pt>
              </c:numCache>
            </c:numRef>
          </c:yVal>
          <c:smooth val="1"/>
        </c:ser>
        <c:ser>
          <c:idx val="9"/>
          <c:order val="9"/>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F$1:$F$351</c:f>
              <c:numCache>
                <c:formatCode>General</c:formatCode>
                <c:ptCount val="351"/>
                <c:pt idx="0">
                  <c:v>1.9319999999999908</c:v>
                </c:pt>
                <c:pt idx="1">
                  <c:v>2.5909999999999997</c:v>
                </c:pt>
                <c:pt idx="2">
                  <c:v>1.9000000000000001</c:v>
                </c:pt>
                <c:pt idx="3">
                  <c:v>2.0319999999999987</c:v>
                </c:pt>
                <c:pt idx="4">
                  <c:v>2.0959999999999988</c:v>
                </c:pt>
                <c:pt idx="5">
                  <c:v>1.930000000000009</c:v>
                </c:pt>
                <c:pt idx="6">
                  <c:v>1.877</c:v>
                </c:pt>
                <c:pt idx="7">
                  <c:v>1.881</c:v>
                </c:pt>
                <c:pt idx="8">
                  <c:v>1.496</c:v>
                </c:pt>
                <c:pt idx="9">
                  <c:v>1.927</c:v>
                </c:pt>
                <c:pt idx="10">
                  <c:v>1.4249999999999869</c:v>
                </c:pt>
                <c:pt idx="11">
                  <c:v>1.704</c:v>
                </c:pt>
                <c:pt idx="12">
                  <c:v>1.4789999999999888</c:v>
                </c:pt>
                <c:pt idx="13">
                  <c:v>1.7909999999999906</c:v>
                </c:pt>
                <c:pt idx="14">
                  <c:v>2.0270000000000001</c:v>
                </c:pt>
                <c:pt idx="15">
                  <c:v>1.6859999999999908</c:v>
                </c:pt>
                <c:pt idx="16">
                  <c:v>1.6319999999999897</c:v>
                </c:pt>
                <c:pt idx="17">
                  <c:v>1.345</c:v>
                </c:pt>
                <c:pt idx="18">
                  <c:v>1.5660000000000001</c:v>
                </c:pt>
                <c:pt idx="19">
                  <c:v>1.552</c:v>
                </c:pt>
                <c:pt idx="20">
                  <c:v>1.4809999999999888</c:v>
                </c:pt>
                <c:pt idx="21">
                  <c:v>1.1519999999999897</c:v>
                </c:pt>
                <c:pt idx="22">
                  <c:v>1.54</c:v>
                </c:pt>
                <c:pt idx="23">
                  <c:v>1.6879999999999908</c:v>
                </c:pt>
                <c:pt idx="24">
                  <c:v>1.41</c:v>
                </c:pt>
                <c:pt idx="25">
                  <c:v>1.4909999999999897</c:v>
                </c:pt>
                <c:pt idx="26">
                  <c:v>1.5369999999999902</c:v>
                </c:pt>
                <c:pt idx="27">
                  <c:v>1.488</c:v>
                </c:pt>
                <c:pt idx="28">
                  <c:v>1.5489999999999908</c:v>
                </c:pt>
                <c:pt idx="29">
                  <c:v>1.4009999999999867</c:v>
                </c:pt>
                <c:pt idx="30">
                  <c:v>1.609</c:v>
                </c:pt>
                <c:pt idx="31">
                  <c:v>1.159</c:v>
                </c:pt>
                <c:pt idx="32">
                  <c:v>1.6</c:v>
                </c:pt>
                <c:pt idx="33">
                  <c:v>1.6990000000000001</c:v>
                </c:pt>
                <c:pt idx="34">
                  <c:v>1.5449999999999908</c:v>
                </c:pt>
                <c:pt idx="35">
                  <c:v>1.6400000000000001</c:v>
                </c:pt>
                <c:pt idx="36">
                  <c:v>1.4169999999999869</c:v>
                </c:pt>
                <c:pt idx="37">
                  <c:v>1.5509999999999908</c:v>
                </c:pt>
                <c:pt idx="38">
                  <c:v>1.3580000000000001</c:v>
                </c:pt>
                <c:pt idx="39">
                  <c:v>1.716</c:v>
                </c:pt>
                <c:pt idx="40">
                  <c:v>2.1280000000000001</c:v>
                </c:pt>
                <c:pt idx="41">
                  <c:v>2.0159999999999987</c:v>
                </c:pt>
                <c:pt idx="42">
                  <c:v>1.9940000000000102</c:v>
                </c:pt>
                <c:pt idx="43">
                  <c:v>2.528</c:v>
                </c:pt>
                <c:pt idx="44">
                  <c:v>2.71</c:v>
                </c:pt>
                <c:pt idx="45">
                  <c:v>2.4830000000000001</c:v>
                </c:pt>
                <c:pt idx="46">
                  <c:v>2.8179999999999987</c:v>
                </c:pt>
                <c:pt idx="47">
                  <c:v>2.5749999999999997</c:v>
                </c:pt>
                <c:pt idx="48">
                  <c:v>2.7040000000000002</c:v>
                </c:pt>
                <c:pt idx="49">
                  <c:v>2.706</c:v>
                </c:pt>
                <c:pt idx="50">
                  <c:v>3.0539999999999998</c:v>
                </c:pt>
                <c:pt idx="51">
                  <c:v>3.0979999999999999</c:v>
                </c:pt>
                <c:pt idx="52">
                  <c:v>2.58</c:v>
                </c:pt>
                <c:pt idx="53">
                  <c:v>2.7730000000000001</c:v>
                </c:pt>
                <c:pt idx="54">
                  <c:v>3.05</c:v>
                </c:pt>
                <c:pt idx="55">
                  <c:v>2.464</c:v>
                </c:pt>
                <c:pt idx="56">
                  <c:v>2.4289999999999998</c:v>
                </c:pt>
                <c:pt idx="57">
                  <c:v>2.3489999999999998</c:v>
                </c:pt>
                <c:pt idx="58">
                  <c:v>2.528</c:v>
                </c:pt>
                <c:pt idx="59">
                  <c:v>1.85</c:v>
                </c:pt>
                <c:pt idx="60">
                  <c:v>1.9740000000000097</c:v>
                </c:pt>
                <c:pt idx="61">
                  <c:v>1.5049999999999897</c:v>
                </c:pt>
                <c:pt idx="62">
                  <c:v>2.1080000000000001</c:v>
                </c:pt>
                <c:pt idx="63">
                  <c:v>1.9139999999999904</c:v>
                </c:pt>
                <c:pt idx="64">
                  <c:v>2.1459999999999999</c:v>
                </c:pt>
                <c:pt idx="65">
                  <c:v>1.76</c:v>
                </c:pt>
                <c:pt idx="66">
                  <c:v>2.2869999999999999</c:v>
                </c:pt>
                <c:pt idx="67">
                  <c:v>2.2229999999999999</c:v>
                </c:pt>
                <c:pt idx="68">
                  <c:v>2.2799999999999998</c:v>
                </c:pt>
                <c:pt idx="69">
                  <c:v>2.0749999999999997</c:v>
                </c:pt>
                <c:pt idx="70">
                  <c:v>2.3079999999999998</c:v>
                </c:pt>
                <c:pt idx="71">
                  <c:v>2.5579999999999998</c:v>
                </c:pt>
                <c:pt idx="72">
                  <c:v>2.1459999999999999</c:v>
                </c:pt>
                <c:pt idx="73">
                  <c:v>2.6070000000000002</c:v>
                </c:pt>
                <c:pt idx="74">
                  <c:v>2.6179999999999999</c:v>
                </c:pt>
                <c:pt idx="75">
                  <c:v>2.984</c:v>
                </c:pt>
                <c:pt idx="76">
                  <c:v>2.5070000000000001</c:v>
                </c:pt>
                <c:pt idx="77">
                  <c:v>3.48</c:v>
                </c:pt>
                <c:pt idx="78">
                  <c:v>3.13</c:v>
                </c:pt>
                <c:pt idx="79">
                  <c:v>3.5270000000000001</c:v>
                </c:pt>
                <c:pt idx="80">
                  <c:v>3.0329999999999977</c:v>
                </c:pt>
                <c:pt idx="81">
                  <c:v>2.9309999999999987</c:v>
                </c:pt>
                <c:pt idx="82">
                  <c:v>3.7210000000000001</c:v>
                </c:pt>
                <c:pt idx="83">
                  <c:v>3.3169999999999793</c:v>
                </c:pt>
                <c:pt idx="84">
                  <c:v>3.7269999999999999</c:v>
                </c:pt>
                <c:pt idx="85">
                  <c:v>3.6179999999999999</c:v>
                </c:pt>
                <c:pt idx="86">
                  <c:v>4.1539999999999955</c:v>
                </c:pt>
                <c:pt idx="87">
                  <c:v>4.3149999999999755</c:v>
                </c:pt>
                <c:pt idx="88">
                  <c:v>3.843</c:v>
                </c:pt>
                <c:pt idx="89">
                  <c:v>4.3959999999999955</c:v>
                </c:pt>
                <c:pt idx="90">
                  <c:v>4.6829999999999945</c:v>
                </c:pt>
                <c:pt idx="91">
                  <c:v>4.5830000000000002</c:v>
                </c:pt>
                <c:pt idx="92">
                  <c:v>4.26</c:v>
                </c:pt>
                <c:pt idx="93">
                  <c:v>4.7290000000000001</c:v>
                </c:pt>
                <c:pt idx="94">
                  <c:v>4.34</c:v>
                </c:pt>
                <c:pt idx="95">
                  <c:v>4.9459999999999997</c:v>
                </c:pt>
                <c:pt idx="96">
                  <c:v>4.8529999999999855</c:v>
                </c:pt>
                <c:pt idx="97">
                  <c:v>4.75</c:v>
                </c:pt>
                <c:pt idx="98">
                  <c:v>4.8739999999999997</c:v>
                </c:pt>
                <c:pt idx="99">
                  <c:v>5.0819999999999999</c:v>
                </c:pt>
                <c:pt idx="100">
                  <c:v>4.8939999999999975</c:v>
                </c:pt>
                <c:pt idx="101">
                  <c:v>4.7789999999999999</c:v>
                </c:pt>
                <c:pt idx="102">
                  <c:v>5.5389999999999997</c:v>
                </c:pt>
                <c:pt idx="103">
                  <c:v>5.5380000000000003</c:v>
                </c:pt>
                <c:pt idx="104">
                  <c:v>5.4370000000000003</c:v>
                </c:pt>
                <c:pt idx="105">
                  <c:v>5.0049999999999955</c:v>
                </c:pt>
                <c:pt idx="106">
                  <c:v>5.6619999999999955</c:v>
                </c:pt>
                <c:pt idx="107">
                  <c:v>5.3239999999999945</c:v>
                </c:pt>
                <c:pt idx="108">
                  <c:v>5.63</c:v>
                </c:pt>
                <c:pt idx="109">
                  <c:v>5.5330000000000004</c:v>
                </c:pt>
                <c:pt idx="110">
                  <c:v>5.6669999999999945</c:v>
                </c:pt>
                <c:pt idx="111">
                  <c:v>5.1899999999999995</c:v>
                </c:pt>
                <c:pt idx="112">
                  <c:v>4.9059999999999997</c:v>
                </c:pt>
                <c:pt idx="113">
                  <c:v>5.5430000000000001</c:v>
                </c:pt>
                <c:pt idx="114">
                  <c:v>6.0269999999999975</c:v>
                </c:pt>
                <c:pt idx="115">
                  <c:v>5.4420000000000002</c:v>
                </c:pt>
                <c:pt idx="116">
                  <c:v>5.4720000000000004</c:v>
                </c:pt>
                <c:pt idx="117">
                  <c:v>5.3419999999999996</c:v>
                </c:pt>
                <c:pt idx="118">
                  <c:v>5.0179999999999945</c:v>
                </c:pt>
                <c:pt idx="119">
                  <c:v>5.4950000000000001</c:v>
                </c:pt>
                <c:pt idx="120">
                  <c:v>5.1429999999999945</c:v>
                </c:pt>
                <c:pt idx="121">
                  <c:v>5.4390000000000134</c:v>
                </c:pt>
                <c:pt idx="122">
                  <c:v>5.1859999999999955</c:v>
                </c:pt>
                <c:pt idx="123">
                  <c:v>5.2690000000000001</c:v>
                </c:pt>
                <c:pt idx="124">
                  <c:v>5.2850000000000001</c:v>
                </c:pt>
                <c:pt idx="125">
                  <c:v>4.9000000000000004</c:v>
                </c:pt>
                <c:pt idx="126">
                  <c:v>4.6779999999999955</c:v>
                </c:pt>
                <c:pt idx="127">
                  <c:v>5.4320000000000004</c:v>
                </c:pt>
                <c:pt idx="128">
                  <c:v>4.8649999999999745</c:v>
                </c:pt>
                <c:pt idx="129">
                  <c:v>5.0179999999999945</c:v>
                </c:pt>
                <c:pt idx="130">
                  <c:v>5.0339999999999998</c:v>
                </c:pt>
                <c:pt idx="131">
                  <c:v>5.0669999999999975</c:v>
                </c:pt>
                <c:pt idx="132">
                  <c:v>5.335</c:v>
                </c:pt>
                <c:pt idx="133">
                  <c:v>5.532</c:v>
                </c:pt>
                <c:pt idx="134">
                  <c:v>5.4509999999999996</c:v>
                </c:pt>
                <c:pt idx="135">
                  <c:v>5.3490000000000002</c:v>
                </c:pt>
                <c:pt idx="136">
                  <c:v>5.1529999999999845</c:v>
                </c:pt>
                <c:pt idx="137">
                  <c:v>5.0510000000000002</c:v>
                </c:pt>
                <c:pt idx="138">
                  <c:v>5.1139999999999946</c:v>
                </c:pt>
                <c:pt idx="139">
                  <c:v>5.2060000000000004</c:v>
                </c:pt>
                <c:pt idx="140">
                  <c:v>5.1679999999999655</c:v>
                </c:pt>
                <c:pt idx="141">
                  <c:v>5.4169999999999998</c:v>
                </c:pt>
                <c:pt idx="142">
                  <c:v>5.4480000000000004</c:v>
                </c:pt>
                <c:pt idx="143">
                  <c:v>5.0839999999999996</c:v>
                </c:pt>
                <c:pt idx="144">
                  <c:v>5.4589999999999996</c:v>
                </c:pt>
                <c:pt idx="145">
                  <c:v>5.7690000000000001</c:v>
                </c:pt>
                <c:pt idx="146">
                  <c:v>5.0609999999999955</c:v>
                </c:pt>
                <c:pt idx="147">
                  <c:v>5.2439999999999998</c:v>
                </c:pt>
                <c:pt idx="148">
                  <c:v>5.1509999999999945</c:v>
                </c:pt>
                <c:pt idx="149">
                  <c:v>5.2569999999999997</c:v>
                </c:pt>
                <c:pt idx="150">
                  <c:v>5.1939999999999955</c:v>
                </c:pt>
                <c:pt idx="151">
                  <c:v>4.9029999999999996</c:v>
                </c:pt>
                <c:pt idx="152">
                  <c:v>5.1189999999999856</c:v>
                </c:pt>
                <c:pt idx="153">
                  <c:v>5.1539999999999955</c:v>
                </c:pt>
                <c:pt idx="154">
                  <c:v>4.9560000000000004</c:v>
                </c:pt>
                <c:pt idx="155">
                  <c:v>5.202</c:v>
                </c:pt>
                <c:pt idx="156">
                  <c:v>5.1419999999999995</c:v>
                </c:pt>
                <c:pt idx="157">
                  <c:v>4.742</c:v>
                </c:pt>
                <c:pt idx="158">
                  <c:v>4.6659999999999755</c:v>
                </c:pt>
                <c:pt idx="159">
                  <c:v>4.57</c:v>
                </c:pt>
                <c:pt idx="160">
                  <c:v>4.601</c:v>
                </c:pt>
                <c:pt idx="161">
                  <c:v>4.71</c:v>
                </c:pt>
                <c:pt idx="162">
                  <c:v>4.41</c:v>
                </c:pt>
                <c:pt idx="163">
                  <c:v>4.4489999999999998</c:v>
                </c:pt>
                <c:pt idx="164">
                  <c:v>4.633</c:v>
                </c:pt>
                <c:pt idx="165">
                  <c:v>4.8279999999999745</c:v>
                </c:pt>
                <c:pt idx="166">
                  <c:v>4.6189999999999856</c:v>
                </c:pt>
                <c:pt idx="167">
                  <c:v>4.1929999999999845</c:v>
                </c:pt>
                <c:pt idx="168">
                  <c:v>4.1039999999999965</c:v>
                </c:pt>
                <c:pt idx="169">
                  <c:v>4.375</c:v>
                </c:pt>
                <c:pt idx="170">
                  <c:v>3.9989999999999997</c:v>
                </c:pt>
                <c:pt idx="171">
                  <c:v>4.3539999999999965</c:v>
                </c:pt>
                <c:pt idx="172">
                  <c:v>3.5529999999999977</c:v>
                </c:pt>
                <c:pt idx="173">
                  <c:v>3.766</c:v>
                </c:pt>
                <c:pt idx="174">
                  <c:v>3.4870000000000001</c:v>
                </c:pt>
                <c:pt idx="175">
                  <c:v>3.7880000000000011</c:v>
                </c:pt>
                <c:pt idx="176">
                  <c:v>3.8939999999999997</c:v>
                </c:pt>
                <c:pt idx="177">
                  <c:v>3.5169999999999977</c:v>
                </c:pt>
                <c:pt idx="178">
                  <c:v>3.2970000000000002</c:v>
                </c:pt>
                <c:pt idx="179">
                  <c:v>3.323</c:v>
                </c:pt>
                <c:pt idx="180">
                  <c:v>3.6959999999999997</c:v>
                </c:pt>
                <c:pt idx="181">
                  <c:v>3.6779999999999999</c:v>
                </c:pt>
                <c:pt idx="182">
                  <c:v>3.2909999999999999</c:v>
                </c:pt>
                <c:pt idx="183">
                  <c:v>3.206</c:v>
                </c:pt>
                <c:pt idx="184">
                  <c:v>2.9870000000000001</c:v>
                </c:pt>
                <c:pt idx="185">
                  <c:v>2.6909999999999998</c:v>
                </c:pt>
                <c:pt idx="186">
                  <c:v>3.1509999999999998</c:v>
                </c:pt>
                <c:pt idx="187">
                  <c:v>2.8099999999999987</c:v>
                </c:pt>
                <c:pt idx="188">
                  <c:v>3.0680000000000001</c:v>
                </c:pt>
                <c:pt idx="189">
                  <c:v>2.4870000000000001</c:v>
                </c:pt>
                <c:pt idx="190">
                  <c:v>2.7650000000000001</c:v>
                </c:pt>
                <c:pt idx="191">
                  <c:v>2.7090000000000001</c:v>
                </c:pt>
                <c:pt idx="192">
                  <c:v>2.0539999999999998</c:v>
                </c:pt>
                <c:pt idx="193">
                  <c:v>2.5859999999999999</c:v>
                </c:pt>
                <c:pt idx="194">
                  <c:v>2.4509999999999987</c:v>
                </c:pt>
                <c:pt idx="195">
                  <c:v>2.5359999999999987</c:v>
                </c:pt>
                <c:pt idx="196">
                  <c:v>2.3559999999999977</c:v>
                </c:pt>
                <c:pt idx="197">
                  <c:v>2.5559999999999987</c:v>
                </c:pt>
                <c:pt idx="198">
                  <c:v>2.024</c:v>
                </c:pt>
                <c:pt idx="199">
                  <c:v>2.4729999999999968</c:v>
                </c:pt>
                <c:pt idx="200">
                  <c:v>2.7949999999999999</c:v>
                </c:pt>
                <c:pt idx="201">
                  <c:v>2.2829999999999999</c:v>
                </c:pt>
                <c:pt idx="202">
                  <c:v>2.2930000000000001</c:v>
                </c:pt>
                <c:pt idx="203">
                  <c:v>2.0289999999999999</c:v>
                </c:pt>
                <c:pt idx="204">
                  <c:v>2.1440000000000001</c:v>
                </c:pt>
                <c:pt idx="205">
                  <c:v>2.2629999999999999</c:v>
                </c:pt>
                <c:pt idx="206">
                  <c:v>1.8720000000000001</c:v>
                </c:pt>
                <c:pt idx="207">
                  <c:v>2.1259999999999999</c:v>
                </c:pt>
                <c:pt idx="208">
                  <c:v>1.9710000000000001</c:v>
                </c:pt>
                <c:pt idx="209">
                  <c:v>2.1139999999999999</c:v>
                </c:pt>
                <c:pt idx="210">
                  <c:v>1.74</c:v>
                </c:pt>
                <c:pt idx="211">
                  <c:v>2.0919999999999987</c:v>
                </c:pt>
                <c:pt idx="212">
                  <c:v>1.8340000000000001</c:v>
                </c:pt>
                <c:pt idx="213">
                  <c:v>1.847</c:v>
                </c:pt>
                <c:pt idx="214">
                  <c:v>1.4669999999999888</c:v>
                </c:pt>
                <c:pt idx="215">
                  <c:v>1.627</c:v>
                </c:pt>
                <c:pt idx="216">
                  <c:v>1.577</c:v>
                </c:pt>
                <c:pt idx="217">
                  <c:v>1.3440000000000001</c:v>
                </c:pt>
                <c:pt idx="218">
                  <c:v>1.581</c:v>
                </c:pt>
                <c:pt idx="219">
                  <c:v>1.8759999999999897</c:v>
                </c:pt>
                <c:pt idx="220">
                  <c:v>1.7049999999999887</c:v>
                </c:pt>
                <c:pt idx="221">
                  <c:v>1.548</c:v>
                </c:pt>
                <c:pt idx="222">
                  <c:v>1.474</c:v>
                </c:pt>
                <c:pt idx="223">
                  <c:v>1.6930000000000001</c:v>
                </c:pt>
                <c:pt idx="224">
                  <c:v>1.5269999999999897</c:v>
                </c:pt>
                <c:pt idx="225">
                  <c:v>1.304</c:v>
                </c:pt>
                <c:pt idx="226">
                  <c:v>1.554</c:v>
                </c:pt>
                <c:pt idx="227">
                  <c:v>1.2569999999999897</c:v>
                </c:pt>
                <c:pt idx="228">
                  <c:v>1.3520000000000001</c:v>
                </c:pt>
                <c:pt idx="229">
                  <c:v>1.3979999999999897</c:v>
                </c:pt>
                <c:pt idx="230">
                  <c:v>1.508</c:v>
                </c:pt>
                <c:pt idx="231">
                  <c:v>1.24</c:v>
                </c:pt>
                <c:pt idx="232">
                  <c:v>1.363</c:v>
                </c:pt>
                <c:pt idx="233">
                  <c:v>1.3149999999999908</c:v>
                </c:pt>
                <c:pt idx="234">
                  <c:v>0.96100000000000063</c:v>
                </c:pt>
                <c:pt idx="235">
                  <c:v>1.165</c:v>
                </c:pt>
                <c:pt idx="236">
                  <c:v>1.4729999999999888</c:v>
                </c:pt>
                <c:pt idx="237">
                  <c:v>1.4489999999999887</c:v>
                </c:pt>
                <c:pt idx="238">
                  <c:v>0.93500000000000005</c:v>
                </c:pt>
                <c:pt idx="239">
                  <c:v>0.88200000000000001</c:v>
                </c:pt>
                <c:pt idx="240">
                  <c:v>0.96000000000000063</c:v>
                </c:pt>
                <c:pt idx="241">
                  <c:v>1.2509999999999897</c:v>
                </c:pt>
                <c:pt idx="242">
                  <c:v>1.4179999999999817</c:v>
                </c:pt>
                <c:pt idx="243">
                  <c:v>1.4239999999999817</c:v>
                </c:pt>
                <c:pt idx="244">
                  <c:v>0.88200000000000001</c:v>
                </c:pt>
                <c:pt idx="245">
                  <c:v>0.80400000000000005</c:v>
                </c:pt>
                <c:pt idx="246">
                  <c:v>1.1850000000000001</c:v>
                </c:pt>
                <c:pt idx="247">
                  <c:v>0.88</c:v>
                </c:pt>
                <c:pt idx="248">
                  <c:v>0.80700000000000005</c:v>
                </c:pt>
                <c:pt idx="249">
                  <c:v>0.95600000000000063</c:v>
                </c:pt>
                <c:pt idx="250">
                  <c:v>0.58899999999999997</c:v>
                </c:pt>
                <c:pt idx="251">
                  <c:v>0.72200000000000064</c:v>
                </c:pt>
                <c:pt idx="252">
                  <c:v>1.101</c:v>
                </c:pt>
                <c:pt idx="253">
                  <c:v>0.39600000000000296</c:v>
                </c:pt>
                <c:pt idx="254">
                  <c:v>0.98399999999999999</c:v>
                </c:pt>
                <c:pt idx="255">
                  <c:v>0.85400000000000065</c:v>
                </c:pt>
                <c:pt idx="256">
                  <c:v>0.75100000000000477</c:v>
                </c:pt>
                <c:pt idx="257">
                  <c:v>0.64100000000000512</c:v>
                </c:pt>
                <c:pt idx="258">
                  <c:v>0.96300000000000063</c:v>
                </c:pt>
                <c:pt idx="259">
                  <c:v>0.58699999999999997</c:v>
                </c:pt>
                <c:pt idx="260">
                  <c:v>1.145</c:v>
                </c:pt>
                <c:pt idx="261">
                  <c:v>0.62300000000000455</c:v>
                </c:pt>
                <c:pt idx="262">
                  <c:v>0.79400000000000004</c:v>
                </c:pt>
                <c:pt idx="263">
                  <c:v>0.89200000000000002</c:v>
                </c:pt>
                <c:pt idx="264">
                  <c:v>0.95400000000000063</c:v>
                </c:pt>
                <c:pt idx="265">
                  <c:v>0.89900000000000002</c:v>
                </c:pt>
                <c:pt idx="266">
                  <c:v>0.72700000000000065</c:v>
                </c:pt>
                <c:pt idx="267">
                  <c:v>0.37200000000000188</c:v>
                </c:pt>
                <c:pt idx="268">
                  <c:v>0.38100000000000256</c:v>
                </c:pt>
                <c:pt idx="269">
                  <c:v>0.54200000000000004</c:v>
                </c:pt>
                <c:pt idx="270">
                  <c:v>0.55700000000000005</c:v>
                </c:pt>
                <c:pt idx="271">
                  <c:v>0.69599999999999995</c:v>
                </c:pt>
                <c:pt idx="272">
                  <c:v>0.45800000000000002</c:v>
                </c:pt>
                <c:pt idx="273">
                  <c:v>0.64900000000000513</c:v>
                </c:pt>
                <c:pt idx="274">
                  <c:v>0.65700000000000591</c:v>
                </c:pt>
                <c:pt idx="275">
                  <c:v>0.90700000000000003</c:v>
                </c:pt>
                <c:pt idx="276">
                  <c:v>0.52300000000000002</c:v>
                </c:pt>
                <c:pt idx="277">
                  <c:v>0.53600000000000003</c:v>
                </c:pt>
                <c:pt idx="278">
                  <c:v>0.505</c:v>
                </c:pt>
                <c:pt idx="279">
                  <c:v>0.67200000000000593</c:v>
                </c:pt>
                <c:pt idx="280">
                  <c:v>0.53</c:v>
                </c:pt>
                <c:pt idx="281">
                  <c:v>0.46100000000000002</c:v>
                </c:pt>
                <c:pt idx="282">
                  <c:v>0.40500000000000008</c:v>
                </c:pt>
                <c:pt idx="283">
                  <c:v>0.55500000000000005</c:v>
                </c:pt>
                <c:pt idx="284">
                  <c:v>0.45900000000000002</c:v>
                </c:pt>
                <c:pt idx="285">
                  <c:v>0.42500000000000032</c:v>
                </c:pt>
                <c:pt idx="286">
                  <c:v>0.52400000000000002</c:v>
                </c:pt>
                <c:pt idx="287">
                  <c:v>0.63400000000000512</c:v>
                </c:pt>
                <c:pt idx="288">
                  <c:v>0.72200000000000064</c:v>
                </c:pt>
                <c:pt idx="289">
                  <c:v>0.42400000000000032</c:v>
                </c:pt>
                <c:pt idx="290">
                  <c:v>0.3800000000000025</c:v>
                </c:pt>
                <c:pt idx="291">
                  <c:v>0.85800000000000065</c:v>
                </c:pt>
                <c:pt idx="292">
                  <c:v>0.26900000000000002</c:v>
                </c:pt>
                <c:pt idx="293">
                  <c:v>1.1140000000000001</c:v>
                </c:pt>
                <c:pt idx="294">
                  <c:v>0.34300000000000008</c:v>
                </c:pt>
                <c:pt idx="295">
                  <c:v>0.70100000000000062</c:v>
                </c:pt>
                <c:pt idx="296">
                  <c:v>0.48800000000000032</c:v>
                </c:pt>
                <c:pt idx="297">
                  <c:v>0.59899999999999998</c:v>
                </c:pt>
                <c:pt idx="298">
                  <c:v>0.30900000000000138</c:v>
                </c:pt>
                <c:pt idx="299">
                  <c:v>0.47500000000000031</c:v>
                </c:pt>
                <c:pt idx="300">
                  <c:v>0.53</c:v>
                </c:pt>
                <c:pt idx="301">
                  <c:v>0.43800000000000228</c:v>
                </c:pt>
                <c:pt idx="302">
                  <c:v>0.48400000000000032</c:v>
                </c:pt>
                <c:pt idx="303">
                  <c:v>0.47400000000000031</c:v>
                </c:pt>
                <c:pt idx="304">
                  <c:v>0.26400000000000001</c:v>
                </c:pt>
                <c:pt idx="305">
                  <c:v>0.72000000000000064</c:v>
                </c:pt>
                <c:pt idx="306">
                  <c:v>0.29800000000000032</c:v>
                </c:pt>
                <c:pt idx="307">
                  <c:v>0.47200000000000031</c:v>
                </c:pt>
                <c:pt idx="308">
                  <c:v>0.32600000000000257</c:v>
                </c:pt>
                <c:pt idx="309">
                  <c:v>4.5999999999999999E-2</c:v>
                </c:pt>
                <c:pt idx="310">
                  <c:v>0.41300000000000031</c:v>
                </c:pt>
                <c:pt idx="311">
                  <c:v>0.69799999999999995</c:v>
                </c:pt>
                <c:pt idx="312">
                  <c:v>0.14500000000000021</c:v>
                </c:pt>
                <c:pt idx="313">
                  <c:v>0.48500000000000032</c:v>
                </c:pt>
                <c:pt idx="314">
                  <c:v>0.46200000000000002</c:v>
                </c:pt>
                <c:pt idx="315">
                  <c:v>0.17600000000000021</c:v>
                </c:pt>
                <c:pt idx="316">
                  <c:v>9.4000000000000028E-2</c:v>
                </c:pt>
                <c:pt idx="317">
                  <c:v>0.29100000000000031</c:v>
                </c:pt>
                <c:pt idx="318">
                  <c:v>0.23500000000000001</c:v>
                </c:pt>
                <c:pt idx="319">
                  <c:v>0.56299999999999994</c:v>
                </c:pt>
                <c:pt idx="320">
                  <c:v>0.46800000000000008</c:v>
                </c:pt>
                <c:pt idx="321">
                  <c:v>0.255</c:v>
                </c:pt>
                <c:pt idx="322">
                  <c:v>0.21000000000000021</c:v>
                </c:pt>
                <c:pt idx="323">
                  <c:v>0.35600000000000032</c:v>
                </c:pt>
                <c:pt idx="324">
                  <c:v>0.15100000000000041</c:v>
                </c:pt>
                <c:pt idx="325">
                  <c:v>7.3999999999999996E-2</c:v>
                </c:pt>
                <c:pt idx="326">
                  <c:v>0.57900000000000063</c:v>
                </c:pt>
                <c:pt idx="327">
                  <c:v>0.28000000000000008</c:v>
                </c:pt>
                <c:pt idx="328">
                  <c:v>0.33400000000000296</c:v>
                </c:pt>
                <c:pt idx="329">
                  <c:v>0.23800000000000004</c:v>
                </c:pt>
                <c:pt idx="330">
                  <c:v>0.36900000000000038</c:v>
                </c:pt>
                <c:pt idx="331">
                  <c:v>0.46900000000000008</c:v>
                </c:pt>
                <c:pt idx="332">
                  <c:v>0.31600000000000233</c:v>
                </c:pt>
                <c:pt idx="333">
                  <c:v>0.51800000000000002</c:v>
                </c:pt>
                <c:pt idx="334">
                  <c:v>4.2000000000000023E-2</c:v>
                </c:pt>
                <c:pt idx="335">
                  <c:v>0.44500000000000001</c:v>
                </c:pt>
                <c:pt idx="336">
                  <c:v>0.54400000000000004</c:v>
                </c:pt>
                <c:pt idx="337">
                  <c:v>0.23800000000000004</c:v>
                </c:pt>
                <c:pt idx="338">
                  <c:v>9.1000000000000025E-2</c:v>
                </c:pt>
                <c:pt idx="339">
                  <c:v>0.15900000000000122</c:v>
                </c:pt>
                <c:pt idx="340">
                  <c:v>0.28500000000000031</c:v>
                </c:pt>
                <c:pt idx="341">
                  <c:v>0.15400000000000041</c:v>
                </c:pt>
                <c:pt idx="342">
                  <c:v>0.27400000000000002</c:v>
                </c:pt>
                <c:pt idx="343">
                  <c:v>0.48000000000000032</c:v>
                </c:pt>
                <c:pt idx="344">
                  <c:v>0.36300000000000032</c:v>
                </c:pt>
                <c:pt idx="345">
                  <c:v>0.43400000000000138</c:v>
                </c:pt>
                <c:pt idx="346">
                  <c:v>0.30000000000000032</c:v>
                </c:pt>
                <c:pt idx="347">
                  <c:v>0.21700000000000041</c:v>
                </c:pt>
                <c:pt idx="348">
                  <c:v>6.0000000000000032E-2</c:v>
                </c:pt>
                <c:pt idx="349">
                  <c:v>0.51700000000000002</c:v>
                </c:pt>
                <c:pt idx="350">
                  <c:v>0.23200000000000001</c:v>
                </c:pt>
              </c:numCache>
            </c:numRef>
          </c:yVal>
          <c:smooth val="1"/>
        </c:ser>
        <c:ser>
          <c:idx val="10"/>
          <c:order val="10"/>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G$1:$G$351</c:f>
              <c:numCache>
                <c:formatCode>General</c:formatCode>
                <c:ptCount val="351"/>
                <c:pt idx="0">
                  <c:v>2.0299999999999998</c:v>
                </c:pt>
                <c:pt idx="1">
                  <c:v>2.3949999999999987</c:v>
                </c:pt>
                <c:pt idx="2">
                  <c:v>2.1379999999999999</c:v>
                </c:pt>
                <c:pt idx="3">
                  <c:v>2.1040000000000001</c:v>
                </c:pt>
                <c:pt idx="4">
                  <c:v>2.169</c:v>
                </c:pt>
                <c:pt idx="5">
                  <c:v>2.0739999999999998</c:v>
                </c:pt>
                <c:pt idx="6">
                  <c:v>1.9990000000000001</c:v>
                </c:pt>
                <c:pt idx="7">
                  <c:v>2.0049999999999999</c:v>
                </c:pt>
                <c:pt idx="8">
                  <c:v>2.0379999999999998</c:v>
                </c:pt>
                <c:pt idx="9">
                  <c:v>1.851</c:v>
                </c:pt>
                <c:pt idx="10">
                  <c:v>2.0049999999999999</c:v>
                </c:pt>
                <c:pt idx="11">
                  <c:v>1.907</c:v>
                </c:pt>
                <c:pt idx="12">
                  <c:v>1.8240000000000001</c:v>
                </c:pt>
                <c:pt idx="13">
                  <c:v>1.7969999999999908</c:v>
                </c:pt>
                <c:pt idx="14">
                  <c:v>1.9740000000000097</c:v>
                </c:pt>
                <c:pt idx="15">
                  <c:v>1.7889999999999904</c:v>
                </c:pt>
                <c:pt idx="16">
                  <c:v>1.5389999999999904</c:v>
                </c:pt>
                <c:pt idx="17">
                  <c:v>1.8979999999999897</c:v>
                </c:pt>
                <c:pt idx="18">
                  <c:v>1.921</c:v>
                </c:pt>
                <c:pt idx="19">
                  <c:v>2.0409999999999999</c:v>
                </c:pt>
                <c:pt idx="20">
                  <c:v>2.0299999999999998</c:v>
                </c:pt>
                <c:pt idx="21">
                  <c:v>1.5960000000000001</c:v>
                </c:pt>
                <c:pt idx="22">
                  <c:v>1.863</c:v>
                </c:pt>
                <c:pt idx="23">
                  <c:v>1.718</c:v>
                </c:pt>
                <c:pt idx="24">
                  <c:v>1.8160000000000001</c:v>
                </c:pt>
                <c:pt idx="25">
                  <c:v>1.9990000000000001</c:v>
                </c:pt>
                <c:pt idx="26">
                  <c:v>1.5569999999999908</c:v>
                </c:pt>
                <c:pt idx="27">
                  <c:v>1.8089999999999908</c:v>
                </c:pt>
                <c:pt idx="28">
                  <c:v>1.5660000000000001</c:v>
                </c:pt>
                <c:pt idx="29">
                  <c:v>1.5760000000000001</c:v>
                </c:pt>
                <c:pt idx="30">
                  <c:v>1.9630000000000001</c:v>
                </c:pt>
                <c:pt idx="31">
                  <c:v>1.6739999999999908</c:v>
                </c:pt>
                <c:pt idx="32">
                  <c:v>1.657</c:v>
                </c:pt>
                <c:pt idx="33">
                  <c:v>1.819</c:v>
                </c:pt>
                <c:pt idx="34">
                  <c:v>1.4689999999999888</c:v>
                </c:pt>
                <c:pt idx="35">
                  <c:v>1.796</c:v>
                </c:pt>
                <c:pt idx="36">
                  <c:v>1.7349999999999888</c:v>
                </c:pt>
                <c:pt idx="37">
                  <c:v>1.831</c:v>
                </c:pt>
                <c:pt idx="38">
                  <c:v>1.6659999999999906</c:v>
                </c:pt>
                <c:pt idx="39">
                  <c:v>2.0419999999999998</c:v>
                </c:pt>
                <c:pt idx="40">
                  <c:v>1.9820000000000102</c:v>
                </c:pt>
                <c:pt idx="41">
                  <c:v>2.2909999999999999</c:v>
                </c:pt>
                <c:pt idx="42">
                  <c:v>2.4059999999999997</c:v>
                </c:pt>
                <c:pt idx="43">
                  <c:v>1.8680000000000001</c:v>
                </c:pt>
                <c:pt idx="44">
                  <c:v>2.3809999999999998</c:v>
                </c:pt>
                <c:pt idx="45">
                  <c:v>2.6519999999999997</c:v>
                </c:pt>
                <c:pt idx="46">
                  <c:v>2.75</c:v>
                </c:pt>
                <c:pt idx="47">
                  <c:v>2.4379999999999997</c:v>
                </c:pt>
                <c:pt idx="48">
                  <c:v>2.778</c:v>
                </c:pt>
                <c:pt idx="49">
                  <c:v>2.9939999999999998</c:v>
                </c:pt>
                <c:pt idx="50">
                  <c:v>3.0349999999999997</c:v>
                </c:pt>
                <c:pt idx="51">
                  <c:v>3.3459999999999988</c:v>
                </c:pt>
                <c:pt idx="52">
                  <c:v>3.02</c:v>
                </c:pt>
                <c:pt idx="53">
                  <c:v>2.4729999999999968</c:v>
                </c:pt>
                <c:pt idx="54">
                  <c:v>2.7509999999999999</c:v>
                </c:pt>
                <c:pt idx="55">
                  <c:v>2.7389999999999999</c:v>
                </c:pt>
                <c:pt idx="56">
                  <c:v>2.5089999999999999</c:v>
                </c:pt>
                <c:pt idx="57">
                  <c:v>2.5119999999999987</c:v>
                </c:pt>
                <c:pt idx="58">
                  <c:v>2.2589999999999999</c:v>
                </c:pt>
                <c:pt idx="59">
                  <c:v>2.1589999999999998</c:v>
                </c:pt>
                <c:pt idx="60">
                  <c:v>1.851</c:v>
                </c:pt>
                <c:pt idx="61">
                  <c:v>2.2829999999999999</c:v>
                </c:pt>
                <c:pt idx="62">
                  <c:v>2.0559999999999987</c:v>
                </c:pt>
                <c:pt idx="63">
                  <c:v>2.0359999999999987</c:v>
                </c:pt>
                <c:pt idx="64">
                  <c:v>2.117</c:v>
                </c:pt>
                <c:pt idx="65">
                  <c:v>2.2919999999999998</c:v>
                </c:pt>
                <c:pt idx="66">
                  <c:v>2.2029999999999998</c:v>
                </c:pt>
                <c:pt idx="67">
                  <c:v>2.113</c:v>
                </c:pt>
                <c:pt idx="68">
                  <c:v>2.206</c:v>
                </c:pt>
                <c:pt idx="69">
                  <c:v>2.5640000000000001</c:v>
                </c:pt>
                <c:pt idx="70">
                  <c:v>2.177</c:v>
                </c:pt>
                <c:pt idx="71">
                  <c:v>2.6840000000000002</c:v>
                </c:pt>
                <c:pt idx="72">
                  <c:v>2.3079999999999998</c:v>
                </c:pt>
                <c:pt idx="73">
                  <c:v>2.8129999999999793</c:v>
                </c:pt>
                <c:pt idx="74">
                  <c:v>3.4</c:v>
                </c:pt>
                <c:pt idx="75">
                  <c:v>3.177</c:v>
                </c:pt>
                <c:pt idx="76">
                  <c:v>2.887</c:v>
                </c:pt>
                <c:pt idx="77">
                  <c:v>3.214</c:v>
                </c:pt>
                <c:pt idx="78">
                  <c:v>3.1869999999999998</c:v>
                </c:pt>
                <c:pt idx="79">
                  <c:v>3.5249999999999999</c:v>
                </c:pt>
                <c:pt idx="80">
                  <c:v>3.6070000000000002</c:v>
                </c:pt>
                <c:pt idx="81">
                  <c:v>4.1969999999999965</c:v>
                </c:pt>
                <c:pt idx="82">
                  <c:v>3.8589999999999987</c:v>
                </c:pt>
                <c:pt idx="83">
                  <c:v>4.3159999999999945</c:v>
                </c:pt>
                <c:pt idx="84">
                  <c:v>3.6659999999999999</c:v>
                </c:pt>
                <c:pt idx="85">
                  <c:v>4.173</c:v>
                </c:pt>
                <c:pt idx="86">
                  <c:v>4.21</c:v>
                </c:pt>
                <c:pt idx="87">
                  <c:v>4.3449999999999855</c:v>
                </c:pt>
                <c:pt idx="88">
                  <c:v>4.6149999999999745</c:v>
                </c:pt>
                <c:pt idx="89">
                  <c:v>4.7480000000000002</c:v>
                </c:pt>
                <c:pt idx="90">
                  <c:v>4.72</c:v>
                </c:pt>
                <c:pt idx="91">
                  <c:v>4.7370000000000001</c:v>
                </c:pt>
                <c:pt idx="92">
                  <c:v>4.4039999999999999</c:v>
                </c:pt>
                <c:pt idx="93">
                  <c:v>4.9050000000000002</c:v>
                </c:pt>
                <c:pt idx="94">
                  <c:v>5.0380000000000003</c:v>
                </c:pt>
                <c:pt idx="95">
                  <c:v>5.4779999999999998</c:v>
                </c:pt>
                <c:pt idx="96">
                  <c:v>5.4050000000000002</c:v>
                </c:pt>
                <c:pt idx="97">
                  <c:v>5.2629999999999955</c:v>
                </c:pt>
                <c:pt idx="98">
                  <c:v>5.3</c:v>
                </c:pt>
                <c:pt idx="99">
                  <c:v>5.8339999999999996</c:v>
                </c:pt>
                <c:pt idx="100">
                  <c:v>5.9700000000000024</c:v>
                </c:pt>
                <c:pt idx="101">
                  <c:v>5.4109999999999996</c:v>
                </c:pt>
                <c:pt idx="102">
                  <c:v>5.9050000000000002</c:v>
                </c:pt>
                <c:pt idx="103">
                  <c:v>5.7770000000000001</c:v>
                </c:pt>
                <c:pt idx="104">
                  <c:v>5.6390000000000002</c:v>
                </c:pt>
                <c:pt idx="105">
                  <c:v>6.101</c:v>
                </c:pt>
                <c:pt idx="106">
                  <c:v>5.9290000000000003</c:v>
                </c:pt>
                <c:pt idx="107">
                  <c:v>6.0389999999999997</c:v>
                </c:pt>
                <c:pt idx="108">
                  <c:v>6.2770000000000001</c:v>
                </c:pt>
                <c:pt idx="109">
                  <c:v>5.7350000000000003</c:v>
                </c:pt>
                <c:pt idx="110">
                  <c:v>5.8979999999999855</c:v>
                </c:pt>
                <c:pt idx="111">
                  <c:v>5.9080000000000004</c:v>
                </c:pt>
                <c:pt idx="112">
                  <c:v>6.0609999999999955</c:v>
                </c:pt>
                <c:pt idx="113">
                  <c:v>6.1539999999999955</c:v>
                </c:pt>
                <c:pt idx="114">
                  <c:v>5.5049999999999955</c:v>
                </c:pt>
                <c:pt idx="115">
                  <c:v>6.0039999999999996</c:v>
                </c:pt>
                <c:pt idx="116">
                  <c:v>5.7930000000000001</c:v>
                </c:pt>
                <c:pt idx="117">
                  <c:v>5.8629999999999765</c:v>
                </c:pt>
                <c:pt idx="118">
                  <c:v>5.76</c:v>
                </c:pt>
                <c:pt idx="119">
                  <c:v>5.6479999999999855</c:v>
                </c:pt>
                <c:pt idx="120">
                  <c:v>5.3679999999999755</c:v>
                </c:pt>
                <c:pt idx="121">
                  <c:v>5.8710000000000004</c:v>
                </c:pt>
                <c:pt idx="122">
                  <c:v>5.4130000000000003</c:v>
                </c:pt>
                <c:pt idx="123">
                  <c:v>5.3629999999999765</c:v>
                </c:pt>
                <c:pt idx="124">
                  <c:v>5.7329999999999997</c:v>
                </c:pt>
                <c:pt idx="125">
                  <c:v>5.2700000000000014</c:v>
                </c:pt>
                <c:pt idx="126">
                  <c:v>5.4960000000000004</c:v>
                </c:pt>
                <c:pt idx="127">
                  <c:v>5.7279999999999855</c:v>
                </c:pt>
                <c:pt idx="128">
                  <c:v>5.5229999999999855</c:v>
                </c:pt>
                <c:pt idx="129">
                  <c:v>5.5279999999999845</c:v>
                </c:pt>
                <c:pt idx="130">
                  <c:v>5.4310000000000134</c:v>
                </c:pt>
                <c:pt idx="131">
                  <c:v>5.9390000000000134</c:v>
                </c:pt>
                <c:pt idx="132">
                  <c:v>5.83</c:v>
                </c:pt>
                <c:pt idx="133">
                  <c:v>5.5669999999999975</c:v>
                </c:pt>
                <c:pt idx="134">
                  <c:v>5.8860000000000001</c:v>
                </c:pt>
                <c:pt idx="135">
                  <c:v>5.8069999999999995</c:v>
                </c:pt>
                <c:pt idx="136">
                  <c:v>5.6739999999999995</c:v>
                </c:pt>
                <c:pt idx="137">
                  <c:v>5.4740000000000002</c:v>
                </c:pt>
                <c:pt idx="138">
                  <c:v>5.9249999999999945</c:v>
                </c:pt>
                <c:pt idx="139">
                  <c:v>5.5430000000000001</c:v>
                </c:pt>
                <c:pt idx="140">
                  <c:v>5.4700000000000024</c:v>
                </c:pt>
                <c:pt idx="141">
                  <c:v>6.1390000000000002</c:v>
                </c:pt>
                <c:pt idx="142">
                  <c:v>5.9639999999999995</c:v>
                </c:pt>
                <c:pt idx="143">
                  <c:v>5.5619999999999985</c:v>
                </c:pt>
                <c:pt idx="144">
                  <c:v>5.8279999999999745</c:v>
                </c:pt>
                <c:pt idx="145">
                  <c:v>5.1529999999999845</c:v>
                </c:pt>
                <c:pt idx="146">
                  <c:v>5.3239999999999945</c:v>
                </c:pt>
                <c:pt idx="147">
                  <c:v>5.8289999999999855</c:v>
                </c:pt>
                <c:pt idx="148">
                  <c:v>5.6749999999999945</c:v>
                </c:pt>
                <c:pt idx="149">
                  <c:v>5.577</c:v>
                </c:pt>
                <c:pt idx="150">
                  <c:v>5.0919999999999996</c:v>
                </c:pt>
                <c:pt idx="151">
                  <c:v>5.3869999999999996</c:v>
                </c:pt>
                <c:pt idx="152">
                  <c:v>5.7949999999999955</c:v>
                </c:pt>
                <c:pt idx="153">
                  <c:v>5.0350000000000001</c:v>
                </c:pt>
                <c:pt idx="154">
                  <c:v>6.0149999999999855</c:v>
                </c:pt>
                <c:pt idx="155">
                  <c:v>5.6459999999999955</c:v>
                </c:pt>
                <c:pt idx="156">
                  <c:v>4.9409999999999998</c:v>
                </c:pt>
                <c:pt idx="157">
                  <c:v>5.181</c:v>
                </c:pt>
                <c:pt idx="158">
                  <c:v>5.1079999999999846</c:v>
                </c:pt>
                <c:pt idx="159">
                  <c:v>4.9729999999999999</c:v>
                </c:pt>
                <c:pt idx="160">
                  <c:v>4.5169999999999995</c:v>
                </c:pt>
                <c:pt idx="161">
                  <c:v>5.4960000000000004</c:v>
                </c:pt>
                <c:pt idx="162">
                  <c:v>5.3209999999999855</c:v>
                </c:pt>
                <c:pt idx="163">
                  <c:v>4.8219999999999965</c:v>
                </c:pt>
                <c:pt idx="164">
                  <c:v>5.1839999999999975</c:v>
                </c:pt>
                <c:pt idx="165">
                  <c:v>4.641</c:v>
                </c:pt>
                <c:pt idx="166">
                  <c:v>4.7990000000000004</c:v>
                </c:pt>
                <c:pt idx="167">
                  <c:v>4.9249999999999945</c:v>
                </c:pt>
                <c:pt idx="168">
                  <c:v>4.7409999999999997</c:v>
                </c:pt>
                <c:pt idx="169">
                  <c:v>4.2380000000000004</c:v>
                </c:pt>
                <c:pt idx="170">
                  <c:v>4.5639999999999965</c:v>
                </c:pt>
                <c:pt idx="171">
                  <c:v>4.0439999999999996</c:v>
                </c:pt>
                <c:pt idx="172">
                  <c:v>4.0839999999999996</c:v>
                </c:pt>
                <c:pt idx="173">
                  <c:v>3.7509999999999999</c:v>
                </c:pt>
                <c:pt idx="174">
                  <c:v>4.0830000000000002</c:v>
                </c:pt>
                <c:pt idx="175">
                  <c:v>3.8329999999999793</c:v>
                </c:pt>
                <c:pt idx="176">
                  <c:v>3.9259999999999997</c:v>
                </c:pt>
                <c:pt idx="177">
                  <c:v>3.867</c:v>
                </c:pt>
                <c:pt idx="178">
                  <c:v>3.5489999999999999</c:v>
                </c:pt>
                <c:pt idx="179">
                  <c:v>3.464</c:v>
                </c:pt>
                <c:pt idx="180">
                  <c:v>3.6579999999999999</c:v>
                </c:pt>
                <c:pt idx="181">
                  <c:v>4.0279999999999845</c:v>
                </c:pt>
                <c:pt idx="182">
                  <c:v>3.5249999999999999</c:v>
                </c:pt>
                <c:pt idx="183">
                  <c:v>3.7159999999999997</c:v>
                </c:pt>
                <c:pt idx="184">
                  <c:v>3.4529999999999967</c:v>
                </c:pt>
                <c:pt idx="185">
                  <c:v>3.0649999999999999</c:v>
                </c:pt>
                <c:pt idx="186">
                  <c:v>3.286</c:v>
                </c:pt>
                <c:pt idx="187">
                  <c:v>3.1359999999999997</c:v>
                </c:pt>
                <c:pt idx="188">
                  <c:v>3.3389999999999977</c:v>
                </c:pt>
                <c:pt idx="189">
                  <c:v>2.927</c:v>
                </c:pt>
                <c:pt idx="190">
                  <c:v>3.3889999999999998</c:v>
                </c:pt>
                <c:pt idx="191">
                  <c:v>2.8409999999999997</c:v>
                </c:pt>
                <c:pt idx="192">
                  <c:v>2.5459999999999998</c:v>
                </c:pt>
                <c:pt idx="193">
                  <c:v>3.29</c:v>
                </c:pt>
                <c:pt idx="194">
                  <c:v>3.2429999999999999</c:v>
                </c:pt>
                <c:pt idx="195">
                  <c:v>2.609</c:v>
                </c:pt>
                <c:pt idx="196">
                  <c:v>2.2669999999999999</c:v>
                </c:pt>
                <c:pt idx="197">
                  <c:v>2.6230000000000002</c:v>
                </c:pt>
                <c:pt idx="198">
                  <c:v>2.508</c:v>
                </c:pt>
                <c:pt idx="199">
                  <c:v>2.3159999999999967</c:v>
                </c:pt>
                <c:pt idx="200">
                  <c:v>2.29</c:v>
                </c:pt>
                <c:pt idx="201">
                  <c:v>2.8929999999999967</c:v>
                </c:pt>
                <c:pt idx="202">
                  <c:v>2.4509999999999987</c:v>
                </c:pt>
                <c:pt idx="203">
                  <c:v>2.7330000000000001</c:v>
                </c:pt>
                <c:pt idx="204">
                  <c:v>2.7170000000000001</c:v>
                </c:pt>
                <c:pt idx="205">
                  <c:v>2.4369999999999967</c:v>
                </c:pt>
                <c:pt idx="206">
                  <c:v>2.254</c:v>
                </c:pt>
                <c:pt idx="207">
                  <c:v>2.3139999999999987</c:v>
                </c:pt>
                <c:pt idx="208">
                  <c:v>2.109</c:v>
                </c:pt>
                <c:pt idx="209">
                  <c:v>1.9930000000000001</c:v>
                </c:pt>
                <c:pt idx="210">
                  <c:v>2.1989999999999998</c:v>
                </c:pt>
                <c:pt idx="211">
                  <c:v>1.8380000000000001</c:v>
                </c:pt>
                <c:pt idx="212">
                  <c:v>1.9920000000000102</c:v>
                </c:pt>
                <c:pt idx="213">
                  <c:v>1.9500000000000091</c:v>
                </c:pt>
                <c:pt idx="214">
                  <c:v>1.9790000000000001</c:v>
                </c:pt>
                <c:pt idx="215">
                  <c:v>1.8560000000000001</c:v>
                </c:pt>
                <c:pt idx="216">
                  <c:v>2.1080000000000001</c:v>
                </c:pt>
                <c:pt idx="217">
                  <c:v>1.5840000000000001</c:v>
                </c:pt>
                <c:pt idx="218">
                  <c:v>1.9730000000000001</c:v>
                </c:pt>
                <c:pt idx="219">
                  <c:v>1.548</c:v>
                </c:pt>
                <c:pt idx="220">
                  <c:v>1.7749999999999897</c:v>
                </c:pt>
                <c:pt idx="221">
                  <c:v>1.7889999999999904</c:v>
                </c:pt>
                <c:pt idx="222">
                  <c:v>1.679</c:v>
                </c:pt>
                <c:pt idx="223">
                  <c:v>2.0459999999999998</c:v>
                </c:pt>
                <c:pt idx="224">
                  <c:v>1.639</c:v>
                </c:pt>
                <c:pt idx="225">
                  <c:v>1.6639999999999904</c:v>
                </c:pt>
                <c:pt idx="226">
                  <c:v>1.375</c:v>
                </c:pt>
                <c:pt idx="227">
                  <c:v>1.5189999999999897</c:v>
                </c:pt>
                <c:pt idx="228">
                  <c:v>1.6940000000000091</c:v>
                </c:pt>
                <c:pt idx="229">
                  <c:v>1.36</c:v>
                </c:pt>
                <c:pt idx="230">
                  <c:v>1.8049999999999908</c:v>
                </c:pt>
                <c:pt idx="231">
                  <c:v>1.298</c:v>
                </c:pt>
                <c:pt idx="232">
                  <c:v>1.3009999999999908</c:v>
                </c:pt>
                <c:pt idx="233">
                  <c:v>1.55</c:v>
                </c:pt>
                <c:pt idx="234">
                  <c:v>1.464</c:v>
                </c:pt>
                <c:pt idx="235">
                  <c:v>0.95200000000000062</c:v>
                </c:pt>
                <c:pt idx="236">
                  <c:v>1.2029999999999887</c:v>
                </c:pt>
                <c:pt idx="237">
                  <c:v>1.3240000000000001</c:v>
                </c:pt>
                <c:pt idx="238">
                  <c:v>1.1619999999999902</c:v>
                </c:pt>
                <c:pt idx="239">
                  <c:v>1.3660000000000001</c:v>
                </c:pt>
                <c:pt idx="240">
                  <c:v>1.3979999999999897</c:v>
                </c:pt>
                <c:pt idx="241">
                  <c:v>1.038</c:v>
                </c:pt>
                <c:pt idx="242">
                  <c:v>1.304</c:v>
                </c:pt>
                <c:pt idx="243">
                  <c:v>1.0880000000000001</c:v>
                </c:pt>
                <c:pt idx="244">
                  <c:v>1.548</c:v>
                </c:pt>
                <c:pt idx="245">
                  <c:v>1.339</c:v>
                </c:pt>
                <c:pt idx="246">
                  <c:v>1.3180000000000001</c:v>
                </c:pt>
                <c:pt idx="247">
                  <c:v>1.02</c:v>
                </c:pt>
                <c:pt idx="248">
                  <c:v>1.1419999999999897</c:v>
                </c:pt>
                <c:pt idx="249">
                  <c:v>1.2</c:v>
                </c:pt>
                <c:pt idx="250">
                  <c:v>0.81399999999999995</c:v>
                </c:pt>
                <c:pt idx="251">
                  <c:v>1.2769999999999897</c:v>
                </c:pt>
                <c:pt idx="252">
                  <c:v>1.4179999999999817</c:v>
                </c:pt>
                <c:pt idx="253">
                  <c:v>1.071</c:v>
                </c:pt>
                <c:pt idx="254">
                  <c:v>1.0029999999999897</c:v>
                </c:pt>
                <c:pt idx="255">
                  <c:v>0.91300000000000003</c:v>
                </c:pt>
                <c:pt idx="256">
                  <c:v>1.1060000000000001</c:v>
                </c:pt>
                <c:pt idx="257">
                  <c:v>0.92800000000000005</c:v>
                </c:pt>
                <c:pt idx="258">
                  <c:v>1.0189999999999897</c:v>
                </c:pt>
                <c:pt idx="259">
                  <c:v>1.173</c:v>
                </c:pt>
                <c:pt idx="260">
                  <c:v>0.69199999999999995</c:v>
                </c:pt>
                <c:pt idx="261">
                  <c:v>0.99099999999999999</c:v>
                </c:pt>
                <c:pt idx="262">
                  <c:v>1.1000000000000001</c:v>
                </c:pt>
                <c:pt idx="263">
                  <c:v>0.79700000000000004</c:v>
                </c:pt>
                <c:pt idx="264">
                  <c:v>0.93899999999999995</c:v>
                </c:pt>
                <c:pt idx="265">
                  <c:v>0.73600000000000065</c:v>
                </c:pt>
                <c:pt idx="266">
                  <c:v>0.78</c:v>
                </c:pt>
                <c:pt idx="267">
                  <c:v>0.72400000000000064</c:v>
                </c:pt>
                <c:pt idx="268">
                  <c:v>0.80400000000000005</c:v>
                </c:pt>
                <c:pt idx="269">
                  <c:v>0.72100000000000064</c:v>
                </c:pt>
                <c:pt idx="270">
                  <c:v>0.89200000000000002</c:v>
                </c:pt>
                <c:pt idx="271">
                  <c:v>0.88300000000000001</c:v>
                </c:pt>
                <c:pt idx="272">
                  <c:v>0.72900000000000065</c:v>
                </c:pt>
                <c:pt idx="273">
                  <c:v>0.93400000000000005</c:v>
                </c:pt>
                <c:pt idx="274">
                  <c:v>0.94099999999999995</c:v>
                </c:pt>
                <c:pt idx="275">
                  <c:v>1.0549999999999908</c:v>
                </c:pt>
                <c:pt idx="276">
                  <c:v>0.67300000000000593</c:v>
                </c:pt>
                <c:pt idx="277">
                  <c:v>0.92500000000000004</c:v>
                </c:pt>
                <c:pt idx="278">
                  <c:v>0.68</c:v>
                </c:pt>
                <c:pt idx="279">
                  <c:v>0.69399999999999995</c:v>
                </c:pt>
                <c:pt idx="280">
                  <c:v>0.61800000000000455</c:v>
                </c:pt>
                <c:pt idx="281">
                  <c:v>0.46300000000000002</c:v>
                </c:pt>
                <c:pt idx="282">
                  <c:v>0.73800000000000165</c:v>
                </c:pt>
                <c:pt idx="283">
                  <c:v>0.59499999999999997</c:v>
                </c:pt>
                <c:pt idx="284">
                  <c:v>0.65200000000000546</c:v>
                </c:pt>
                <c:pt idx="285">
                  <c:v>0.33500000000000296</c:v>
                </c:pt>
                <c:pt idx="286">
                  <c:v>0.89200000000000002</c:v>
                </c:pt>
                <c:pt idx="287">
                  <c:v>0.41700000000000031</c:v>
                </c:pt>
                <c:pt idx="288">
                  <c:v>0.83400000000000063</c:v>
                </c:pt>
                <c:pt idx="289">
                  <c:v>0.43000000000000038</c:v>
                </c:pt>
                <c:pt idx="290">
                  <c:v>0.55200000000000005</c:v>
                </c:pt>
                <c:pt idx="291">
                  <c:v>0.77400000000000513</c:v>
                </c:pt>
                <c:pt idx="292">
                  <c:v>0.87100000000000455</c:v>
                </c:pt>
                <c:pt idx="293">
                  <c:v>0.64100000000000512</c:v>
                </c:pt>
                <c:pt idx="294">
                  <c:v>0.30900000000000138</c:v>
                </c:pt>
                <c:pt idx="295">
                  <c:v>0.69199999999999995</c:v>
                </c:pt>
                <c:pt idx="296">
                  <c:v>0.29500000000000032</c:v>
                </c:pt>
                <c:pt idx="297">
                  <c:v>0.73200000000000065</c:v>
                </c:pt>
                <c:pt idx="298">
                  <c:v>0.48500000000000032</c:v>
                </c:pt>
                <c:pt idx="299">
                  <c:v>0.47200000000000031</c:v>
                </c:pt>
                <c:pt idx="300">
                  <c:v>0.62000000000000455</c:v>
                </c:pt>
                <c:pt idx="301">
                  <c:v>0.76000000000000512</c:v>
                </c:pt>
                <c:pt idx="302">
                  <c:v>0.52900000000000003</c:v>
                </c:pt>
                <c:pt idx="303">
                  <c:v>0.46700000000000008</c:v>
                </c:pt>
                <c:pt idx="304">
                  <c:v>0.43800000000000228</c:v>
                </c:pt>
                <c:pt idx="305">
                  <c:v>0.59</c:v>
                </c:pt>
                <c:pt idx="306">
                  <c:v>0.48300000000000032</c:v>
                </c:pt>
                <c:pt idx="307">
                  <c:v>0.41600000000000031</c:v>
                </c:pt>
                <c:pt idx="308">
                  <c:v>0.47300000000000031</c:v>
                </c:pt>
                <c:pt idx="309">
                  <c:v>9.9000000000000046E-2</c:v>
                </c:pt>
                <c:pt idx="310">
                  <c:v>0.55300000000000005</c:v>
                </c:pt>
                <c:pt idx="311">
                  <c:v>0.49500000000000038</c:v>
                </c:pt>
                <c:pt idx="312">
                  <c:v>0.17700000000000021</c:v>
                </c:pt>
                <c:pt idx="313">
                  <c:v>0.54</c:v>
                </c:pt>
                <c:pt idx="314">
                  <c:v>0.52</c:v>
                </c:pt>
                <c:pt idx="315">
                  <c:v>0.55200000000000005</c:v>
                </c:pt>
                <c:pt idx="316">
                  <c:v>0.42900000000000038</c:v>
                </c:pt>
                <c:pt idx="317">
                  <c:v>0.40200000000000002</c:v>
                </c:pt>
                <c:pt idx="318">
                  <c:v>0.52700000000000002</c:v>
                </c:pt>
                <c:pt idx="319">
                  <c:v>0.20100000000000001</c:v>
                </c:pt>
                <c:pt idx="320">
                  <c:v>0.41200000000000031</c:v>
                </c:pt>
                <c:pt idx="321">
                  <c:v>0.49300000000000038</c:v>
                </c:pt>
                <c:pt idx="322">
                  <c:v>0.34300000000000008</c:v>
                </c:pt>
                <c:pt idx="323">
                  <c:v>0.21600000000000041</c:v>
                </c:pt>
                <c:pt idx="324">
                  <c:v>0.35000000000000031</c:v>
                </c:pt>
                <c:pt idx="325">
                  <c:v>0.48100000000000032</c:v>
                </c:pt>
                <c:pt idx="326">
                  <c:v>0.66900000000000592</c:v>
                </c:pt>
                <c:pt idx="327">
                  <c:v>0.43200000000000038</c:v>
                </c:pt>
                <c:pt idx="328">
                  <c:v>0.24000000000000021</c:v>
                </c:pt>
                <c:pt idx="329">
                  <c:v>0.13800000000000001</c:v>
                </c:pt>
                <c:pt idx="330">
                  <c:v>0.27700000000000002</c:v>
                </c:pt>
                <c:pt idx="331">
                  <c:v>0.50600000000000001</c:v>
                </c:pt>
                <c:pt idx="332">
                  <c:v>7.9000000000000514E-2</c:v>
                </c:pt>
                <c:pt idx="333">
                  <c:v>0.37800000000000228</c:v>
                </c:pt>
                <c:pt idx="334">
                  <c:v>1.4E-2</c:v>
                </c:pt>
                <c:pt idx="335">
                  <c:v>0.31400000000000228</c:v>
                </c:pt>
                <c:pt idx="336">
                  <c:v>0.45500000000000002</c:v>
                </c:pt>
                <c:pt idx="337">
                  <c:v>0.14100000000000001</c:v>
                </c:pt>
                <c:pt idx="338">
                  <c:v>0.31200000000000228</c:v>
                </c:pt>
                <c:pt idx="339">
                  <c:v>0.23900000000000021</c:v>
                </c:pt>
                <c:pt idx="340">
                  <c:v>0.54800000000000004</c:v>
                </c:pt>
                <c:pt idx="341">
                  <c:v>0.23900000000000021</c:v>
                </c:pt>
                <c:pt idx="342">
                  <c:v>0.20500000000000004</c:v>
                </c:pt>
                <c:pt idx="343">
                  <c:v>0.48300000000000032</c:v>
                </c:pt>
                <c:pt idx="344">
                  <c:v>0.28900000000000031</c:v>
                </c:pt>
                <c:pt idx="345">
                  <c:v>0.36600000000000038</c:v>
                </c:pt>
                <c:pt idx="346">
                  <c:v>0.26400000000000001</c:v>
                </c:pt>
                <c:pt idx="347">
                  <c:v>-4.3000000000000003E-2</c:v>
                </c:pt>
                <c:pt idx="348">
                  <c:v>0.31400000000000228</c:v>
                </c:pt>
                <c:pt idx="349">
                  <c:v>0.27700000000000002</c:v>
                </c:pt>
                <c:pt idx="350">
                  <c:v>-1.0999999999999998E-2</c:v>
                </c:pt>
              </c:numCache>
            </c:numRef>
          </c:yVal>
          <c:smooth val="1"/>
        </c:ser>
        <c:ser>
          <c:idx val="11"/>
          <c:order val="11"/>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H$1:$H$351</c:f>
              <c:numCache>
                <c:formatCode>General</c:formatCode>
                <c:ptCount val="351"/>
                <c:pt idx="0">
                  <c:v>2.1749999999999998</c:v>
                </c:pt>
                <c:pt idx="1">
                  <c:v>1.9990000000000001</c:v>
                </c:pt>
                <c:pt idx="2">
                  <c:v>2.0589999999999997</c:v>
                </c:pt>
                <c:pt idx="3">
                  <c:v>2.3159999999999967</c:v>
                </c:pt>
                <c:pt idx="4">
                  <c:v>2.4149999999999987</c:v>
                </c:pt>
                <c:pt idx="5">
                  <c:v>2.3449999999999998</c:v>
                </c:pt>
                <c:pt idx="6">
                  <c:v>2.0409999999999999</c:v>
                </c:pt>
                <c:pt idx="7">
                  <c:v>2.0009999999999999</c:v>
                </c:pt>
                <c:pt idx="8">
                  <c:v>2.1480000000000001</c:v>
                </c:pt>
                <c:pt idx="9">
                  <c:v>1.7509999999999897</c:v>
                </c:pt>
                <c:pt idx="10">
                  <c:v>2.137</c:v>
                </c:pt>
                <c:pt idx="11">
                  <c:v>2.0070000000000001</c:v>
                </c:pt>
                <c:pt idx="12">
                  <c:v>1.925</c:v>
                </c:pt>
                <c:pt idx="13">
                  <c:v>2.0459999999999998</c:v>
                </c:pt>
                <c:pt idx="14">
                  <c:v>2.254</c:v>
                </c:pt>
                <c:pt idx="15">
                  <c:v>2.145</c:v>
                </c:pt>
                <c:pt idx="16">
                  <c:v>1.742</c:v>
                </c:pt>
                <c:pt idx="17">
                  <c:v>1.8009999999999908</c:v>
                </c:pt>
                <c:pt idx="18">
                  <c:v>1.61</c:v>
                </c:pt>
                <c:pt idx="19">
                  <c:v>1.4649999999999888</c:v>
                </c:pt>
                <c:pt idx="20">
                  <c:v>1.659</c:v>
                </c:pt>
                <c:pt idx="21">
                  <c:v>2.1059999999999999</c:v>
                </c:pt>
                <c:pt idx="22">
                  <c:v>1.7489999999999899</c:v>
                </c:pt>
                <c:pt idx="23">
                  <c:v>1.8540000000000001</c:v>
                </c:pt>
                <c:pt idx="24">
                  <c:v>1.55</c:v>
                </c:pt>
                <c:pt idx="25">
                  <c:v>1.2269999999999888</c:v>
                </c:pt>
                <c:pt idx="26">
                  <c:v>1.716</c:v>
                </c:pt>
                <c:pt idx="27">
                  <c:v>1.47</c:v>
                </c:pt>
                <c:pt idx="28">
                  <c:v>1.9019999999999897</c:v>
                </c:pt>
                <c:pt idx="29">
                  <c:v>1.7689999999999897</c:v>
                </c:pt>
                <c:pt idx="30">
                  <c:v>1.7469999999999899</c:v>
                </c:pt>
                <c:pt idx="31">
                  <c:v>1.2389999999999894</c:v>
                </c:pt>
                <c:pt idx="32">
                  <c:v>1.7809999999999897</c:v>
                </c:pt>
                <c:pt idx="33">
                  <c:v>1.5029999999999897</c:v>
                </c:pt>
                <c:pt idx="34">
                  <c:v>1.343</c:v>
                </c:pt>
                <c:pt idx="35">
                  <c:v>1.4529999999999887</c:v>
                </c:pt>
                <c:pt idx="36">
                  <c:v>1.4419999999999817</c:v>
                </c:pt>
                <c:pt idx="37">
                  <c:v>1.7569999999999897</c:v>
                </c:pt>
                <c:pt idx="38">
                  <c:v>1.9159999999999906</c:v>
                </c:pt>
                <c:pt idx="39">
                  <c:v>2.0159999999999987</c:v>
                </c:pt>
                <c:pt idx="40">
                  <c:v>2.383</c:v>
                </c:pt>
                <c:pt idx="41">
                  <c:v>2.3259999999999987</c:v>
                </c:pt>
                <c:pt idx="42">
                  <c:v>2.1379999999999999</c:v>
                </c:pt>
                <c:pt idx="43">
                  <c:v>2.0030000000000001</c:v>
                </c:pt>
                <c:pt idx="44">
                  <c:v>2.4329999999999967</c:v>
                </c:pt>
                <c:pt idx="45">
                  <c:v>2.5830000000000002</c:v>
                </c:pt>
                <c:pt idx="46">
                  <c:v>2.9870000000000001</c:v>
                </c:pt>
                <c:pt idx="47">
                  <c:v>3.0529999999999977</c:v>
                </c:pt>
                <c:pt idx="48">
                  <c:v>3.4449999999999998</c:v>
                </c:pt>
                <c:pt idx="49">
                  <c:v>3.133</c:v>
                </c:pt>
                <c:pt idx="50">
                  <c:v>3.0119999999999987</c:v>
                </c:pt>
                <c:pt idx="51">
                  <c:v>2.8069999999999977</c:v>
                </c:pt>
                <c:pt idx="52">
                  <c:v>3.1859999999999999</c:v>
                </c:pt>
                <c:pt idx="53">
                  <c:v>2.9859999999999998</c:v>
                </c:pt>
                <c:pt idx="54">
                  <c:v>2.8649999999999998</c:v>
                </c:pt>
                <c:pt idx="55">
                  <c:v>2.88</c:v>
                </c:pt>
                <c:pt idx="56">
                  <c:v>2.9369999999999967</c:v>
                </c:pt>
                <c:pt idx="57">
                  <c:v>2.4709999999999988</c:v>
                </c:pt>
                <c:pt idx="58">
                  <c:v>2.6629999999999998</c:v>
                </c:pt>
                <c:pt idx="59">
                  <c:v>2.4559999999999977</c:v>
                </c:pt>
                <c:pt idx="60">
                  <c:v>2.3489999999999998</c:v>
                </c:pt>
                <c:pt idx="61">
                  <c:v>2.2759999999999998</c:v>
                </c:pt>
                <c:pt idx="62">
                  <c:v>2.1619999999999999</c:v>
                </c:pt>
                <c:pt idx="63">
                  <c:v>2.262</c:v>
                </c:pt>
                <c:pt idx="64">
                  <c:v>2.0219999999999998</c:v>
                </c:pt>
                <c:pt idx="65">
                  <c:v>1.9600000000000091</c:v>
                </c:pt>
                <c:pt idx="66">
                  <c:v>2.1440000000000001</c:v>
                </c:pt>
                <c:pt idx="67">
                  <c:v>2.4830000000000001</c:v>
                </c:pt>
                <c:pt idx="68">
                  <c:v>2.54</c:v>
                </c:pt>
                <c:pt idx="69">
                  <c:v>2.6539999999999999</c:v>
                </c:pt>
                <c:pt idx="70">
                  <c:v>2.7800000000000002</c:v>
                </c:pt>
                <c:pt idx="71">
                  <c:v>2.645</c:v>
                </c:pt>
                <c:pt idx="72">
                  <c:v>3.16</c:v>
                </c:pt>
                <c:pt idx="73">
                  <c:v>2.7080000000000002</c:v>
                </c:pt>
                <c:pt idx="74">
                  <c:v>2.7349999999999999</c:v>
                </c:pt>
                <c:pt idx="75">
                  <c:v>3.1159999999999997</c:v>
                </c:pt>
                <c:pt idx="76">
                  <c:v>2.8009999999999997</c:v>
                </c:pt>
                <c:pt idx="77">
                  <c:v>3.2149999999999999</c:v>
                </c:pt>
                <c:pt idx="78">
                  <c:v>3.1469999999999998</c:v>
                </c:pt>
                <c:pt idx="79">
                  <c:v>3.4449999999999998</c:v>
                </c:pt>
                <c:pt idx="80">
                  <c:v>3.9499999999999997</c:v>
                </c:pt>
                <c:pt idx="81">
                  <c:v>3.4919999999999987</c:v>
                </c:pt>
                <c:pt idx="82">
                  <c:v>3.7170000000000001</c:v>
                </c:pt>
                <c:pt idx="83">
                  <c:v>3.8749999999999987</c:v>
                </c:pt>
                <c:pt idx="84">
                  <c:v>4.34</c:v>
                </c:pt>
                <c:pt idx="85">
                  <c:v>4.375</c:v>
                </c:pt>
                <c:pt idx="86">
                  <c:v>4.8390000000000004</c:v>
                </c:pt>
                <c:pt idx="87">
                  <c:v>4.53</c:v>
                </c:pt>
                <c:pt idx="88">
                  <c:v>5.1049999999999756</c:v>
                </c:pt>
                <c:pt idx="89">
                  <c:v>4.5289999999999955</c:v>
                </c:pt>
                <c:pt idx="90">
                  <c:v>4.8579999999999846</c:v>
                </c:pt>
                <c:pt idx="91">
                  <c:v>4.7969999999999997</c:v>
                </c:pt>
                <c:pt idx="92">
                  <c:v>4.7939999999999996</c:v>
                </c:pt>
                <c:pt idx="93">
                  <c:v>5.1939999999999955</c:v>
                </c:pt>
                <c:pt idx="94">
                  <c:v>5.2850000000000001</c:v>
                </c:pt>
                <c:pt idx="95">
                  <c:v>5.6559999999999855</c:v>
                </c:pt>
                <c:pt idx="96">
                  <c:v>5.4720000000000004</c:v>
                </c:pt>
                <c:pt idx="97">
                  <c:v>5.5529999999999955</c:v>
                </c:pt>
                <c:pt idx="98">
                  <c:v>5.8259999999999845</c:v>
                </c:pt>
                <c:pt idx="99">
                  <c:v>5.3959999999999955</c:v>
                </c:pt>
                <c:pt idx="100">
                  <c:v>5.492</c:v>
                </c:pt>
                <c:pt idx="101">
                  <c:v>5.415</c:v>
                </c:pt>
                <c:pt idx="102">
                  <c:v>5.556</c:v>
                </c:pt>
                <c:pt idx="103">
                  <c:v>6.1159999999999846</c:v>
                </c:pt>
                <c:pt idx="104">
                  <c:v>6.0259999999999945</c:v>
                </c:pt>
                <c:pt idx="105">
                  <c:v>6.2460000000000004</c:v>
                </c:pt>
                <c:pt idx="106">
                  <c:v>6.2510000000000003</c:v>
                </c:pt>
                <c:pt idx="107">
                  <c:v>5.7460000000000004</c:v>
                </c:pt>
                <c:pt idx="108">
                  <c:v>6.1589999999999945</c:v>
                </c:pt>
                <c:pt idx="109">
                  <c:v>6.1289999999999845</c:v>
                </c:pt>
                <c:pt idx="110">
                  <c:v>5.8659999999999846</c:v>
                </c:pt>
                <c:pt idx="111">
                  <c:v>5.8239999999999945</c:v>
                </c:pt>
                <c:pt idx="112">
                  <c:v>5.9820000000000002</c:v>
                </c:pt>
                <c:pt idx="113">
                  <c:v>6.0039999999999996</c:v>
                </c:pt>
                <c:pt idx="114">
                  <c:v>5.7069999999999999</c:v>
                </c:pt>
                <c:pt idx="115">
                  <c:v>6.0219999999999985</c:v>
                </c:pt>
                <c:pt idx="116">
                  <c:v>6.4610000000000003</c:v>
                </c:pt>
                <c:pt idx="117">
                  <c:v>6.5259999999999945</c:v>
                </c:pt>
                <c:pt idx="118">
                  <c:v>5.8609999999999856</c:v>
                </c:pt>
                <c:pt idx="119">
                  <c:v>5.3239999999999945</c:v>
                </c:pt>
                <c:pt idx="120">
                  <c:v>5.8919999999999995</c:v>
                </c:pt>
                <c:pt idx="121">
                  <c:v>5.3419999999999996</c:v>
                </c:pt>
                <c:pt idx="122">
                  <c:v>5.7560000000000002</c:v>
                </c:pt>
                <c:pt idx="123">
                  <c:v>5.766</c:v>
                </c:pt>
                <c:pt idx="124">
                  <c:v>5.6549999999999745</c:v>
                </c:pt>
                <c:pt idx="125">
                  <c:v>5.6259999999999755</c:v>
                </c:pt>
                <c:pt idx="126">
                  <c:v>5.3780000000000001</c:v>
                </c:pt>
                <c:pt idx="127">
                  <c:v>5.6719999999999997</c:v>
                </c:pt>
                <c:pt idx="128">
                  <c:v>5.6159999999999846</c:v>
                </c:pt>
                <c:pt idx="129">
                  <c:v>5.851</c:v>
                </c:pt>
                <c:pt idx="130">
                  <c:v>5.4889999999999999</c:v>
                </c:pt>
                <c:pt idx="131">
                  <c:v>6.0969999999999995</c:v>
                </c:pt>
                <c:pt idx="132">
                  <c:v>5.79</c:v>
                </c:pt>
                <c:pt idx="133">
                  <c:v>5.4340000000000002</c:v>
                </c:pt>
                <c:pt idx="134">
                  <c:v>5.3529999999999855</c:v>
                </c:pt>
                <c:pt idx="135">
                  <c:v>5.7789999999999999</c:v>
                </c:pt>
                <c:pt idx="136">
                  <c:v>5.819</c:v>
                </c:pt>
                <c:pt idx="137">
                  <c:v>5.9189999999999996</c:v>
                </c:pt>
                <c:pt idx="138">
                  <c:v>5.7889999999999997</c:v>
                </c:pt>
                <c:pt idx="139">
                  <c:v>5.5519999999999996</c:v>
                </c:pt>
                <c:pt idx="140">
                  <c:v>6.0549999999999855</c:v>
                </c:pt>
                <c:pt idx="141">
                  <c:v>5.7469999999999999</c:v>
                </c:pt>
                <c:pt idx="142">
                  <c:v>6.1849999999999845</c:v>
                </c:pt>
                <c:pt idx="143">
                  <c:v>5.89</c:v>
                </c:pt>
                <c:pt idx="144">
                  <c:v>6.2679999999999945</c:v>
                </c:pt>
                <c:pt idx="145">
                  <c:v>5.9379999999999997</c:v>
                </c:pt>
                <c:pt idx="146">
                  <c:v>5.5419999999999998</c:v>
                </c:pt>
                <c:pt idx="147">
                  <c:v>6.0269999999999975</c:v>
                </c:pt>
                <c:pt idx="148">
                  <c:v>5.8780000000000001</c:v>
                </c:pt>
                <c:pt idx="149">
                  <c:v>5.1919999999999975</c:v>
                </c:pt>
                <c:pt idx="150">
                  <c:v>5.6499999999999995</c:v>
                </c:pt>
                <c:pt idx="151">
                  <c:v>5.5389999999999997</c:v>
                </c:pt>
                <c:pt idx="152">
                  <c:v>5.3390000000000004</c:v>
                </c:pt>
                <c:pt idx="153">
                  <c:v>5.3939999999999975</c:v>
                </c:pt>
                <c:pt idx="154">
                  <c:v>5.6689999999999845</c:v>
                </c:pt>
                <c:pt idx="155">
                  <c:v>5.2190000000000003</c:v>
                </c:pt>
                <c:pt idx="156">
                  <c:v>5.5209999999999955</c:v>
                </c:pt>
                <c:pt idx="157">
                  <c:v>5.2759999999999998</c:v>
                </c:pt>
                <c:pt idx="158">
                  <c:v>5.5830000000000002</c:v>
                </c:pt>
                <c:pt idx="159">
                  <c:v>4.9779999999999998</c:v>
                </c:pt>
                <c:pt idx="160">
                  <c:v>5.2519999999999998</c:v>
                </c:pt>
                <c:pt idx="161">
                  <c:v>5.3119999999999985</c:v>
                </c:pt>
                <c:pt idx="162">
                  <c:v>5.1199999999999966</c:v>
                </c:pt>
                <c:pt idx="163">
                  <c:v>5.0019999999999998</c:v>
                </c:pt>
                <c:pt idx="164">
                  <c:v>5.3109999999999955</c:v>
                </c:pt>
                <c:pt idx="165">
                  <c:v>4.7679999999999945</c:v>
                </c:pt>
                <c:pt idx="166">
                  <c:v>4.4909999999999997</c:v>
                </c:pt>
                <c:pt idx="167">
                  <c:v>4.6049999999999756</c:v>
                </c:pt>
                <c:pt idx="168">
                  <c:v>4.21</c:v>
                </c:pt>
                <c:pt idx="169">
                  <c:v>4.5519999999999996</c:v>
                </c:pt>
                <c:pt idx="170">
                  <c:v>4.774</c:v>
                </c:pt>
                <c:pt idx="171">
                  <c:v>4.2510000000000003</c:v>
                </c:pt>
                <c:pt idx="172">
                  <c:v>3.8939999999999997</c:v>
                </c:pt>
                <c:pt idx="173">
                  <c:v>3.738</c:v>
                </c:pt>
                <c:pt idx="174">
                  <c:v>4.4820000000000002</c:v>
                </c:pt>
                <c:pt idx="175">
                  <c:v>3.7069999999999999</c:v>
                </c:pt>
                <c:pt idx="176">
                  <c:v>3.9169999999999967</c:v>
                </c:pt>
                <c:pt idx="177">
                  <c:v>3.9539999999999997</c:v>
                </c:pt>
                <c:pt idx="178">
                  <c:v>3.6440000000000001</c:v>
                </c:pt>
                <c:pt idx="179">
                  <c:v>3.774</c:v>
                </c:pt>
                <c:pt idx="180">
                  <c:v>3.7130000000000001</c:v>
                </c:pt>
                <c:pt idx="181">
                  <c:v>3.7680000000000002</c:v>
                </c:pt>
                <c:pt idx="182">
                  <c:v>3.4329999999999967</c:v>
                </c:pt>
                <c:pt idx="183">
                  <c:v>3.4149999999999987</c:v>
                </c:pt>
                <c:pt idx="184">
                  <c:v>3.16</c:v>
                </c:pt>
                <c:pt idx="185">
                  <c:v>3.427</c:v>
                </c:pt>
                <c:pt idx="186">
                  <c:v>3.4499999999999997</c:v>
                </c:pt>
                <c:pt idx="187">
                  <c:v>3.0709999999999997</c:v>
                </c:pt>
                <c:pt idx="188">
                  <c:v>3.06</c:v>
                </c:pt>
                <c:pt idx="189">
                  <c:v>2.8569999999999967</c:v>
                </c:pt>
                <c:pt idx="190">
                  <c:v>2.9049999999999998</c:v>
                </c:pt>
                <c:pt idx="191">
                  <c:v>2.7240000000000002</c:v>
                </c:pt>
                <c:pt idx="192">
                  <c:v>2.7880000000000011</c:v>
                </c:pt>
                <c:pt idx="193">
                  <c:v>2.6559999999999997</c:v>
                </c:pt>
                <c:pt idx="194">
                  <c:v>2.734</c:v>
                </c:pt>
                <c:pt idx="195">
                  <c:v>2.4909999999999997</c:v>
                </c:pt>
                <c:pt idx="196">
                  <c:v>2.8459999999999988</c:v>
                </c:pt>
                <c:pt idx="197">
                  <c:v>2.4919999999999987</c:v>
                </c:pt>
                <c:pt idx="198">
                  <c:v>2.6319999999999997</c:v>
                </c:pt>
                <c:pt idx="199">
                  <c:v>2.7970000000000002</c:v>
                </c:pt>
                <c:pt idx="200">
                  <c:v>2.8089999999999997</c:v>
                </c:pt>
                <c:pt idx="201">
                  <c:v>2.3059999999999987</c:v>
                </c:pt>
                <c:pt idx="202">
                  <c:v>2.6159999999999997</c:v>
                </c:pt>
                <c:pt idx="203">
                  <c:v>2.2130000000000001</c:v>
                </c:pt>
                <c:pt idx="204">
                  <c:v>2.2989999999999999</c:v>
                </c:pt>
                <c:pt idx="205">
                  <c:v>2.1719999999999997</c:v>
                </c:pt>
                <c:pt idx="206">
                  <c:v>2.593</c:v>
                </c:pt>
                <c:pt idx="207">
                  <c:v>2.0129999999999977</c:v>
                </c:pt>
                <c:pt idx="208">
                  <c:v>1.7329999999999888</c:v>
                </c:pt>
                <c:pt idx="209">
                  <c:v>2.3359999999999967</c:v>
                </c:pt>
                <c:pt idx="210">
                  <c:v>1.8640000000000001</c:v>
                </c:pt>
                <c:pt idx="211">
                  <c:v>1.9610000000000001</c:v>
                </c:pt>
                <c:pt idx="212">
                  <c:v>1.8900000000000001</c:v>
                </c:pt>
                <c:pt idx="213">
                  <c:v>2.2919999999999998</c:v>
                </c:pt>
                <c:pt idx="214">
                  <c:v>1.8959999999999897</c:v>
                </c:pt>
                <c:pt idx="215">
                  <c:v>1.736999999999989</c:v>
                </c:pt>
                <c:pt idx="216">
                  <c:v>2.1280000000000001</c:v>
                </c:pt>
                <c:pt idx="217">
                  <c:v>1.718</c:v>
                </c:pt>
                <c:pt idx="218">
                  <c:v>1.7989999999999908</c:v>
                </c:pt>
                <c:pt idx="219">
                  <c:v>1.8080000000000001</c:v>
                </c:pt>
                <c:pt idx="220">
                  <c:v>1.631</c:v>
                </c:pt>
                <c:pt idx="221">
                  <c:v>1.6919999999999908</c:v>
                </c:pt>
                <c:pt idx="222">
                  <c:v>1.857</c:v>
                </c:pt>
                <c:pt idx="223">
                  <c:v>1.901</c:v>
                </c:pt>
                <c:pt idx="224">
                  <c:v>1.2589999999999897</c:v>
                </c:pt>
                <c:pt idx="225">
                  <c:v>1.2969999999999908</c:v>
                </c:pt>
                <c:pt idx="226">
                  <c:v>1.6980000000000091</c:v>
                </c:pt>
                <c:pt idx="227">
                  <c:v>1.5529999999999908</c:v>
                </c:pt>
                <c:pt idx="228">
                  <c:v>1.4149999999999869</c:v>
                </c:pt>
                <c:pt idx="229">
                  <c:v>1.5309999999999897</c:v>
                </c:pt>
                <c:pt idx="230">
                  <c:v>1.411999999999981</c:v>
                </c:pt>
                <c:pt idx="231">
                  <c:v>1.4209999999999869</c:v>
                </c:pt>
                <c:pt idx="232">
                  <c:v>1.5009999999999897</c:v>
                </c:pt>
                <c:pt idx="233">
                  <c:v>1.3720000000000001</c:v>
                </c:pt>
                <c:pt idx="234">
                  <c:v>1.335</c:v>
                </c:pt>
                <c:pt idx="235">
                  <c:v>1.171</c:v>
                </c:pt>
                <c:pt idx="236">
                  <c:v>1.319</c:v>
                </c:pt>
                <c:pt idx="237">
                  <c:v>1.5509999999999908</c:v>
                </c:pt>
                <c:pt idx="238">
                  <c:v>1.33</c:v>
                </c:pt>
                <c:pt idx="239">
                  <c:v>1.2069999999999887</c:v>
                </c:pt>
                <c:pt idx="240">
                  <c:v>1.0569999999999908</c:v>
                </c:pt>
                <c:pt idx="241">
                  <c:v>1.089</c:v>
                </c:pt>
                <c:pt idx="242">
                  <c:v>1.345</c:v>
                </c:pt>
                <c:pt idx="243">
                  <c:v>1.0820000000000001</c:v>
                </c:pt>
                <c:pt idx="244">
                  <c:v>1.0069999999999897</c:v>
                </c:pt>
                <c:pt idx="245">
                  <c:v>0.93700000000000061</c:v>
                </c:pt>
                <c:pt idx="246">
                  <c:v>0.97700000000000065</c:v>
                </c:pt>
                <c:pt idx="247">
                  <c:v>0.92500000000000004</c:v>
                </c:pt>
                <c:pt idx="248">
                  <c:v>1.139</c:v>
                </c:pt>
                <c:pt idx="249">
                  <c:v>0.98599999999999999</c:v>
                </c:pt>
                <c:pt idx="250">
                  <c:v>0.90800000000000003</c:v>
                </c:pt>
                <c:pt idx="251">
                  <c:v>0.75500000000000511</c:v>
                </c:pt>
                <c:pt idx="252">
                  <c:v>1.35</c:v>
                </c:pt>
                <c:pt idx="253">
                  <c:v>1.1180000000000001</c:v>
                </c:pt>
                <c:pt idx="254">
                  <c:v>0.7790000000000058</c:v>
                </c:pt>
                <c:pt idx="255">
                  <c:v>0.76200000000000512</c:v>
                </c:pt>
                <c:pt idx="256">
                  <c:v>0.81200000000000061</c:v>
                </c:pt>
                <c:pt idx="257">
                  <c:v>0.93899999999999995</c:v>
                </c:pt>
                <c:pt idx="258">
                  <c:v>0.79900000000000004</c:v>
                </c:pt>
                <c:pt idx="259">
                  <c:v>0.81599999999999995</c:v>
                </c:pt>
                <c:pt idx="260">
                  <c:v>0.89600000000000002</c:v>
                </c:pt>
                <c:pt idx="261">
                  <c:v>0.90800000000000003</c:v>
                </c:pt>
                <c:pt idx="262">
                  <c:v>0.54600000000000004</c:v>
                </c:pt>
                <c:pt idx="263">
                  <c:v>0.63800000000000512</c:v>
                </c:pt>
                <c:pt idx="264">
                  <c:v>0.60700000000000065</c:v>
                </c:pt>
                <c:pt idx="265">
                  <c:v>0.92</c:v>
                </c:pt>
                <c:pt idx="266">
                  <c:v>0.89700000000000002</c:v>
                </c:pt>
                <c:pt idx="267">
                  <c:v>0.34</c:v>
                </c:pt>
                <c:pt idx="268">
                  <c:v>0.85300000000000065</c:v>
                </c:pt>
                <c:pt idx="269">
                  <c:v>0.84700000000000064</c:v>
                </c:pt>
                <c:pt idx="270">
                  <c:v>0.64900000000000513</c:v>
                </c:pt>
                <c:pt idx="271">
                  <c:v>0.81200000000000061</c:v>
                </c:pt>
                <c:pt idx="272">
                  <c:v>0.77400000000000513</c:v>
                </c:pt>
                <c:pt idx="273">
                  <c:v>0.60000000000000064</c:v>
                </c:pt>
                <c:pt idx="274">
                  <c:v>0.54500000000000004</c:v>
                </c:pt>
                <c:pt idx="275">
                  <c:v>0.88600000000000001</c:v>
                </c:pt>
                <c:pt idx="276">
                  <c:v>0.34</c:v>
                </c:pt>
                <c:pt idx="277">
                  <c:v>0.62100000000000455</c:v>
                </c:pt>
                <c:pt idx="278">
                  <c:v>0.92200000000000004</c:v>
                </c:pt>
                <c:pt idx="279">
                  <c:v>0.73600000000000065</c:v>
                </c:pt>
                <c:pt idx="280">
                  <c:v>0.32300000000000256</c:v>
                </c:pt>
                <c:pt idx="281">
                  <c:v>0.20600000000000004</c:v>
                </c:pt>
                <c:pt idx="282">
                  <c:v>0.52200000000000002</c:v>
                </c:pt>
                <c:pt idx="283">
                  <c:v>0.58399999999999996</c:v>
                </c:pt>
                <c:pt idx="284">
                  <c:v>0.54500000000000004</c:v>
                </c:pt>
                <c:pt idx="285">
                  <c:v>0.68100000000000005</c:v>
                </c:pt>
                <c:pt idx="286">
                  <c:v>0.95500000000000063</c:v>
                </c:pt>
                <c:pt idx="287">
                  <c:v>0.32700000000000257</c:v>
                </c:pt>
                <c:pt idx="288">
                  <c:v>0.39900000000000296</c:v>
                </c:pt>
                <c:pt idx="289">
                  <c:v>0.75100000000000477</c:v>
                </c:pt>
                <c:pt idx="290">
                  <c:v>0.34900000000000031</c:v>
                </c:pt>
                <c:pt idx="291">
                  <c:v>0.49000000000000032</c:v>
                </c:pt>
                <c:pt idx="292">
                  <c:v>0.28700000000000031</c:v>
                </c:pt>
                <c:pt idx="293">
                  <c:v>0.65800000000000591</c:v>
                </c:pt>
                <c:pt idx="294">
                  <c:v>0.71700000000000064</c:v>
                </c:pt>
                <c:pt idx="295">
                  <c:v>0.84500000000000064</c:v>
                </c:pt>
                <c:pt idx="296">
                  <c:v>0.36400000000000032</c:v>
                </c:pt>
                <c:pt idx="297">
                  <c:v>0.43300000000000038</c:v>
                </c:pt>
                <c:pt idx="298">
                  <c:v>0.5</c:v>
                </c:pt>
                <c:pt idx="299">
                  <c:v>0.60500000000000065</c:v>
                </c:pt>
                <c:pt idx="300">
                  <c:v>0.46100000000000002</c:v>
                </c:pt>
                <c:pt idx="301">
                  <c:v>0.38600000000000256</c:v>
                </c:pt>
                <c:pt idx="302">
                  <c:v>0.65900000000000591</c:v>
                </c:pt>
                <c:pt idx="303">
                  <c:v>0.55900000000000005</c:v>
                </c:pt>
                <c:pt idx="304">
                  <c:v>0.59699999999999998</c:v>
                </c:pt>
                <c:pt idx="305">
                  <c:v>0.43700000000000228</c:v>
                </c:pt>
                <c:pt idx="306">
                  <c:v>0.17</c:v>
                </c:pt>
                <c:pt idx="307">
                  <c:v>0.61100000000000065</c:v>
                </c:pt>
                <c:pt idx="308">
                  <c:v>0.24200000000000021</c:v>
                </c:pt>
                <c:pt idx="309">
                  <c:v>0.45800000000000002</c:v>
                </c:pt>
                <c:pt idx="310">
                  <c:v>0.48900000000000032</c:v>
                </c:pt>
                <c:pt idx="311">
                  <c:v>0.18000000000000024</c:v>
                </c:pt>
                <c:pt idx="312">
                  <c:v>0.57399999999999995</c:v>
                </c:pt>
                <c:pt idx="313">
                  <c:v>0.54300000000000004</c:v>
                </c:pt>
                <c:pt idx="314">
                  <c:v>0.52700000000000002</c:v>
                </c:pt>
                <c:pt idx="315">
                  <c:v>0.42600000000000032</c:v>
                </c:pt>
                <c:pt idx="316">
                  <c:v>0.45100000000000001</c:v>
                </c:pt>
                <c:pt idx="317">
                  <c:v>0.3800000000000025</c:v>
                </c:pt>
                <c:pt idx="318">
                  <c:v>0.20100000000000001</c:v>
                </c:pt>
                <c:pt idx="319">
                  <c:v>0.69000000000000061</c:v>
                </c:pt>
                <c:pt idx="320">
                  <c:v>0.60100000000000064</c:v>
                </c:pt>
                <c:pt idx="321">
                  <c:v>0.29500000000000032</c:v>
                </c:pt>
                <c:pt idx="322">
                  <c:v>0.53100000000000003</c:v>
                </c:pt>
                <c:pt idx="323">
                  <c:v>0.30800000000000038</c:v>
                </c:pt>
                <c:pt idx="324">
                  <c:v>0.26900000000000002</c:v>
                </c:pt>
                <c:pt idx="325">
                  <c:v>0.28400000000000031</c:v>
                </c:pt>
                <c:pt idx="326">
                  <c:v>0.21100000000000024</c:v>
                </c:pt>
                <c:pt idx="327">
                  <c:v>-6.0000000000000114E-3</c:v>
                </c:pt>
                <c:pt idx="328">
                  <c:v>0.39400000000000296</c:v>
                </c:pt>
                <c:pt idx="329">
                  <c:v>0.31900000000000256</c:v>
                </c:pt>
                <c:pt idx="330">
                  <c:v>0.45300000000000001</c:v>
                </c:pt>
                <c:pt idx="331">
                  <c:v>0.40900000000000031</c:v>
                </c:pt>
                <c:pt idx="332">
                  <c:v>0.127</c:v>
                </c:pt>
                <c:pt idx="333">
                  <c:v>0.28500000000000031</c:v>
                </c:pt>
                <c:pt idx="334">
                  <c:v>0.33400000000000296</c:v>
                </c:pt>
                <c:pt idx="335">
                  <c:v>0.41200000000000031</c:v>
                </c:pt>
                <c:pt idx="336">
                  <c:v>4.0000000000000114E-3</c:v>
                </c:pt>
                <c:pt idx="337">
                  <c:v>0.53600000000000003</c:v>
                </c:pt>
                <c:pt idx="338">
                  <c:v>0.19900000000000001</c:v>
                </c:pt>
                <c:pt idx="339">
                  <c:v>0.28800000000000031</c:v>
                </c:pt>
                <c:pt idx="340">
                  <c:v>0.15600000000000044</c:v>
                </c:pt>
                <c:pt idx="341">
                  <c:v>0.32400000000000256</c:v>
                </c:pt>
                <c:pt idx="342">
                  <c:v>9.7000000000000003E-2</c:v>
                </c:pt>
                <c:pt idx="343">
                  <c:v>8.5000000000000006E-2</c:v>
                </c:pt>
                <c:pt idx="344">
                  <c:v>0.33600000000000296</c:v>
                </c:pt>
                <c:pt idx="345">
                  <c:v>0.253</c:v>
                </c:pt>
                <c:pt idx="346">
                  <c:v>0.192</c:v>
                </c:pt>
                <c:pt idx="347">
                  <c:v>0.54500000000000004</c:v>
                </c:pt>
                <c:pt idx="348">
                  <c:v>0.21000000000000021</c:v>
                </c:pt>
                <c:pt idx="349">
                  <c:v>0.33200000000000296</c:v>
                </c:pt>
                <c:pt idx="350">
                  <c:v>0.26</c:v>
                </c:pt>
              </c:numCache>
            </c:numRef>
          </c:yVal>
          <c:smooth val="1"/>
        </c:ser>
        <c:ser>
          <c:idx val="12"/>
          <c:order val="12"/>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I$1:$I$351</c:f>
              <c:numCache>
                <c:formatCode>General</c:formatCode>
                <c:ptCount val="351"/>
                <c:pt idx="0">
                  <c:v>1.930000000000009</c:v>
                </c:pt>
                <c:pt idx="1">
                  <c:v>1.919</c:v>
                </c:pt>
                <c:pt idx="2">
                  <c:v>1.867</c:v>
                </c:pt>
                <c:pt idx="3">
                  <c:v>2.1349999999999998</c:v>
                </c:pt>
                <c:pt idx="4">
                  <c:v>2</c:v>
                </c:pt>
                <c:pt idx="5">
                  <c:v>2.1859999999999999</c:v>
                </c:pt>
                <c:pt idx="6">
                  <c:v>1.508</c:v>
                </c:pt>
                <c:pt idx="7">
                  <c:v>1.774</c:v>
                </c:pt>
                <c:pt idx="8">
                  <c:v>1.8440000000000001</c:v>
                </c:pt>
                <c:pt idx="9">
                  <c:v>1.7649999999999897</c:v>
                </c:pt>
                <c:pt idx="10">
                  <c:v>1.5249999999999897</c:v>
                </c:pt>
                <c:pt idx="11">
                  <c:v>2.234</c:v>
                </c:pt>
                <c:pt idx="12">
                  <c:v>1.8049999999999908</c:v>
                </c:pt>
                <c:pt idx="13">
                  <c:v>1.7109999999999888</c:v>
                </c:pt>
                <c:pt idx="14">
                  <c:v>1.611</c:v>
                </c:pt>
                <c:pt idx="15">
                  <c:v>1.9710000000000001</c:v>
                </c:pt>
                <c:pt idx="16">
                  <c:v>1.4079999999999804</c:v>
                </c:pt>
                <c:pt idx="17">
                  <c:v>1.629</c:v>
                </c:pt>
                <c:pt idx="18">
                  <c:v>1.7589999999999897</c:v>
                </c:pt>
                <c:pt idx="19">
                  <c:v>1.6140000000000001</c:v>
                </c:pt>
                <c:pt idx="20">
                  <c:v>1.7169999999999888</c:v>
                </c:pt>
                <c:pt idx="21">
                  <c:v>1.631</c:v>
                </c:pt>
                <c:pt idx="22">
                  <c:v>1.8959999999999897</c:v>
                </c:pt>
                <c:pt idx="23">
                  <c:v>1.4649999999999888</c:v>
                </c:pt>
                <c:pt idx="24">
                  <c:v>1.75</c:v>
                </c:pt>
                <c:pt idx="25">
                  <c:v>1.4049999999999867</c:v>
                </c:pt>
                <c:pt idx="26">
                  <c:v>1.4309999999999869</c:v>
                </c:pt>
                <c:pt idx="27">
                  <c:v>1.7329999999999888</c:v>
                </c:pt>
                <c:pt idx="28">
                  <c:v>1.6519999999999897</c:v>
                </c:pt>
                <c:pt idx="29">
                  <c:v>1.8080000000000001</c:v>
                </c:pt>
                <c:pt idx="30">
                  <c:v>1.6379999999999897</c:v>
                </c:pt>
                <c:pt idx="31">
                  <c:v>1.3080000000000001</c:v>
                </c:pt>
                <c:pt idx="32">
                  <c:v>1.397</c:v>
                </c:pt>
                <c:pt idx="33">
                  <c:v>1.4729999999999888</c:v>
                </c:pt>
                <c:pt idx="34">
                  <c:v>1.4709999999999888</c:v>
                </c:pt>
                <c:pt idx="35">
                  <c:v>1.6600000000000001</c:v>
                </c:pt>
                <c:pt idx="36">
                  <c:v>1.393</c:v>
                </c:pt>
                <c:pt idx="37">
                  <c:v>1.8859999999999897</c:v>
                </c:pt>
                <c:pt idx="38">
                  <c:v>1.778</c:v>
                </c:pt>
                <c:pt idx="39">
                  <c:v>1.575</c:v>
                </c:pt>
                <c:pt idx="40">
                  <c:v>2.1359999999999997</c:v>
                </c:pt>
                <c:pt idx="41">
                  <c:v>1.881</c:v>
                </c:pt>
                <c:pt idx="42">
                  <c:v>2.3849999999999998</c:v>
                </c:pt>
                <c:pt idx="43">
                  <c:v>2.282</c:v>
                </c:pt>
                <c:pt idx="44">
                  <c:v>2.1080000000000001</c:v>
                </c:pt>
                <c:pt idx="45">
                  <c:v>2.4619999999999997</c:v>
                </c:pt>
                <c:pt idx="46">
                  <c:v>2.3839999999999999</c:v>
                </c:pt>
                <c:pt idx="47">
                  <c:v>2.8349999999999977</c:v>
                </c:pt>
                <c:pt idx="48">
                  <c:v>2.7989999999999999</c:v>
                </c:pt>
                <c:pt idx="49">
                  <c:v>2.8109999999999977</c:v>
                </c:pt>
                <c:pt idx="50">
                  <c:v>3.1040000000000001</c:v>
                </c:pt>
                <c:pt idx="51">
                  <c:v>2.7410000000000001</c:v>
                </c:pt>
                <c:pt idx="52">
                  <c:v>2.722</c:v>
                </c:pt>
                <c:pt idx="53">
                  <c:v>2.7450000000000001</c:v>
                </c:pt>
                <c:pt idx="54">
                  <c:v>3.3129999999999793</c:v>
                </c:pt>
                <c:pt idx="55">
                  <c:v>2.4019999999999997</c:v>
                </c:pt>
                <c:pt idx="56">
                  <c:v>2.7880000000000011</c:v>
                </c:pt>
                <c:pt idx="57">
                  <c:v>2.2359999999999998</c:v>
                </c:pt>
                <c:pt idx="58">
                  <c:v>2.327</c:v>
                </c:pt>
                <c:pt idx="59">
                  <c:v>1.9540000000000091</c:v>
                </c:pt>
                <c:pt idx="60">
                  <c:v>1.9730000000000001</c:v>
                </c:pt>
                <c:pt idx="61">
                  <c:v>2.3329999999999793</c:v>
                </c:pt>
                <c:pt idx="62">
                  <c:v>2.226</c:v>
                </c:pt>
                <c:pt idx="63">
                  <c:v>1.7269999999999888</c:v>
                </c:pt>
                <c:pt idx="64">
                  <c:v>2.2280000000000002</c:v>
                </c:pt>
                <c:pt idx="65">
                  <c:v>1.9730000000000001</c:v>
                </c:pt>
                <c:pt idx="66">
                  <c:v>2.2999999999999998</c:v>
                </c:pt>
                <c:pt idx="67">
                  <c:v>2.157</c:v>
                </c:pt>
                <c:pt idx="68">
                  <c:v>2.3339999999999987</c:v>
                </c:pt>
                <c:pt idx="69">
                  <c:v>2.2229999999999999</c:v>
                </c:pt>
                <c:pt idx="70">
                  <c:v>2.5159999999999987</c:v>
                </c:pt>
                <c:pt idx="71">
                  <c:v>2.637</c:v>
                </c:pt>
                <c:pt idx="72">
                  <c:v>2.6749999999999998</c:v>
                </c:pt>
                <c:pt idx="73">
                  <c:v>2.6</c:v>
                </c:pt>
                <c:pt idx="74">
                  <c:v>2.8889999999999998</c:v>
                </c:pt>
                <c:pt idx="75">
                  <c:v>3.4609999999999999</c:v>
                </c:pt>
                <c:pt idx="76">
                  <c:v>3.46</c:v>
                </c:pt>
                <c:pt idx="77">
                  <c:v>3.661</c:v>
                </c:pt>
                <c:pt idx="78">
                  <c:v>3.2469999999999999</c:v>
                </c:pt>
                <c:pt idx="79">
                  <c:v>3.3139999999999987</c:v>
                </c:pt>
                <c:pt idx="80">
                  <c:v>3.8649999999999998</c:v>
                </c:pt>
                <c:pt idx="81">
                  <c:v>3.4789999999999988</c:v>
                </c:pt>
                <c:pt idx="82">
                  <c:v>3.9369999999999967</c:v>
                </c:pt>
                <c:pt idx="83">
                  <c:v>3.6539999999999999</c:v>
                </c:pt>
                <c:pt idx="84">
                  <c:v>4.1039999999999965</c:v>
                </c:pt>
                <c:pt idx="85">
                  <c:v>4.806</c:v>
                </c:pt>
                <c:pt idx="86">
                  <c:v>4.72</c:v>
                </c:pt>
                <c:pt idx="87">
                  <c:v>4.6289999999999845</c:v>
                </c:pt>
                <c:pt idx="88">
                  <c:v>4.2439999999999998</c:v>
                </c:pt>
                <c:pt idx="89">
                  <c:v>4.5709999999999997</c:v>
                </c:pt>
                <c:pt idx="90">
                  <c:v>4.3129999999999855</c:v>
                </c:pt>
                <c:pt idx="91">
                  <c:v>4.8929999999999945</c:v>
                </c:pt>
                <c:pt idx="92">
                  <c:v>5.1199999999999966</c:v>
                </c:pt>
                <c:pt idx="93">
                  <c:v>4.91</c:v>
                </c:pt>
                <c:pt idx="94">
                  <c:v>4.9509999999999996</c:v>
                </c:pt>
                <c:pt idx="95">
                  <c:v>5.4329999999999998</c:v>
                </c:pt>
                <c:pt idx="96">
                  <c:v>5.9550000000000001</c:v>
                </c:pt>
                <c:pt idx="97">
                  <c:v>5.6139999999999946</c:v>
                </c:pt>
                <c:pt idx="98">
                  <c:v>5.399</c:v>
                </c:pt>
                <c:pt idx="99">
                  <c:v>5.5419999999999998</c:v>
                </c:pt>
                <c:pt idx="100">
                  <c:v>5.6360000000000001</c:v>
                </c:pt>
                <c:pt idx="101">
                  <c:v>5.83</c:v>
                </c:pt>
                <c:pt idx="102">
                  <c:v>5.85</c:v>
                </c:pt>
                <c:pt idx="103">
                  <c:v>5.7919999999999998</c:v>
                </c:pt>
                <c:pt idx="104">
                  <c:v>5.8839999999999995</c:v>
                </c:pt>
                <c:pt idx="105">
                  <c:v>6.077</c:v>
                </c:pt>
                <c:pt idx="106">
                  <c:v>5.7960000000000003</c:v>
                </c:pt>
                <c:pt idx="107">
                  <c:v>5.9820000000000002</c:v>
                </c:pt>
                <c:pt idx="108">
                  <c:v>5.7320000000000002</c:v>
                </c:pt>
                <c:pt idx="109">
                  <c:v>6.52</c:v>
                </c:pt>
                <c:pt idx="110">
                  <c:v>6.0759999999999996</c:v>
                </c:pt>
                <c:pt idx="111">
                  <c:v>6.1629999999999745</c:v>
                </c:pt>
                <c:pt idx="112">
                  <c:v>6.2239999999999975</c:v>
                </c:pt>
                <c:pt idx="113">
                  <c:v>5.9950000000000001</c:v>
                </c:pt>
                <c:pt idx="114">
                  <c:v>5.6629999999999745</c:v>
                </c:pt>
                <c:pt idx="115">
                  <c:v>5.9700000000000024</c:v>
                </c:pt>
                <c:pt idx="116">
                  <c:v>5.6239999999999855</c:v>
                </c:pt>
                <c:pt idx="117">
                  <c:v>5.7519999999999998</c:v>
                </c:pt>
                <c:pt idx="118">
                  <c:v>5.7160000000000002</c:v>
                </c:pt>
                <c:pt idx="119">
                  <c:v>6.1609999999999845</c:v>
                </c:pt>
                <c:pt idx="120">
                  <c:v>5.7439999999999998</c:v>
                </c:pt>
                <c:pt idx="121">
                  <c:v>5.9690000000000003</c:v>
                </c:pt>
                <c:pt idx="122">
                  <c:v>5.3109999999999955</c:v>
                </c:pt>
                <c:pt idx="123">
                  <c:v>5.6760000000000002</c:v>
                </c:pt>
                <c:pt idx="124">
                  <c:v>6.2080000000000002</c:v>
                </c:pt>
                <c:pt idx="125">
                  <c:v>5.6569999999999965</c:v>
                </c:pt>
                <c:pt idx="126">
                  <c:v>5.6259999999999755</c:v>
                </c:pt>
                <c:pt idx="127">
                  <c:v>5.78</c:v>
                </c:pt>
                <c:pt idx="128">
                  <c:v>5.5229999999999855</c:v>
                </c:pt>
                <c:pt idx="129">
                  <c:v>5.3559999999999945</c:v>
                </c:pt>
                <c:pt idx="130">
                  <c:v>5.7219999999999995</c:v>
                </c:pt>
                <c:pt idx="131">
                  <c:v>5.8169999999999975</c:v>
                </c:pt>
                <c:pt idx="132">
                  <c:v>5.6669999999999945</c:v>
                </c:pt>
                <c:pt idx="133">
                  <c:v>5.2219999999999995</c:v>
                </c:pt>
                <c:pt idx="134">
                  <c:v>5.63</c:v>
                </c:pt>
                <c:pt idx="135">
                  <c:v>5.915</c:v>
                </c:pt>
                <c:pt idx="136">
                  <c:v>5.9530000000000003</c:v>
                </c:pt>
                <c:pt idx="137">
                  <c:v>5.5759999999999996</c:v>
                </c:pt>
                <c:pt idx="138">
                  <c:v>6.05</c:v>
                </c:pt>
                <c:pt idx="139">
                  <c:v>5.9480000000000004</c:v>
                </c:pt>
                <c:pt idx="140">
                  <c:v>5.5419999999999998</c:v>
                </c:pt>
                <c:pt idx="141">
                  <c:v>5.8010000000000002</c:v>
                </c:pt>
                <c:pt idx="142">
                  <c:v>5.9539999999999997</c:v>
                </c:pt>
                <c:pt idx="143">
                  <c:v>5.8109999999999955</c:v>
                </c:pt>
                <c:pt idx="144">
                  <c:v>5.9509999999999996</c:v>
                </c:pt>
                <c:pt idx="145">
                  <c:v>5.6989999999999945</c:v>
                </c:pt>
                <c:pt idx="146">
                  <c:v>5.9160000000000004</c:v>
                </c:pt>
                <c:pt idx="147">
                  <c:v>5.5439999999999996</c:v>
                </c:pt>
                <c:pt idx="148">
                  <c:v>6.0739999999999998</c:v>
                </c:pt>
                <c:pt idx="149">
                  <c:v>5.8</c:v>
                </c:pt>
                <c:pt idx="150">
                  <c:v>5.6859999999999955</c:v>
                </c:pt>
                <c:pt idx="151">
                  <c:v>5.4</c:v>
                </c:pt>
                <c:pt idx="152">
                  <c:v>5.6929999999999845</c:v>
                </c:pt>
                <c:pt idx="153">
                  <c:v>5.399</c:v>
                </c:pt>
                <c:pt idx="154">
                  <c:v>5.202</c:v>
                </c:pt>
                <c:pt idx="155">
                  <c:v>5.8119999999999985</c:v>
                </c:pt>
                <c:pt idx="156">
                  <c:v>5.0449999999999955</c:v>
                </c:pt>
                <c:pt idx="157">
                  <c:v>5.0679999999999845</c:v>
                </c:pt>
                <c:pt idx="158">
                  <c:v>5.7439999999999998</c:v>
                </c:pt>
                <c:pt idx="159">
                  <c:v>5.3929999999999945</c:v>
                </c:pt>
                <c:pt idx="160">
                  <c:v>4.5659999999999945</c:v>
                </c:pt>
                <c:pt idx="161">
                  <c:v>5.3279999999999745</c:v>
                </c:pt>
                <c:pt idx="162">
                  <c:v>5.1360000000000001</c:v>
                </c:pt>
                <c:pt idx="163">
                  <c:v>5.4660000000000002</c:v>
                </c:pt>
                <c:pt idx="164">
                  <c:v>4.5629999999999855</c:v>
                </c:pt>
                <c:pt idx="165">
                  <c:v>4.6689999999999845</c:v>
                </c:pt>
                <c:pt idx="166">
                  <c:v>4.4800000000000004</c:v>
                </c:pt>
                <c:pt idx="167">
                  <c:v>4.4829999999999997</c:v>
                </c:pt>
                <c:pt idx="168">
                  <c:v>4.7219999999999995</c:v>
                </c:pt>
                <c:pt idx="169">
                  <c:v>4.7009999999999996</c:v>
                </c:pt>
                <c:pt idx="170">
                  <c:v>4.5209999999999955</c:v>
                </c:pt>
                <c:pt idx="171">
                  <c:v>4.2389999999999999</c:v>
                </c:pt>
                <c:pt idx="172">
                  <c:v>4.4359999999999999</c:v>
                </c:pt>
                <c:pt idx="173">
                  <c:v>4.2690000000000001</c:v>
                </c:pt>
                <c:pt idx="174">
                  <c:v>4.3330000000000002</c:v>
                </c:pt>
                <c:pt idx="175">
                  <c:v>3.96</c:v>
                </c:pt>
                <c:pt idx="176">
                  <c:v>4.0219999999999985</c:v>
                </c:pt>
                <c:pt idx="177">
                  <c:v>3.8969999999999967</c:v>
                </c:pt>
                <c:pt idx="178">
                  <c:v>3.3179999999999987</c:v>
                </c:pt>
                <c:pt idx="179">
                  <c:v>3.6919999999999997</c:v>
                </c:pt>
                <c:pt idx="180">
                  <c:v>3.6240000000000001</c:v>
                </c:pt>
                <c:pt idx="181">
                  <c:v>3.4409999999999998</c:v>
                </c:pt>
                <c:pt idx="182">
                  <c:v>3.2919999999999998</c:v>
                </c:pt>
                <c:pt idx="183">
                  <c:v>3.3739999999999997</c:v>
                </c:pt>
                <c:pt idx="184">
                  <c:v>3.44</c:v>
                </c:pt>
                <c:pt idx="185">
                  <c:v>3.4939999999999998</c:v>
                </c:pt>
                <c:pt idx="186">
                  <c:v>3.3559999999999977</c:v>
                </c:pt>
                <c:pt idx="187">
                  <c:v>2.8329999999999793</c:v>
                </c:pt>
                <c:pt idx="188">
                  <c:v>2.7629999999999999</c:v>
                </c:pt>
                <c:pt idx="189">
                  <c:v>3.2749999999999999</c:v>
                </c:pt>
                <c:pt idx="190">
                  <c:v>3.1189999999999998</c:v>
                </c:pt>
                <c:pt idx="191">
                  <c:v>3.1309999999999998</c:v>
                </c:pt>
                <c:pt idx="192">
                  <c:v>3.0349999999999997</c:v>
                </c:pt>
                <c:pt idx="193">
                  <c:v>2.7890000000000001</c:v>
                </c:pt>
                <c:pt idx="194">
                  <c:v>2.7</c:v>
                </c:pt>
                <c:pt idx="195">
                  <c:v>2.8549999999999978</c:v>
                </c:pt>
                <c:pt idx="196">
                  <c:v>2.4119999999999977</c:v>
                </c:pt>
                <c:pt idx="197">
                  <c:v>2.3409999999999997</c:v>
                </c:pt>
                <c:pt idx="198">
                  <c:v>2.4889999999999999</c:v>
                </c:pt>
                <c:pt idx="199">
                  <c:v>2.2549999999999999</c:v>
                </c:pt>
                <c:pt idx="200">
                  <c:v>2.4889999999999999</c:v>
                </c:pt>
                <c:pt idx="201">
                  <c:v>2.3759999999999977</c:v>
                </c:pt>
                <c:pt idx="202">
                  <c:v>2.6019999999999999</c:v>
                </c:pt>
                <c:pt idx="203">
                  <c:v>2.3199999999999967</c:v>
                </c:pt>
                <c:pt idx="204">
                  <c:v>1.9980000000000102</c:v>
                </c:pt>
                <c:pt idx="205">
                  <c:v>2.3239999999999998</c:v>
                </c:pt>
                <c:pt idx="206">
                  <c:v>2.1850000000000001</c:v>
                </c:pt>
                <c:pt idx="207">
                  <c:v>2.06</c:v>
                </c:pt>
                <c:pt idx="208">
                  <c:v>1.544</c:v>
                </c:pt>
                <c:pt idx="209">
                  <c:v>1.8129999999999908</c:v>
                </c:pt>
                <c:pt idx="210">
                  <c:v>1.847</c:v>
                </c:pt>
                <c:pt idx="211">
                  <c:v>1.6859999999999908</c:v>
                </c:pt>
                <c:pt idx="212">
                  <c:v>1.7409999999999897</c:v>
                </c:pt>
                <c:pt idx="213">
                  <c:v>1.6500000000000001</c:v>
                </c:pt>
                <c:pt idx="214">
                  <c:v>1.754</c:v>
                </c:pt>
                <c:pt idx="215">
                  <c:v>1.6120000000000001</c:v>
                </c:pt>
                <c:pt idx="216">
                  <c:v>1.6400000000000001</c:v>
                </c:pt>
                <c:pt idx="217">
                  <c:v>1.883</c:v>
                </c:pt>
                <c:pt idx="218">
                  <c:v>1.5369999999999902</c:v>
                </c:pt>
                <c:pt idx="219">
                  <c:v>1.5980000000000001</c:v>
                </c:pt>
                <c:pt idx="220">
                  <c:v>1.393</c:v>
                </c:pt>
                <c:pt idx="221">
                  <c:v>1.4789999999999888</c:v>
                </c:pt>
                <c:pt idx="222">
                  <c:v>1.4609999999999888</c:v>
                </c:pt>
                <c:pt idx="223">
                  <c:v>1.8839999999999897</c:v>
                </c:pt>
                <c:pt idx="224">
                  <c:v>1.3680000000000001</c:v>
                </c:pt>
                <c:pt idx="225">
                  <c:v>1.5</c:v>
                </c:pt>
                <c:pt idx="226">
                  <c:v>1.7029999999999887</c:v>
                </c:pt>
                <c:pt idx="227">
                  <c:v>1.123</c:v>
                </c:pt>
                <c:pt idx="228">
                  <c:v>1.3240000000000001</c:v>
                </c:pt>
                <c:pt idx="229">
                  <c:v>1.4249999999999869</c:v>
                </c:pt>
                <c:pt idx="230">
                  <c:v>1.258</c:v>
                </c:pt>
                <c:pt idx="231">
                  <c:v>1.105</c:v>
                </c:pt>
                <c:pt idx="232">
                  <c:v>1.1479999999999897</c:v>
                </c:pt>
                <c:pt idx="233">
                  <c:v>1.456</c:v>
                </c:pt>
                <c:pt idx="234">
                  <c:v>1.1259999999999897</c:v>
                </c:pt>
                <c:pt idx="235">
                  <c:v>1.093</c:v>
                </c:pt>
                <c:pt idx="236">
                  <c:v>1.4529999999999887</c:v>
                </c:pt>
                <c:pt idx="237">
                  <c:v>1.107</c:v>
                </c:pt>
                <c:pt idx="238">
                  <c:v>1.204</c:v>
                </c:pt>
                <c:pt idx="239">
                  <c:v>0.75400000000000511</c:v>
                </c:pt>
                <c:pt idx="240">
                  <c:v>0.98699999999999999</c:v>
                </c:pt>
                <c:pt idx="241">
                  <c:v>0.98</c:v>
                </c:pt>
                <c:pt idx="242">
                  <c:v>1.0309999999999897</c:v>
                </c:pt>
                <c:pt idx="243">
                  <c:v>0.62400000000000455</c:v>
                </c:pt>
                <c:pt idx="244">
                  <c:v>0.79100000000000004</c:v>
                </c:pt>
                <c:pt idx="245">
                  <c:v>0.65700000000000591</c:v>
                </c:pt>
                <c:pt idx="246">
                  <c:v>0.85600000000000065</c:v>
                </c:pt>
                <c:pt idx="247">
                  <c:v>0.60000000000000064</c:v>
                </c:pt>
                <c:pt idx="248">
                  <c:v>0.91100000000000003</c:v>
                </c:pt>
                <c:pt idx="249">
                  <c:v>0.71300000000000063</c:v>
                </c:pt>
                <c:pt idx="250">
                  <c:v>0.60800000000000065</c:v>
                </c:pt>
                <c:pt idx="251">
                  <c:v>1.1539999999999897</c:v>
                </c:pt>
                <c:pt idx="252">
                  <c:v>0.88800000000000001</c:v>
                </c:pt>
                <c:pt idx="253">
                  <c:v>0.85400000000000065</c:v>
                </c:pt>
                <c:pt idx="254">
                  <c:v>0.67500000000000593</c:v>
                </c:pt>
                <c:pt idx="255">
                  <c:v>0.92</c:v>
                </c:pt>
                <c:pt idx="256">
                  <c:v>0.96100000000000063</c:v>
                </c:pt>
                <c:pt idx="257">
                  <c:v>0.94799999999999995</c:v>
                </c:pt>
                <c:pt idx="258">
                  <c:v>0.68</c:v>
                </c:pt>
                <c:pt idx="259">
                  <c:v>0.72800000000000065</c:v>
                </c:pt>
                <c:pt idx="260">
                  <c:v>0.63000000000000511</c:v>
                </c:pt>
                <c:pt idx="261">
                  <c:v>0.43100000000000038</c:v>
                </c:pt>
                <c:pt idx="262">
                  <c:v>0.70500000000000063</c:v>
                </c:pt>
                <c:pt idx="263">
                  <c:v>0.24700000000000041</c:v>
                </c:pt>
                <c:pt idx="264">
                  <c:v>0.50700000000000001</c:v>
                </c:pt>
                <c:pt idx="265">
                  <c:v>0.86500000000000365</c:v>
                </c:pt>
                <c:pt idx="266">
                  <c:v>0.61400000000000265</c:v>
                </c:pt>
                <c:pt idx="267">
                  <c:v>0.15000000000000024</c:v>
                </c:pt>
                <c:pt idx="268">
                  <c:v>0.43700000000000228</c:v>
                </c:pt>
                <c:pt idx="269">
                  <c:v>0.67300000000000593</c:v>
                </c:pt>
                <c:pt idx="270">
                  <c:v>0.45500000000000002</c:v>
                </c:pt>
                <c:pt idx="271">
                  <c:v>0.85100000000000064</c:v>
                </c:pt>
                <c:pt idx="272">
                  <c:v>0.61100000000000065</c:v>
                </c:pt>
                <c:pt idx="273">
                  <c:v>0.47200000000000031</c:v>
                </c:pt>
                <c:pt idx="274">
                  <c:v>0.73200000000000065</c:v>
                </c:pt>
                <c:pt idx="275">
                  <c:v>0.50700000000000001</c:v>
                </c:pt>
                <c:pt idx="276">
                  <c:v>0.57299999999999995</c:v>
                </c:pt>
                <c:pt idx="277">
                  <c:v>0.22800000000000001</c:v>
                </c:pt>
                <c:pt idx="278">
                  <c:v>7.8000000000000014E-2</c:v>
                </c:pt>
                <c:pt idx="279">
                  <c:v>0.60000000000000064</c:v>
                </c:pt>
                <c:pt idx="280">
                  <c:v>0.74400000000000455</c:v>
                </c:pt>
                <c:pt idx="281">
                  <c:v>0.30300000000000032</c:v>
                </c:pt>
                <c:pt idx="282">
                  <c:v>0.62500000000000466</c:v>
                </c:pt>
                <c:pt idx="283">
                  <c:v>0.25</c:v>
                </c:pt>
                <c:pt idx="284">
                  <c:v>0.42900000000000038</c:v>
                </c:pt>
                <c:pt idx="285">
                  <c:v>0.27300000000000002</c:v>
                </c:pt>
                <c:pt idx="286">
                  <c:v>0.26800000000000002</c:v>
                </c:pt>
                <c:pt idx="287">
                  <c:v>0.20800000000000021</c:v>
                </c:pt>
                <c:pt idx="288">
                  <c:v>0.33000000000000285</c:v>
                </c:pt>
                <c:pt idx="289">
                  <c:v>0.21300000000000024</c:v>
                </c:pt>
                <c:pt idx="290">
                  <c:v>0.191</c:v>
                </c:pt>
                <c:pt idx="291">
                  <c:v>0.49500000000000038</c:v>
                </c:pt>
                <c:pt idx="292">
                  <c:v>0.252</c:v>
                </c:pt>
                <c:pt idx="293">
                  <c:v>0.28800000000000031</c:v>
                </c:pt>
                <c:pt idx="294">
                  <c:v>0.39500000000000296</c:v>
                </c:pt>
                <c:pt idx="295">
                  <c:v>0.33100000000000296</c:v>
                </c:pt>
                <c:pt idx="296">
                  <c:v>0.39300000000000296</c:v>
                </c:pt>
                <c:pt idx="297">
                  <c:v>0.38400000000000256</c:v>
                </c:pt>
                <c:pt idx="298">
                  <c:v>0.40400000000000008</c:v>
                </c:pt>
                <c:pt idx="299">
                  <c:v>0.12200000000000009</c:v>
                </c:pt>
                <c:pt idx="300">
                  <c:v>0.31800000000000256</c:v>
                </c:pt>
                <c:pt idx="301">
                  <c:v>0.31700000000000245</c:v>
                </c:pt>
                <c:pt idx="302">
                  <c:v>0.26300000000000001</c:v>
                </c:pt>
                <c:pt idx="303">
                  <c:v>0.26600000000000001</c:v>
                </c:pt>
                <c:pt idx="304">
                  <c:v>0.60000000000000064</c:v>
                </c:pt>
                <c:pt idx="305">
                  <c:v>0.49400000000000038</c:v>
                </c:pt>
                <c:pt idx="306">
                  <c:v>0.36700000000000038</c:v>
                </c:pt>
                <c:pt idx="307">
                  <c:v>0.56499999999999995</c:v>
                </c:pt>
                <c:pt idx="308">
                  <c:v>0.20800000000000021</c:v>
                </c:pt>
                <c:pt idx="309">
                  <c:v>0.17700000000000021</c:v>
                </c:pt>
                <c:pt idx="310">
                  <c:v>0.13500000000000001</c:v>
                </c:pt>
                <c:pt idx="311">
                  <c:v>0.32200000000000256</c:v>
                </c:pt>
                <c:pt idx="312">
                  <c:v>0.28400000000000031</c:v>
                </c:pt>
                <c:pt idx="313">
                  <c:v>0.49300000000000038</c:v>
                </c:pt>
                <c:pt idx="314">
                  <c:v>0.19700000000000001</c:v>
                </c:pt>
                <c:pt idx="315">
                  <c:v>0.29000000000000031</c:v>
                </c:pt>
                <c:pt idx="316">
                  <c:v>0.255</c:v>
                </c:pt>
                <c:pt idx="317">
                  <c:v>0.18900000000000122</c:v>
                </c:pt>
                <c:pt idx="318">
                  <c:v>0.33700000000000296</c:v>
                </c:pt>
                <c:pt idx="319">
                  <c:v>0.32900000000000268</c:v>
                </c:pt>
                <c:pt idx="320">
                  <c:v>-4.0000000000000114E-3</c:v>
                </c:pt>
                <c:pt idx="321">
                  <c:v>-0.05</c:v>
                </c:pt>
                <c:pt idx="322">
                  <c:v>0.34100000000000008</c:v>
                </c:pt>
                <c:pt idx="323">
                  <c:v>0.32600000000000257</c:v>
                </c:pt>
                <c:pt idx="324">
                  <c:v>3.9000000000000014E-2</c:v>
                </c:pt>
                <c:pt idx="325">
                  <c:v>0.44400000000000001</c:v>
                </c:pt>
                <c:pt idx="326">
                  <c:v>0.32300000000000256</c:v>
                </c:pt>
                <c:pt idx="327">
                  <c:v>0.31100000000000227</c:v>
                </c:pt>
                <c:pt idx="328">
                  <c:v>0.17200000000000001</c:v>
                </c:pt>
                <c:pt idx="329">
                  <c:v>0.24800000000000041</c:v>
                </c:pt>
                <c:pt idx="330">
                  <c:v>0.15800000000000122</c:v>
                </c:pt>
                <c:pt idx="331">
                  <c:v>0.43000000000000038</c:v>
                </c:pt>
                <c:pt idx="332">
                  <c:v>0.35000000000000031</c:v>
                </c:pt>
                <c:pt idx="333">
                  <c:v>0.34</c:v>
                </c:pt>
                <c:pt idx="334">
                  <c:v>-0.36300000000000032</c:v>
                </c:pt>
                <c:pt idx="335">
                  <c:v>7.5999999999999998E-2</c:v>
                </c:pt>
                <c:pt idx="336">
                  <c:v>-6.2000000000000034E-2</c:v>
                </c:pt>
                <c:pt idx="337">
                  <c:v>-2.0000000000000011E-2</c:v>
                </c:pt>
                <c:pt idx="338">
                  <c:v>-3.9000000000000014E-2</c:v>
                </c:pt>
                <c:pt idx="339">
                  <c:v>0.24200000000000021</c:v>
                </c:pt>
                <c:pt idx="340">
                  <c:v>0.21800000000000044</c:v>
                </c:pt>
                <c:pt idx="341">
                  <c:v>0.20200000000000001</c:v>
                </c:pt>
                <c:pt idx="342">
                  <c:v>0.35400000000000031</c:v>
                </c:pt>
                <c:pt idx="343">
                  <c:v>0.26400000000000001</c:v>
                </c:pt>
                <c:pt idx="344">
                  <c:v>0.27300000000000002</c:v>
                </c:pt>
                <c:pt idx="345">
                  <c:v>-0.13800000000000001</c:v>
                </c:pt>
                <c:pt idx="346">
                  <c:v>-3.1000000000000052E-2</c:v>
                </c:pt>
                <c:pt idx="347">
                  <c:v>-0.12400000000000012</c:v>
                </c:pt>
                <c:pt idx="348">
                  <c:v>-8.1000000000000003E-2</c:v>
                </c:pt>
                <c:pt idx="349">
                  <c:v>0.28100000000000008</c:v>
                </c:pt>
                <c:pt idx="350">
                  <c:v>1.2E-2</c:v>
                </c:pt>
              </c:numCache>
            </c:numRef>
          </c:yVal>
          <c:smooth val="1"/>
        </c:ser>
        <c:ser>
          <c:idx val="13"/>
          <c:order val="13"/>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J$1:$J$351</c:f>
              <c:numCache>
                <c:formatCode>General</c:formatCode>
                <c:ptCount val="351"/>
                <c:pt idx="0">
                  <c:v>2.2090000000000001</c:v>
                </c:pt>
                <c:pt idx="1">
                  <c:v>2.5259999999999998</c:v>
                </c:pt>
                <c:pt idx="2">
                  <c:v>2.3009999999999997</c:v>
                </c:pt>
                <c:pt idx="3">
                  <c:v>2.36</c:v>
                </c:pt>
                <c:pt idx="4">
                  <c:v>2.1779999999999999</c:v>
                </c:pt>
                <c:pt idx="5">
                  <c:v>2.2469999999999999</c:v>
                </c:pt>
                <c:pt idx="6">
                  <c:v>2.234</c:v>
                </c:pt>
                <c:pt idx="7">
                  <c:v>2.4449999999999998</c:v>
                </c:pt>
                <c:pt idx="8">
                  <c:v>2.2909999999999999</c:v>
                </c:pt>
                <c:pt idx="9">
                  <c:v>2.0339999999999998</c:v>
                </c:pt>
                <c:pt idx="10">
                  <c:v>2.0009999999999999</c:v>
                </c:pt>
                <c:pt idx="11">
                  <c:v>1.8959999999999897</c:v>
                </c:pt>
                <c:pt idx="12">
                  <c:v>1.772</c:v>
                </c:pt>
                <c:pt idx="13">
                  <c:v>1.9900000000000102</c:v>
                </c:pt>
                <c:pt idx="14">
                  <c:v>1.8089999999999908</c:v>
                </c:pt>
                <c:pt idx="15">
                  <c:v>1.7809999999999897</c:v>
                </c:pt>
                <c:pt idx="16">
                  <c:v>2.028</c:v>
                </c:pt>
                <c:pt idx="17">
                  <c:v>1.6679999999999908</c:v>
                </c:pt>
                <c:pt idx="18">
                  <c:v>2.0179999999999998</c:v>
                </c:pt>
                <c:pt idx="19">
                  <c:v>1.6960000000000091</c:v>
                </c:pt>
                <c:pt idx="20">
                  <c:v>2.1419999999999999</c:v>
                </c:pt>
                <c:pt idx="21">
                  <c:v>1.8640000000000001</c:v>
                </c:pt>
                <c:pt idx="22">
                  <c:v>1.786</c:v>
                </c:pt>
                <c:pt idx="23">
                  <c:v>1.9980000000000102</c:v>
                </c:pt>
                <c:pt idx="24">
                  <c:v>1.3009999999999908</c:v>
                </c:pt>
                <c:pt idx="25">
                  <c:v>1.667</c:v>
                </c:pt>
                <c:pt idx="26">
                  <c:v>1.7749999999999897</c:v>
                </c:pt>
                <c:pt idx="27">
                  <c:v>1.651</c:v>
                </c:pt>
                <c:pt idx="28">
                  <c:v>1.9159999999999906</c:v>
                </c:pt>
                <c:pt idx="29">
                  <c:v>1.5389999999999904</c:v>
                </c:pt>
                <c:pt idx="30">
                  <c:v>1.601</c:v>
                </c:pt>
                <c:pt idx="31">
                  <c:v>1.6759999999999908</c:v>
                </c:pt>
                <c:pt idx="32">
                  <c:v>1.9039999999999897</c:v>
                </c:pt>
                <c:pt idx="33">
                  <c:v>1.5229999999999897</c:v>
                </c:pt>
                <c:pt idx="34">
                  <c:v>1.774</c:v>
                </c:pt>
                <c:pt idx="35">
                  <c:v>2.1629999999999998</c:v>
                </c:pt>
                <c:pt idx="36">
                  <c:v>1.452</c:v>
                </c:pt>
                <c:pt idx="37">
                  <c:v>2.153</c:v>
                </c:pt>
                <c:pt idx="38">
                  <c:v>1.9379999999999908</c:v>
                </c:pt>
                <c:pt idx="39">
                  <c:v>2.1030000000000002</c:v>
                </c:pt>
                <c:pt idx="40">
                  <c:v>2.12</c:v>
                </c:pt>
                <c:pt idx="41">
                  <c:v>2.1309999999999998</c:v>
                </c:pt>
                <c:pt idx="42">
                  <c:v>2.5909999999999997</c:v>
                </c:pt>
                <c:pt idx="43">
                  <c:v>2.8279999999999998</c:v>
                </c:pt>
                <c:pt idx="44">
                  <c:v>2.7330000000000001</c:v>
                </c:pt>
                <c:pt idx="45">
                  <c:v>2.8019999999999987</c:v>
                </c:pt>
                <c:pt idx="46">
                  <c:v>2.6959999999999997</c:v>
                </c:pt>
                <c:pt idx="47">
                  <c:v>2.6080000000000001</c:v>
                </c:pt>
                <c:pt idx="48">
                  <c:v>3.3029999999999977</c:v>
                </c:pt>
                <c:pt idx="49">
                  <c:v>2.9699999999999998</c:v>
                </c:pt>
                <c:pt idx="50">
                  <c:v>3.0329999999999977</c:v>
                </c:pt>
                <c:pt idx="51">
                  <c:v>3.2450000000000001</c:v>
                </c:pt>
                <c:pt idx="52">
                  <c:v>3.1959999999999997</c:v>
                </c:pt>
                <c:pt idx="53">
                  <c:v>3.1930000000000001</c:v>
                </c:pt>
                <c:pt idx="54">
                  <c:v>3.3449999999999998</c:v>
                </c:pt>
                <c:pt idx="55">
                  <c:v>2.9589999999999987</c:v>
                </c:pt>
                <c:pt idx="56">
                  <c:v>2.8409999999999997</c:v>
                </c:pt>
                <c:pt idx="57">
                  <c:v>2.23</c:v>
                </c:pt>
                <c:pt idx="58">
                  <c:v>2.6819999999999999</c:v>
                </c:pt>
                <c:pt idx="59">
                  <c:v>2.117</c:v>
                </c:pt>
                <c:pt idx="60">
                  <c:v>2.1659999999999999</c:v>
                </c:pt>
                <c:pt idx="61">
                  <c:v>2.3019999999999987</c:v>
                </c:pt>
                <c:pt idx="62">
                  <c:v>2.0270000000000001</c:v>
                </c:pt>
                <c:pt idx="63">
                  <c:v>2.3769999999999967</c:v>
                </c:pt>
                <c:pt idx="64">
                  <c:v>2.5989999999999998</c:v>
                </c:pt>
                <c:pt idx="65">
                  <c:v>2.5989999999999998</c:v>
                </c:pt>
                <c:pt idx="66">
                  <c:v>2.5529999999999977</c:v>
                </c:pt>
                <c:pt idx="67">
                  <c:v>2.3359999999999967</c:v>
                </c:pt>
                <c:pt idx="68">
                  <c:v>2.8439999999999999</c:v>
                </c:pt>
                <c:pt idx="69">
                  <c:v>2.4719999999999978</c:v>
                </c:pt>
                <c:pt idx="70">
                  <c:v>2.8</c:v>
                </c:pt>
                <c:pt idx="71">
                  <c:v>2.9329999999999967</c:v>
                </c:pt>
                <c:pt idx="72">
                  <c:v>3.07</c:v>
                </c:pt>
                <c:pt idx="73">
                  <c:v>3.0759999999999987</c:v>
                </c:pt>
                <c:pt idx="74">
                  <c:v>3.1179999999999999</c:v>
                </c:pt>
                <c:pt idx="75">
                  <c:v>3.1640000000000001</c:v>
                </c:pt>
                <c:pt idx="76">
                  <c:v>3.0649999999999999</c:v>
                </c:pt>
                <c:pt idx="77">
                  <c:v>3.7719999999999998</c:v>
                </c:pt>
                <c:pt idx="78">
                  <c:v>3.5789999999999997</c:v>
                </c:pt>
                <c:pt idx="79">
                  <c:v>3.9619999999999997</c:v>
                </c:pt>
                <c:pt idx="80">
                  <c:v>4.0830000000000002</c:v>
                </c:pt>
                <c:pt idx="81">
                  <c:v>3.9339999999999997</c:v>
                </c:pt>
                <c:pt idx="82">
                  <c:v>4.2290000000000001</c:v>
                </c:pt>
                <c:pt idx="83">
                  <c:v>4.4290000000000003</c:v>
                </c:pt>
                <c:pt idx="84">
                  <c:v>4.2450000000000001</c:v>
                </c:pt>
                <c:pt idx="85">
                  <c:v>4.5259999999999945</c:v>
                </c:pt>
                <c:pt idx="86">
                  <c:v>4.726</c:v>
                </c:pt>
                <c:pt idx="87">
                  <c:v>4.26</c:v>
                </c:pt>
                <c:pt idx="88">
                  <c:v>4.9329999999999998</c:v>
                </c:pt>
                <c:pt idx="89">
                  <c:v>4.8339999999999996</c:v>
                </c:pt>
                <c:pt idx="90">
                  <c:v>4.9749999999999996</c:v>
                </c:pt>
                <c:pt idx="91">
                  <c:v>5.2669999999999995</c:v>
                </c:pt>
                <c:pt idx="92">
                  <c:v>5.2219999999999995</c:v>
                </c:pt>
                <c:pt idx="93">
                  <c:v>5.2039999999999997</c:v>
                </c:pt>
                <c:pt idx="94">
                  <c:v>5.4560000000000004</c:v>
                </c:pt>
                <c:pt idx="95">
                  <c:v>5.4130000000000003</c:v>
                </c:pt>
                <c:pt idx="96">
                  <c:v>5.8360000000000003</c:v>
                </c:pt>
                <c:pt idx="97">
                  <c:v>6.0419999999999998</c:v>
                </c:pt>
                <c:pt idx="98">
                  <c:v>5.5780000000000003</c:v>
                </c:pt>
                <c:pt idx="99">
                  <c:v>5.859</c:v>
                </c:pt>
                <c:pt idx="100">
                  <c:v>6.1449999999999845</c:v>
                </c:pt>
                <c:pt idx="101">
                  <c:v>6.2669999999999995</c:v>
                </c:pt>
                <c:pt idx="102">
                  <c:v>5.9690000000000003</c:v>
                </c:pt>
                <c:pt idx="103">
                  <c:v>6.18</c:v>
                </c:pt>
                <c:pt idx="104">
                  <c:v>6.5060000000000002</c:v>
                </c:pt>
                <c:pt idx="105">
                  <c:v>6.28</c:v>
                </c:pt>
                <c:pt idx="106">
                  <c:v>6.1939999999999955</c:v>
                </c:pt>
                <c:pt idx="107">
                  <c:v>6.2709999999999999</c:v>
                </c:pt>
                <c:pt idx="108">
                  <c:v>6.3860000000000001</c:v>
                </c:pt>
                <c:pt idx="109">
                  <c:v>6.0979999999999945</c:v>
                </c:pt>
                <c:pt idx="110">
                  <c:v>6.0780000000000003</c:v>
                </c:pt>
                <c:pt idx="111">
                  <c:v>6.6959999999999855</c:v>
                </c:pt>
                <c:pt idx="112">
                  <c:v>6.2629999999999955</c:v>
                </c:pt>
                <c:pt idx="113">
                  <c:v>6.3599999999999985</c:v>
                </c:pt>
                <c:pt idx="114">
                  <c:v>6.3289999999999855</c:v>
                </c:pt>
                <c:pt idx="115">
                  <c:v>6.2370000000000001</c:v>
                </c:pt>
                <c:pt idx="116">
                  <c:v>6.4909999999999997</c:v>
                </c:pt>
                <c:pt idx="117">
                  <c:v>6.1719999999999997</c:v>
                </c:pt>
                <c:pt idx="118">
                  <c:v>5.8949999999999845</c:v>
                </c:pt>
                <c:pt idx="119">
                  <c:v>6.569</c:v>
                </c:pt>
                <c:pt idx="120">
                  <c:v>5.9729999999999999</c:v>
                </c:pt>
                <c:pt idx="121">
                  <c:v>5.7750000000000004</c:v>
                </c:pt>
                <c:pt idx="122">
                  <c:v>5.7380000000000004</c:v>
                </c:pt>
                <c:pt idx="123">
                  <c:v>5.7919999999999998</c:v>
                </c:pt>
                <c:pt idx="124">
                  <c:v>6.1059999999999945</c:v>
                </c:pt>
                <c:pt idx="125">
                  <c:v>6.1679999999999655</c:v>
                </c:pt>
                <c:pt idx="126">
                  <c:v>5.8179999999999845</c:v>
                </c:pt>
                <c:pt idx="127">
                  <c:v>5.9050000000000002</c:v>
                </c:pt>
                <c:pt idx="128">
                  <c:v>5.8599999999999985</c:v>
                </c:pt>
                <c:pt idx="129">
                  <c:v>6.1689999999999845</c:v>
                </c:pt>
                <c:pt idx="130">
                  <c:v>5.8449999999999855</c:v>
                </c:pt>
                <c:pt idx="131">
                  <c:v>5.96</c:v>
                </c:pt>
                <c:pt idx="132">
                  <c:v>6.0659999999999945</c:v>
                </c:pt>
                <c:pt idx="133">
                  <c:v>5.891</c:v>
                </c:pt>
                <c:pt idx="134">
                  <c:v>6.1219999999999946</c:v>
                </c:pt>
                <c:pt idx="135">
                  <c:v>6.4760000000000124</c:v>
                </c:pt>
                <c:pt idx="136">
                  <c:v>6.1379999999999955</c:v>
                </c:pt>
                <c:pt idx="137">
                  <c:v>5.9639999999999995</c:v>
                </c:pt>
                <c:pt idx="138">
                  <c:v>5.9029999999999996</c:v>
                </c:pt>
                <c:pt idx="139">
                  <c:v>5.7380000000000004</c:v>
                </c:pt>
                <c:pt idx="140">
                  <c:v>6.1899999999999995</c:v>
                </c:pt>
                <c:pt idx="141">
                  <c:v>5.9710000000000134</c:v>
                </c:pt>
                <c:pt idx="142">
                  <c:v>6.1459999999999955</c:v>
                </c:pt>
                <c:pt idx="143">
                  <c:v>5.9390000000000134</c:v>
                </c:pt>
                <c:pt idx="144">
                  <c:v>5.7359999999999998</c:v>
                </c:pt>
                <c:pt idx="145">
                  <c:v>5.8689999999999856</c:v>
                </c:pt>
                <c:pt idx="146">
                  <c:v>6.2489999999999997</c:v>
                </c:pt>
                <c:pt idx="147">
                  <c:v>6.0239999999999965</c:v>
                </c:pt>
                <c:pt idx="148">
                  <c:v>6.2990000000000004</c:v>
                </c:pt>
                <c:pt idx="149">
                  <c:v>5.8119999999999985</c:v>
                </c:pt>
                <c:pt idx="150">
                  <c:v>5.8649999999999745</c:v>
                </c:pt>
                <c:pt idx="151">
                  <c:v>5.593</c:v>
                </c:pt>
                <c:pt idx="152">
                  <c:v>5.4989999999999997</c:v>
                </c:pt>
                <c:pt idx="153">
                  <c:v>5.7910000000000004</c:v>
                </c:pt>
                <c:pt idx="154">
                  <c:v>5.45</c:v>
                </c:pt>
                <c:pt idx="155">
                  <c:v>5.4429999999999996</c:v>
                </c:pt>
                <c:pt idx="156">
                  <c:v>5.2309999999999999</c:v>
                </c:pt>
                <c:pt idx="157">
                  <c:v>5.4300000000000024</c:v>
                </c:pt>
                <c:pt idx="158">
                  <c:v>5.6239999999999855</c:v>
                </c:pt>
                <c:pt idx="159">
                  <c:v>5.07</c:v>
                </c:pt>
                <c:pt idx="160">
                  <c:v>5.6049999999999756</c:v>
                </c:pt>
                <c:pt idx="161">
                  <c:v>5.2880000000000003</c:v>
                </c:pt>
                <c:pt idx="162">
                  <c:v>5.31</c:v>
                </c:pt>
                <c:pt idx="163">
                  <c:v>5.2590000000000003</c:v>
                </c:pt>
                <c:pt idx="164">
                  <c:v>4.9139999999999997</c:v>
                </c:pt>
                <c:pt idx="165">
                  <c:v>4.8919999999999995</c:v>
                </c:pt>
                <c:pt idx="166">
                  <c:v>5.1989999999999945</c:v>
                </c:pt>
                <c:pt idx="167">
                  <c:v>5.0030000000000001</c:v>
                </c:pt>
                <c:pt idx="168">
                  <c:v>4.5519999999999996</c:v>
                </c:pt>
                <c:pt idx="169">
                  <c:v>4.4020000000000001</c:v>
                </c:pt>
                <c:pt idx="170">
                  <c:v>4.7750000000000004</c:v>
                </c:pt>
                <c:pt idx="171">
                  <c:v>4.58</c:v>
                </c:pt>
                <c:pt idx="172">
                  <c:v>4.3239999999999945</c:v>
                </c:pt>
                <c:pt idx="173">
                  <c:v>4.5249999999999755</c:v>
                </c:pt>
                <c:pt idx="174">
                  <c:v>4.2869999999999999</c:v>
                </c:pt>
                <c:pt idx="175">
                  <c:v>4.226</c:v>
                </c:pt>
                <c:pt idx="176">
                  <c:v>4.1509999999999945</c:v>
                </c:pt>
                <c:pt idx="177">
                  <c:v>4.4569999999999999</c:v>
                </c:pt>
                <c:pt idx="178">
                  <c:v>3.6850000000000001</c:v>
                </c:pt>
                <c:pt idx="179">
                  <c:v>4.0750000000000002</c:v>
                </c:pt>
                <c:pt idx="180">
                  <c:v>3.9470000000000001</c:v>
                </c:pt>
                <c:pt idx="181">
                  <c:v>4.1939999999999955</c:v>
                </c:pt>
                <c:pt idx="182">
                  <c:v>3.3069999999999977</c:v>
                </c:pt>
                <c:pt idx="183">
                  <c:v>3.7730000000000001</c:v>
                </c:pt>
                <c:pt idx="184">
                  <c:v>3.64</c:v>
                </c:pt>
                <c:pt idx="185">
                  <c:v>3.3209999999999997</c:v>
                </c:pt>
                <c:pt idx="186">
                  <c:v>3.9159999999999977</c:v>
                </c:pt>
                <c:pt idx="187">
                  <c:v>3.2109999999999999</c:v>
                </c:pt>
                <c:pt idx="188">
                  <c:v>3.1890000000000001</c:v>
                </c:pt>
                <c:pt idx="189">
                  <c:v>2.9929999999999977</c:v>
                </c:pt>
                <c:pt idx="190">
                  <c:v>3.2290000000000001</c:v>
                </c:pt>
                <c:pt idx="191">
                  <c:v>3.09</c:v>
                </c:pt>
                <c:pt idx="192">
                  <c:v>3.2650000000000001</c:v>
                </c:pt>
                <c:pt idx="193">
                  <c:v>2.9419999999999997</c:v>
                </c:pt>
                <c:pt idx="194">
                  <c:v>3.0339999999999998</c:v>
                </c:pt>
                <c:pt idx="195">
                  <c:v>2.7170000000000001</c:v>
                </c:pt>
                <c:pt idx="196">
                  <c:v>2.4409999999999998</c:v>
                </c:pt>
                <c:pt idx="197">
                  <c:v>2.3679999999999999</c:v>
                </c:pt>
                <c:pt idx="198">
                  <c:v>2.6359999999999997</c:v>
                </c:pt>
                <c:pt idx="199">
                  <c:v>2.3769999999999967</c:v>
                </c:pt>
                <c:pt idx="200">
                  <c:v>2.5880000000000001</c:v>
                </c:pt>
                <c:pt idx="201">
                  <c:v>2.3359999999999967</c:v>
                </c:pt>
                <c:pt idx="202">
                  <c:v>2.8159999999999967</c:v>
                </c:pt>
                <c:pt idx="203">
                  <c:v>2.48</c:v>
                </c:pt>
                <c:pt idx="204">
                  <c:v>2.5529999999999977</c:v>
                </c:pt>
                <c:pt idx="205">
                  <c:v>2.5529999999999977</c:v>
                </c:pt>
                <c:pt idx="206">
                  <c:v>2.266</c:v>
                </c:pt>
                <c:pt idx="207">
                  <c:v>2.4969999999999977</c:v>
                </c:pt>
                <c:pt idx="208">
                  <c:v>2.0409999999999999</c:v>
                </c:pt>
                <c:pt idx="209">
                  <c:v>2.4079999999999999</c:v>
                </c:pt>
                <c:pt idx="210">
                  <c:v>1.9179999999999908</c:v>
                </c:pt>
                <c:pt idx="211">
                  <c:v>2.044</c:v>
                </c:pt>
                <c:pt idx="212">
                  <c:v>2.2280000000000002</c:v>
                </c:pt>
                <c:pt idx="213">
                  <c:v>1.9910000000000001</c:v>
                </c:pt>
                <c:pt idx="214">
                  <c:v>1.885</c:v>
                </c:pt>
                <c:pt idx="215">
                  <c:v>1.875</c:v>
                </c:pt>
                <c:pt idx="216">
                  <c:v>2.21</c:v>
                </c:pt>
                <c:pt idx="217">
                  <c:v>2.2319999999999998</c:v>
                </c:pt>
                <c:pt idx="218">
                  <c:v>1.6879999999999908</c:v>
                </c:pt>
                <c:pt idx="219">
                  <c:v>1.8900000000000001</c:v>
                </c:pt>
                <c:pt idx="220">
                  <c:v>1.6879999999999908</c:v>
                </c:pt>
                <c:pt idx="221">
                  <c:v>2.1579999999999999</c:v>
                </c:pt>
                <c:pt idx="222">
                  <c:v>2.0549999999999997</c:v>
                </c:pt>
                <c:pt idx="223">
                  <c:v>1.494</c:v>
                </c:pt>
                <c:pt idx="224">
                  <c:v>1.671</c:v>
                </c:pt>
                <c:pt idx="225">
                  <c:v>1.5640000000000001</c:v>
                </c:pt>
                <c:pt idx="226">
                  <c:v>1.704</c:v>
                </c:pt>
                <c:pt idx="227">
                  <c:v>1.806</c:v>
                </c:pt>
                <c:pt idx="228">
                  <c:v>1.1459999999999897</c:v>
                </c:pt>
                <c:pt idx="229">
                  <c:v>1.9720000000000093</c:v>
                </c:pt>
                <c:pt idx="230">
                  <c:v>1.498</c:v>
                </c:pt>
                <c:pt idx="231">
                  <c:v>1.7169999999999888</c:v>
                </c:pt>
                <c:pt idx="232">
                  <c:v>1.9870000000000001</c:v>
                </c:pt>
                <c:pt idx="233">
                  <c:v>1.458</c:v>
                </c:pt>
                <c:pt idx="234">
                  <c:v>1.504</c:v>
                </c:pt>
                <c:pt idx="235">
                  <c:v>1.331</c:v>
                </c:pt>
                <c:pt idx="236">
                  <c:v>1.5589999999999908</c:v>
                </c:pt>
                <c:pt idx="237">
                  <c:v>1.1499999999999897</c:v>
                </c:pt>
                <c:pt idx="238">
                  <c:v>1.4039999999999799</c:v>
                </c:pt>
                <c:pt idx="239">
                  <c:v>1.7209999999999888</c:v>
                </c:pt>
                <c:pt idx="240">
                  <c:v>1.1930000000000001</c:v>
                </c:pt>
                <c:pt idx="241">
                  <c:v>1.0640000000000001</c:v>
                </c:pt>
                <c:pt idx="242">
                  <c:v>1.6679999999999908</c:v>
                </c:pt>
                <c:pt idx="243">
                  <c:v>1.232</c:v>
                </c:pt>
                <c:pt idx="244">
                  <c:v>1.298</c:v>
                </c:pt>
                <c:pt idx="245">
                  <c:v>1.1930000000000001</c:v>
                </c:pt>
                <c:pt idx="246">
                  <c:v>1.2</c:v>
                </c:pt>
                <c:pt idx="247">
                  <c:v>1.044</c:v>
                </c:pt>
                <c:pt idx="248">
                  <c:v>1.292</c:v>
                </c:pt>
                <c:pt idx="249">
                  <c:v>0.75800000000000511</c:v>
                </c:pt>
                <c:pt idx="250">
                  <c:v>0.84500000000000064</c:v>
                </c:pt>
                <c:pt idx="251">
                  <c:v>1.08</c:v>
                </c:pt>
                <c:pt idx="252">
                  <c:v>1.1160000000000001</c:v>
                </c:pt>
                <c:pt idx="253">
                  <c:v>0.81100000000000005</c:v>
                </c:pt>
                <c:pt idx="254">
                  <c:v>0.70100000000000062</c:v>
                </c:pt>
                <c:pt idx="255">
                  <c:v>1.1060000000000001</c:v>
                </c:pt>
                <c:pt idx="256">
                  <c:v>0.90300000000000002</c:v>
                </c:pt>
                <c:pt idx="257">
                  <c:v>0.78200000000000003</c:v>
                </c:pt>
                <c:pt idx="258">
                  <c:v>0.98</c:v>
                </c:pt>
                <c:pt idx="259">
                  <c:v>0.90200000000000002</c:v>
                </c:pt>
                <c:pt idx="260">
                  <c:v>0.86500000000000365</c:v>
                </c:pt>
                <c:pt idx="261">
                  <c:v>1.228</c:v>
                </c:pt>
                <c:pt idx="262">
                  <c:v>0.88400000000000001</c:v>
                </c:pt>
                <c:pt idx="263">
                  <c:v>0.64700000000000513</c:v>
                </c:pt>
                <c:pt idx="264">
                  <c:v>0.62300000000000455</c:v>
                </c:pt>
                <c:pt idx="265">
                  <c:v>0.70800000000000063</c:v>
                </c:pt>
                <c:pt idx="266">
                  <c:v>0.91800000000000004</c:v>
                </c:pt>
                <c:pt idx="267">
                  <c:v>0.76200000000000512</c:v>
                </c:pt>
                <c:pt idx="268">
                  <c:v>0.60200000000000065</c:v>
                </c:pt>
                <c:pt idx="269">
                  <c:v>1.0349999999999899</c:v>
                </c:pt>
                <c:pt idx="270">
                  <c:v>0.75900000000000512</c:v>
                </c:pt>
                <c:pt idx="271">
                  <c:v>0.45</c:v>
                </c:pt>
                <c:pt idx="272">
                  <c:v>0.64000000000000512</c:v>
                </c:pt>
                <c:pt idx="273">
                  <c:v>0.67100000000000593</c:v>
                </c:pt>
                <c:pt idx="274">
                  <c:v>0.97000000000000064</c:v>
                </c:pt>
                <c:pt idx="275">
                  <c:v>0.88900000000000001</c:v>
                </c:pt>
                <c:pt idx="276">
                  <c:v>0.86800000000000455</c:v>
                </c:pt>
                <c:pt idx="277">
                  <c:v>0.42300000000000032</c:v>
                </c:pt>
                <c:pt idx="278">
                  <c:v>0.80300000000000005</c:v>
                </c:pt>
                <c:pt idx="279">
                  <c:v>0.69699999999999995</c:v>
                </c:pt>
                <c:pt idx="280">
                  <c:v>0.53300000000000003</c:v>
                </c:pt>
                <c:pt idx="281">
                  <c:v>0.97800000000000065</c:v>
                </c:pt>
                <c:pt idx="282">
                  <c:v>0.51300000000000001</c:v>
                </c:pt>
                <c:pt idx="283">
                  <c:v>0.59299999999999997</c:v>
                </c:pt>
                <c:pt idx="284">
                  <c:v>0.71700000000000064</c:v>
                </c:pt>
                <c:pt idx="285">
                  <c:v>0.70400000000000063</c:v>
                </c:pt>
                <c:pt idx="286">
                  <c:v>0.54100000000000004</c:v>
                </c:pt>
                <c:pt idx="287">
                  <c:v>0.62700000000000489</c:v>
                </c:pt>
                <c:pt idx="288">
                  <c:v>0.49100000000000038</c:v>
                </c:pt>
                <c:pt idx="289">
                  <c:v>0.66200000000000592</c:v>
                </c:pt>
                <c:pt idx="290">
                  <c:v>0.50800000000000001</c:v>
                </c:pt>
                <c:pt idx="291">
                  <c:v>0.83400000000000063</c:v>
                </c:pt>
                <c:pt idx="292">
                  <c:v>0.58699999999999997</c:v>
                </c:pt>
                <c:pt idx="293">
                  <c:v>0.51400000000000001</c:v>
                </c:pt>
                <c:pt idx="294">
                  <c:v>0.60800000000000065</c:v>
                </c:pt>
                <c:pt idx="295">
                  <c:v>0.77100000000000513</c:v>
                </c:pt>
                <c:pt idx="296">
                  <c:v>0.85400000000000065</c:v>
                </c:pt>
                <c:pt idx="297">
                  <c:v>0.41900000000000032</c:v>
                </c:pt>
                <c:pt idx="298">
                  <c:v>0.47100000000000031</c:v>
                </c:pt>
                <c:pt idx="299">
                  <c:v>0.48000000000000032</c:v>
                </c:pt>
                <c:pt idx="300">
                  <c:v>0.61200000000000065</c:v>
                </c:pt>
                <c:pt idx="301">
                  <c:v>0.50700000000000001</c:v>
                </c:pt>
                <c:pt idx="302">
                  <c:v>0.69899999999999995</c:v>
                </c:pt>
                <c:pt idx="303">
                  <c:v>0.59</c:v>
                </c:pt>
                <c:pt idx="304">
                  <c:v>0.76200000000000512</c:v>
                </c:pt>
                <c:pt idx="305">
                  <c:v>0.54</c:v>
                </c:pt>
                <c:pt idx="306">
                  <c:v>-1.9000000000000149E-2</c:v>
                </c:pt>
                <c:pt idx="307">
                  <c:v>0.37400000000000228</c:v>
                </c:pt>
                <c:pt idx="308">
                  <c:v>0.49900000000000228</c:v>
                </c:pt>
                <c:pt idx="309">
                  <c:v>0.46</c:v>
                </c:pt>
                <c:pt idx="310">
                  <c:v>0.50600000000000001</c:v>
                </c:pt>
                <c:pt idx="311">
                  <c:v>0.26700000000000002</c:v>
                </c:pt>
                <c:pt idx="312">
                  <c:v>0.64800000000000513</c:v>
                </c:pt>
                <c:pt idx="313">
                  <c:v>0.41100000000000031</c:v>
                </c:pt>
                <c:pt idx="314">
                  <c:v>0.56899999999999995</c:v>
                </c:pt>
                <c:pt idx="315">
                  <c:v>0.39300000000000296</c:v>
                </c:pt>
                <c:pt idx="316">
                  <c:v>0.84900000000000064</c:v>
                </c:pt>
                <c:pt idx="317">
                  <c:v>0.21900000000000044</c:v>
                </c:pt>
                <c:pt idx="318">
                  <c:v>0.31300000000000228</c:v>
                </c:pt>
                <c:pt idx="319">
                  <c:v>0.39700000000000296</c:v>
                </c:pt>
                <c:pt idx="320">
                  <c:v>0.54700000000000004</c:v>
                </c:pt>
                <c:pt idx="321">
                  <c:v>0.42400000000000032</c:v>
                </c:pt>
                <c:pt idx="322">
                  <c:v>0.29700000000000032</c:v>
                </c:pt>
                <c:pt idx="323">
                  <c:v>0.17900000000000021</c:v>
                </c:pt>
                <c:pt idx="324">
                  <c:v>-4.9000000000000113E-2</c:v>
                </c:pt>
                <c:pt idx="325">
                  <c:v>0.23800000000000004</c:v>
                </c:pt>
                <c:pt idx="326">
                  <c:v>0.44600000000000001</c:v>
                </c:pt>
                <c:pt idx="327">
                  <c:v>0.38400000000000256</c:v>
                </c:pt>
                <c:pt idx="328">
                  <c:v>0.21600000000000041</c:v>
                </c:pt>
                <c:pt idx="329">
                  <c:v>0.37800000000000228</c:v>
                </c:pt>
                <c:pt idx="330">
                  <c:v>0.43200000000000038</c:v>
                </c:pt>
                <c:pt idx="331">
                  <c:v>0.49400000000000038</c:v>
                </c:pt>
                <c:pt idx="332">
                  <c:v>0.18800000000000044</c:v>
                </c:pt>
                <c:pt idx="333">
                  <c:v>0.4</c:v>
                </c:pt>
                <c:pt idx="334">
                  <c:v>0.34100000000000008</c:v>
                </c:pt>
                <c:pt idx="335">
                  <c:v>0.39700000000000296</c:v>
                </c:pt>
                <c:pt idx="336">
                  <c:v>0.26800000000000002</c:v>
                </c:pt>
                <c:pt idx="337">
                  <c:v>0.255</c:v>
                </c:pt>
                <c:pt idx="338">
                  <c:v>0.21400000000000041</c:v>
                </c:pt>
                <c:pt idx="339">
                  <c:v>0.77100000000000513</c:v>
                </c:pt>
                <c:pt idx="340">
                  <c:v>0.41300000000000031</c:v>
                </c:pt>
                <c:pt idx="341">
                  <c:v>0.32200000000000256</c:v>
                </c:pt>
                <c:pt idx="342">
                  <c:v>0.41700000000000031</c:v>
                </c:pt>
                <c:pt idx="343">
                  <c:v>0.10199999999999998</c:v>
                </c:pt>
                <c:pt idx="344">
                  <c:v>0.28100000000000008</c:v>
                </c:pt>
                <c:pt idx="345">
                  <c:v>9.2000000000000026E-2</c:v>
                </c:pt>
                <c:pt idx="346">
                  <c:v>0.45100000000000001</c:v>
                </c:pt>
                <c:pt idx="347">
                  <c:v>0.59699999999999998</c:v>
                </c:pt>
                <c:pt idx="348">
                  <c:v>0.37800000000000228</c:v>
                </c:pt>
                <c:pt idx="349">
                  <c:v>0.36100000000000032</c:v>
                </c:pt>
                <c:pt idx="350">
                  <c:v>0.37100000000000088</c:v>
                </c:pt>
              </c:numCache>
            </c:numRef>
          </c:yVal>
          <c:smooth val="1"/>
        </c:ser>
        <c:ser>
          <c:idx val="14"/>
          <c:order val="14"/>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K$1:$K$351</c:f>
              <c:numCache>
                <c:formatCode>General</c:formatCode>
                <c:ptCount val="351"/>
                <c:pt idx="0">
                  <c:v>2.1</c:v>
                </c:pt>
                <c:pt idx="1">
                  <c:v>2.6680000000000001</c:v>
                </c:pt>
                <c:pt idx="2">
                  <c:v>2.6629999999999998</c:v>
                </c:pt>
                <c:pt idx="3">
                  <c:v>2.2269999999999999</c:v>
                </c:pt>
                <c:pt idx="4">
                  <c:v>2.4719999999999978</c:v>
                </c:pt>
                <c:pt idx="5">
                  <c:v>2.2170000000000001</c:v>
                </c:pt>
                <c:pt idx="6">
                  <c:v>2.1309999999999998</c:v>
                </c:pt>
                <c:pt idx="7">
                  <c:v>2.2429999999999999</c:v>
                </c:pt>
                <c:pt idx="8">
                  <c:v>2.3789999999999987</c:v>
                </c:pt>
                <c:pt idx="9">
                  <c:v>1.9350000000000001</c:v>
                </c:pt>
                <c:pt idx="10">
                  <c:v>1.8979999999999897</c:v>
                </c:pt>
                <c:pt idx="11">
                  <c:v>1.9670000000000001</c:v>
                </c:pt>
                <c:pt idx="12">
                  <c:v>1.9970000000000001</c:v>
                </c:pt>
                <c:pt idx="13">
                  <c:v>1.9520000000000091</c:v>
                </c:pt>
                <c:pt idx="14">
                  <c:v>2.3519999999999968</c:v>
                </c:pt>
                <c:pt idx="15">
                  <c:v>1.819</c:v>
                </c:pt>
                <c:pt idx="16">
                  <c:v>2.1109999999999998</c:v>
                </c:pt>
                <c:pt idx="17">
                  <c:v>2.0270000000000001</c:v>
                </c:pt>
                <c:pt idx="18">
                  <c:v>2.2549999999999999</c:v>
                </c:pt>
                <c:pt idx="19">
                  <c:v>1.8979999999999897</c:v>
                </c:pt>
                <c:pt idx="20">
                  <c:v>2.3129999999999793</c:v>
                </c:pt>
                <c:pt idx="21">
                  <c:v>1.762</c:v>
                </c:pt>
                <c:pt idx="22">
                  <c:v>1.855</c:v>
                </c:pt>
                <c:pt idx="23">
                  <c:v>1.9200000000000021</c:v>
                </c:pt>
                <c:pt idx="24">
                  <c:v>2.0289999999999999</c:v>
                </c:pt>
                <c:pt idx="25">
                  <c:v>1.9920000000000102</c:v>
                </c:pt>
                <c:pt idx="26">
                  <c:v>2.0529999999999977</c:v>
                </c:pt>
                <c:pt idx="27">
                  <c:v>1.8220000000000001</c:v>
                </c:pt>
                <c:pt idx="28">
                  <c:v>2.0569999999999977</c:v>
                </c:pt>
                <c:pt idx="29">
                  <c:v>1.821</c:v>
                </c:pt>
                <c:pt idx="30">
                  <c:v>1.4989999999999899</c:v>
                </c:pt>
                <c:pt idx="31">
                  <c:v>1.5760000000000001</c:v>
                </c:pt>
                <c:pt idx="32">
                  <c:v>1.8800000000000001</c:v>
                </c:pt>
                <c:pt idx="33">
                  <c:v>1.6619999999999902</c:v>
                </c:pt>
                <c:pt idx="34">
                  <c:v>2.024</c:v>
                </c:pt>
                <c:pt idx="35">
                  <c:v>2.125</c:v>
                </c:pt>
                <c:pt idx="36">
                  <c:v>1.6870000000000001</c:v>
                </c:pt>
                <c:pt idx="37">
                  <c:v>2.0549999999999997</c:v>
                </c:pt>
                <c:pt idx="38">
                  <c:v>1.742</c:v>
                </c:pt>
                <c:pt idx="39">
                  <c:v>2.1189999999999998</c:v>
                </c:pt>
                <c:pt idx="40">
                  <c:v>2.2640000000000002</c:v>
                </c:pt>
                <c:pt idx="41">
                  <c:v>2.29</c:v>
                </c:pt>
                <c:pt idx="42">
                  <c:v>2.4719999999999978</c:v>
                </c:pt>
                <c:pt idx="43">
                  <c:v>2.2669999999999999</c:v>
                </c:pt>
                <c:pt idx="44">
                  <c:v>2.6680000000000001</c:v>
                </c:pt>
                <c:pt idx="45">
                  <c:v>3.1149999999999998</c:v>
                </c:pt>
                <c:pt idx="46">
                  <c:v>3.06</c:v>
                </c:pt>
                <c:pt idx="47">
                  <c:v>3.1149999999999998</c:v>
                </c:pt>
                <c:pt idx="48">
                  <c:v>3.238</c:v>
                </c:pt>
                <c:pt idx="49">
                  <c:v>3.4729999999999968</c:v>
                </c:pt>
                <c:pt idx="50">
                  <c:v>3.3759999999999977</c:v>
                </c:pt>
                <c:pt idx="51">
                  <c:v>3.1559999999999997</c:v>
                </c:pt>
                <c:pt idx="52">
                  <c:v>3.4529999999999967</c:v>
                </c:pt>
                <c:pt idx="53">
                  <c:v>3.3639999999999999</c:v>
                </c:pt>
                <c:pt idx="54">
                  <c:v>3.11</c:v>
                </c:pt>
                <c:pt idx="55">
                  <c:v>3.0059999999999998</c:v>
                </c:pt>
                <c:pt idx="56">
                  <c:v>2.9830000000000001</c:v>
                </c:pt>
                <c:pt idx="57">
                  <c:v>2.4779999999999998</c:v>
                </c:pt>
                <c:pt idx="58">
                  <c:v>2.4919999999999987</c:v>
                </c:pt>
                <c:pt idx="59">
                  <c:v>2.5209999999999999</c:v>
                </c:pt>
                <c:pt idx="60">
                  <c:v>2.3369999999999793</c:v>
                </c:pt>
                <c:pt idx="61">
                  <c:v>2.3259999999999987</c:v>
                </c:pt>
                <c:pt idx="62">
                  <c:v>2.2999999999999998</c:v>
                </c:pt>
                <c:pt idx="63">
                  <c:v>2.1469999999999998</c:v>
                </c:pt>
                <c:pt idx="64">
                  <c:v>2.1800000000000002</c:v>
                </c:pt>
                <c:pt idx="65">
                  <c:v>2.5289999999999999</c:v>
                </c:pt>
                <c:pt idx="66">
                  <c:v>2.7330000000000001</c:v>
                </c:pt>
                <c:pt idx="67">
                  <c:v>2.6659999999999999</c:v>
                </c:pt>
                <c:pt idx="68">
                  <c:v>2.927</c:v>
                </c:pt>
                <c:pt idx="69">
                  <c:v>2.77</c:v>
                </c:pt>
                <c:pt idx="70">
                  <c:v>2.9949999999999997</c:v>
                </c:pt>
                <c:pt idx="71">
                  <c:v>2.8579999999999997</c:v>
                </c:pt>
                <c:pt idx="72">
                  <c:v>3.0319999999999987</c:v>
                </c:pt>
                <c:pt idx="73">
                  <c:v>2.7559999999999998</c:v>
                </c:pt>
                <c:pt idx="74">
                  <c:v>2.8329999999999793</c:v>
                </c:pt>
                <c:pt idx="75">
                  <c:v>3.5859999999999999</c:v>
                </c:pt>
                <c:pt idx="76">
                  <c:v>3.02</c:v>
                </c:pt>
                <c:pt idx="77">
                  <c:v>3.5270000000000001</c:v>
                </c:pt>
                <c:pt idx="78">
                  <c:v>3.6930000000000001</c:v>
                </c:pt>
                <c:pt idx="79">
                  <c:v>3.8059999999999987</c:v>
                </c:pt>
                <c:pt idx="80">
                  <c:v>4.0419999999999998</c:v>
                </c:pt>
                <c:pt idx="81">
                  <c:v>3.9299999999999997</c:v>
                </c:pt>
                <c:pt idx="82">
                  <c:v>4.4800000000000004</c:v>
                </c:pt>
                <c:pt idx="83">
                  <c:v>4.2239999999999975</c:v>
                </c:pt>
                <c:pt idx="84">
                  <c:v>4.2039999999999997</c:v>
                </c:pt>
                <c:pt idx="85">
                  <c:v>4.7610000000000001</c:v>
                </c:pt>
                <c:pt idx="86">
                  <c:v>4.74</c:v>
                </c:pt>
                <c:pt idx="87">
                  <c:v>4.9660000000000002</c:v>
                </c:pt>
                <c:pt idx="88">
                  <c:v>4.7320000000000002</c:v>
                </c:pt>
                <c:pt idx="89">
                  <c:v>5.0359999999999996</c:v>
                </c:pt>
                <c:pt idx="90">
                  <c:v>5.0739999999999998</c:v>
                </c:pt>
                <c:pt idx="91">
                  <c:v>5.07</c:v>
                </c:pt>
                <c:pt idx="92">
                  <c:v>5.141</c:v>
                </c:pt>
                <c:pt idx="93">
                  <c:v>5.1499999999999995</c:v>
                </c:pt>
                <c:pt idx="94">
                  <c:v>5.1069999999999975</c:v>
                </c:pt>
                <c:pt idx="95">
                  <c:v>5.585</c:v>
                </c:pt>
                <c:pt idx="96">
                  <c:v>5.984</c:v>
                </c:pt>
                <c:pt idx="97">
                  <c:v>6.0490000000000004</c:v>
                </c:pt>
                <c:pt idx="98">
                  <c:v>5.7359999999999998</c:v>
                </c:pt>
                <c:pt idx="99">
                  <c:v>5.67</c:v>
                </c:pt>
                <c:pt idx="100">
                  <c:v>6.2149999999999945</c:v>
                </c:pt>
                <c:pt idx="101">
                  <c:v>6.0679999999999845</c:v>
                </c:pt>
                <c:pt idx="102">
                  <c:v>5.4710000000000134</c:v>
                </c:pt>
                <c:pt idx="103">
                  <c:v>6.4119999999999999</c:v>
                </c:pt>
                <c:pt idx="104">
                  <c:v>6.2880000000000003</c:v>
                </c:pt>
                <c:pt idx="105">
                  <c:v>6.4359999999999999</c:v>
                </c:pt>
                <c:pt idx="106">
                  <c:v>6.4370000000000003</c:v>
                </c:pt>
                <c:pt idx="107">
                  <c:v>6.3049999999999855</c:v>
                </c:pt>
                <c:pt idx="108">
                  <c:v>6.6</c:v>
                </c:pt>
                <c:pt idx="109">
                  <c:v>6.266</c:v>
                </c:pt>
                <c:pt idx="110">
                  <c:v>6.3519999999999985</c:v>
                </c:pt>
                <c:pt idx="111">
                  <c:v>6.069</c:v>
                </c:pt>
                <c:pt idx="112">
                  <c:v>6.0249999999999755</c:v>
                </c:pt>
                <c:pt idx="113">
                  <c:v>6.4660000000000002</c:v>
                </c:pt>
                <c:pt idx="114">
                  <c:v>6.4130000000000003</c:v>
                </c:pt>
                <c:pt idx="115">
                  <c:v>6.5279999999999845</c:v>
                </c:pt>
                <c:pt idx="116">
                  <c:v>6.0019999999999998</c:v>
                </c:pt>
                <c:pt idx="117">
                  <c:v>6.3410000000000002</c:v>
                </c:pt>
                <c:pt idx="118">
                  <c:v>6.0410000000000004</c:v>
                </c:pt>
                <c:pt idx="119">
                  <c:v>6.218</c:v>
                </c:pt>
                <c:pt idx="120">
                  <c:v>6.2219999999999995</c:v>
                </c:pt>
                <c:pt idx="121">
                  <c:v>5.9950000000000001</c:v>
                </c:pt>
                <c:pt idx="122">
                  <c:v>6.016</c:v>
                </c:pt>
                <c:pt idx="123">
                  <c:v>6.0010000000000003</c:v>
                </c:pt>
                <c:pt idx="124">
                  <c:v>5.9749999999999996</c:v>
                </c:pt>
                <c:pt idx="125">
                  <c:v>5.915</c:v>
                </c:pt>
                <c:pt idx="126">
                  <c:v>5.7110000000000003</c:v>
                </c:pt>
                <c:pt idx="127">
                  <c:v>6.3209999999999855</c:v>
                </c:pt>
                <c:pt idx="128">
                  <c:v>6.1109999999999856</c:v>
                </c:pt>
                <c:pt idx="129">
                  <c:v>6.2309999999999999</c:v>
                </c:pt>
                <c:pt idx="130">
                  <c:v>6.2859999999999996</c:v>
                </c:pt>
                <c:pt idx="131">
                  <c:v>6.4630000000000001</c:v>
                </c:pt>
                <c:pt idx="132">
                  <c:v>6.0649999999999755</c:v>
                </c:pt>
                <c:pt idx="133">
                  <c:v>6.0010000000000003</c:v>
                </c:pt>
                <c:pt idx="134">
                  <c:v>5.9980000000000002</c:v>
                </c:pt>
                <c:pt idx="135">
                  <c:v>6.1739999999999995</c:v>
                </c:pt>
                <c:pt idx="136">
                  <c:v>6.2149999999999945</c:v>
                </c:pt>
                <c:pt idx="137">
                  <c:v>5.8619999999999965</c:v>
                </c:pt>
                <c:pt idx="138">
                  <c:v>5.899</c:v>
                </c:pt>
                <c:pt idx="139">
                  <c:v>6.1209999999999845</c:v>
                </c:pt>
                <c:pt idx="140">
                  <c:v>5.8769999999999998</c:v>
                </c:pt>
                <c:pt idx="141">
                  <c:v>5.7629999999999955</c:v>
                </c:pt>
                <c:pt idx="142">
                  <c:v>6.26</c:v>
                </c:pt>
                <c:pt idx="143">
                  <c:v>6.1589999999999945</c:v>
                </c:pt>
                <c:pt idx="144">
                  <c:v>5.8269999999999955</c:v>
                </c:pt>
                <c:pt idx="145">
                  <c:v>6.1269999999999945</c:v>
                </c:pt>
                <c:pt idx="146">
                  <c:v>6.3</c:v>
                </c:pt>
                <c:pt idx="147">
                  <c:v>6.3969999999999985</c:v>
                </c:pt>
                <c:pt idx="148">
                  <c:v>6.1139999999999946</c:v>
                </c:pt>
                <c:pt idx="149">
                  <c:v>5.9760000000000124</c:v>
                </c:pt>
                <c:pt idx="150">
                  <c:v>6.343</c:v>
                </c:pt>
                <c:pt idx="151">
                  <c:v>5.9039999999999999</c:v>
                </c:pt>
                <c:pt idx="152">
                  <c:v>5.5759999999999996</c:v>
                </c:pt>
                <c:pt idx="153">
                  <c:v>5.7770000000000001</c:v>
                </c:pt>
                <c:pt idx="154">
                  <c:v>5.9260000000000002</c:v>
                </c:pt>
                <c:pt idx="155">
                  <c:v>5.484</c:v>
                </c:pt>
                <c:pt idx="156">
                  <c:v>5.9239999999999995</c:v>
                </c:pt>
                <c:pt idx="157">
                  <c:v>5.7149999999999945</c:v>
                </c:pt>
                <c:pt idx="158">
                  <c:v>5.6149999999999745</c:v>
                </c:pt>
                <c:pt idx="159">
                  <c:v>5.4180000000000001</c:v>
                </c:pt>
                <c:pt idx="160">
                  <c:v>5.5789999999999997</c:v>
                </c:pt>
                <c:pt idx="161">
                  <c:v>5.38</c:v>
                </c:pt>
                <c:pt idx="162">
                  <c:v>5.4089999999999998</c:v>
                </c:pt>
                <c:pt idx="163">
                  <c:v>5.3079999999999945</c:v>
                </c:pt>
                <c:pt idx="164">
                  <c:v>5.1209999999999845</c:v>
                </c:pt>
                <c:pt idx="165">
                  <c:v>4.8579999999999846</c:v>
                </c:pt>
                <c:pt idx="166">
                  <c:v>5.0490000000000004</c:v>
                </c:pt>
                <c:pt idx="167">
                  <c:v>5.0129999999999955</c:v>
                </c:pt>
                <c:pt idx="168">
                  <c:v>4.4820000000000002</c:v>
                </c:pt>
                <c:pt idx="169">
                  <c:v>5.0569999999999995</c:v>
                </c:pt>
                <c:pt idx="170">
                  <c:v>4.8269999999999955</c:v>
                </c:pt>
                <c:pt idx="171">
                  <c:v>4.3849999999999945</c:v>
                </c:pt>
                <c:pt idx="172">
                  <c:v>4.5139999999999985</c:v>
                </c:pt>
                <c:pt idx="173">
                  <c:v>3.968</c:v>
                </c:pt>
                <c:pt idx="174">
                  <c:v>4.33</c:v>
                </c:pt>
                <c:pt idx="175">
                  <c:v>4.3380000000000001</c:v>
                </c:pt>
                <c:pt idx="176">
                  <c:v>4.9009999999999998</c:v>
                </c:pt>
                <c:pt idx="177">
                  <c:v>4.4029999999999996</c:v>
                </c:pt>
                <c:pt idx="178">
                  <c:v>3.681</c:v>
                </c:pt>
                <c:pt idx="179">
                  <c:v>4.2480000000000002</c:v>
                </c:pt>
                <c:pt idx="180">
                  <c:v>3.9099999999999997</c:v>
                </c:pt>
                <c:pt idx="181">
                  <c:v>3.5709999999999997</c:v>
                </c:pt>
                <c:pt idx="182">
                  <c:v>3.6059999999999999</c:v>
                </c:pt>
                <c:pt idx="183">
                  <c:v>3.573</c:v>
                </c:pt>
                <c:pt idx="184">
                  <c:v>3.601</c:v>
                </c:pt>
                <c:pt idx="185">
                  <c:v>3.2450000000000001</c:v>
                </c:pt>
                <c:pt idx="186">
                  <c:v>3.367</c:v>
                </c:pt>
                <c:pt idx="187">
                  <c:v>3.8029999999999977</c:v>
                </c:pt>
                <c:pt idx="188">
                  <c:v>3.5369999999999977</c:v>
                </c:pt>
                <c:pt idx="189">
                  <c:v>3.2170000000000001</c:v>
                </c:pt>
                <c:pt idx="190">
                  <c:v>3.0349999999999997</c:v>
                </c:pt>
                <c:pt idx="191">
                  <c:v>3.0759999999999987</c:v>
                </c:pt>
                <c:pt idx="192">
                  <c:v>2.7469999999999999</c:v>
                </c:pt>
                <c:pt idx="193">
                  <c:v>3.089</c:v>
                </c:pt>
                <c:pt idx="194">
                  <c:v>2.3559999999999977</c:v>
                </c:pt>
                <c:pt idx="195">
                  <c:v>2.8219999999999987</c:v>
                </c:pt>
                <c:pt idx="196">
                  <c:v>2.7370000000000001</c:v>
                </c:pt>
                <c:pt idx="197">
                  <c:v>2.8619999999999997</c:v>
                </c:pt>
                <c:pt idx="198">
                  <c:v>2.7240000000000002</c:v>
                </c:pt>
                <c:pt idx="199">
                  <c:v>2.657</c:v>
                </c:pt>
                <c:pt idx="200">
                  <c:v>2.4769999999999968</c:v>
                </c:pt>
                <c:pt idx="201">
                  <c:v>2.5189999999999997</c:v>
                </c:pt>
                <c:pt idx="202">
                  <c:v>2.5670000000000002</c:v>
                </c:pt>
                <c:pt idx="203">
                  <c:v>2.4939999999999998</c:v>
                </c:pt>
                <c:pt idx="204">
                  <c:v>2.657</c:v>
                </c:pt>
                <c:pt idx="205">
                  <c:v>2.7890000000000001</c:v>
                </c:pt>
                <c:pt idx="206">
                  <c:v>2.0109999999999997</c:v>
                </c:pt>
                <c:pt idx="207">
                  <c:v>2.0609999999999999</c:v>
                </c:pt>
                <c:pt idx="208">
                  <c:v>2.4149999999999987</c:v>
                </c:pt>
                <c:pt idx="209">
                  <c:v>2.9579999999999997</c:v>
                </c:pt>
                <c:pt idx="210">
                  <c:v>2.2829999999999999</c:v>
                </c:pt>
                <c:pt idx="211">
                  <c:v>1.9610000000000001</c:v>
                </c:pt>
                <c:pt idx="212">
                  <c:v>2.1619999999999999</c:v>
                </c:pt>
                <c:pt idx="213">
                  <c:v>1.929</c:v>
                </c:pt>
                <c:pt idx="214">
                  <c:v>2.1659999999999999</c:v>
                </c:pt>
                <c:pt idx="215">
                  <c:v>2.15</c:v>
                </c:pt>
                <c:pt idx="216">
                  <c:v>1.8380000000000001</c:v>
                </c:pt>
                <c:pt idx="217">
                  <c:v>2.3769999999999967</c:v>
                </c:pt>
                <c:pt idx="218">
                  <c:v>2.19</c:v>
                </c:pt>
                <c:pt idx="219">
                  <c:v>1.8779999999999897</c:v>
                </c:pt>
                <c:pt idx="220">
                  <c:v>2.0149999999999997</c:v>
                </c:pt>
                <c:pt idx="221">
                  <c:v>1.6819999999999908</c:v>
                </c:pt>
                <c:pt idx="222">
                  <c:v>1.895</c:v>
                </c:pt>
                <c:pt idx="223">
                  <c:v>1.6830000000000001</c:v>
                </c:pt>
                <c:pt idx="224">
                  <c:v>1.758</c:v>
                </c:pt>
                <c:pt idx="225">
                  <c:v>1.8540000000000001</c:v>
                </c:pt>
                <c:pt idx="226">
                  <c:v>1.6850000000000001</c:v>
                </c:pt>
                <c:pt idx="227">
                  <c:v>1.0860000000000001</c:v>
                </c:pt>
                <c:pt idx="228">
                  <c:v>1.4609999999999888</c:v>
                </c:pt>
                <c:pt idx="229">
                  <c:v>1.468</c:v>
                </c:pt>
                <c:pt idx="230">
                  <c:v>1.262</c:v>
                </c:pt>
                <c:pt idx="231">
                  <c:v>1.595</c:v>
                </c:pt>
                <c:pt idx="232">
                  <c:v>0.87200000000000455</c:v>
                </c:pt>
                <c:pt idx="233">
                  <c:v>1.472</c:v>
                </c:pt>
                <c:pt idx="234">
                  <c:v>1.373</c:v>
                </c:pt>
                <c:pt idx="235">
                  <c:v>1.3759999999999897</c:v>
                </c:pt>
                <c:pt idx="236">
                  <c:v>1.1459999999999897</c:v>
                </c:pt>
                <c:pt idx="237">
                  <c:v>1.4649999999999888</c:v>
                </c:pt>
                <c:pt idx="238">
                  <c:v>1.4069999999999867</c:v>
                </c:pt>
                <c:pt idx="239">
                  <c:v>1.3109999999999908</c:v>
                </c:pt>
                <c:pt idx="240">
                  <c:v>1.5129999999999897</c:v>
                </c:pt>
                <c:pt idx="241">
                  <c:v>1.0780000000000001</c:v>
                </c:pt>
                <c:pt idx="242">
                  <c:v>1.244</c:v>
                </c:pt>
                <c:pt idx="243">
                  <c:v>1.387</c:v>
                </c:pt>
                <c:pt idx="244">
                  <c:v>1.2409999999999897</c:v>
                </c:pt>
                <c:pt idx="245">
                  <c:v>0.88700000000000001</c:v>
                </c:pt>
                <c:pt idx="246">
                  <c:v>0.96400000000000063</c:v>
                </c:pt>
                <c:pt idx="247">
                  <c:v>1.048</c:v>
                </c:pt>
                <c:pt idx="248">
                  <c:v>0.80300000000000005</c:v>
                </c:pt>
                <c:pt idx="249">
                  <c:v>0.78400000000000003</c:v>
                </c:pt>
                <c:pt idx="250">
                  <c:v>1.018</c:v>
                </c:pt>
                <c:pt idx="251">
                  <c:v>1.0720000000000001</c:v>
                </c:pt>
                <c:pt idx="252">
                  <c:v>1.212</c:v>
                </c:pt>
                <c:pt idx="253">
                  <c:v>1.0589999999999908</c:v>
                </c:pt>
                <c:pt idx="254">
                  <c:v>0.65800000000000591</c:v>
                </c:pt>
                <c:pt idx="255">
                  <c:v>1.177</c:v>
                </c:pt>
                <c:pt idx="256">
                  <c:v>0.89800000000000002</c:v>
                </c:pt>
                <c:pt idx="257">
                  <c:v>1.069</c:v>
                </c:pt>
                <c:pt idx="258">
                  <c:v>1.111</c:v>
                </c:pt>
                <c:pt idx="259">
                  <c:v>0.92600000000000005</c:v>
                </c:pt>
                <c:pt idx="260">
                  <c:v>0.98699999999999999</c:v>
                </c:pt>
                <c:pt idx="261">
                  <c:v>0.87100000000000455</c:v>
                </c:pt>
                <c:pt idx="262">
                  <c:v>0.70600000000000063</c:v>
                </c:pt>
                <c:pt idx="263">
                  <c:v>1.0940000000000001</c:v>
                </c:pt>
                <c:pt idx="264">
                  <c:v>0.47000000000000008</c:v>
                </c:pt>
                <c:pt idx="265">
                  <c:v>0.69899999999999995</c:v>
                </c:pt>
                <c:pt idx="266">
                  <c:v>0.93100000000000005</c:v>
                </c:pt>
                <c:pt idx="267">
                  <c:v>0.85600000000000065</c:v>
                </c:pt>
                <c:pt idx="268">
                  <c:v>0.64300000000000512</c:v>
                </c:pt>
                <c:pt idx="269">
                  <c:v>0.61700000000000454</c:v>
                </c:pt>
                <c:pt idx="270">
                  <c:v>0.77600000000000535</c:v>
                </c:pt>
                <c:pt idx="271">
                  <c:v>0.84800000000000064</c:v>
                </c:pt>
                <c:pt idx="272">
                  <c:v>0.74600000000000455</c:v>
                </c:pt>
                <c:pt idx="273">
                  <c:v>0.76500000000000512</c:v>
                </c:pt>
                <c:pt idx="274">
                  <c:v>0.74300000000000455</c:v>
                </c:pt>
                <c:pt idx="275">
                  <c:v>0.92600000000000005</c:v>
                </c:pt>
                <c:pt idx="276">
                  <c:v>0.13400000000000001</c:v>
                </c:pt>
                <c:pt idx="277">
                  <c:v>0.74000000000000365</c:v>
                </c:pt>
                <c:pt idx="278">
                  <c:v>0.50800000000000001</c:v>
                </c:pt>
                <c:pt idx="279">
                  <c:v>0.62300000000000455</c:v>
                </c:pt>
                <c:pt idx="280">
                  <c:v>0.59599999999999997</c:v>
                </c:pt>
                <c:pt idx="281">
                  <c:v>0.60200000000000065</c:v>
                </c:pt>
                <c:pt idx="282">
                  <c:v>0.83400000000000063</c:v>
                </c:pt>
                <c:pt idx="283">
                  <c:v>0.83500000000000063</c:v>
                </c:pt>
                <c:pt idx="284">
                  <c:v>0.78</c:v>
                </c:pt>
                <c:pt idx="285">
                  <c:v>1.0049999999999897</c:v>
                </c:pt>
                <c:pt idx="286">
                  <c:v>0.69099999999999995</c:v>
                </c:pt>
                <c:pt idx="287">
                  <c:v>0.79700000000000004</c:v>
                </c:pt>
                <c:pt idx="288">
                  <c:v>0.61200000000000065</c:v>
                </c:pt>
                <c:pt idx="289">
                  <c:v>0.501</c:v>
                </c:pt>
                <c:pt idx="290">
                  <c:v>0.71800000000000064</c:v>
                </c:pt>
                <c:pt idx="291">
                  <c:v>0.27400000000000002</c:v>
                </c:pt>
                <c:pt idx="292">
                  <c:v>0.97500000000000064</c:v>
                </c:pt>
                <c:pt idx="293">
                  <c:v>0.59299999999999997</c:v>
                </c:pt>
                <c:pt idx="294">
                  <c:v>0.43900000000000228</c:v>
                </c:pt>
                <c:pt idx="295">
                  <c:v>0.66100000000000592</c:v>
                </c:pt>
                <c:pt idx="296">
                  <c:v>0.58399999999999996</c:v>
                </c:pt>
                <c:pt idx="297">
                  <c:v>0.91200000000000003</c:v>
                </c:pt>
                <c:pt idx="298">
                  <c:v>0.27300000000000002</c:v>
                </c:pt>
                <c:pt idx="299">
                  <c:v>0.54200000000000004</c:v>
                </c:pt>
                <c:pt idx="300">
                  <c:v>0.40700000000000008</c:v>
                </c:pt>
                <c:pt idx="301">
                  <c:v>0.62300000000000455</c:v>
                </c:pt>
                <c:pt idx="302">
                  <c:v>0.85300000000000065</c:v>
                </c:pt>
                <c:pt idx="303">
                  <c:v>0.43600000000000227</c:v>
                </c:pt>
                <c:pt idx="304">
                  <c:v>0.443</c:v>
                </c:pt>
                <c:pt idx="305">
                  <c:v>0.34100000000000008</c:v>
                </c:pt>
                <c:pt idx="306">
                  <c:v>0.21000000000000021</c:v>
                </c:pt>
                <c:pt idx="307">
                  <c:v>0.48600000000000032</c:v>
                </c:pt>
                <c:pt idx="308">
                  <c:v>0.49700000000000188</c:v>
                </c:pt>
                <c:pt idx="309">
                  <c:v>0.36900000000000038</c:v>
                </c:pt>
                <c:pt idx="310">
                  <c:v>0.72000000000000064</c:v>
                </c:pt>
                <c:pt idx="311">
                  <c:v>0.52500000000000002</c:v>
                </c:pt>
                <c:pt idx="312">
                  <c:v>0.62700000000000489</c:v>
                </c:pt>
                <c:pt idx="313">
                  <c:v>0.19800000000000001</c:v>
                </c:pt>
                <c:pt idx="314">
                  <c:v>0.59699999999999998</c:v>
                </c:pt>
                <c:pt idx="315">
                  <c:v>0.16600000000000001</c:v>
                </c:pt>
                <c:pt idx="316">
                  <c:v>0.32800000000000257</c:v>
                </c:pt>
                <c:pt idx="317">
                  <c:v>0.29500000000000032</c:v>
                </c:pt>
                <c:pt idx="318">
                  <c:v>0.40300000000000002</c:v>
                </c:pt>
                <c:pt idx="319">
                  <c:v>0.39500000000000296</c:v>
                </c:pt>
                <c:pt idx="320">
                  <c:v>0.31900000000000256</c:v>
                </c:pt>
                <c:pt idx="321">
                  <c:v>0.12400000000000012</c:v>
                </c:pt>
                <c:pt idx="322">
                  <c:v>0.22500000000000001</c:v>
                </c:pt>
                <c:pt idx="323">
                  <c:v>0.49100000000000038</c:v>
                </c:pt>
                <c:pt idx="324">
                  <c:v>0.43900000000000228</c:v>
                </c:pt>
                <c:pt idx="325">
                  <c:v>0.32100000000000256</c:v>
                </c:pt>
                <c:pt idx="326">
                  <c:v>0.14000000000000001</c:v>
                </c:pt>
                <c:pt idx="327">
                  <c:v>0.40700000000000008</c:v>
                </c:pt>
                <c:pt idx="328">
                  <c:v>0.18300000000000041</c:v>
                </c:pt>
                <c:pt idx="329">
                  <c:v>1.2E-2</c:v>
                </c:pt>
                <c:pt idx="330">
                  <c:v>8.9000000000000065E-2</c:v>
                </c:pt>
                <c:pt idx="331">
                  <c:v>0.47700000000000031</c:v>
                </c:pt>
                <c:pt idx="332">
                  <c:v>0.32100000000000256</c:v>
                </c:pt>
                <c:pt idx="333">
                  <c:v>0.40200000000000002</c:v>
                </c:pt>
                <c:pt idx="334">
                  <c:v>0.31800000000000256</c:v>
                </c:pt>
                <c:pt idx="335">
                  <c:v>0.39100000000000262</c:v>
                </c:pt>
                <c:pt idx="336">
                  <c:v>0.52900000000000003</c:v>
                </c:pt>
                <c:pt idx="337">
                  <c:v>4.7000000000000014E-2</c:v>
                </c:pt>
                <c:pt idx="338">
                  <c:v>0.42900000000000038</c:v>
                </c:pt>
                <c:pt idx="339">
                  <c:v>0.34400000000000008</c:v>
                </c:pt>
                <c:pt idx="340">
                  <c:v>0.64900000000000513</c:v>
                </c:pt>
                <c:pt idx="341">
                  <c:v>0.4</c:v>
                </c:pt>
                <c:pt idx="342">
                  <c:v>0.37800000000000228</c:v>
                </c:pt>
                <c:pt idx="343">
                  <c:v>0.18900000000000122</c:v>
                </c:pt>
                <c:pt idx="344">
                  <c:v>0.10700000000000012</c:v>
                </c:pt>
                <c:pt idx="345">
                  <c:v>0.33600000000000296</c:v>
                </c:pt>
                <c:pt idx="346">
                  <c:v>0.43500000000000227</c:v>
                </c:pt>
                <c:pt idx="347">
                  <c:v>3.1000000000000052E-2</c:v>
                </c:pt>
                <c:pt idx="348">
                  <c:v>0.44500000000000001</c:v>
                </c:pt>
                <c:pt idx="349">
                  <c:v>0.19900000000000001</c:v>
                </c:pt>
                <c:pt idx="350">
                  <c:v>0.51700000000000002</c:v>
                </c:pt>
              </c:numCache>
            </c:numRef>
          </c:yVal>
          <c:smooth val="1"/>
        </c:ser>
        <c:ser>
          <c:idx val="15"/>
          <c:order val="15"/>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L$1:$L$351</c:f>
              <c:numCache>
                <c:formatCode>General</c:formatCode>
                <c:ptCount val="351"/>
                <c:pt idx="0">
                  <c:v>2.8039999999999998</c:v>
                </c:pt>
                <c:pt idx="1">
                  <c:v>2.1880000000000002</c:v>
                </c:pt>
                <c:pt idx="2">
                  <c:v>2.274</c:v>
                </c:pt>
                <c:pt idx="3">
                  <c:v>2.1949999999999998</c:v>
                </c:pt>
                <c:pt idx="4">
                  <c:v>2.3209999999999997</c:v>
                </c:pt>
                <c:pt idx="5">
                  <c:v>1.9800000000000102</c:v>
                </c:pt>
                <c:pt idx="6">
                  <c:v>2.121</c:v>
                </c:pt>
                <c:pt idx="7">
                  <c:v>2.1930000000000001</c:v>
                </c:pt>
                <c:pt idx="8">
                  <c:v>2.1680000000000001</c:v>
                </c:pt>
                <c:pt idx="9">
                  <c:v>2.3769999999999967</c:v>
                </c:pt>
                <c:pt idx="10">
                  <c:v>2.0830000000000002</c:v>
                </c:pt>
                <c:pt idx="11">
                  <c:v>2.2469999999999999</c:v>
                </c:pt>
                <c:pt idx="12">
                  <c:v>1.9550000000000001</c:v>
                </c:pt>
                <c:pt idx="13">
                  <c:v>1.857</c:v>
                </c:pt>
                <c:pt idx="14">
                  <c:v>2.0569999999999977</c:v>
                </c:pt>
                <c:pt idx="15">
                  <c:v>2.14</c:v>
                </c:pt>
                <c:pt idx="16">
                  <c:v>2.4339999999999997</c:v>
                </c:pt>
                <c:pt idx="17">
                  <c:v>2.0709999999999997</c:v>
                </c:pt>
                <c:pt idx="18">
                  <c:v>1.887</c:v>
                </c:pt>
                <c:pt idx="19">
                  <c:v>2.0640000000000001</c:v>
                </c:pt>
                <c:pt idx="20">
                  <c:v>2.0009999999999999</c:v>
                </c:pt>
                <c:pt idx="21">
                  <c:v>2.0709999999999997</c:v>
                </c:pt>
                <c:pt idx="22">
                  <c:v>1.8819999999999897</c:v>
                </c:pt>
                <c:pt idx="23">
                  <c:v>1.9670000000000001</c:v>
                </c:pt>
                <c:pt idx="24">
                  <c:v>1.9079999999999897</c:v>
                </c:pt>
                <c:pt idx="25">
                  <c:v>2.0430000000000001</c:v>
                </c:pt>
                <c:pt idx="26">
                  <c:v>1.667</c:v>
                </c:pt>
                <c:pt idx="27">
                  <c:v>2.0489999999999999</c:v>
                </c:pt>
                <c:pt idx="28">
                  <c:v>1.823</c:v>
                </c:pt>
                <c:pt idx="29">
                  <c:v>1.47</c:v>
                </c:pt>
                <c:pt idx="30">
                  <c:v>2.0840000000000001</c:v>
                </c:pt>
                <c:pt idx="31">
                  <c:v>1.738</c:v>
                </c:pt>
                <c:pt idx="32">
                  <c:v>1.58</c:v>
                </c:pt>
                <c:pt idx="33">
                  <c:v>1.601</c:v>
                </c:pt>
                <c:pt idx="34">
                  <c:v>1.9460000000000091</c:v>
                </c:pt>
                <c:pt idx="35">
                  <c:v>1.726</c:v>
                </c:pt>
                <c:pt idx="36">
                  <c:v>1.3149999999999908</c:v>
                </c:pt>
                <c:pt idx="37">
                  <c:v>2.1070000000000002</c:v>
                </c:pt>
                <c:pt idx="38">
                  <c:v>2.1989999999999998</c:v>
                </c:pt>
                <c:pt idx="39">
                  <c:v>1.841</c:v>
                </c:pt>
                <c:pt idx="40">
                  <c:v>1.9790000000000001</c:v>
                </c:pt>
                <c:pt idx="41">
                  <c:v>1.8839999999999897</c:v>
                </c:pt>
                <c:pt idx="42">
                  <c:v>2.5349999999999997</c:v>
                </c:pt>
                <c:pt idx="43">
                  <c:v>2.427</c:v>
                </c:pt>
                <c:pt idx="44">
                  <c:v>2.6339999999999999</c:v>
                </c:pt>
                <c:pt idx="45">
                  <c:v>2.4519999999999977</c:v>
                </c:pt>
                <c:pt idx="46">
                  <c:v>3.1789999999999998</c:v>
                </c:pt>
                <c:pt idx="47">
                  <c:v>3.0249999999999999</c:v>
                </c:pt>
                <c:pt idx="48">
                  <c:v>3.3069999999999977</c:v>
                </c:pt>
                <c:pt idx="49">
                  <c:v>3.0539999999999998</c:v>
                </c:pt>
                <c:pt idx="50">
                  <c:v>3.4649999999999999</c:v>
                </c:pt>
                <c:pt idx="51">
                  <c:v>3.0759999999999987</c:v>
                </c:pt>
                <c:pt idx="52">
                  <c:v>3.3279999999999998</c:v>
                </c:pt>
                <c:pt idx="53">
                  <c:v>2.8289999999999997</c:v>
                </c:pt>
                <c:pt idx="54">
                  <c:v>3.3299999999999987</c:v>
                </c:pt>
                <c:pt idx="55">
                  <c:v>2.4849999999999999</c:v>
                </c:pt>
                <c:pt idx="56">
                  <c:v>2.633</c:v>
                </c:pt>
                <c:pt idx="57">
                  <c:v>2.8659999999999997</c:v>
                </c:pt>
                <c:pt idx="58">
                  <c:v>2.5819999999999999</c:v>
                </c:pt>
                <c:pt idx="59">
                  <c:v>2.2959999999999998</c:v>
                </c:pt>
                <c:pt idx="60">
                  <c:v>2.3239999999999998</c:v>
                </c:pt>
                <c:pt idx="61">
                  <c:v>2.5589999999999997</c:v>
                </c:pt>
                <c:pt idx="62">
                  <c:v>2.2589999999999999</c:v>
                </c:pt>
                <c:pt idx="63">
                  <c:v>2.0089999999999999</c:v>
                </c:pt>
                <c:pt idx="64">
                  <c:v>2.3149999999999977</c:v>
                </c:pt>
                <c:pt idx="65">
                  <c:v>2.3739999999999997</c:v>
                </c:pt>
                <c:pt idx="66">
                  <c:v>2.625</c:v>
                </c:pt>
                <c:pt idx="67">
                  <c:v>2.2149999999999999</c:v>
                </c:pt>
                <c:pt idx="68">
                  <c:v>2.7840000000000011</c:v>
                </c:pt>
                <c:pt idx="69">
                  <c:v>2.746</c:v>
                </c:pt>
                <c:pt idx="70">
                  <c:v>3.161</c:v>
                </c:pt>
                <c:pt idx="71">
                  <c:v>3.2800000000000002</c:v>
                </c:pt>
                <c:pt idx="72">
                  <c:v>3.2600000000000002</c:v>
                </c:pt>
                <c:pt idx="73">
                  <c:v>3.03</c:v>
                </c:pt>
                <c:pt idx="74">
                  <c:v>3.3839999999999999</c:v>
                </c:pt>
                <c:pt idx="75">
                  <c:v>3.2650000000000001</c:v>
                </c:pt>
                <c:pt idx="76">
                  <c:v>3.609</c:v>
                </c:pt>
                <c:pt idx="77">
                  <c:v>3.38</c:v>
                </c:pt>
                <c:pt idx="78">
                  <c:v>3.6919999999999997</c:v>
                </c:pt>
                <c:pt idx="79">
                  <c:v>3.9729999999999968</c:v>
                </c:pt>
                <c:pt idx="80">
                  <c:v>3.5680000000000001</c:v>
                </c:pt>
                <c:pt idx="81">
                  <c:v>3.8819999999999997</c:v>
                </c:pt>
                <c:pt idx="82">
                  <c:v>4.5249999999999755</c:v>
                </c:pt>
                <c:pt idx="83">
                  <c:v>4.3849999999999945</c:v>
                </c:pt>
                <c:pt idx="84">
                  <c:v>4.8099999999999996</c:v>
                </c:pt>
                <c:pt idx="85">
                  <c:v>4.8279999999999745</c:v>
                </c:pt>
                <c:pt idx="86">
                  <c:v>4.8239999999999945</c:v>
                </c:pt>
                <c:pt idx="87">
                  <c:v>5.077</c:v>
                </c:pt>
                <c:pt idx="88">
                  <c:v>5.2930000000000001</c:v>
                </c:pt>
                <c:pt idx="89">
                  <c:v>5.4690000000000003</c:v>
                </c:pt>
                <c:pt idx="90">
                  <c:v>5.1939999999999955</c:v>
                </c:pt>
                <c:pt idx="91">
                  <c:v>5.4359999999999999</c:v>
                </c:pt>
                <c:pt idx="92">
                  <c:v>6.1079999999999846</c:v>
                </c:pt>
                <c:pt idx="93">
                  <c:v>5.6379999999999955</c:v>
                </c:pt>
                <c:pt idx="94">
                  <c:v>5.7690000000000001</c:v>
                </c:pt>
                <c:pt idx="95">
                  <c:v>6.2060000000000004</c:v>
                </c:pt>
                <c:pt idx="96">
                  <c:v>6.2460000000000004</c:v>
                </c:pt>
                <c:pt idx="97">
                  <c:v>5.8449999999999855</c:v>
                </c:pt>
                <c:pt idx="98">
                  <c:v>6.1519999999999975</c:v>
                </c:pt>
                <c:pt idx="99">
                  <c:v>6.0339999999999998</c:v>
                </c:pt>
                <c:pt idx="100">
                  <c:v>6.38</c:v>
                </c:pt>
                <c:pt idx="101">
                  <c:v>6.3929999999999945</c:v>
                </c:pt>
                <c:pt idx="102">
                  <c:v>6.4009999999999998</c:v>
                </c:pt>
                <c:pt idx="103">
                  <c:v>6.34</c:v>
                </c:pt>
                <c:pt idx="104">
                  <c:v>6.4180000000000001</c:v>
                </c:pt>
                <c:pt idx="105">
                  <c:v>6.2249999999999845</c:v>
                </c:pt>
                <c:pt idx="106">
                  <c:v>6.3179999999999845</c:v>
                </c:pt>
                <c:pt idx="107">
                  <c:v>6.9870000000000001</c:v>
                </c:pt>
                <c:pt idx="108">
                  <c:v>6.3629999999999765</c:v>
                </c:pt>
                <c:pt idx="109">
                  <c:v>6.3719999999999999</c:v>
                </c:pt>
                <c:pt idx="110">
                  <c:v>6.4939999999999998</c:v>
                </c:pt>
                <c:pt idx="111">
                  <c:v>6.1849999999999845</c:v>
                </c:pt>
                <c:pt idx="112">
                  <c:v>6.6949999999999745</c:v>
                </c:pt>
                <c:pt idx="113">
                  <c:v>6.7080000000000002</c:v>
                </c:pt>
                <c:pt idx="114">
                  <c:v>6.3380000000000001</c:v>
                </c:pt>
                <c:pt idx="115">
                  <c:v>6.641</c:v>
                </c:pt>
                <c:pt idx="116">
                  <c:v>6.7089999999999996</c:v>
                </c:pt>
                <c:pt idx="117">
                  <c:v>6.8810000000000002</c:v>
                </c:pt>
                <c:pt idx="118">
                  <c:v>6.6639999999999855</c:v>
                </c:pt>
                <c:pt idx="119">
                  <c:v>6.2290000000000001</c:v>
                </c:pt>
                <c:pt idx="120">
                  <c:v>5.8619999999999965</c:v>
                </c:pt>
                <c:pt idx="121">
                  <c:v>6.1619999999999955</c:v>
                </c:pt>
                <c:pt idx="122">
                  <c:v>6.2389999999999999</c:v>
                </c:pt>
                <c:pt idx="123">
                  <c:v>6.2069999999999999</c:v>
                </c:pt>
                <c:pt idx="124">
                  <c:v>6.64</c:v>
                </c:pt>
                <c:pt idx="125">
                  <c:v>6.6839999999999975</c:v>
                </c:pt>
                <c:pt idx="126">
                  <c:v>5.633</c:v>
                </c:pt>
                <c:pt idx="127">
                  <c:v>6.5019999999999998</c:v>
                </c:pt>
                <c:pt idx="128">
                  <c:v>6.2720000000000002</c:v>
                </c:pt>
                <c:pt idx="129">
                  <c:v>6.6099999999999985</c:v>
                </c:pt>
                <c:pt idx="130">
                  <c:v>5.9809999999999999</c:v>
                </c:pt>
                <c:pt idx="131">
                  <c:v>6.2809999999999997</c:v>
                </c:pt>
                <c:pt idx="132">
                  <c:v>5.992</c:v>
                </c:pt>
                <c:pt idx="133">
                  <c:v>6.9530000000000003</c:v>
                </c:pt>
                <c:pt idx="134">
                  <c:v>6.6829999999999945</c:v>
                </c:pt>
                <c:pt idx="135">
                  <c:v>5.9169999999999998</c:v>
                </c:pt>
                <c:pt idx="136">
                  <c:v>5.8529999999999855</c:v>
                </c:pt>
                <c:pt idx="137">
                  <c:v>6.452</c:v>
                </c:pt>
                <c:pt idx="138">
                  <c:v>6.1959999999999855</c:v>
                </c:pt>
                <c:pt idx="139">
                  <c:v>5.9550000000000001</c:v>
                </c:pt>
                <c:pt idx="140">
                  <c:v>6.4089999999999998</c:v>
                </c:pt>
                <c:pt idx="141">
                  <c:v>6.2700000000000014</c:v>
                </c:pt>
                <c:pt idx="142">
                  <c:v>6.2850000000000001</c:v>
                </c:pt>
                <c:pt idx="143">
                  <c:v>6.0839999999999996</c:v>
                </c:pt>
                <c:pt idx="144">
                  <c:v>6.2119999999999997</c:v>
                </c:pt>
                <c:pt idx="145">
                  <c:v>6.09</c:v>
                </c:pt>
                <c:pt idx="146">
                  <c:v>6.4359999999999999</c:v>
                </c:pt>
                <c:pt idx="147">
                  <c:v>5.9290000000000003</c:v>
                </c:pt>
                <c:pt idx="148">
                  <c:v>5.9420000000000002</c:v>
                </c:pt>
                <c:pt idx="149">
                  <c:v>6.2039999999999997</c:v>
                </c:pt>
                <c:pt idx="150">
                  <c:v>6.032</c:v>
                </c:pt>
                <c:pt idx="151">
                  <c:v>5.5469999999999997</c:v>
                </c:pt>
                <c:pt idx="152">
                  <c:v>6.0619999999999985</c:v>
                </c:pt>
                <c:pt idx="153">
                  <c:v>6.1360000000000001</c:v>
                </c:pt>
                <c:pt idx="154">
                  <c:v>5.9779999999999998</c:v>
                </c:pt>
                <c:pt idx="155">
                  <c:v>5.5759999999999996</c:v>
                </c:pt>
                <c:pt idx="156">
                  <c:v>5.8519999999999985</c:v>
                </c:pt>
                <c:pt idx="157">
                  <c:v>5.8390000000000004</c:v>
                </c:pt>
                <c:pt idx="158">
                  <c:v>5.7110000000000003</c:v>
                </c:pt>
                <c:pt idx="159">
                  <c:v>5.6779999999999955</c:v>
                </c:pt>
                <c:pt idx="160">
                  <c:v>5.57</c:v>
                </c:pt>
                <c:pt idx="161">
                  <c:v>5.4160000000000004</c:v>
                </c:pt>
                <c:pt idx="162">
                  <c:v>4.968</c:v>
                </c:pt>
                <c:pt idx="163">
                  <c:v>5.7370000000000001</c:v>
                </c:pt>
                <c:pt idx="164">
                  <c:v>5.1459999999999955</c:v>
                </c:pt>
                <c:pt idx="165">
                  <c:v>5.33</c:v>
                </c:pt>
                <c:pt idx="166">
                  <c:v>4.9619999999999997</c:v>
                </c:pt>
                <c:pt idx="167">
                  <c:v>5.6339999999999995</c:v>
                </c:pt>
                <c:pt idx="168">
                  <c:v>4.9189999999999996</c:v>
                </c:pt>
                <c:pt idx="169">
                  <c:v>4.2619999999999996</c:v>
                </c:pt>
                <c:pt idx="170">
                  <c:v>5.0669999999999975</c:v>
                </c:pt>
                <c:pt idx="171">
                  <c:v>4.7850000000000001</c:v>
                </c:pt>
                <c:pt idx="172">
                  <c:v>4.6390000000000002</c:v>
                </c:pt>
                <c:pt idx="173">
                  <c:v>4.6099999999999985</c:v>
                </c:pt>
                <c:pt idx="174">
                  <c:v>4.7610000000000001</c:v>
                </c:pt>
                <c:pt idx="175">
                  <c:v>4.4080000000000004</c:v>
                </c:pt>
                <c:pt idx="176">
                  <c:v>4.3959999999999955</c:v>
                </c:pt>
                <c:pt idx="177">
                  <c:v>4.2549999999999955</c:v>
                </c:pt>
                <c:pt idx="178">
                  <c:v>3.706</c:v>
                </c:pt>
                <c:pt idx="179">
                  <c:v>4.0090000000000003</c:v>
                </c:pt>
                <c:pt idx="180">
                  <c:v>3.6739999999999999</c:v>
                </c:pt>
                <c:pt idx="181">
                  <c:v>3.4359999999999977</c:v>
                </c:pt>
                <c:pt idx="182">
                  <c:v>3.8369999999999793</c:v>
                </c:pt>
                <c:pt idx="183">
                  <c:v>4.069</c:v>
                </c:pt>
                <c:pt idx="184">
                  <c:v>3.8579999999999997</c:v>
                </c:pt>
                <c:pt idx="185">
                  <c:v>3.508</c:v>
                </c:pt>
                <c:pt idx="186">
                  <c:v>3.4309999999999987</c:v>
                </c:pt>
                <c:pt idx="187">
                  <c:v>3.2159999999999997</c:v>
                </c:pt>
                <c:pt idx="188">
                  <c:v>3.1469999999999998</c:v>
                </c:pt>
                <c:pt idx="189">
                  <c:v>3.2069999999999999</c:v>
                </c:pt>
                <c:pt idx="190">
                  <c:v>2.9409999999999998</c:v>
                </c:pt>
                <c:pt idx="191">
                  <c:v>2.7989999999999999</c:v>
                </c:pt>
                <c:pt idx="192">
                  <c:v>3.1659999999999999</c:v>
                </c:pt>
                <c:pt idx="193">
                  <c:v>2.8439999999999999</c:v>
                </c:pt>
                <c:pt idx="194">
                  <c:v>2.8729999999999967</c:v>
                </c:pt>
                <c:pt idx="195">
                  <c:v>3.0509999999999997</c:v>
                </c:pt>
                <c:pt idx="196">
                  <c:v>2.698</c:v>
                </c:pt>
                <c:pt idx="197">
                  <c:v>2.7010000000000001</c:v>
                </c:pt>
                <c:pt idx="198">
                  <c:v>2.5569999999999977</c:v>
                </c:pt>
                <c:pt idx="199">
                  <c:v>2.4359999999999977</c:v>
                </c:pt>
                <c:pt idx="200">
                  <c:v>2.3149999999999977</c:v>
                </c:pt>
                <c:pt idx="201">
                  <c:v>2.7810000000000001</c:v>
                </c:pt>
                <c:pt idx="202">
                  <c:v>2.3989999999999987</c:v>
                </c:pt>
                <c:pt idx="203">
                  <c:v>2.5739999999999998</c:v>
                </c:pt>
                <c:pt idx="204">
                  <c:v>2.25</c:v>
                </c:pt>
                <c:pt idx="205">
                  <c:v>2.1109999999999998</c:v>
                </c:pt>
                <c:pt idx="206">
                  <c:v>2.7930000000000001</c:v>
                </c:pt>
                <c:pt idx="207">
                  <c:v>2.1219999999999999</c:v>
                </c:pt>
                <c:pt idx="208">
                  <c:v>1.9860000000000102</c:v>
                </c:pt>
                <c:pt idx="209">
                  <c:v>1.9830000000000001</c:v>
                </c:pt>
                <c:pt idx="210">
                  <c:v>2.254</c:v>
                </c:pt>
                <c:pt idx="211">
                  <c:v>2.3169999999999793</c:v>
                </c:pt>
                <c:pt idx="212">
                  <c:v>2.226</c:v>
                </c:pt>
                <c:pt idx="213">
                  <c:v>1.9660000000000091</c:v>
                </c:pt>
                <c:pt idx="214">
                  <c:v>1.9590000000000001</c:v>
                </c:pt>
                <c:pt idx="215">
                  <c:v>1.823</c:v>
                </c:pt>
                <c:pt idx="216">
                  <c:v>2.1680000000000001</c:v>
                </c:pt>
                <c:pt idx="217">
                  <c:v>1.7449999999999899</c:v>
                </c:pt>
                <c:pt idx="218">
                  <c:v>2.226</c:v>
                </c:pt>
                <c:pt idx="219">
                  <c:v>1.9500000000000091</c:v>
                </c:pt>
                <c:pt idx="220">
                  <c:v>1.839</c:v>
                </c:pt>
                <c:pt idx="221">
                  <c:v>1.381</c:v>
                </c:pt>
                <c:pt idx="222">
                  <c:v>1.548</c:v>
                </c:pt>
                <c:pt idx="223">
                  <c:v>1.8320000000000001</c:v>
                </c:pt>
                <c:pt idx="224">
                  <c:v>1.871</c:v>
                </c:pt>
                <c:pt idx="225">
                  <c:v>1.659</c:v>
                </c:pt>
                <c:pt idx="226">
                  <c:v>1.7009999999999887</c:v>
                </c:pt>
                <c:pt idx="227">
                  <c:v>1.32</c:v>
                </c:pt>
                <c:pt idx="228">
                  <c:v>1.282</c:v>
                </c:pt>
                <c:pt idx="229">
                  <c:v>1.534</c:v>
                </c:pt>
                <c:pt idx="230">
                  <c:v>1.319</c:v>
                </c:pt>
                <c:pt idx="231">
                  <c:v>1.3049999999999908</c:v>
                </c:pt>
                <c:pt idx="232">
                  <c:v>1.42</c:v>
                </c:pt>
                <c:pt idx="233">
                  <c:v>1.351</c:v>
                </c:pt>
                <c:pt idx="234">
                  <c:v>1.375</c:v>
                </c:pt>
                <c:pt idx="235">
                  <c:v>1.411999999999981</c:v>
                </c:pt>
                <c:pt idx="236">
                  <c:v>0.79700000000000004</c:v>
                </c:pt>
                <c:pt idx="237">
                  <c:v>1.321</c:v>
                </c:pt>
                <c:pt idx="238">
                  <c:v>1.452</c:v>
                </c:pt>
                <c:pt idx="239">
                  <c:v>1.3480000000000001</c:v>
                </c:pt>
                <c:pt idx="240">
                  <c:v>1.202</c:v>
                </c:pt>
                <c:pt idx="241">
                  <c:v>1.0669999999999908</c:v>
                </c:pt>
                <c:pt idx="242">
                  <c:v>0.98</c:v>
                </c:pt>
                <c:pt idx="243">
                  <c:v>1.024</c:v>
                </c:pt>
                <c:pt idx="244">
                  <c:v>0.99099999999999999</c:v>
                </c:pt>
                <c:pt idx="245">
                  <c:v>0.93400000000000005</c:v>
                </c:pt>
                <c:pt idx="246">
                  <c:v>1.044</c:v>
                </c:pt>
                <c:pt idx="247">
                  <c:v>0.99299999999999999</c:v>
                </c:pt>
                <c:pt idx="248">
                  <c:v>0.74000000000000365</c:v>
                </c:pt>
                <c:pt idx="249">
                  <c:v>0.84000000000000064</c:v>
                </c:pt>
                <c:pt idx="250">
                  <c:v>0.81100000000000005</c:v>
                </c:pt>
                <c:pt idx="251">
                  <c:v>0.89800000000000002</c:v>
                </c:pt>
                <c:pt idx="252">
                  <c:v>0.98599999999999999</c:v>
                </c:pt>
                <c:pt idx="253">
                  <c:v>0.97600000000000064</c:v>
                </c:pt>
                <c:pt idx="254">
                  <c:v>0.89800000000000002</c:v>
                </c:pt>
                <c:pt idx="255">
                  <c:v>0.81899999999999995</c:v>
                </c:pt>
                <c:pt idx="256">
                  <c:v>0.96600000000000064</c:v>
                </c:pt>
                <c:pt idx="257">
                  <c:v>0.96600000000000064</c:v>
                </c:pt>
                <c:pt idx="258">
                  <c:v>0.76400000000000512</c:v>
                </c:pt>
                <c:pt idx="259">
                  <c:v>0.70700000000000063</c:v>
                </c:pt>
                <c:pt idx="260">
                  <c:v>0.69000000000000061</c:v>
                </c:pt>
                <c:pt idx="261">
                  <c:v>0.64400000000000512</c:v>
                </c:pt>
                <c:pt idx="262">
                  <c:v>1.1200000000000001</c:v>
                </c:pt>
                <c:pt idx="263">
                  <c:v>0.92200000000000004</c:v>
                </c:pt>
                <c:pt idx="264">
                  <c:v>0.628000000000005</c:v>
                </c:pt>
                <c:pt idx="265">
                  <c:v>0.70700000000000063</c:v>
                </c:pt>
                <c:pt idx="266">
                  <c:v>0.61100000000000065</c:v>
                </c:pt>
                <c:pt idx="267">
                  <c:v>0.67800000000000593</c:v>
                </c:pt>
                <c:pt idx="268">
                  <c:v>0.82600000000000062</c:v>
                </c:pt>
                <c:pt idx="269">
                  <c:v>0.63700000000000512</c:v>
                </c:pt>
                <c:pt idx="270">
                  <c:v>0.56200000000000061</c:v>
                </c:pt>
                <c:pt idx="271">
                  <c:v>0.41000000000000031</c:v>
                </c:pt>
                <c:pt idx="272">
                  <c:v>1.1990000000000001</c:v>
                </c:pt>
                <c:pt idx="273">
                  <c:v>0.71300000000000063</c:v>
                </c:pt>
                <c:pt idx="274">
                  <c:v>0.30400000000000038</c:v>
                </c:pt>
                <c:pt idx="275">
                  <c:v>0.41100000000000031</c:v>
                </c:pt>
                <c:pt idx="276">
                  <c:v>0.62700000000000489</c:v>
                </c:pt>
                <c:pt idx="277">
                  <c:v>0.76400000000000512</c:v>
                </c:pt>
                <c:pt idx="278">
                  <c:v>0.75900000000000512</c:v>
                </c:pt>
                <c:pt idx="279">
                  <c:v>0.83100000000000063</c:v>
                </c:pt>
                <c:pt idx="280">
                  <c:v>0.70600000000000063</c:v>
                </c:pt>
                <c:pt idx="281">
                  <c:v>0.81</c:v>
                </c:pt>
                <c:pt idx="282">
                  <c:v>0.81399999999999995</c:v>
                </c:pt>
                <c:pt idx="283">
                  <c:v>0.33300000000000296</c:v>
                </c:pt>
                <c:pt idx="284">
                  <c:v>0.91100000000000003</c:v>
                </c:pt>
                <c:pt idx="285">
                  <c:v>0.65500000000000591</c:v>
                </c:pt>
                <c:pt idx="286">
                  <c:v>0.80100000000000005</c:v>
                </c:pt>
                <c:pt idx="287">
                  <c:v>0.58099999999999996</c:v>
                </c:pt>
                <c:pt idx="288">
                  <c:v>0.40400000000000008</c:v>
                </c:pt>
                <c:pt idx="289">
                  <c:v>0.40100000000000002</c:v>
                </c:pt>
                <c:pt idx="290">
                  <c:v>0.38500000000000256</c:v>
                </c:pt>
                <c:pt idx="291">
                  <c:v>0.23</c:v>
                </c:pt>
                <c:pt idx="292">
                  <c:v>0.60400000000000065</c:v>
                </c:pt>
                <c:pt idx="293">
                  <c:v>0.53500000000000003</c:v>
                </c:pt>
                <c:pt idx="294">
                  <c:v>0.28300000000000008</c:v>
                </c:pt>
                <c:pt idx="295">
                  <c:v>0.60900000000000065</c:v>
                </c:pt>
                <c:pt idx="296">
                  <c:v>0.48900000000000032</c:v>
                </c:pt>
                <c:pt idx="297">
                  <c:v>0.51100000000000001</c:v>
                </c:pt>
                <c:pt idx="298">
                  <c:v>0.54</c:v>
                </c:pt>
                <c:pt idx="299">
                  <c:v>0.31500000000000228</c:v>
                </c:pt>
                <c:pt idx="300">
                  <c:v>0.19800000000000001</c:v>
                </c:pt>
                <c:pt idx="301">
                  <c:v>0.37300000000000227</c:v>
                </c:pt>
                <c:pt idx="302">
                  <c:v>0.23500000000000001</c:v>
                </c:pt>
                <c:pt idx="303">
                  <c:v>0.28600000000000031</c:v>
                </c:pt>
                <c:pt idx="304">
                  <c:v>0.69899999999999995</c:v>
                </c:pt>
                <c:pt idx="305">
                  <c:v>0.60700000000000065</c:v>
                </c:pt>
                <c:pt idx="306">
                  <c:v>0.28300000000000008</c:v>
                </c:pt>
                <c:pt idx="307">
                  <c:v>8.5000000000000006E-2</c:v>
                </c:pt>
                <c:pt idx="308">
                  <c:v>0.12300000000000012</c:v>
                </c:pt>
                <c:pt idx="309">
                  <c:v>0.57600000000000062</c:v>
                </c:pt>
                <c:pt idx="310">
                  <c:v>0.24600000000000041</c:v>
                </c:pt>
                <c:pt idx="311">
                  <c:v>0.46400000000000002</c:v>
                </c:pt>
                <c:pt idx="312">
                  <c:v>0.54200000000000004</c:v>
                </c:pt>
                <c:pt idx="313">
                  <c:v>9.4000000000000028E-2</c:v>
                </c:pt>
                <c:pt idx="314">
                  <c:v>0.22700000000000001</c:v>
                </c:pt>
                <c:pt idx="315">
                  <c:v>0.24500000000000041</c:v>
                </c:pt>
                <c:pt idx="316">
                  <c:v>0.43500000000000227</c:v>
                </c:pt>
                <c:pt idx="317">
                  <c:v>0.15600000000000044</c:v>
                </c:pt>
                <c:pt idx="318">
                  <c:v>0.46100000000000002</c:v>
                </c:pt>
                <c:pt idx="319">
                  <c:v>0.441</c:v>
                </c:pt>
                <c:pt idx="320">
                  <c:v>9.3000000000000208E-2</c:v>
                </c:pt>
                <c:pt idx="321">
                  <c:v>6.0000000000000032E-2</c:v>
                </c:pt>
                <c:pt idx="322">
                  <c:v>-7.3000000000000009E-2</c:v>
                </c:pt>
                <c:pt idx="323">
                  <c:v>7.5999999999999998E-2</c:v>
                </c:pt>
                <c:pt idx="324">
                  <c:v>0.35400000000000031</c:v>
                </c:pt>
                <c:pt idx="325">
                  <c:v>7.3999999999999996E-2</c:v>
                </c:pt>
                <c:pt idx="326">
                  <c:v>0.36700000000000038</c:v>
                </c:pt>
                <c:pt idx="327">
                  <c:v>9.8000000000000226E-2</c:v>
                </c:pt>
                <c:pt idx="328">
                  <c:v>0.42800000000000032</c:v>
                </c:pt>
                <c:pt idx="329">
                  <c:v>0.15600000000000044</c:v>
                </c:pt>
                <c:pt idx="330">
                  <c:v>0.35100000000000031</c:v>
                </c:pt>
                <c:pt idx="331">
                  <c:v>0.20900000000000021</c:v>
                </c:pt>
                <c:pt idx="332">
                  <c:v>7.9000000000000514E-2</c:v>
                </c:pt>
                <c:pt idx="333">
                  <c:v>0.38100000000000256</c:v>
                </c:pt>
                <c:pt idx="334">
                  <c:v>0.29200000000000031</c:v>
                </c:pt>
                <c:pt idx="335">
                  <c:v>0.20700000000000021</c:v>
                </c:pt>
                <c:pt idx="336">
                  <c:v>0.11799999999999998</c:v>
                </c:pt>
                <c:pt idx="337">
                  <c:v>0.36900000000000038</c:v>
                </c:pt>
                <c:pt idx="338">
                  <c:v>0.44400000000000001</c:v>
                </c:pt>
                <c:pt idx="339">
                  <c:v>0.252</c:v>
                </c:pt>
                <c:pt idx="340">
                  <c:v>1.0000000000000041E-3</c:v>
                </c:pt>
                <c:pt idx="341">
                  <c:v>-0.128</c:v>
                </c:pt>
                <c:pt idx="342">
                  <c:v>0.54800000000000004</c:v>
                </c:pt>
                <c:pt idx="343">
                  <c:v>0.18700000000000044</c:v>
                </c:pt>
                <c:pt idx="344">
                  <c:v>0.35300000000000031</c:v>
                </c:pt>
                <c:pt idx="345">
                  <c:v>0.26900000000000002</c:v>
                </c:pt>
                <c:pt idx="346">
                  <c:v>0.31500000000000228</c:v>
                </c:pt>
                <c:pt idx="347">
                  <c:v>0.33900000000000297</c:v>
                </c:pt>
                <c:pt idx="348">
                  <c:v>0.13300000000000001</c:v>
                </c:pt>
                <c:pt idx="349">
                  <c:v>0.253</c:v>
                </c:pt>
                <c:pt idx="350">
                  <c:v>0.53800000000000003</c:v>
                </c:pt>
              </c:numCache>
            </c:numRef>
          </c:yVal>
          <c:smooth val="1"/>
        </c:ser>
        <c:ser>
          <c:idx val="16"/>
          <c:order val="16"/>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M$1:$M$351</c:f>
              <c:numCache>
                <c:formatCode>General</c:formatCode>
                <c:ptCount val="351"/>
                <c:pt idx="0">
                  <c:v>2.3339999999999987</c:v>
                </c:pt>
                <c:pt idx="1">
                  <c:v>2.3139999999999987</c:v>
                </c:pt>
                <c:pt idx="2">
                  <c:v>2.2040000000000002</c:v>
                </c:pt>
                <c:pt idx="3">
                  <c:v>2.4499999999999997</c:v>
                </c:pt>
                <c:pt idx="4">
                  <c:v>2.3359999999999967</c:v>
                </c:pt>
                <c:pt idx="5">
                  <c:v>2.3029999999999977</c:v>
                </c:pt>
                <c:pt idx="6">
                  <c:v>2.5089999999999999</c:v>
                </c:pt>
                <c:pt idx="7">
                  <c:v>2.3689999999999998</c:v>
                </c:pt>
                <c:pt idx="8">
                  <c:v>2.649</c:v>
                </c:pt>
                <c:pt idx="9">
                  <c:v>2.0449999999999999</c:v>
                </c:pt>
                <c:pt idx="10">
                  <c:v>2.4670000000000001</c:v>
                </c:pt>
                <c:pt idx="11">
                  <c:v>2.181</c:v>
                </c:pt>
                <c:pt idx="12">
                  <c:v>2.2610000000000001</c:v>
                </c:pt>
                <c:pt idx="13">
                  <c:v>2.4359999999999977</c:v>
                </c:pt>
                <c:pt idx="14">
                  <c:v>1.927</c:v>
                </c:pt>
                <c:pt idx="15">
                  <c:v>2.4259999999999997</c:v>
                </c:pt>
                <c:pt idx="16">
                  <c:v>1.9440000000000091</c:v>
                </c:pt>
                <c:pt idx="17">
                  <c:v>1.829</c:v>
                </c:pt>
                <c:pt idx="18">
                  <c:v>1.76</c:v>
                </c:pt>
                <c:pt idx="19">
                  <c:v>1.925</c:v>
                </c:pt>
                <c:pt idx="20">
                  <c:v>2.08</c:v>
                </c:pt>
                <c:pt idx="21">
                  <c:v>2.113</c:v>
                </c:pt>
                <c:pt idx="22">
                  <c:v>2.2389999999999999</c:v>
                </c:pt>
                <c:pt idx="23">
                  <c:v>1.9990000000000001</c:v>
                </c:pt>
                <c:pt idx="24">
                  <c:v>1.82</c:v>
                </c:pt>
                <c:pt idx="25">
                  <c:v>2.0939999999999999</c:v>
                </c:pt>
                <c:pt idx="26">
                  <c:v>2.0209999999999999</c:v>
                </c:pt>
                <c:pt idx="27">
                  <c:v>2.3209999999999997</c:v>
                </c:pt>
                <c:pt idx="28">
                  <c:v>2.198</c:v>
                </c:pt>
                <c:pt idx="29">
                  <c:v>2.141</c:v>
                </c:pt>
                <c:pt idx="30">
                  <c:v>2.1040000000000001</c:v>
                </c:pt>
                <c:pt idx="31">
                  <c:v>1.756</c:v>
                </c:pt>
                <c:pt idx="32">
                  <c:v>2.2389999999999999</c:v>
                </c:pt>
                <c:pt idx="33">
                  <c:v>2.3559999999999977</c:v>
                </c:pt>
                <c:pt idx="34">
                  <c:v>2.0009999999999999</c:v>
                </c:pt>
                <c:pt idx="35">
                  <c:v>2.1800000000000002</c:v>
                </c:pt>
                <c:pt idx="36">
                  <c:v>1.7989999999999908</c:v>
                </c:pt>
                <c:pt idx="37">
                  <c:v>2.3019999999999987</c:v>
                </c:pt>
                <c:pt idx="38">
                  <c:v>1.7909999999999906</c:v>
                </c:pt>
                <c:pt idx="39">
                  <c:v>2.0640000000000001</c:v>
                </c:pt>
                <c:pt idx="40">
                  <c:v>2.2109999999999999</c:v>
                </c:pt>
                <c:pt idx="41">
                  <c:v>2.56</c:v>
                </c:pt>
                <c:pt idx="42">
                  <c:v>2.62</c:v>
                </c:pt>
                <c:pt idx="43">
                  <c:v>2.1829999999999998</c:v>
                </c:pt>
                <c:pt idx="44">
                  <c:v>2.8419999999999987</c:v>
                </c:pt>
                <c:pt idx="45">
                  <c:v>2.9049999999999998</c:v>
                </c:pt>
                <c:pt idx="46">
                  <c:v>3.2589999999999999</c:v>
                </c:pt>
                <c:pt idx="47">
                  <c:v>3.1719999999999997</c:v>
                </c:pt>
                <c:pt idx="48">
                  <c:v>3.2749999999999999</c:v>
                </c:pt>
                <c:pt idx="49">
                  <c:v>3.14</c:v>
                </c:pt>
                <c:pt idx="50">
                  <c:v>3.3709999999999987</c:v>
                </c:pt>
                <c:pt idx="51">
                  <c:v>3.2709999999999999</c:v>
                </c:pt>
                <c:pt idx="52">
                  <c:v>3.1259999999999999</c:v>
                </c:pt>
                <c:pt idx="53">
                  <c:v>2.9729999999999968</c:v>
                </c:pt>
                <c:pt idx="54">
                  <c:v>2.92</c:v>
                </c:pt>
                <c:pt idx="55">
                  <c:v>2.8979999999999997</c:v>
                </c:pt>
                <c:pt idx="56">
                  <c:v>2.9789999999999988</c:v>
                </c:pt>
                <c:pt idx="57">
                  <c:v>3.04</c:v>
                </c:pt>
                <c:pt idx="58">
                  <c:v>3.028</c:v>
                </c:pt>
                <c:pt idx="59">
                  <c:v>2.754</c:v>
                </c:pt>
                <c:pt idx="60">
                  <c:v>2.0499999999999998</c:v>
                </c:pt>
                <c:pt idx="61">
                  <c:v>2.4470000000000001</c:v>
                </c:pt>
                <c:pt idx="62">
                  <c:v>2.1719999999999997</c:v>
                </c:pt>
                <c:pt idx="63">
                  <c:v>2.4189999999999987</c:v>
                </c:pt>
                <c:pt idx="64">
                  <c:v>2.4979999999999998</c:v>
                </c:pt>
                <c:pt idx="65">
                  <c:v>3.0470000000000002</c:v>
                </c:pt>
                <c:pt idx="66">
                  <c:v>2.6919999999999997</c:v>
                </c:pt>
                <c:pt idx="67">
                  <c:v>3.0680000000000001</c:v>
                </c:pt>
                <c:pt idx="68">
                  <c:v>3.069</c:v>
                </c:pt>
                <c:pt idx="69">
                  <c:v>2.8349999999999977</c:v>
                </c:pt>
                <c:pt idx="70">
                  <c:v>3.7359999999999998</c:v>
                </c:pt>
                <c:pt idx="71">
                  <c:v>2.9189999999999987</c:v>
                </c:pt>
                <c:pt idx="72">
                  <c:v>3.2669999999999999</c:v>
                </c:pt>
                <c:pt idx="73">
                  <c:v>3.4559999999999977</c:v>
                </c:pt>
                <c:pt idx="74">
                  <c:v>2.9119999999999977</c:v>
                </c:pt>
                <c:pt idx="75">
                  <c:v>3.407</c:v>
                </c:pt>
                <c:pt idx="76">
                  <c:v>3.5759999999999987</c:v>
                </c:pt>
                <c:pt idx="77">
                  <c:v>4.04</c:v>
                </c:pt>
                <c:pt idx="78">
                  <c:v>3.5749999999999997</c:v>
                </c:pt>
                <c:pt idx="79">
                  <c:v>4.1839999999999975</c:v>
                </c:pt>
                <c:pt idx="80">
                  <c:v>3.9289999999999998</c:v>
                </c:pt>
                <c:pt idx="81">
                  <c:v>4.1779999999999955</c:v>
                </c:pt>
                <c:pt idx="82">
                  <c:v>4.556</c:v>
                </c:pt>
                <c:pt idx="83">
                  <c:v>4.4000000000000004</c:v>
                </c:pt>
                <c:pt idx="84">
                  <c:v>4.67</c:v>
                </c:pt>
                <c:pt idx="85">
                  <c:v>5.4059999999999997</c:v>
                </c:pt>
                <c:pt idx="86">
                  <c:v>4.7679999999999945</c:v>
                </c:pt>
                <c:pt idx="87">
                  <c:v>5.2590000000000003</c:v>
                </c:pt>
                <c:pt idx="88">
                  <c:v>5.1869999999999985</c:v>
                </c:pt>
                <c:pt idx="89">
                  <c:v>5.91</c:v>
                </c:pt>
                <c:pt idx="90">
                  <c:v>5.4700000000000024</c:v>
                </c:pt>
                <c:pt idx="91">
                  <c:v>5.6979999999999755</c:v>
                </c:pt>
                <c:pt idx="92">
                  <c:v>5.8049999999999855</c:v>
                </c:pt>
                <c:pt idx="93">
                  <c:v>5.5490000000000004</c:v>
                </c:pt>
                <c:pt idx="94">
                  <c:v>6.1519999999999975</c:v>
                </c:pt>
                <c:pt idx="95">
                  <c:v>5.8579999999999846</c:v>
                </c:pt>
                <c:pt idx="96">
                  <c:v>5.6879999999999855</c:v>
                </c:pt>
                <c:pt idx="97">
                  <c:v>6.0649999999999755</c:v>
                </c:pt>
                <c:pt idx="98">
                  <c:v>6.4320000000000004</c:v>
                </c:pt>
                <c:pt idx="99">
                  <c:v>5.9580000000000002</c:v>
                </c:pt>
                <c:pt idx="100">
                  <c:v>6.6689999999999845</c:v>
                </c:pt>
                <c:pt idx="101">
                  <c:v>6.6349999999999945</c:v>
                </c:pt>
                <c:pt idx="102">
                  <c:v>6.6909999999999945</c:v>
                </c:pt>
                <c:pt idx="103">
                  <c:v>6.5090000000000003</c:v>
                </c:pt>
                <c:pt idx="104">
                  <c:v>6.9009999999999998</c:v>
                </c:pt>
                <c:pt idx="105">
                  <c:v>6.9080000000000004</c:v>
                </c:pt>
                <c:pt idx="106">
                  <c:v>6.6819999999999995</c:v>
                </c:pt>
                <c:pt idx="107">
                  <c:v>6.7030000000000003</c:v>
                </c:pt>
                <c:pt idx="108">
                  <c:v>6.7669999999999995</c:v>
                </c:pt>
                <c:pt idx="109">
                  <c:v>7.3710000000000004</c:v>
                </c:pt>
                <c:pt idx="110">
                  <c:v>6.8599999999999985</c:v>
                </c:pt>
                <c:pt idx="111">
                  <c:v>6.766</c:v>
                </c:pt>
                <c:pt idx="112">
                  <c:v>6.9210000000000003</c:v>
                </c:pt>
                <c:pt idx="113">
                  <c:v>6.7519999999999998</c:v>
                </c:pt>
                <c:pt idx="114">
                  <c:v>6.8860000000000001</c:v>
                </c:pt>
                <c:pt idx="115">
                  <c:v>6.7130000000000001</c:v>
                </c:pt>
                <c:pt idx="116">
                  <c:v>7.0739999999999998</c:v>
                </c:pt>
                <c:pt idx="117">
                  <c:v>6.4710000000000134</c:v>
                </c:pt>
                <c:pt idx="118">
                  <c:v>6.577</c:v>
                </c:pt>
                <c:pt idx="119">
                  <c:v>6.6059999999999945</c:v>
                </c:pt>
                <c:pt idx="120">
                  <c:v>6.68</c:v>
                </c:pt>
                <c:pt idx="121">
                  <c:v>6.24</c:v>
                </c:pt>
                <c:pt idx="122">
                  <c:v>6.5330000000000004</c:v>
                </c:pt>
                <c:pt idx="123">
                  <c:v>6.5039999999999996</c:v>
                </c:pt>
                <c:pt idx="124">
                  <c:v>6.3199999999999985</c:v>
                </c:pt>
                <c:pt idx="125">
                  <c:v>6.242</c:v>
                </c:pt>
                <c:pt idx="126">
                  <c:v>6.9219999999999997</c:v>
                </c:pt>
                <c:pt idx="127">
                  <c:v>6.2089999999999996</c:v>
                </c:pt>
                <c:pt idx="128">
                  <c:v>6.556</c:v>
                </c:pt>
                <c:pt idx="129">
                  <c:v>6.4089999999999998</c:v>
                </c:pt>
                <c:pt idx="130">
                  <c:v>6.3649999999999745</c:v>
                </c:pt>
                <c:pt idx="131">
                  <c:v>6.2139999999999995</c:v>
                </c:pt>
                <c:pt idx="132">
                  <c:v>6.7149999999999945</c:v>
                </c:pt>
                <c:pt idx="133">
                  <c:v>6.2610000000000001</c:v>
                </c:pt>
                <c:pt idx="134">
                  <c:v>6.335</c:v>
                </c:pt>
                <c:pt idx="135">
                  <c:v>6.4189999999999996</c:v>
                </c:pt>
                <c:pt idx="136">
                  <c:v>6.45</c:v>
                </c:pt>
                <c:pt idx="137">
                  <c:v>6.29</c:v>
                </c:pt>
                <c:pt idx="138">
                  <c:v>6.2350000000000003</c:v>
                </c:pt>
                <c:pt idx="139">
                  <c:v>5.9450000000000003</c:v>
                </c:pt>
                <c:pt idx="140">
                  <c:v>6.1</c:v>
                </c:pt>
                <c:pt idx="141">
                  <c:v>6.4729999999999999</c:v>
                </c:pt>
                <c:pt idx="142">
                  <c:v>6.0579999999999945</c:v>
                </c:pt>
                <c:pt idx="143">
                  <c:v>6.42</c:v>
                </c:pt>
                <c:pt idx="144">
                  <c:v>6.4109999999999996</c:v>
                </c:pt>
                <c:pt idx="145">
                  <c:v>6.7380000000000004</c:v>
                </c:pt>
                <c:pt idx="146">
                  <c:v>6.29</c:v>
                </c:pt>
                <c:pt idx="147">
                  <c:v>6.41</c:v>
                </c:pt>
                <c:pt idx="148">
                  <c:v>6.5669999999999975</c:v>
                </c:pt>
                <c:pt idx="149">
                  <c:v>6.2380000000000004</c:v>
                </c:pt>
                <c:pt idx="150">
                  <c:v>6.3369999999999997</c:v>
                </c:pt>
                <c:pt idx="151">
                  <c:v>6.0519999999999996</c:v>
                </c:pt>
                <c:pt idx="152">
                  <c:v>6.3149999999999755</c:v>
                </c:pt>
                <c:pt idx="153">
                  <c:v>6.0750000000000002</c:v>
                </c:pt>
                <c:pt idx="154">
                  <c:v>5.952</c:v>
                </c:pt>
                <c:pt idx="155">
                  <c:v>5.7530000000000001</c:v>
                </c:pt>
                <c:pt idx="156">
                  <c:v>5.8149999999999755</c:v>
                </c:pt>
                <c:pt idx="157">
                  <c:v>5.5209999999999955</c:v>
                </c:pt>
                <c:pt idx="158">
                  <c:v>5.7729999999999997</c:v>
                </c:pt>
                <c:pt idx="159">
                  <c:v>5.9290000000000003</c:v>
                </c:pt>
                <c:pt idx="160">
                  <c:v>6.0369999999999999</c:v>
                </c:pt>
                <c:pt idx="161">
                  <c:v>5.508</c:v>
                </c:pt>
                <c:pt idx="162">
                  <c:v>5.2450000000000001</c:v>
                </c:pt>
                <c:pt idx="163">
                  <c:v>5.4130000000000003</c:v>
                </c:pt>
                <c:pt idx="164">
                  <c:v>5.3879999999999955</c:v>
                </c:pt>
                <c:pt idx="165">
                  <c:v>5.4560000000000004</c:v>
                </c:pt>
                <c:pt idx="166">
                  <c:v>5.3219999999999965</c:v>
                </c:pt>
                <c:pt idx="167">
                  <c:v>5.0209999999999955</c:v>
                </c:pt>
                <c:pt idx="168">
                  <c:v>5.0709999999999997</c:v>
                </c:pt>
                <c:pt idx="169">
                  <c:v>5.1569999999999965</c:v>
                </c:pt>
                <c:pt idx="170">
                  <c:v>4.72</c:v>
                </c:pt>
                <c:pt idx="171">
                  <c:v>5.032</c:v>
                </c:pt>
                <c:pt idx="172">
                  <c:v>4.1319999999999997</c:v>
                </c:pt>
                <c:pt idx="173">
                  <c:v>4.5780000000000003</c:v>
                </c:pt>
                <c:pt idx="174">
                  <c:v>4.7269999999999985</c:v>
                </c:pt>
                <c:pt idx="175">
                  <c:v>4.3929999999999945</c:v>
                </c:pt>
                <c:pt idx="176">
                  <c:v>4.266</c:v>
                </c:pt>
                <c:pt idx="177">
                  <c:v>4.0819999999999999</c:v>
                </c:pt>
                <c:pt idx="178">
                  <c:v>4.444</c:v>
                </c:pt>
                <c:pt idx="179">
                  <c:v>4.0569999999999995</c:v>
                </c:pt>
                <c:pt idx="180">
                  <c:v>4.0279999999999845</c:v>
                </c:pt>
                <c:pt idx="181">
                  <c:v>3.8919999999999977</c:v>
                </c:pt>
                <c:pt idx="182">
                  <c:v>4.2069999999999999</c:v>
                </c:pt>
                <c:pt idx="183">
                  <c:v>3.7330000000000001</c:v>
                </c:pt>
                <c:pt idx="184">
                  <c:v>3.5319999999999987</c:v>
                </c:pt>
                <c:pt idx="185">
                  <c:v>3.5349999999999997</c:v>
                </c:pt>
                <c:pt idx="186">
                  <c:v>3.4419999999999997</c:v>
                </c:pt>
                <c:pt idx="187">
                  <c:v>3.6119999999999997</c:v>
                </c:pt>
                <c:pt idx="188">
                  <c:v>3.524</c:v>
                </c:pt>
                <c:pt idx="189">
                  <c:v>3.1989999999999998</c:v>
                </c:pt>
                <c:pt idx="190">
                  <c:v>3.4949999999999997</c:v>
                </c:pt>
                <c:pt idx="191">
                  <c:v>3.2090000000000001</c:v>
                </c:pt>
                <c:pt idx="192">
                  <c:v>3.1379999999999999</c:v>
                </c:pt>
                <c:pt idx="193">
                  <c:v>2.9349999999999987</c:v>
                </c:pt>
                <c:pt idx="194">
                  <c:v>2.8239999999999998</c:v>
                </c:pt>
                <c:pt idx="195">
                  <c:v>3.1339999999999999</c:v>
                </c:pt>
                <c:pt idx="196">
                  <c:v>2.98</c:v>
                </c:pt>
                <c:pt idx="197">
                  <c:v>2.9559999999999977</c:v>
                </c:pt>
                <c:pt idx="198">
                  <c:v>3.048</c:v>
                </c:pt>
                <c:pt idx="199">
                  <c:v>2.6659999999999999</c:v>
                </c:pt>
                <c:pt idx="200">
                  <c:v>2.5169999999999977</c:v>
                </c:pt>
                <c:pt idx="201">
                  <c:v>2.3579999999999997</c:v>
                </c:pt>
                <c:pt idx="202">
                  <c:v>2.8779999999999997</c:v>
                </c:pt>
                <c:pt idx="203">
                  <c:v>2.673</c:v>
                </c:pt>
                <c:pt idx="204">
                  <c:v>2.7930000000000001</c:v>
                </c:pt>
                <c:pt idx="205">
                  <c:v>2.661</c:v>
                </c:pt>
                <c:pt idx="206">
                  <c:v>2.7210000000000001</c:v>
                </c:pt>
                <c:pt idx="207">
                  <c:v>2.4559999999999977</c:v>
                </c:pt>
                <c:pt idx="208">
                  <c:v>2.601</c:v>
                </c:pt>
                <c:pt idx="209">
                  <c:v>2.3099999999999987</c:v>
                </c:pt>
                <c:pt idx="210">
                  <c:v>2.1280000000000001</c:v>
                </c:pt>
                <c:pt idx="211">
                  <c:v>2.5430000000000001</c:v>
                </c:pt>
                <c:pt idx="212">
                  <c:v>2.15</c:v>
                </c:pt>
                <c:pt idx="213">
                  <c:v>2.3419999999999987</c:v>
                </c:pt>
                <c:pt idx="214">
                  <c:v>2.3069999999999977</c:v>
                </c:pt>
                <c:pt idx="215">
                  <c:v>2.4559999999999977</c:v>
                </c:pt>
                <c:pt idx="216">
                  <c:v>1.6950000000000001</c:v>
                </c:pt>
                <c:pt idx="217">
                  <c:v>1.86</c:v>
                </c:pt>
                <c:pt idx="218">
                  <c:v>2.0099999999999998</c:v>
                </c:pt>
                <c:pt idx="219">
                  <c:v>1.903</c:v>
                </c:pt>
                <c:pt idx="220">
                  <c:v>1.744</c:v>
                </c:pt>
                <c:pt idx="221">
                  <c:v>2.0559999999999987</c:v>
                </c:pt>
                <c:pt idx="222">
                  <c:v>1.6519999999999897</c:v>
                </c:pt>
                <c:pt idx="223">
                  <c:v>1.1830000000000001</c:v>
                </c:pt>
                <c:pt idx="224">
                  <c:v>1.77</c:v>
                </c:pt>
                <c:pt idx="225">
                  <c:v>1.9379999999999908</c:v>
                </c:pt>
                <c:pt idx="226">
                  <c:v>1.319</c:v>
                </c:pt>
                <c:pt idx="227">
                  <c:v>1.5009999999999897</c:v>
                </c:pt>
                <c:pt idx="228">
                  <c:v>1.845</c:v>
                </c:pt>
                <c:pt idx="229">
                  <c:v>1.756</c:v>
                </c:pt>
                <c:pt idx="230">
                  <c:v>1.8640000000000001</c:v>
                </c:pt>
                <c:pt idx="231">
                  <c:v>1.145</c:v>
                </c:pt>
                <c:pt idx="232">
                  <c:v>1.24</c:v>
                </c:pt>
                <c:pt idx="233">
                  <c:v>1.4129999999999869</c:v>
                </c:pt>
                <c:pt idx="234">
                  <c:v>1.4929999999999899</c:v>
                </c:pt>
                <c:pt idx="235">
                  <c:v>1.042</c:v>
                </c:pt>
                <c:pt idx="236">
                  <c:v>1.6960000000000091</c:v>
                </c:pt>
                <c:pt idx="237">
                  <c:v>0.90800000000000003</c:v>
                </c:pt>
                <c:pt idx="238">
                  <c:v>1.365</c:v>
                </c:pt>
                <c:pt idx="239">
                  <c:v>1.486999999999989</c:v>
                </c:pt>
                <c:pt idx="240">
                  <c:v>1.1980000000000091</c:v>
                </c:pt>
                <c:pt idx="241">
                  <c:v>0.92500000000000004</c:v>
                </c:pt>
                <c:pt idx="242">
                  <c:v>0.91900000000000004</c:v>
                </c:pt>
                <c:pt idx="243">
                  <c:v>1.2049999999999887</c:v>
                </c:pt>
                <c:pt idx="244">
                  <c:v>1.9219999999999908</c:v>
                </c:pt>
                <c:pt idx="245">
                  <c:v>0.86000000000000065</c:v>
                </c:pt>
                <c:pt idx="246">
                  <c:v>1.359</c:v>
                </c:pt>
                <c:pt idx="247">
                  <c:v>0.74600000000000455</c:v>
                </c:pt>
                <c:pt idx="248">
                  <c:v>1.2909999999999906</c:v>
                </c:pt>
                <c:pt idx="249">
                  <c:v>1.276</c:v>
                </c:pt>
                <c:pt idx="250">
                  <c:v>1.111</c:v>
                </c:pt>
                <c:pt idx="251">
                  <c:v>0.88700000000000001</c:v>
                </c:pt>
                <c:pt idx="252">
                  <c:v>0.76900000000000512</c:v>
                </c:pt>
                <c:pt idx="253">
                  <c:v>1.248</c:v>
                </c:pt>
                <c:pt idx="254">
                  <c:v>0.88800000000000001</c:v>
                </c:pt>
                <c:pt idx="255">
                  <c:v>0.84100000000000064</c:v>
                </c:pt>
                <c:pt idx="256">
                  <c:v>0.88300000000000001</c:v>
                </c:pt>
                <c:pt idx="257">
                  <c:v>0.77000000000000512</c:v>
                </c:pt>
                <c:pt idx="258">
                  <c:v>0.69000000000000061</c:v>
                </c:pt>
                <c:pt idx="259">
                  <c:v>0.83700000000000063</c:v>
                </c:pt>
                <c:pt idx="260">
                  <c:v>0.71900000000000064</c:v>
                </c:pt>
                <c:pt idx="261">
                  <c:v>0.74100000000000454</c:v>
                </c:pt>
                <c:pt idx="262">
                  <c:v>0.75500000000000511</c:v>
                </c:pt>
                <c:pt idx="263">
                  <c:v>0.99</c:v>
                </c:pt>
                <c:pt idx="264">
                  <c:v>0.87700000000000489</c:v>
                </c:pt>
                <c:pt idx="265">
                  <c:v>0.88300000000000001</c:v>
                </c:pt>
                <c:pt idx="266">
                  <c:v>0.65200000000000546</c:v>
                </c:pt>
                <c:pt idx="267">
                  <c:v>0.72600000000000064</c:v>
                </c:pt>
                <c:pt idx="268">
                  <c:v>0.54100000000000004</c:v>
                </c:pt>
                <c:pt idx="269">
                  <c:v>0.78300000000000003</c:v>
                </c:pt>
                <c:pt idx="270">
                  <c:v>0.55000000000000004</c:v>
                </c:pt>
                <c:pt idx="271">
                  <c:v>0.79900000000000004</c:v>
                </c:pt>
                <c:pt idx="272">
                  <c:v>0.57800000000000062</c:v>
                </c:pt>
                <c:pt idx="273">
                  <c:v>0.65300000000000569</c:v>
                </c:pt>
                <c:pt idx="274">
                  <c:v>0.57399999999999995</c:v>
                </c:pt>
                <c:pt idx="275">
                  <c:v>0.67500000000000593</c:v>
                </c:pt>
                <c:pt idx="276">
                  <c:v>0.80700000000000005</c:v>
                </c:pt>
                <c:pt idx="277">
                  <c:v>0.82800000000000062</c:v>
                </c:pt>
                <c:pt idx="278">
                  <c:v>0.68100000000000005</c:v>
                </c:pt>
                <c:pt idx="279">
                  <c:v>0.47200000000000031</c:v>
                </c:pt>
                <c:pt idx="280">
                  <c:v>0.80800000000000005</c:v>
                </c:pt>
                <c:pt idx="281">
                  <c:v>0.55000000000000004</c:v>
                </c:pt>
                <c:pt idx="282">
                  <c:v>0.88</c:v>
                </c:pt>
                <c:pt idx="283">
                  <c:v>0.76500000000000512</c:v>
                </c:pt>
                <c:pt idx="284">
                  <c:v>0.56299999999999994</c:v>
                </c:pt>
                <c:pt idx="285">
                  <c:v>0.55400000000000005</c:v>
                </c:pt>
                <c:pt idx="286">
                  <c:v>0.68200000000000005</c:v>
                </c:pt>
                <c:pt idx="287">
                  <c:v>0.62600000000000477</c:v>
                </c:pt>
                <c:pt idx="288">
                  <c:v>0.30500000000000038</c:v>
                </c:pt>
                <c:pt idx="289">
                  <c:v>0.54900000000000004</c:v>
                </c:pt>
                <c:pt idx="290">
                  <c:v>0.72700000000000065</c:v>
                </c:pt>
                <c:pt idx="291">
                  <c:v>0.62100000000000455</c:v>
                </c:pt>
                <c:pt idx="292">
                  <c:v>0.58899999999999997</c:v>
                </c:pt>
                <c:pt idx="293">
                  <c:v>0.70900000000000063</c:v>
                </c:pt>
                <c:pt idx="294">
                  <c:v>0.67000000000000592</c:v>
                </c:pt>
                <c:pt idx="295">
                  <c:v>0.51300000000000001</c:v>
                </c:pt>
                <c:pt idx="296">
                  <c:v>0.53600000000000003</c:v>
                </c:pt>
                <c:pt idx="297">
                  <c:v>0.37900000000000239</c:v>
                </c:pt>
                <c:pt idx="298">
                  <c:v>0.79400000000000004</c:v>
                </c:pt>
                <c:pt idx="299">
                  <c:v>0.61900000000000455</c:v>
                </c:pt>
                <c:pt idx="300">
                  <c:v>0.57700000000000062</c:v>
                </c:pt>
                <c:pt idx="301">
                  <c:v>0.70200000000000062</c:v>
                </c:pt>
                <c:pt idx="302">
                  <c:v>0.37200000000000188</c:v>
                </c:pt>
                <c:pt idx="303">
                  <c:v>0.51</c:v>
                </c:pt>
                <c:pt idx="304">
                  <c:v>0.21300000000000024</c:v>
                </c:pt>
                <c:pt idx="305">
                  <c:v>0.31200000000000228</c:v>
                </c:pt>
                <c:pt idx="306">
                  <c:v>0.44800000000000001</c:v>
                </c:pt>
                <c:pt idx="307">
                  <c:v>0.29700000000000032</c:v>
                </c:pt>
                <c:pt idx="308">
                  <c:v>0.33500000000000296</c:v>
                </c:pt>
                <c:pt idx="309">
                  <c:v>0.91</c:v>
                </c:pt>
                <c:pt idx="310">
                  <c:v>0.52200000000000002</c:v>
                </c:pt>
                <c:pt idx="311">
                  <c:v>0.47100000000000031</c:v>
                </c:pt>
                <c:pt idx="312">
                  <c:v>0.46400000000000002</c:v>
                </c:pt>
                <c:pt idx="313">
                  <c:v>0.38500000000000256</c:v>
                </c:pt>
                <c:pt idx="314">
                  <c:v>0.45500000000000002</c:v>
                </c:pt>
                <c:pt idx="315">
                  <c:v>0.39100000000000262</c:v>
                </c:pt>
                <c:pt idx="316">
                  <c:v>0.28000000000000008</c:v>
                </c:pt>
                <c:pt idx="317">
                  <c:v>0.50700000000000001</c:v>
                </c:pt>
                <c:pt idx="318">
                  <c:v>0.37400000000000228</c:v>
                </c:pt>
                <c:pt idx="319">
                  <c:v>0.37400000000000228</c:v>
                </c:pt>
                <c:pt idx="320">
                  <c:v>0.193</c:v>
                </c:pt>
                <c:pt idx="321">
                  <c:v>0.23200000000000001</c:v>
                </c:pt>
                <c:pt idx="322">
                  <c:v>0.27500000000000002</c:v>
                </c:pt>
                <c:pt idx="323">
                  <c:v>0.30800000000000038</c:v>
                </c:pt>
                <c:pt idx="324">
                  <c:v>0.27300000000000002</c:v>
                </c:pt>
                <c:pt idx="325">
                  <c:v>0.45400000000000001</c:v>
                </c:pt>
                <c:pt idx="326">
                  <c:v>0.33500000000000296</c:v>
                </c:pt>
                <c:pt idx="327">
                  <c:v>0.33700000000000296</c:v>
                </c:pt>
                <c:pt idx="328">
                  <c:v>0.15700000000000044</c:v>
                </c:pt>
                <c:pt idx="329">
                  <c:v>0.52100000000000002</c:v>
                </c:pt>
                <c:pt idx="330">
                  <c:v>0.17400000000000004</c:v>
                </c:pt>
                <c:pt idx="331">
                  <c:v>9.6000000000000002E-2</c:v>
                </c:pt>
                <c:pt idx="332">
                  <c:v>0.36800000000000038</c:v>
                </c:pt>
                <c:pt idx="333">
                  <c:v>0.38300000000000256</c:v>
                </c:pt>
                <c:pt idx="334">
                  <c:v>0.18500000000000041</c:v>
                </c:pt>
                <c:pt idx="335">
                  <c:v>0.115</c:v>
                </c:pt>
                <c:pt idx="336">
                  <c:v>9.7000000000000003E-2</c:v>
                </c:pt>
                <c:pt idx="337">
                  <c:v>0.35100000000000031</c:v>
                </c:pt>
                <c:pt idx="338">
                  <c:v>0.21300000000000024</c:v>
                </c:pt>
                <c:pt idx="339">
                  <c:v>0.39900000000000296</c:v>
                </c:pt>
                <c:pt idx="340">
                  <c:v>0.251</c:v>
                </c:pt>
                <c:pt idx="341">
                  <c:v>0.33200000000000296</c:v>
                </c:pt>
                <c:pt idx="342">
                  <c:v>8.6000000000000021E-2</c:v>
                </c:pt>
                <c:pt idx="343">
                  <c:v>-0.14000000000000001</c:v>
                </c:pt>
                <c:pt idx="344">
                  <c:v>0.42000000000000032</c:v>
                </c:pt>
                <c:pt idx="345">
                  <c:v>0.18400000000000041</c:v>
                </c:pt>
                <c:pt idx="346">
                  <c:v>0.14600000000000021</c:v>
                </c:pt>
                <c:pt idx="347">
                  <c:v>0.24900000000000044</c:v>
                </c:pt>
                <c:pt idx="348">
                  <c:v>0.25600000000000001</c:v>
                </c:pt>
                <c:pt idx="349">
                  <c:v>0.32400000000000256</c:v>
                </c:pt>
                <c:pt idx="350">
                  <c:v>-2.7000000000000225E-2</c:v>
                </c:pt>
              </c:numCache>
            </c:numRef>
          </c:yVal>
          <c:smooth val="1"/>
        </c:ser>
        <c:ser>
          <c:idx val="17"/>
          <c:order val="17"/>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N$1:$N$351</c:f>
              <c:numCache>
                <c:formatCode>General</c:formatCode>
                <c:ptCount val="351"/>
                <c:pt idx="0">
                  <c:v>2.5249999999999999</c:v>
                </c:pt>
                <c:pt idx="1">
                  <c:v>2.3199999999999967</c:v>
                </c:pt>
                <c:pt idx="2">
                  <c:v>1.9940000000000102</c:v>
                </c:pt>
                <c:pt idx="3">
                  <c:v>2.5230000000000001</c:v>
                </c:pt>
                <c:pt idx="4">
                  <c:v>2.093</c:v>
                </c:pt>
                <c:pt idx="5">
                  <c:v>2.2599999999999998</c:v>
                </c:pt>
                <c:pt idx="6">
                  <c:v>1.9730000000000001</c:v>
                </c:pt>
                <c:pt idx="7">
                  <c:v>2.77</c:v>
                </c:pt>
                <c:pt idx="8">
                  <c:v>2.3969999999999967</c:v>
                </c:pt>
                <c:pt idx="9">
                  <c:v>2.1440000000000001</c:v>
                </c:pt>
                <c:pt idx="10">
                  <c:v>2.3819999999999997</c:v>
                </c:pt>
                <c:pt idx="11">
                  <c:v>2.2880000000000011</c:v>
                </c:pt>
                <c:pt idx="12">
                  <c:v>2.3199999999999967</c:v>
                </c:pt>
                <c:pt idx="13">
                  <c:v>2.4609999999999999</c:v>
                </c:pt>
                <c:pt idx="14">
                  <c:v>1.792</c:v>
                </c:pt>
                <c:pt idx="15">
                  <c:v>2.5670000000000002</c:v>
                </c:pt>
                <c:pt idx="16">
                  <c:v>2.3969999999999967</c:v>
                </c:pt>
                <c:pt idx="17">
                  <c:v>1.8420000000000001</c:v>
                </c:pt>
                <c:pt idx="18">
                  <c:v>2.0379999999999998</c:v>
                </c:pt>
                <c:pt idx="19">
                  <c:v>2.1469999999999998</c:v>
                </c:pt>
                <c:pt idx="20">
                  <c:v>2.4379999999999997</c:v>
                </c:pt>
                <c:pt idx="21">
                  <c:v>2.62</c:v>
                </c:pt>
                <c:pt idx="22">
                  <c:v>1.931</c:v>
                </c:pt>
                <c:pt idx="23">
                  <c:v>1.9990000000000001</c:v>
                </c:pt>
                <c:pt idx="24">
                  <c:v>2.2909999999999999</c:v>
                </c:pt>
                <c:pt idx="25">
                  <c:v>2.069</c:v>
                </c:pt>
                <c:pt idx="26">
                  <c:v>1.849</c:v>
                </c:pt>
                <c:pt idx="27">
                  <c:v>1.9450000000000001</c:v>
                </c:pt>
                <c:pt idx="28">
                  <c:v>1.9480000000000091</c:v>
                </c:pt>
                <c:pt idx="29">
                  <c:v>1.5609999999999908</c:v>
                </c:pt>
                <c:pt idx="30">
                  <c:v>1.9100000000000001</c:v>
                </c:pt>
                <c:pt idx="31">
                  <c:v>1.8049999999999908</c:v>
                </c:pt>
                <c:pt idx="32">
                  <c:v>1.7249999999999888</c:v>
                </c:pt>
                <c:pt idx="33">
                  <c:v>1.657</c:v>
                </c:pt>
                <c:pt idx="34">
                  <c:v>1.821</c:v>
                </c:pt>
                <c:pt idx="35">
                  <c:v>2.06</c:v>
                </c:pt>
                <c:pt idx="36">
                  <c:v>1.9600000000000091</c:v>
                </c:pt>
                <c:pt idx="37">
                  <c:v>1.9850000000000001</c:v>
                </c:pt>
                <c:pt idx="38">
                  <c:v>2.16</c:v>
                </c:pt>
                <c:pt idx="39">
                  <c:v>2.1219999999999999</c:v>
                </c:pt>
                <c:pt idx="40">
                  <c:v>2.1459999999999999</c:v>
                </c:pt>
                <c:pt idx="41">
                  <c:v>2.5189999999999997</c:v>
                </c:pt>
                <c:pt idx="42">
                  <c:v>2.6</c:v>
                </c:pt>
                <c:pt idx="43">
                  <c:v>2.5019999999999998</c:v>
                </c:pt>
                <c:pt idx="44">
                  <c:v>2.6829999999999998</c:v>
                </c:pt>
                <c:pt idx="45">
                  <c:v>2.9209999999999998</c:v>
                </c:pt>
                <c:pt idx="46">
                  <c:v>3.2109999999999999</c:v>
                </c:pt>
                <c:pt idx="47">
                  <c:v>3.2709999999999999</c:v>
                </c:pt>
                <c:pt idx="48">
                  <c:v>3.2170000000000001</c:v>
                </c:pt>
                <c:pt idx="49">
                  <c:v>3.0979999999999999</c:v>
                </c:pt>
                <c:pt idx="50">
                  <c:v>3.327</c:v>
                </c:pt>
                <c:pt idx="51">
                  <c:v>3.4099999999999997</c:v>
                </c:pt>
                <c:pt idx="52">
                  <c:v>3.3489999999999998</c:v>
                </c:pt>
                <c:pt idx="53">
                  <c:v>3.0349999999999997</c:v>
                </c:pt>
                <c:pt idx="54">
                  <c:v>3.226</c:v>
                </c:pt>
                <c:pt idx="55">
                  <c:v>3.0979999999999999</c:v>
                </c:pt>
                <c:pt idx="56">
                  <c:v>2.8449999999999998</c:v>
                </c:pt>
                <c:pt idx="57">
                  <c:v>3.2440000000000002</c:v>
                </c:pt>
                <c:pt idx="58">
                  <c:v>2.98</c:v>
                </c:pt>
                <c:pt idx="59">
                  <c:v>2.6680000000000001</c:v>
                </c:pt>
                <c:pt idx="60">
                  <c:v>2.621</c:v>
                </c:pt>
                <c:pt idx="61">
                  <c:v>2.3819999999999997</c:v>
                </c:pt>
                <c:pt idx="62">
                  <c:v>2.4249999999999998</c:v>
                </c:pt>
                <c:pt idx="63">
                  <c:v>2.3609999999999998</c:v>
                </c:pt>
                <c:pt idx="64">
                  <c:v>2.8449999999999998</c:v>
                </c:pt>
                <c:pt idx="65">
                  <c:v>2.9689999999999999</c:v>
                </c:pt>
                <c:pt idx="66">
                  <c:v>2.8389999999999977</c:v>
                </c:pt>
                <c:pt idx="67">
                  <c:v>2.7829999999999999</c:v>
                </c:pt>
                <c:pt idx="68">
                  <c:v>2.4909999999999997</c:v>
                </c:pt>
                <c:pt idx="69">
                  <c:v>2.8159999999999967</c:v>
                </c:pt>
                <c:pt idx="70">
                  <c:v>2.7469999999999999</c:v>
                </c:pt>
                <c:pt idx="71">
                  <c:v>3.0539999999999998</c:v>
                </c:pt>
                <c:pt idx="72">
                  <c:v>3.6890000000000001</c:v>
                </c:pt>
                <c:pt idx="73">
                  <c:v>3.403</c:v>
                </c:pt>
                <c:pt idx="74">
                  <c:v>3.9179999999999997</c:v>
                </c:pt>
                <c:pt idx="75">
                  <c:v>3.4979999999999998</c:v>
                </c:pt>
                <c:pt idx="76">
                  <c:v>3.8419999999999987</c:v>
                </c:pt>
                <c:pt idx="77">
                  <c:v>3.7370000000000001</c:v>
                </c:pt>
                <c:pt idx="78">
                  <c:v>3.9499999999999997</c:v>
                </c:pt>
                <c:pt idx="79">
                  <c:v>4.1379999999999955</c:v>
                </c:pt>
                <c:pt idx="80">
                  <c:v>4.26</c:v>
                </c:pt>
                <c:pt idx="81">
                  <c:v>4.2480000000000002</c:v>
                </c:pt>
                <c:pt idx="82">
                  <c:v>4.6669999999999945</c:v>
                </c:pt>
                <c:pt idx="83">
                  <c:v>4.6969999999999965</c:v>
                </c:pt>
                <c:pt idx="84">
                  <c:v>4.8849999999999945</c:v>
                </c:pt>
                <c:pt idx="85">
                  <c:v>5.141</c:v>
                </c:pt>
                <c:pt idx="86">
                  <c:v>5.4480000000000004</c:v>
                </c:pt>
                <c:pt idx="87">
                  <c:v>4.859</c:v>
                </c:pt>
                <c:pt idx="88">
                  <c:v>5.5369999999999999</c:v>
                </c:pt>
                <c:pt idx="89">
                  <c:v>5.2329999999999997</c:v>
                </c:pt>
                <c:pt idx="90">
                  <c:v>5.4429999999999996</c:v>
                </c:pt>
                <c:pt idx="91">
                  <c:v>5.5330000000000004</c:v>
                </c:pt>
                <c:pt idx="92">
                  <c:v>5.6</c:v>
                </c:pt>
                <c:pt idx="93">
                  <c:v>6.3380000000000001</c:v>
                </c:pt>
                <c:pt idx="94">
                  <c:v>5.9059999999999997</c:v>
                </c:pt>
                <c:pt idx="95">
                  <c:v>6.141</c:v>
                </c:pt>
                <c:pt idx="96">
                  <c:v>5.6049999999999756</c:v>
                </c:pt>
                <c:pt idx="97">
                  <c:v>6.2489999999999997</c:v>
                </c:pt>
                <c:pt idx="98">
                  <c:v>6.1890000000000001</c:v>
                </c:pt>
                <c:pt idx="99">
                  <c:v>6.2110000000000003</c:v>
                </c:pt>
                <c:pt idx="100">
                  <c:v>6.3449999999999855</c:v>
                </c:pt>
                <c:pt idx="101">
                  <c:v>6.468</c:v>
                </c:pt>
                <c:pt idx="102">
                  <c:v>6.359</c:v>
                </c:pt>
                <c:pt idx="103">
                  <c:v>6.5839999999999996</c:v>
                </c:pt>
                <c:pt idx="104">
                  <c:v>6.2639999999999985</c:v>
                </c:pt>
                <c:pt idx="105">
                  <c:v>6.3629999999999765</c:v>
                </c:pt>
                <c:pt idx="106">
                  <c:v>6.4930000000000003</c:v>
                </c:pt>
                <c:pt idx="107">
                  <c:v>6.859</c:v>
                </c:pt>
                <c:pt idx="108">
                  <c:v>6.8559999999999945</c:v>
                </c:pt>
                <c:pt idx="109">
                  <c:v>7.2149999999999945</c:v>
                </c:pt>
                <c:pt idx="110">
                  <c:v>6.8769999999999998</c:v>
                </c:pt>
                <c:pt idx="111">
                  <c:v>6.41</c:v>
                </c:pt>
                <c:pt idx="112">
                  <c:v>6.9630000000000001</c:v>
                </c:pt>
                <c:pt idx="113">
                  <c:v>6.766</c:v>
                </c:pt>
                <c:pt idx="114">
                  <c:v>6.4210000000000003</c:v>
                </c:pt>
                <c:pt idx="115">
                  <c:v>6.9749999999999996</c:v>
                </c:pt>
                <c:pt idx="116">
                  <c:v>6.4870000000000001</c:v>
                </c:pt>
                <c:pt idx="117">
                  <c:v>6.7930000000000001</c:v>
                </c:pt>
                <c:pt idx="118">
                  <c:v>6.8169999999999975</c:v>
                </c:pt>
                <c:pt idx="119">
                  <c:v>6.891</c:v>
                </c:pt>
                <c:pt idx="120">
                  <c:v>6.3819999999999997</c:v>
                </c:pt>
                <c:pt idx="121">
                  <c:v>5.9080000000000004</c:v>
                </c:pt>
                <c:pt idx="122">
                  <c:v>6.5919999999999996</c:v>
                </c:pt>
                <c:pt idx="123">
                  <c:v>6.07</c:v>
                </c:pt>
                <c:pt idx="124">
                  <c:v>6.2700000000000014</c:v>
                </c:pt>
                <c:pt idx="125">
                  <c:v>6.1310000000000002</c:v>
                </c:pt>
                <c:pt idx="126">
                  <c:v>6.04</c:v>
                </c:pt>
                <c:pt idx="127">
                  <c:v>6.5639999999999965</c:v>
                </c:pt>
                <c:pt idx="128">
                  <c:v>6.2549999999999955</c:v>
                </c:pt>
                <c:pt idx="129">
                  <c:v>6.1859999999999955</c:v>
                </c:pt>
                <c:pt idx="130">
                  <c:v>6.2519999999999998</c:v>
                </c:pt>
                <c:pt idx="131">
                  <c:v>6.3659999999999846</c:v>
                </c:pt>
                <c:pt idx="132">
                  <c:v>6.7060000000000004</c:v>
                </c:pt>
                <c:pt idx="133">
                  <c:v>6.8769999999999998</c:v>
                </c:pt>
                <c:pt idx="134">
                  <c:v>6.3289999999999855</c:v>
                </c:pt>
                <c:pt idx="135">
                  <c:v>6.5759999999999996</c:v>
                </c:pt>
                <c:pt idx="136">
                  <c:v>6.4720000000000004</c:v>
                </c:pt>
                <c:pt idx="137">
                  <c:v>6.5</c:v>
                </c:pt>
                <c:pt idx="138">
                  <c:v>6.2869999999999999</c:v>
                </c:pt>
                <c:pt idx="139">
                  <c:v>6.1419999999999995</c:v>
                </c:pt>
                <c:pt idx="140">
                  <c:v>6.3090000000000002</c:v>
                </c:pt>
                <c:pt idx="141">
                  <c:v>6.5090000000000003</c:v>
                </c:pt>
                <c:pt idx="142">
                  <c:v>6.5510000000000002</c:v>
                </c:pt>
                <c:pt idx="143">
                  <c:v>6.0490000000000004</c:v>
                </c:pt>
                <c:pt idx="144">
                  <c:v>6.1310000000000002</c:v>
                </c:pt>
                <c:pt idx="145">
                  <c:v>6.4050000000000002</c:v>
                </c:pt>
                <c:pt idx="146">
                  <c:v>6.1539999999999955</c:v>
                </c:pt>
                <c:pt idx="147">
                  <c:v>5.8919999999999995</c:v>
                </c:pt>
                <c:pt idx="148">
                  <c:v>6.2510000000000003</c:v>
                </c:pt>
                <c:pt idx="149">
                  <c:v>6.2439999999999998</c:v>
                </c:pt>
                <c:pt idx="150">
                  <c:v>6.4310000000000134</c:v>
                </c:pt>
                <c:pt idx="151">
                  <c:v>5.8229999999999755</c:v>
                </c:pt>
                <c:pt idx="152">
                  <c:v>6.2249999999999845</c:v>
                </c:pt>
                <c:pt idx="153">
                  <c:v>6.75</c:v>
                </c:pt>
                <c:pt idx="154">
                  <c:v>5.8689999999999856</c:v>
                </c:pt>
                <c:pt idx="155">
                  <c:v>6.5419999999999998</c:v>
                </c:pt>
                <c:pt idx="156">
                  <c:v>5.8599999999999985</c:v>
                </c:pt>
                <c:pt idx="157">
                  <c:v>5.5330000000000004</c:v>
                </c:pt>
                <c:pt idx="158">
                  <c:v>5.8579999999999846</c:v>
                </c:pt>
                <c:pt idx="159">
                  <c:v>6.0309999999999997</c:v>
                </c:pt>
                <c:pt idx="160">
                  <c:v>5.9039999999999999</c:v>
                </c:pt>
                <c:pt idx="161">
                  <c:v>5.8219999999999965</c:v>
                </c:pt>
                <c:pt idx="162">
                  <c:v>5.2830000000000004</c:v>
                </c:pt>
                <c:pt idx="163">
                  <c:v>5.585</c:v>
                </c:pt>
                <c:pt idx="164">
                  <c:v>5.4580000000000002</c:v>
                </c:pt>
                <c:pt idx="165">
                  <c:v>5.548</c:v>
                </c:pt>
                <c:pt idx="166">
                  <c:v>5.1749999999999945</c:v>
                </c:pt>
                <c:pt idx="167">
                  <c:v>5.0219999999999985</c:v>
                </c:pt>
                <c:pt idx="168">
                  <c:v>4.9690000000000003</c:v>
                </c:pt>
                <c:pt idx="169">
                  <c:v>4.5060000000000002</c:v>
                </c:pt>
                <c:pt idx="170">
                  <c:v>4.6339999999999995</c:v>
                </c:pt>
                <c:pt idx="171">
                  <c:v>4.9169999999999998</c:v>
                </c:pt>
                <c:pt idx="172">
                  <c:v>4.5730000000000004</c:v>
                </c:pt>
                <c:pt idx="173">
                  <c:v>4.3319999999999999</c:v>
                </c:pt>
                <c:pt idx="174">
                  <c:v>4.3619999999999965</c:v>
                </c:pt>
                <c:pt idx="175">
                  <c:v>4.05</c:v>
                </c:pt>
                <c:pt idx="176">
                  <c:v>4.7960000000000003</c:v>
                </c:pt>
                <c:pt idx="177">
                  <c:v>4.2919999999999998</c:v>
                </c:pt>
                <c:pt idx="178">
                  <c:v>4.0519999999999996</c:v>
                </c:pt>
                <c:pt idx="179">
                  <c:v>4.0179999999999945</c:v>
                </c:pt>
                <c:pt idx="180">
                  <c:v>3.5949999999999998</c:v>
                </c:pt>
                <c:pt idx="181">
                  <c:v>3.9430000000000001</c:v>
                </c:pt>
                <c:pt idx="182">
                  <c:v>4.0449999999999955</c:v>
                </c:pt>
                <c:pt idx="183">
                  <c:v>3.9849999999999999</c:v>
                </c:pt>
                <c:pt idx="184">
                  <c:v>3.65</c:v>
                </c:pt>
                <c:pt idx="185">
                  <c:v>3.4109999999999987</c:v>
                </c:pt>
                <c:pt idx="186">
                  <c:v>3.5389999999999997</c:v>
                </c:pt>
                <c:pt idx="187">
                  <c:v>3.5449999999999999</c:v>
                </c:pt>
                <c:pt idx="188">
                  <c:v>3.4609999999999999</c:v>
                </c:pt>
                <c:pt idx="189">
                  <c:v>3.4519999999999977</c:v>
                </c:pt>
                <c:pt idx="190">
                  <c:v>2.988</c:v>
                </c:pt>
                <c:pt idx="191">
                  <c:v>3.2269999999999999</c:v>
                </c:pt>
                <c:pt idx="192">
                  <c:v>3.3259999999999987</c:v>
                </c:pt>
                <c:pt idx="193">
                  <c:v>2.8739999999999997</c:v>
                </c:pt>
                <c:pt idx="194">
                  <c:v>3.2810000000000001</c:v>
                </c:pt>
                <c:pt idx="195">
                  <c:v>3.1949999999999998</c:v>
                </c:pt>
                <c:pt idx="196">
                  <c:v>3.0389999999999997</c:v>
                </c:pt>
                <c:pt idx="197">
                  <c:v>3.08</c:v>
                </c:pt>
                <c:pt idx="198">
                  <c:v>2.9039999999999999</c:v>
                </c:pt>
                <c:pt idx="199">
                  <c:v>2.8249999999999997</c:v>
                </c:pt>
                <c:pt idx="200">
                  <c:v>2.5449999999999999</c:v>
                </c:pt>
                <c:pt idx="201">
                  <c:v>2.177</c:v>
                </c:pt>
                <c:pt idx="202">
                  <c:v>2.5489999999999999</c:v>
                </c:pt>
                <c:pt idx="203">
                  <c:v>1.9950000000000001</c:v>
                </c:pt>
                <c:pt idx="204">
                  <c:v>2.5019999999999998</c:v>
                </c:pt>
                <c:pt idx="205">
                  <c:v>2.2719999999999998</c:v>
                </c:pt>
                <c:pt idx="206">
                  <c:v>2.3619999999999997</c:v>
                </c:pt>
                <c:pt idx="207">
                  <c:v>2.0559999999999987</c:v>
                </c:pt>
                <c:pt idx="208">
                  <c:v>2.15</c:v>
                </c:pt>
                <c:pt idx="209">
                  <c:v>1.9640000000000091</c:v>
                </c:pt>
                <c:pt idx="210">
                  <c:v>2.1989999999999998</c:v>
                </c:pt>
                <c:pt idx="211">
                  <c:v>1.7769999999999897</c:v>
                </c:pt>
                <c:pt idx="212">
                  <c:v>2.3049999999999997</c:v>
                </c:pt>
                <c:pt idx="213">
                  <c:v>1.843</c:v>
                </c:pt>
                <c:pt idx="214">
                  <c:v>1.7949999999999908</c:v>
                </c:pt>
                <c:pt idx="215">
                  <c:v>1.919</c:v>
                </c:pt>
                <c:pt idx="216">
                  <c:v>2.0830000000000002</c:v>
                </c:pt>
                <c:pt idx="217">
                  <c:v>1.78</c:v>
                </c:pt>
                <c:pt idx="218">
                  <c:v>1.786</c:v>
                </c:pt>
                <c:pt idx="219">
                  <c:v>2.0139999999999998</c:v>
                </c:pt>
                <c:pt idx="220">
                  <c:v>1.603</c:v>
                </c:pt>
                <c:pt idx="221">
                  <c:v>1.7189999999999888</c:v>
                </c:pt>
                <c:pt idx="222">
                  <c:v>1.83</c:v>
                </c:pt>
                <c:pt idx="223">
                  <c:v>1.56</c:v>
                </c:pt>
                <c:pt idx="224">
                  <c:v>1.4069999999999867</c:v>
                </c:pt>
                <c:pt idx="225">
                  <c:v>1.4349999999999872</c:v>
                </c:pt>
                <c:pt idx="226">
                  <c:v>1.7489999999999899</c:v>
                </c:pt>
                <c:pt idx="227">
                  <c:v>1.3049999999999908</c:v>
                </c:pt>
                <c:pt idx="228">
                  <c:v>1.329</c:v>
                </c:pt>
                <c:pt idx="229">
                  <c:v>1.3169999999999908</c:v>
                </c:pt>
                <c:pt idx="230">
                  <c:v>1.669</c:v>
                </c:pt>
                <c:pt idx="231">
                  <c:v>1.476</c:v>
                </c:pt>
                <c:pt idx="232">
                  <c:v>1.331</c:v>
                </c:pt>
                <c:pt idx="233">
                  <c:v>1.3939999999999897</c:v>
                </c:pt>
                <c:pt idx="234">
                  <c:v>1.569</c:v>
                </c:pt>
                <c:pt idx="235">
                  <c:v>1.6600000000000001</c:v>
                </c:pt>
                <c:pt idx="236">
                  <c:v>1.026</c:v>
                </c:pt>
                <c:pt idx="237">
                  <c:v>1.4279999999999817</c:v>
                </c:pt>
                <c:pt idx="238">
                  <c:v>1.5029999999999897</c:v>
                </c:pt>
                <c:pt idx="239">
                  <c:v>1.2269999999999888</c:v>
                </c:pt>
                <c:pt idx="240">
                  <c:v>1.05</c:v>
                </c:pt>
                <c:pt idx="241">
                  <c:v>0.91500000000000004</c:v>
                </c:pt>
                <c:pt idx="242">
                  <c:v>1.341</c:v>
                </c:pt>
                <c:pt idx="243">
                  <c:v>1.1359999999999897</c:v>
                </c:pt>
                <c:pt idx="244">
                  <c:v>0.96400000000000063</c:v>
                </c:pt>
                <c:pt idx="245">
                  <c:v>1.208</c:v>
                </c:pt>
                <c:pt idx="246">
                  <c:v>0.89100000000000001</c:v>
                </c:pt>
                <c:pt idx="247">
                  <c:v>1.155</c:v>
                </c:pt>
                <c:pt idx="248">
                  <c:v>1.1890000000000001</c:v>
                </c:pt>
                <c:pt idx="249">
                  <c:v>1.4489999999999887</c:v>
                </c:pt>
                <c:pt idx="250">
                  <c:v>0.76500000000000512</c:v>
                </c:pt>
                <c:pt idx="251">
                  <c:v>0.91300000000000003</c:v>
                </c:pt>
                <c:pt idx="252">
                  <c:v>0.85000000000000064</c:v>
                </c:pt>
                <c:pt idx="253">
                  <c:v>0.97900000000000065</c:v>
                </c:pt>
                <c:pt idx="254">
                  <c:v>0.68899999999999995</c:v>
                </c:pt>
                <c:pt idx="255">
                  <c:v>0.58399999999999996</c:v>
                </c:pt>
                <c:pt idx="256">
                  <c:v>1.0329999999999897</c:v>
                </c:pt>
                <c:pt idx="257">
                  <c:v>1.141</c:v>
                </c:pt>
                <c:pt idx="258">
                  <c:v>0.87300000000000455</c:v>
                </c:pt>
                <c:pt idx="259">
                  <c:v>0.84900000000000064</c:v>
                </c:pt>
                <c:pt idx="260">
                  <c:v>0.67400000000000593</c:v>
                </c:pt>
                <c:pt idx="261">
                  <c:v>0.72100000000000064</c:v>
                </c:pt>
                <c:pt idx="262">
                  <c:v>0.53</c:v>
                </c:pt>
                <c:pt idx="263">
                  <c:v>0.96300000000000063</c:v>
                </c:pt>
                <c:pt idx="264">
                  <c:v>0.88600000000000001</c:v>
                </c:pt>
                <c:pt idx="265">
                  <c:v>0.65900000000000591</c:v>
                </c:pt>
                <c:pt idx="266">
                  <c:v>0.80700000000000005</c:v>
                </c:pt>
                <c:pt idx="267">
                  <c:v>0.48400000000000032</c:v>
                </c:pt>
                <c:pt idx="268">
                  <c:v>0.56499999999999995</c:v>
                </c:pt>
                <c:pt idx="269">
                  <c:v>0.62000000000000455</c:v>
                </c:pt>
                <c:pt idx="270">
                  <c:v>0.67000000000000592</c:v>
                </c:pt>
                <c:pt idx="271">
                  <c:v>0.36100000000000032</c:v>
                </c:pt>
                <c:pt idx="272">
                  <c:v>0.77400000000000513</c:v>
                </c:pt>
                <c:pt idx="273">
                  <c:v>0.47800000000000031</c:v>
                </c:pt>
                <c:pt idx="274">
                  <c:v>0.53700000000000003</c:v>
                </c:pt>
                <c:pt idx="275">
                  <c:v>0.54900000000000004</c:v>
                </c:pt>
                <c:pt idx="276">
                  <c:v>0.47500000000000031</c:v>
                </c:pt>
                <c:pt idx="277">
                  <c:v>0.84300000000000064</c:v>
                </c:pt>
                <c:pt idx="278">
                  <c:v>0.44800000000000001</c:v>
                </c:pt>
                <c:pt idx="279">
                  <c:v>0.57600000000000062</c:v>
                </c:pt>
                <c:pt idx="280">
                  <c:v>0.54300000000000004</c:v>
                </c:pt>
                <c:pt idx="281">
                  <c:v>1.0309999999999897</c:v>
                </c:pt>
                <c:pt idx="282">
                  <c:v>0.54100000000000004</c:v>
                </c:pt>
                <c:pt idx="283">
                  <c:v>0.34700000000000031</c:v>
                </c:pt>
                <c:pt idx="284">
                  <c:v>0.39500000000000296</c:v>
                </c:pt>
                <c:pt idx="285">
                  <c:v>0.42500000000000032</c:v>
                </c:pt>
                <c:pt idx="286">
                  <c:v>0.69599999999999995</c:v>
                </c:pt>
                <c:pt idx="287">
                  <c:v>0.49300000000000038</c:v>
                </c:pt>
                <c:pt idx="288">
                  <c:v>0.83400000000000063</c:v>
                </c:pt>
                <c:pt idx="289">
                  <c:v>-1.9000000000000149E-2</c:v>
                </c:pt>
                <c:pt idx="290">
                  <c:v>0.59599999999999997</c:v>
                </c:pt>
                <c:pt idx="291">
                  <c:v>0.628000000000005</c:v>
                </c:pt>
                <c:pt idx="292">
                  <c:v>0.47700000000000031</c:v>
                </c:pt>
                <c:pt idx="293">
                  <c:v>0.95300000000000062</c:v>
                </c:pt>
                <c:pt idx="294">
                  <c:v>0.254</c:v>
                </c:pt>
                <c:pt idx="295">
                  <c:v>0.80700000000000005</c:v>
                </c:pt>
                <c:pt idx="296">
                  <c:v>0.41500000000000031</c:v>
                </c:pt>
                <c:pt idx="297">
                  <c:v>0.48900000000000032</c:v>
                </c:pt>
                <c:pt idx="298">
                  <c:v>0.63500000000000512</c:v>
                </c:pt>
                <c:pt idx="299">
                  <c:v>0.47400000000000031</c:v>
                </c:pt>
                <c:pt idx="300">
                  <c:v>0.47700000000000031</c:v>
                </c:pt>
                <c:pt idx="301">
                  <c:v>0.19800000000000001</c:v>
                </c:pt>
                <c:pt idx="302">
                  <c:v>0.13800000000000001</c:v>
                </c:pt>
                <c:pt idx="303">
                  <c:v>0.19900000000000001</c:v>
                </c:pt>
                <c:pt idx="304">
                  <c:v>0.27400000000000002</c:v>
                </c:pt>
                <c:pt idx="305">
                  <c:v>0.40700000000000008</c:v>
                </c:pt>
                <c:pt idx="306">
                  <c:v>0.43200000000000038</c:v>
                </c:pt>
                <c:pt idx="307">
                  <c:v>0.27800000000000002</c:v>
                </c:pt>
                <c:pt idx="308">
                  <c:v>0.63300000000000511</c:v>
                </c:pt>
                <c:pt idx="309">
                  <c:v>0.26300000000000001</c:v>
                </c:pt>
                <c:pt idx="310">
                  <c:v>7.5999999999999998E-2</c:v>
                </c:pt>
                <c:pt idx="311">
                  <c:v>0.18400000000000041</c:v>
                </c:pt>
                <c:pt idx="312">
                  <c:v>0.67200000000000593</c:v>
                </c:pt>
                <c:pt idx="313">
                  <c:v>0.28400000000000031</c:v>
                </c:pt>
                <c:pt idx="314">
                  <c:v>0.18500000000000041</c:v>
                </c:pt>
                <c:pt idx="315">
                  <c:v>0.23600000000000004</c:v>
                </c:pt>
                <c:pt idx="316">
                  <c:v>-1.4999999999999998E-2</c:v>
                </c:pt>
                <c:pt idx="317">
                  <c:v>8.1000000000000003E-2</c:v>
                </c:pt>
                <c:pt idx="318">
                  <c:v>0.51800000000000002</c:v>
                </c:pt>
                <c:pt idx="319">
                  <c:v>0.23200000000000001</c:v>
                </c:pt>
                <c:pt idx="320">
                  <c:v>0.41000000000000031</c:v>
                </c:pt>
                <c:pt idx="321">
                  <c:v>0.31000000000000227</c:v>
                </c:pt>
                <c:pt idx="322">
                  <c:v>0.16600000000000001</c:v>
                </c:pt>
                <c:pt idx="323">
                  <c:v>0.32400000000000256</c:v>
                </c:pt>
                <c:pt idx="324">
                  <c:v>0.17600000000000021</c:v>
                </c:pt>
                <c:pt idx="325">
                  <c:v>2.8000000000000001E-2</c:v>
                </c:pt>
                <c:pt idx="326">
                  <c:v>0.38500000000000256</c:v>
                </c:pt>
                <c:pt idx="327">
                  <c:v>0.20300000000000001</c:v>
                </c:pt>
                <c:pt idx="328">
                  <c:v>0.38300000000000256</c:v>
                </c:pt>
                <c:pt idx="329">
                  <c:v>-0.28200000000000008</c:v>
                </c:pt>
                <c:pt idx="330">
                  <c:v>0.28800000000000031</c:v>
                </c:pt>
                <c:pt idx="331">
                  <c:v>0.18000000000000024</c:v>
                </c:pt>
                <c:pt idx="332">
                  <c:v>0.54700000000000004</c:v>
                </c:pt>
                <c:pt idx="333">
                  <c:v>0.41200000000000031</c:v>
                </c:pt>
                <c:pt idx="334">
                  <c:v>-5.5000000000000014E-2</c:v>
                </c:pt>
                <c:pt idx="335">
                  <c:v>0.32400000000000256</c:v>
                </c:pt>
                <c:pt idx="336">
                  <c:v>0.46</c:v>
                </c:pt>
                <c:pt idx="337">
                  <c:v>0.17200000000000001</c:v>
                </c:pt>
                <c:pt idx="338">
                  <c:v>0.22800000000000001</c:v>
                </c:pt>
                <c:pt idx="339">
                  <c:v>9.0000000000000028E-3</c:v>
                </c:pt>
                <c:pt idx="340">
                  <c:v>0.40800000000000008</c:v>
                </c:pt>
                <c:pt idx="341">
                  <c:v>0.31200000000000228</c:v>
                </c:pt>
                <c:pt idx="342">
                  <c:v>0.23300000000000001</c:v>
                </c:pt>
                <c:pt idx="343">
                  <c:v>0.18800000000000044</c:v>
                </c:pt>
                <c:pt idx="344">
                  <c:v>6.8000000000000019E-2</c:v>
                </c:pt>
                <c:pt idx="345">
                  <c:v>0.20500000000000004</c:v>
                </c:pt>
                <c:pt idx="346">
                  <c:v>0.66400000000000592</c:v>
                </c:pt>
                <c:pt idx="347">
                  <c:v>0.193</c:v>
                </c:pt>
                <c:pt idx="348">
                  <c:v>-0.11899999999999998</c:v>
                </c:pt>
                <c:pt idx="349">
                  <c:v>0.30600000000000038</c:v>
                </c:pt>
                <c:pt idx="350">
                  <c:v>-3.1000000000000052E-2</c:v>
                </c:pt>
              </c:numCache>
            </c:numRef>
          </c:yVal>
          <c:smooth val="1"/>
        </c:ser>
        <c:ser>
          <c:idx val="18"/>
          <c:order val="18"/>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O$1:$O$351</c:f>
              <c:numCache>
                <c:formatCode>General</c:formatCode>
                <c:ptCount val="351"/>
                <c:pt idx="0">
                  <c:v>2.8489999999999998</c:v>
                </c:pt>
                <c:pt idx="1">
                  <c:v>2.677</c:v>
                </c:pt>
                <c:pt idx="2">
                  <c:v>2.66</c:v>
                </c:pt>
                <c:pt idx="3">
                  <c:v>2.67</c:v>
                </c:pt>
                <c:pt idx="4">
                  <c:v>2.7229999999999999</c:v>
                </c:pt>
                <c:pt idx="5">
                  <c:v>2.6469999999999998</c:v>
                </c:pt>
                <c:pt idx="6">
                  <c:v>2.8969999999999967</c:v>
                </c:pt>
                <c:pt idx="7">
                  <c:v>2.6149999999999998</c:v>
                </c:pt>
                <c:pt idx="8">
                  <c:v>2.8329999999999793</c:v>
                </c:pt>
                <c:pt idx="9">
                  <c:v>2.4559999999999977</c:v>
                </c:pt>
                <c:pt idx="10">
                  <c:v>2.3049999999999997</c:v>
                </c:pt>
                <c:pt idx="11">
                  <c:v>2.327</c:v>
                </c:pt>
                <c:pt idx="12">
                  <c:v>2.2309999999999999</c:v>
                </c:pt>
                <c:pt idx="13">
                  <c:v>2.5870000000000002</c:v>
                </c:pt>
                <c:pt idx="14">
                  <c:v>2.6379999999999999</c:v>
                </c:pt>
                <c:pt idx="15">
                  <c:v>2.1480000000000001</c:v>
                </c:pt>
                <c:pt idx="16">
                  <c:v>2.4149999999999987</c:v>
                </c:pt>
                <c:pt idx="17">
                  <c:v>2.278</c:v>
                </c:pt>
                <c:pt idx="18">
                  <c:v>2.2890000000000001</c:v>
                </c:pt>
                <c:pt idx="19">
                  <c:v>2.3699999999999997</c:v>
                </c:pt>
                <c:pt idx="20">
                  <c:v>2.323</c:v>
                </c:pt>
                <c:pt idx="21">
                  <c:v>1.823</c:v>
                </c:pt>
                <c:pt idx="22">
                  <c:v>2.028</c:v>
                </c:pt>
                <c:pt idx="23">
                  <c:v>2.9239999999999999</c:v>
                </c:pt>
                <c:pt idx="24">
                  <c:v>2.5840000000000001</c:v>
                </c:pt>
                <c:pt idx="25">
                  <c:v>2.0230000000000001</c:v>
                </c:pt>
                <c:pt idx="26">
                  <c:v>2.4239999999999999</c:v>
                </c:pt>
                <c:pt idx="27">
                  <c:v>2.125</c:v>
                </c:pt>
                <c:pt idx="28">
                  <c:v>2.4609999999999999</c:v>
                </c:pt>
                <c:pt idx="29">
                  <c:v>2.2730000000000001</c:v>
                </c:pt>
                <c:pt idx="30">
                  <c:v>2.3659999999999997</c:v>
                </c:pt>
                <c:pt idx="31">
                  <c:v>1.8540000000000001</c:v>
                </c:pt>
                <c:pt idx="32">
                  <c:v>2.262</c:v>
                </c:pt>
                <c:pt idx="33">
                  <c:v>2.177</c:v>
                </c:pt>
                <c:pt idx="34">
                  <c:v>2.149</c:v>
                </c:pt>
                <c:pt idx="35">
                  <c:v>2.4109999999999987</c:v>
                </c:pt>
                <c:pt idx="36">
                  <c:v>1.9940000000000102</c:v>
                </c:pt>
                <c:pt idx="37">
                  <c:v>2.2949999999999999</c:v>
                </c:pt>
                <c:pt idx="38">
                  <c:v>2.2669999999999999</c:v>
                </c:pt>
                <c:pt idx="39">
                  <c:v>2.3949999999999987</c:v>
                </c:pt>
                <c:pt idx="40">
                  <c:v>2.754</c:v>
                </c:pt>
                <c:pt idx="41">
                  <c:v>2.7159999999999997</c:v>
                </c:pt>
                <c:pt idx="42">
                  <c:v>3.15</c:v>
                </c:pt>
                <c:pt idx="43">
                  <c:v>2.903</c:v>
                </c:pt>
                <c:pt idx="44">
                  <c:v>2.8889999999999998</c:v>
                </c:pt>
                <c:pt idx="45">
                  <c:v>3.1070000000000002</c:v>
                </c:pt>
                <c:pt idx="46">
                  <c:v>3.1109999999999998</c:v>
                </c:pt>
                <c:pt idx="47">
                  <c:v>3.8549999999999978</c:v>
                </c:pt>
                <c:pt idx="48">
                  <c:v>3.3079999999999998</c:v>
                </c:pt>
                <c:pt idx="49">
                  <c:v>3.4139999999999997</c:v>
                </c:pt>
                <c:pt idx="50">
                  <c:v>3.5230000000000001</c:v>
                </c:pt>
                <c:pt idx="51">
                  <c:v>3.5749999999999997</c:v>
                </c:pt>
                <c:pt idx="52">
                  <c:v>3.6080000000000001</c:v>
                </c:pt>
                <c:pt idx="53">
                  <c:v>3.7080000000000002</c:v>
                </c:pt>
                <c:pt idx="54">
                  <c:v>3.3639999999999999</c:v>
                </c:pt>
                <c:pt idx="55">
                  <c:v>3.3589999999999987</c:v>
                </c:pt>
                <c:pt idx="56">
                  <c:v>3.2680000000000002</c:v>
                </c:pt>
                <c:pt idx="57">
                  <c:v>2.988</c:v>
                </c:pt>
                <c:pt idx="58">
                  <c:v>3.133</c:v>
                </c:pt>
                <c:pt idx="59">
                  <c:v>2.9909999999999997</c:v>
                </c:pt>
                <c:pt idx="60">
                  <c:v>2.7970000000000002</c:v>
                </c:pt>
                <c:pt idx="61">
                  <c:v>2.573</c:v>
                </c:pt>
                <c:pt idx="62">
                  <c:v>2.92</c:v>
                </c:pt>
                <c:pt idx="63">
                  <c:v>2.8409999999999997</c:v>
                </c:pt>
                <c:pt idx="64">
                  <c:v>2.9579999999999997</c:v>
                </c:pt>
                <c:pt idx="65">
                  <c:v>3.0489999999999999</c:v>
                </c:pt>
                <c:pt idx="66">
                  <c:v>2.9819999999999998</c:v>
                </c:pt>
                <c:pt idx="67">
                  <c:v>3.161</c:v>
                </c:pt>
                <c:pt idx="68">
                  <c:v>2.8149999999999977</c:v>
                </c:pt>
                <c:pt idx="69">
                  <c:v>3.1959999999999997</c:v>
                </c:pt>
                <c:pt idx="70">
                  <c:v>3.5149999999999997</c:v>
                </c:pt>
                <c:pt idx="71">
                  <c:v>3.7519999999999998</c:v>
                </c:pt>
                <c:pt idx="72">
                  <c:v>3.3899999999999997</c:v>
                </c:pt>
                <c:pt idx="73">
                  <c:v>3.423</c:v>
                </c:pt>
                <c:pt idx="74">
                  <c:v>3.9079999999999999</c:v>
                </c:pt>
                <c:pt idx="75">
                  <c:v>3.9309999999999987</c:v>
                </c:pt>
                <c:pt idx="76">
                  <c:v>3.8759999999999977</c:v>
                </c:pt>
                <c:pt idx="77">
                  <c:v>3.9289999999999998</c:v>
                </c:pt>
                <c:pt idx="78">
                  <c:v>4.2169999999999996</c:v>
                </c:pt>
                <c:pt idx="79">
                  <c:v>4.2130000000000001</c:v>
                </c:pt>
                <c:pt idx="80">
                  <c:v>4.2290000000000001</c:v>
                </c:pt>
                <c:pt idx="81">
                  <c:v>4.5720000000000001</c:v>
                </c:pt>
                <c:pt idx="82">
                  <c:v>4.3579999999999846</c:v>
                </c:pt>
                <c:pt idx="83">
                  <c:v>4.6779999999999955</c:v>
                </c:pt>
                <c:pt idx="84">
                  <c:v>5.2009999999999996</c:v>
                </c:pt>
                <c:pt idx="85">
                  <c:v>5.0949999999999855</c:v>
                </c:pt>
                <c:pt idx="86">
                  <c:v>5.29</c:v>
                </c:pt>
                <c:pt idx="87">
                  <c:v>5.6969999999999965</c:v>
                </c:pt>
                <c:pt idx="88">
                  <c:v>5.516</c:v>
                </c:pt>
                <c:pt idx="89">
                  <c:v>5.8599999999999985</c:v>
                </c:pt>
                <c:pt idx="90">
                  <c:v>5.8609999999999856</c:v>
                </c:pt>
                <c:pt idx="91">
                  <c:v>5.6890000000000001</c:v>
                </c:pt>
                <c:pt idx="92">
                  <c:v>6.609</c:v>
                </c:pt>
                <c:pt idx="93">
                  <c:v>6.6269999999999945</c:v>
                </c:pt>
                <c:pt idx="94">
                  <c:v>6.2229999999999945</c:v>
                </c:pt>
                <c:pt idx="95">
                  <c:v>6.2830000000000004</c:v>
                </c:pt>
                <c:pt idx="96">
                  <c:v>6.8839999999999995</c:v>
                </c:pt>
                <c:pt idx="97">
                  <c:v>6.4539999999999997</c:v>
                </c:pt>
                <c:pt idx="98">
                  <c:v>6.9530000000000003</c:v>
                </c:pt>
                <c:pt idx="99">
                  <c:v>7.0289999999999955</c:v>
                </c:pt>
                <c:pt idx="100">
                  <c:v>7.2329999999999997</c:v>
                </c:pt>
                <c:pt idx="101">
                  <c:v>6.7729999999999997</c:v>
                </c:pt>
                <c:pt idx="102">
                  <c:v>6.9459999999999997</c:v>
                </c:pt>
                <c:pt idx="103">
                  <c:v>6.9489999999999998</c:v>
                </c:pt>
                <c:pt idx="104">
                  <c:v>7.2779999999999996</c:v>
                </c:pt>
                <c:pt idx="105">
                  <c:v>6.6259999999999755</c:v>
                </c:pt>
                <c:pt idx="106">
                  <c:v>6.9720000000000004</c:v>
                </c:pt>
                <c:pt idx="107">
                  <c:v>6.8159999999999945</c:v>
                </c:pt>
                <c:pt idx="108">
                  <c:v>7.1579999999999755</c:v>
                </c:pt>
                <c:pt idx="109">
                  <c:v>7.2409999999999997</c:v>
                </c:pt>
                <c:pt idx="110">
                  <c:v>6.875</c:v>
                </c:pt>
                <c:pt idx="111">
                  <c:v>6.9409999999999998</c:v>
                </c:pt>
                <c:pt idx="112">
                  <c:v>7.9489999999999998</c:v>
                </c:pt>
                <c:pt idx="113">
                  <c:v>7.2219999999999995</c:v>
                </c:pt>
                <c:pt idx="114">
                  <c:v>6.9169999999999998</c:v>
                </c:pt>
                <c:pt idx="115">
                  <c:v>6.923</c:v>
                </c:pt>
                <c:pt idx="116">
                  <c:v>7.1269999999999945</c:v>
                </c:pt>
                <c:pt idx="117">
                  <c:v>7.0060000000000002</c:v>
                </c:pt>
                <c:pt idx="118">
                  <c:v>7.0669999999999975</c:v>
                </c:pt>
                <c:pt idx="119">
                  <c:v>6.9119999999999999</c:v>
                </c:pt>
                <c:pt idx="120">
                  <c:v>6.8439999999999985</c:v>
                </c:pt>
                <c:pt idx="121">
                  <c:v>6.5869999999999997</c:v>
                </c:pt>
                <c:pt idx="122">
                  <c:v>6.4779999999999998</c:v>
                </c:pt>
                <c:pt idx="123">
                  <c:v>7.0249999999999755</c:v>
                </c:pt>
                <c:pt idx="124">
                  <c:v>6.4539999999999997</c:v>
                </c:pt>
                <c:pt idx="125">
                  <c:v>6.399</c:v>
                </c:pt>
                <c:pt idx="126">
                  <c:v>6.71</c:v>
                </c:pt>
                <c:pt idx="127">
                  <c:v>6.6790000000000003</c:v>
                </c:pt>
                <c:pt idx="128">
                  <c:v>6.8179999999999845</c:v>
                </c:pt>
                <c:pt idx="129">
                  <c:v>6.4409999999999998</c:v>
                </c:pt>
                <c:pt idx="130">
                  <c:v>6.6599999999999975</c:v>
                </c:pt>
                <c:pt idx="131">
                  <c:v>6.85</c:v>
                </c:pt>
                <c:pt idx="132">
                  <c:v>7.0590000000000002</c:v>
                </c:pt>
                <c:pt idx="133">
                  <c:v>6.6669999999999945</c:v>
                </c:pt>
                <c:pt idx="134">
                  <c:v>7.0990000000000002</c:v>
                </c:pt>
                <c:pt idx="135">
                  <c:v>6.4080000000000004</c:v>
                </c:pt>
                <c:pt idx="136">
                  <c:v>7.2839999999999998</c:v>
                </c:pt>
                <c:pt idx="137">
                  <c:v>6.8769999999999998</c:v>
                </c:pt>
                <c:pt idx="138">
                  <c:v>7.181</c:v>
                </c:pt>
                <c:pt idx="139">
                  <c:v>6.6979999999999755</c:v>
                </c:pt>
                <c:pt idx="140">
                  <c:v>6.7249999999999845</c:v>
                </c:pt>
                <c:pt idx="141">
                  <c:v>6.718</c:v>
                </c:pt>
                <c:pt idx="142">
                  <c:v>6.851</c:v>
                </c:pt>
                <c:pt idx="143">
                  <c:v>6.8179999999999845</c:v>
                </c:pt>
                <c:pt idx="144">
                  <c:v>6.9930000000000003</c:v>
                </c:pt>
                <c:pt idx="145">
                  <c:v>6.532</c:v>
                </c:pt>
                <c:pt idx="146">
                  <c:v>7.3549999999999756</c:v>
                </c:pt>
                <c:pt idx="147">
                  <c:v>6.3710000000000004</c:v>
                </c:pt>
                <c:pt idx="148">
                  <c:v>6.9320000000000004</c:v>
                </c:pt>
                <c:pt idx="149">
                  <c:v>6.4790000000000134</c:v>
                </c:pt>
                <c:pt idx="150">
                  <c:v>5.8739999999999997</c:v>
                </c:pt>
                <c:pt idx="151">
                  <c:v>6.3539999999999965</c:v>
                </c:pt>
                <c:pt idx="152">
                  <c:v>5.9760000000000124</c:v>
                </c:pt>
                <c:pt idx="153">
                  <c:v>6.4059999999999997</c:v>
                </c:pt>
                <c:pt idx="154">
                  <c:v>5.968</c:v>
                </c:pt>
                <c:pt idx="155">
                  <c:v>5.8129999999999855</c:v>
                </c:pt>
                <c:pt idx="156">
                  <c:v>6.3659999999999846</c:v>
                </c:pt>
                <c:pt idx="157">
                  <c:v>6.0579999999999945</c:v>
                </c:pt>
                <c:pt idx="158">
                  <c:v>5.7910000000000004</c:v>
                </c:pt>
                <c:pt idx="159">
                  <c:v>6.3360000000000003</c:v>
                </c:pt>
                <c:pt idx="160">
                  <c:v>6.0090000000000003</c:v>
                </c:pt>
                <c:pt idx="161">
                  <c:v>5.8209999999999855</c:v>
                </c:pt>
                <c:pt idx="162">
                  <c:v>5.6109999999999856</c:v>
                </c:pt>
                <c:pt idx="163">
                  <c:v>5.2210000000000001</c:v>
                </c:pt>
                <c:pt idx="164">
                  <c:v>5.6</c:v>
                </c:pt>
                <c:pt idx="165">
                  <c:v>5.6199999999999966</c:v>
                </c:pt>
                <c:pt idx="166">
                  <c:v>5.0939999999999985</c:v>
                </c:pt>
                <c:pt idx="167">
                  <c:v>5.29</c:v>
                </c:pt>
                <c:pt idx="168">
                  <c:v>5.3079999999999945</c:v>
                </c:pt>
                <c:pt idx="169">
                  <c:v>5.5289999999999955</c:v>
                </c:pt>
                <c:pt idx="170">
                  <c:v>4.8259999999999845</c:v>
                </c:pt>
                <c:pt idx="171">
                  <c:v>4.8529999999999855</c:v>
                </c:pt>
                <c:pt idx="172">
                  <c:v>5.08</c:v>
                </c:pt>
                <c:pt idx="173">
                  <c:v>4.6589999999999945</c:v>
                </c:pt>
                <c:pt idx="174">
                  <c:v>4.4930000000000003</c:v>
                </c:pt>
                <c:pt idx="175">
                  <c:v>4.9379999999999997</c:v>
                </c:pt>
                <c:pt idx="176">
                  <c:v>4.2720000000000002</c:v>
                </c:pt>
                <c:pt idx="177">
                  <c:v>4.2119999999999997</c:v>
                </c:pt>
                <c:pt idx="178">
                  <c:v>4.3119999999999985</c:v>
                </c:pt>
                <c:pt idx="179">
                  <c:v>4.1189999999999856</c:v>
                </c:pt>
                <c:pt idx="180">
                  <c:v>3.589</c:v>
                </c:pt>
                <c:pt idx="181">
                  <c:v>4.0369999999999999</c:v>
                </c:pt>
                <c:pt idx="182">
                  <c:v>3.8809999999999998</c:v>
                </c:pt>
                <c:pt idx="183">
                  <c:v>3.7640000000000002</c:v>
                </c:pt>
                <c:pt idx="184">
                  <c:v>3.8019999999999987</c:v>
                </c:pt>
                <c:pt idx="185">
                  <c:v>4.0910000000000002</c:v>
                </c:pt>
                <c:pt idx="186">
                  <c:v>3.8079999999999998</c:v>
                </c:pt>
                <c:pt idx="187">
                  <c:v>3.726</c:v>
                </c:pt>
                <c:pt idx="188">
                  <c:v>3.8319999999999967</c:v>
                </c:pt>
                <c:pt idx="189">
                  <c:v>3.129</c:v>
                </c:pt>
                <c:pt idx="190">
                  <c:v>2.9589999999999987</c:v>
                </c:pt>
                <c:pt idx="191">
                  <c:v>2.8939999999999997</c:v>
                </c:pt>
                <c:pt idx="192">
                  <c:v>3.468</c:v>
                </c:pt>
                <c:pt idx="193">
                  <c:v>3.0179999999999998</c:v>
                </c:pt>
                <c:pt idx="194">
                  <c:v>2.9329999999999967</c:v>
                </c:pt>
                <c:pt idx="195">
                  <c:v>3.2650000000000001</c:v>
                </c:pt>
                <c:pt idx="196">
                  <c:v>2.9309999999999987</c:v>
                </c:pt>
                <c:pt idx="197">
                  <c:v>3.1719999999999997</c:v>
                </c:pt>
                <c:pt idx="198">
                  <c:v>2.86</c:v>
                </c:pt>
                <c:pt idx="199">
                  <c:v>2.6149999999999998</c:v>
                </c:pt>
                <c:pt idx="200">
                  <c:v>2.8489999999999998</c:v>
                </c:pt>
                <c:pt idx="201">
                  <c:v>2.6890000000000001</c:v>
                </c:pt>
                <c:pt idx="202">
                  <c:v>2.5030000000000001</c:v>
                </c:pt>
                <c:pt idx="203">
                  <c:v>2.5919999999999987</c:v>
                </c:pt>
                <c:pt idx="204">
                  <c:v>2.2149999999999999</c:v>
                </c:pt>
                <c:pt idx="205">
                  <c:v>2.6640000000000001</c:v>
                </c:pt>
                <c:pt idx="206">
                  <c:v>2.1309999999999998</c:v>
                </c:pt>
                <c:pt idx="207">
                  <c:v>2.3969999999999967</c:v>
                </c:pt>
                <c:pt idx="208">
                  <c:v>2.5709999999999997</c:v>
                </c:pt>
                <c:pt idx="209">
                  <c:v>2.6509999999999998</c:v>
                </c:pt>
                <c:pt idx="210">
                  <c:v>1.9400000000000091</c:v>
                </c:pt>
                <c:pt idx="211">
                  <c:v>2.2269999999999999</c:v>
                </c:pt>
                <c:pt idx="212">
                  <c:v>2.1549999999999998</c:v>
                </c:pt>
                <c:pt idx="213">
                  <c:v>2.3009999999999997</c:v>
                </c:pt>
                <c:pt idx="214">
                  <c:v>1.923</c:v>
                </c:pt>
                <c:pt idx="215">
                  <c:v>1.7449999999999899</c:v>
                </c:pt>
                <c:pt idx="216">
                  <c:v>1.7969999999999908</c:v>
                </c:pt>
                <c:pt idx="217">
                  <c:v>1.9780000000000102</c:v>
                </c:pt>
                <c:pt idx="218">
                  <c:v>1.742</c:v>
                </c:pt>
                <c:pt idx="219">
                  <c:v>1.8800000000000001</c:v>
                </c:pt>
                <c:pt idx="220">
                  <c:v>1.823</c:v>
                </c:pt>
                <c:pt idx="221">
                  <c:v>1.754</c:v>
                </c:pt>
                <c:pt idx="222">
                  <c:v>1.8080000000000001</c:v>
                </c:pt>
                <c:pt idx="223">
                  <c:v>1.7949999999999908</c:v>
                </c:pt>
                <c:pt idx="224">
                  <c:v>1.867</c:v>
                </c:pt>
                <c:pt idx="225">
                  <c:v>1.8859999999999897</c:v>
                </c:pt>
                <c:pt idx="226">
                  <c:v>1.6379999999999897</c:v>
                </c:pt>
                <c:pt idx="227">
                  <c:v>1.556</c:v>
                </c:pt>
                <c:pt idx="228">
                  <c:v>1.681</c:v>
                </c:pt>
                <c:pt idx="229">
                  <c:v>1.6519999999999897</c:v>
                </c:pt>
                <c:pt idx="230">
                  <c:v>1.4129999999999869</c:v>
                </c:pt>
                <c:pt idx="231">
                  <c:v>1.583</c:v>
                </c:pt>
                <c:pt idx="232">
                  <c:v>1.4319999999999817</c:v>
                </c:pt>
                <c:pt idx="233">
                  <c:v>1.5840000000000001</c:v>
                </c:pt>
                <c:pt idx="234">
                  <c:v>1.5569999999999908</c:v>
                </c:pt>
                <c:pt idx="235">
                  <c:v>1.135</c:v>
                </c:pt>
                <c:pt idx="236">
                  <c:v>1.272</c:v>
                </c:pt>
                <c:pt idx="237">
                  <c:v>1.42</c:v>
                </c:pt>
                <c:pt idx="238">
                  <c:v>1.266</c:v>
                </c:pt>
                <c:pt idx="239">
                  <c:v>1.0980000000000001</c:v>
                </c:pt>
                <c:pt idx="240">
                  <c:v>1.1599999999999899</c:v>
                </c:pt>
                <c:pt idx="241">
                  <c:v>1.3620000000000001</c:v>
                </c:pt>
                <c:pt idx="242">
                  <c:v>1.2949999999999908</c:v>
                </c:pt>
                <c:pt idx="243">
                  <c:v>1.046</c:v>
                </c:pt>
                <c:pt idx="244">
                  <c:v>1.204</c:v>
                </c:pt>
                <c:pt idx="245">
                  <c:v>1.458</c:v>
                </c:pt>
                <c:pt idx="246">
                  <c:v>0.91900000000000004</c:v>
                </c:pt>
                <c:pt idx="247">
                  <c:v>1.0209999999999897</c:v>
                </c:pt>
                <c:pt idx="248">
                  <c:v>1.3759999999999897</c:v>
                </c:pt>
                <c:pt idx="249">
                  <c:v>0.92500000000000004</c:v>
                </c:pt>
                <c:pt idx="250">
                  <c:v>1.635</c:v>
                </c:pt>
                <c:pt idx="251">
                  <c:v>0.90800000000000003</c:v>
                </c:pt>
                <c:pt idx="252">
                  <c:v>1.1020000000000001</c:v>
                </c:pt>
                <c:pt idx="253">
                  <c:v>1.141</c:v>
                </c:pt>
                <c:pt idx="254">
                  <c:v>1.234</c:v>
                </c:pt>
                <c:pt idx="255">
                  <c:v>0.82900000000000063</c:v>
                </c:pt>
                <c:pt idx="256">
                  <c:v>1.121</c:v>
                </c:pt>
                <c:pt idx="257">
                  <c:v>0.81</c:v>
                </c:pt>
                <c:pt idx="258">
                  <c:v>0.66500000000000592</c:v>
                </c:pt>
                <c:pt idx="259">
                  <c:v>1.1850000000000001</c:v>
                </c:pt>
                <c:pt idx="260">
                  <c:v>0.70900000000000063</c:v>
                </c:pt>
                <c:pt idx="261">
                  <c:v>0.74900000000000455</c:v>
                </c:pt>
                <c:pt idx="262">
                  <c:v>1.081</c:v>
                </c:pt>
                <c:pt idx="263">
                  <c:v>0.81399999999999995</c:v>
                </c:pt>
                <c:pt idx="264">
                  <c:v>0.79500000000000004</c:v>
                </c:pt>
                <c:pt idx="265">
                  <c:v>0.96700000000000064</c:v>
                </c:pt>
                <c:pt idx="266">
                  <c:v>0.53300000000000003</c:v>
                </c:pt>
                <c:pt idx="267">
                  <c:v>0.51</c:v>
                </c:pt>
                <c:pt idx="268">
                  <c:v>0.44900000000000001</c:v>
                </c:pt>
                <c:pt idx="269">
                  <c:v>0.87600000000000477</c:v>
                </c:pt>
                <c:pt idx="270">
                  <c:v>1.0760000000000001</c:v>
                </c:pt>
                <c:pt idx="271">
                  <c:v>0.45400000000000001</c:v>
                </c:pt>
                <c:pt idx="272">
                  <c:v>0.59199999999999997</c:v>
                </c:pt>
                <c:pt idx="273">
                  <c:v>0.72800000000000065</c:v>
                </c:pt>
                <c:pt idx="274">
                  <c:v>0.39100000000000262</c:v>
                </c:pt>
                <c:pt idx="275">
                  <c:v>0.74500000000000455</c:v>
                </c:pt>
                <c:pt idx="276">
                  <c:v>0.43800000000000228</c:v>
                </c:pt>
                <c:pt idx="277">
                  <c:v>0.51100000000000001</c:v>
                </c:pt>
                <c:pt idx="278">
                  <c:v>0.78600000000000003</c:v>
                </c:pt>
                <c:pt idx="279">
                  <c:v>0.58399999999999996</c:v>
                </c:pt>
                <c:pt idx="280">
                  <c:v>0.36500000000000032</c:v>
                </c:pt>
                <c:pt idx="281">
                  <c:v>0.48600000000000032</c:v>
                </c:pt>
                <c:pt idx="282">
                  <c:v>0.89400000000000002</c:v>
                </c:pt>
                <c:pt idx="283">
                  <c:v>0.41500000000000031</c:v>
                </c:pt>
                <c:pt idx="284">
                  <c:v>0.76500000000000512</c:v>
                </c:pt>
                <c:pt idx="285">
                  <c:v>0.54400000000000004</c:v>
                </c:pt>
                <c:pt idx="286">
                  <c:v>0.67100000000000593</c:v>
                </c:pt>
                <c:pt idx="287">
                  <c:v>0.52400000000000002</c:v>
                </c:pt>
                <c:pt idx="288">
                  <c:v>0.60500000000000065</c:v>
                </c:pt>
                <c:pt idx="289">
                  <c:v>0.48300000000000032</c:v>
                </c:pt>
                <c:pt idx="290">
                  <c:v>0.10199999999999998</c:v>
                </c:pt>
                <c:pt idx="291">
                  <c:v>0.62600000000000477</c:v>
                </c:pt>
                <c:pt idx="292">
                  <c:v>0.30600000000000038</c:v>
                </c:pt>
                <c:pt idx="293">
                  <c:v>0.48300000000000032</c:v>
                </c:pt>
                <c:pt idx="294">
                  <c:v>0.61300000000000165</c:v>
                </c:pt>
                <c:pt idx="295">
                  <c:v>0.58799999999999997</c:v>
                </c:pt>
                <c:pt idx="296">
                  <c:v>0.70100000000000062</c:v>
                </c:pt>
                <c:pt idx="297">
                  <c:v>0.63000000000000511</c:v>
                </c:pt>
                <c:pt idx="298">
                  <c:v>0.46100000000000002</c:v>
                </c:pt>
                <c:pt idx="299">
                  <c:v>0.38600000000000256</c:v>
                </c:pt>
                <c:pt idx="300">
                  <c:v>0.113</c:v>
                </c:pt>
                <c:pt idx="301">
                  <c:v>0.60700000000000065</c:v>
                </c:pt>
                <c:pt idx="302">
                  <c:v>0.19700000000000001</c:v>
                </c:pt>
                <c:pt idx="303">
                  <c:v>0.62000000000000455</c:v>
                </c:pt>
                <c:pt idx="304">
                  <c:v>0.52600000000000002</c:v>
                </c:pt>
                <c:pt idx="305">
                  <c:v>0.72800000000000065</c:v>
                </c:pt>
                <c:pt idx="306">
                  <c:v>0.82399999999999995</c:v>
                </c:pt>
                <c:pt idx="307">
                  <c:v>0.3800000000000025</c:v>
                </c:pt>
                <c:pt idx="308">
                  <c:v>0.43900000000000228</c:v>
                </c:pt>
                <c:pt idx="309">
                  <c:v>0.48800000000000032</c:v>
                </c:pt>
                <c:pt idx="310">
                  <c:v>0.54</c:v>
                </c:pt>
                <c:pt idx="311">
                  <c:v>0.52800000000000002</c:v>
                </c:pt>
                <c:pt idx="312">
                  <c:v>0.41000000000000031</c:v>
                </c:pt>
                <c:pt idx="313">
                  <c:v>0.66600000000000592</c:v>
                </c:pt>
                <c:pt idx="314">
                  <c:v>0.30600000000000038</c:v>
                </c:pt>
                <c:pt idx="315">
                  <c:v>0.44500000000000001</c:v>
                </c:pt>
                <c:pt idx="316">
                  <c:v>0.24300000000000024</c:v>
                </c:pt>
                <c:pt idx="317">
                  <c:v>0.38600000000000256</c:v>
                </c:pt>
                <c:pt idx="318">
                  <c:v>0.33700000000000296</c:v>
                </c:pt>
                <c:pt idx="319">
                  <c:v>0.18700000000000044</c:v>
                </c:pt>
                <c:pt idx="320">
                  <c:v>0.24400000000000024</c:v>
                </c:pt>
                <c:pt idx="321">
                  <c:v>0.55400000000000005</c:v>
                </c:pt>
                <c:pt idx="322">
                  <c:v>-0.17</c:v>
                </c:pt>
                <c:pt idx="323">
                  <c:v>0.36600000000000038</c:v>
                </c:pt>
                <c:pt idx="324">
                  <c:v>0.28200000000000008</c:v>
                </c:pt>
                <c:pt idx="325">
                  <c:v>0.48900000000000032</c:v>
                </c:pt>
                <c:pt idx="326">
                  <c:v>0.23400000000000001</c:v>
                </c:pt>
                <c:pt idx="327">
                  <c:v>9.4000000000000028E-2</c:v>
                </c:pt>
                <c:pt idx="328">
                  <c:v>0.47700000000000031</c:v>
                </c:pt>
                <c:pt idx="329">
                  <c:v>0.34700000000000031</c:v>
                </c:pt>
                <c:pt idx="330">
                  <c:v>0.49700000000000188</c:v>
                </c:pt>
                <c:pt idx="331">
                  <c:v>8.2000000000000003E-2</c:v>
                </c:pt>
                <c:pt idx="332">
                  <c:v>0.15000000000000024</c:v>
                </c:pt>
                <c:pt idx="333">
                  <c:v>0.128</c:v>
                </c:pt>
                <c:pt idx="334">
                  <c:v>-8.8000000000000064E-2</c:v>
                </c:pt>
                <c:pt idx="335">
                  <c:v>0.33400000000000296</c:v>
                </c:pt>
                <c:pt idx="336">
                  <c:v>0.27800000000000002</c:v>
                </c:pt>
                <c:pt idx="337">
                  <c:v>0.37300000000000227</c:v>
                </c:pt>
                <c:pt idx="338">
                  <c:v>0.46700000000000008</c:v>
                </c:pt>
                <c:pt idx="339">
                  <c:v>0.14100000000000001</c:v>
                </c:pt>
                <c:pt idx="340">
                  <c:v>0.41800000000000032</c:v>
                </c:pt>
                <c:pt idx="341">
                  <c:v>0.32000000000000256</c:v>
                </c:pt>
                <c:pt idx="342">
                  <c:v>0.23300000000000001</c:v>
                </c:pt>
                <c:pt idx="343">
                  <c:v>0.52500000000000002</c:v>
                </c:pt>
                <c:pt idx="344">
                  <c:v>0.37400000000000228</c:v>
                </c:pt>
                <c:pt idx="345">
                  <c:v>0.37100000000000088</c:v>
                </c:pt>
                <c:pt idx="346">
                  <c:v>0.46800000000000008</c:v>
                </c:pt>
                <c:pt idx="347">
                  <c:v>4.5999999999999999E-2</c:v>
                </c:pt>
                <c:pt idx="348">
                  <c:v>0.28700000000000031</c:v>
                </c:pt>
                <c:pt idx="349">
                  <c:v>0.29700000000000032</c:v>
                </c:pt>
                <c:pt idx="350">
                  <c:v>0.20900000000000021</c:v>
                </c:pt>
              </c:numCache>
            </c:numRef>
          </c:yVal>
          <c:smooth val="1"/>
        </c:ser>
        <c:ser>
          <c:idx val="19"/>
          <c:order val="19"/>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P$1:$P$351</c:f>
              <c:numCache>
                <c:formatCode>General</c:formatCode>
                <c:ptCount val="351"/>
                <c:pt idx="0">
                  <c:v>2.5019999999999998</c:v>
                </c:pt>
                <c:pt idx="1">
                  <c:v>2.7519999999999998</c:v>
                </c:pt>
                <c:pt idx="2">
                  <c:v>2.9159999999999977</c:v>
                </c:pt>
                <c:pt idx="3">
                  <c:v>2.7240000000000002</c:v>
                </c:pt>
                <c:pt idx="4">
                  <c:v>2.774</c:v>
                </c:pt>
                <c:pt idx="5">
                  <c:v>2.5649999999999999</c:v>
                </c:pt>
                <c:pt idx="6">
                  <c:v>2.528</c:v>
                </c:pt>
                <c:pt idx="7">
                  <c:v>2.7469999999999999</c:v>
                </c:pt>
                <c:pt idx="8">
                  <c:v>3.0519999999999987</c:v>
                </c:pt>
                <c:pt idx="9">
                  <c:v>2.5099999999999998</c:v>
                </c:pt>
                <c:pt idx="10">
                  <c:v>2.786</c:v>
                </c:pt>
                <c:pt idx="11">
                  <c:v>2.5349999999999997</c:v>
                </c:pt>
                <c:pt idx="12">
                  <c:v>2.528</c:v>
                </c:pt>
                <c:pt idx="13">
                  <c:v>2.6359999999999997</c:v>
                </c:pt>
                <c:pt idx="14">
                  <c:v>2.1949999999999998</c:v>
                </c:pt>
                <c:pt idx="15">
                  <c:v>2.5640000000000001</c:v>
                </c:pt>
                <c:pt idx="16">
                  <c:v>2.3729999999999967</c:v>
                </c:pt>
                <c:pt idx="17">
                  <c:v>2.5189999999999997</c:v>
                </c:pt>
                <c:pt idx="18">
                  <c:v>2.3519999999999968</c:v>
                </c:pt>
                <c:pt idx="19">
                  <c:v>2.7029999999999998</c:v>
                </c:pt>
                <c:pt idx="20">
                  <c:v>2.5649999999999999</c:v>
                </c:pt>
                <c:pt idx="21">
                  <c:v>2.3989999999999987</c:v>
                </c:pt>
                <c:pt idx="22">
                  <c:v>2.5509999999999997</c:v>
                </c:pt>
                <c:pt idx="23">
                  <c:v>2.3169999999999793</c:v>
                </c:pt>
                <c:pt idx="24">
                  <c:v>2.3379999999999987</c:v>
                </c:pt>
                <c:pt idx="25">
                  <c:v>2.6119999999999997</c:v>
                </c:pt>
                <c:pt idx="26">
                  <c:v>2.423</c:v>
                </c:pt>
                <c:pt idx="27">
                  <c:v>2.2570000000000001</c:v>
                </c:pt>
                <c:pt idx="28">
                  <c:v>2.484</c:v>
                </c:pt>
                <c:pt idx="29">
                  <c:v>2.3839999999999999</c:v>
                </c:pt>
                <c:pt idx="30">
                  <c:v>2.3059999999999987</c:v>
                </c:pt>
                <c:pt idx="31">
                  <c:v>1.9630000000000001</c:v>
                </c:pt>
                <c:pt idx="32">
                  <c:v>2.3949999999999987</c:v>
                </c:pt>
                <c:pt idx="33">
                  <c:v>2.2549999999999999</c:v>
                </c:pt>
                <c:pt idx="34">
                  <c:v>2.4209999999999998</c:v>
                </c:pt>
                <c:pt idx="35">
                  <c:v>2.2090000000000001</c:v>
                </c:pt>
                <c:pt idx="36">
                  <c:v>2.3519999999999968</c:v>
                </c:pt>
                <c:pt idx="37">
                  <c:v>2.3939999999999997</c:v>
                </c:pt>
                <c:pt idx="38">
                  <c:v>2.74</c:v>
                </c:pt>
                <c:pt idx="39">
                  <c:v>2.4129999999999967</c:v>
                </c:pt>
                <c:pt idx="40">
                  <c:v>2.6</c:v>
                </c:pt>
                <c:pt idx="41">
                  <c:v>2.7330000000000001</c:v>
                </c:pt>
                <c:pt idx="42">
                  <c:v>2.758</c:v>
                </c:pt>
                <c:pt idx="43">
                  <c:v>3.0840000000000001</c:v>
                </c:pt>
                <c:pt idx="44">
                  <c:v>3.073</c:v>
                </c:pt>
                <c:pt idx="45">
                  <c:v>3.2069999999999999</c:v>
                </c:pt>
                <c:pt idx="46">
                  <c:v>3.8249999999999997</c:v>
                </c:pt>
                <c:pt idx="47">
                  <c:v>3.7970000000000002</c:v>
                </c:pt>
                <c:pt idx="48">
                  <c:v>3.698</c:v>
                </c:pt>
                <c:pt idx="49">
                  <c:v>4.0060000000000002</c:v>
                </c:pt>
                <c:pt idx="50">
                  <c:v>3.4609999999999999</c:v>
                </c:pt>
                <c:pt idx="51">
                  <c:v>3.2709999999999999</c:v>
                </c:pt>
                <c:pt idx="52">
                  <c:v>3.5979999999999999</c:v>
                </c:pt>
                <c:pt idx="53">
                  <c:v>3.7909999999999999</c:v>
                </c:pt>
                <c:pt idx="54">
                  <c:v>3.29</c:v>
                </c:pt>
                <c:pt idx="55">
                  <c:v>3.141</c:v>
                </c:pt>
                <c:pt idx="56">
                  <c:v>3.2149999999999999</c:v>
                </c:pt>
                <c:pt idx="57">
                  <c:v>2.9489999999999998</c:v>
                </c:pt>
                <c:pt idx="58">
                  <c:v>3.129</c:v>
                </c:pt>
                <c:pt idx="59">
                  <c:v>2.8389999999999977</c:v>
                </c:pt>
                <c:pt idx="60">
                  <c:v>2.9769999999999968</c:v>
                </c:pt>
                <c:pt idx="61">
                  <c:v>2.54</c:v>
                </c:pt>
                <c:pt idx="62">
                  <c:v>3.42</c:v>
                </c:pt>
                <c:pt idx="63">
                  <c:v>2.68</c:v>
                </c:pt>
                <c:pt idx="64">
                  <c:v>2.8689999999999998</c:v>
                </c:pt>
                <c:pt idx="65">
                  <c:v>2.7840000000000011</c:v>
                </c:pt>
                <c:pt idx="66">
                  <c:v>3.1509999999999998</c:v>
                </c:pt>
                <c:pt idx="67">
                  <c:v>3.4699999999999998</c:v>
                </c:pt>
                <c:pt idx="68">
                  <c:v>3.2559999999999998</c:v>
                </c:pt>
                <c:pt idx="69">
                  <c:v>2.9859999999999998</c:v>
                </c:pt>
                <c:pt idx="70">
                  <c:v>3.5249999999999999</c:v>
                </c:pt>
                <c:pt idx="71">
                  <c:v>3.3519999999999968</c:v>
                </c:pt>
                <c:pt idx="72">
                  <c:v>3.7069999999999999</c:v>
                </c:pt>
                <c:pt idx="73">
                  <c:v>3.9919999999999987</c:v>
                </c:pt>
                <c:pt idx="74">
                  <c:v>4.0469999999999997</c:v>
                </c:pt>
                <c:pt idx="75">
                  <c:v>4.0569999999999995</c:v>
                </c:pt>
                <c:pt idx="76">
                  <c:v>4.3039999999999985</c:v>
                </c:pt>
                <c:pt idx="77">
                  <c:v>4.1719999999999997</c:v>
                </c:pt>
                <c:pt idx="78">
                  <c:v>4.8599999999999985</c:v>
                </c:pt>
                <c:pt idx="79">
                  <c:v>4.3569999999999975</c:v>
                </c:pt>
                <c:pt idx="80">
                  <c:v>4.6839999999999975</c:v>
                </c:pt>
                <c:pt idx="81">
                  <c:v>4.5939999999999985</c:v>
                </c:pt>
                <c:pt idx="82">
                  <c:v>5.1859999999999955</c:v>
                </c:pt>
                <c:pt idx="83">
                  <c:v>5.0739999999999998</c:v>
                </c:pt>
                <c:pt idx="84">
                  <c:v>5.2389999999999999</c:v>
                </c:pt>
                <c:pt idx="85">
                  <c:v>5.266</c:v>
                </c:pt>
                <c:pt idx="86">
                  <c:v>5.577</c:v>
                </c:pt>
                <c:pt idx="87">
                  <c:v>5.7370000000000001</c:v>
                </c:pt>
                <c:pt idx="88">
                  <c:v>5.9530000000000003</c:v>
                </c:pt>
                <c:pt idx="89">
                  <c:v>5.7450000000000001</c:v>
                </c:pt>
                <c:pt idx="90">
                  <c:v>5.75</c:v>
                </c:pt>
                <c:pt idx="91">
                  <c:v>5.8949999999999845</c:v>
                </c:pt>
                <c:pt idx="92">
                  <c:v>6.4020000000000001</c:v>
                </c:pt>
                <c:pt idx="93">
                  <c:v>6.4429999999999996</c:v>
                </c:pt>
                <c:pt idx="94">
                  <c:v>6.2239999999999975</c:v>
                </c:pt>
                <c:pt idx="95">
                  <c:v>6.5949999999999855</c:v>
                </c:pt>
                <c:pt idx="96">
                  <c:v>6.9820000000000002</c:v>
                </c:pt>
                <c:pt idx="97">
                  <c:v>6.6829999999999945</c:v>
                </c:pt>
                <c:pt idx="98">
                  <c:v>6.9290000000000003</c:v>
                </c:pt>
                <c:pt idx="99">
                  <c:v>6.6599999999999975</c:v>
                </c:pt>
                <c:pt idx="100">
                  <c:v>6.8310000000000004</c:v>
                </c:pt>
                <c:pt idx="101">
                  <c:v>7.1159999999999846</c:v>
                </c:pt>
                <c:pt idx="102">
                  <c:v>7.2960000000000003</c:v>
                </c:pt>
                <c:pt idx="103">
                  <c:v>7.4459999999999997</c:v>
                </c:pt>
                <c:pt idx="104">
                  <c:v>7.484</c:v>
                </c:pt>
                <c:pt idx="105">
                  <c:v>7.6239999999999855</c:v>
                </c:pt>
                <c:pt idx="106">
                  <c:v>7.8719999999999999</c:v>
                </c:pt>
                <c:pt idx="107">
                  <c:v>7.8719999999999999</c:v>
                </c:pt>
                <c:pt idx="108">
                  <c:v>7.7539999999999996</c:v>
                </c:pt>
                <c:pt idx="109">
                  <c:v>7.4269999999999996</c:v>
                </c:pt>
                <c:pt idx="110">
                  <c:v>7.6719999999999997</c:v>
                </c:pt>
                <c:pt idx="111">
                  <c:v>7.5629999999999855</c:v>
                </c:pt>
                <c:pt idx="112">
                  <c:v>7.6749999999999945</c:v>
                </c:pt>
                <c:pt idx="113">
                  <c:v>7.3710000000000004</c:v>
                </c:pt>
                <c:pt idx="114">
                  <c:v>7.3149999999999755</c:v>
                </c:pt>
                <c:pt idx="115">
                  <c:v>7.4029999999999996</c:v>
                </c:pt>
                <c:pt idx="116">
                  <c:v>7.6529999999999845</c:v>
                </c:pt>
                <c:pt idx="117">
                  <c:v>7.2869999999999999</c:v>
                </c:pt>
                <c:pt idx="118">
                  <c:v>6.8159999999999945</c:v>
                </c:pt>
                <c:pt idx="119">
                  <c:v>7.5609999999999955</c:v>
                </c:pt>
                <c:pt idx="120">
                  <c:v>6.9790000000000134</c:v>
                </c:pt>
                <c:pt idx="121">
                  <c:v>7.1949999999999745</c:v>
                </c:pt>
                <c:pt idx="122">
                  <c:v>7.0750000000000002</c:v>
                </c:pt>
                <c:pt idx="123">
                  <c:v>7.29</c:v>
                </c:pt>
                <c:pt idx="124">
                  <c:v>6.8860000000000001</c:v>
                </c:pt>
                <c:pt idx="125">
                  <c:v>7.0039999999999996</c:v>
                </c:pt>
                <c:pt idx="126">
                  <c:v>7.1349999999999945</c:v>
                </c:pt>
                <c:pt idx="127">
                  <c:v>7.3330000000000002</c:v>
                </c:pt>
                <c:pt idx="128">
                  <c:v>6.6059999999999945</c:v>
                </c:pt>
                <c:pt idx="129">
                  <c:v>7.3559999999999945</c:v>
                </c:pt>
                <c:pt idx="130">
                  <c:v>7.1029999999999855</c:v>
                </c:pt>
                <c:pt idx="131">
                  <c:v>7.0969999999999995</c:v>
                </c:pt>
                <c:pt idx="132">
                  <c:v>7.2990000000000004</c:v>
                </c:pt>
                <c:pt idx="133">
                  <c:v>7.24</c:v>
                </c:pt>
                <c:pt idx="134">
                  <c:v>6.7510000000000003</c:v>
                </c:pt>
                <c:pt idx="135">
                  <c:v>7.1549999999999745</c:v>
                </c:pt>
                <c:pt idx="136">
                  <c:v>7.3169999999999975</c:v>
                </c:pt>
                <c:pt idx="137">
                  <c:v>7.173</c:v>
                </c:pt>
                <c:pt idx="138">
                  <c:v>7.0579999999999945</c:v>
                </c:pt>
                <c:pt idx="139">
                  <c:v>7.1909999999999945</c:v>
                </c:pt>
                <c:pt idx="140">
                  <c:v>7.2269999999999985</c:v>
                </c:pt>
                <c:pt idx="141">
                  <c:v>6.8019999999999996</c:v>
                </c:pt>
                <c:pt idx="142">
                  <c:v>6.4820000000000002</c:v>
                </c:pt>
                <c:pt idx="143">
                  <c:v>7.282</c:v>
                </c:pt>
                <c:pt idx="144">
                  <c:v>7.1519999999999975</c:v>
                </c:pt>
                <c:pt idx="145">
                  <c:v>7.242</c:v>
                </c:pt>
                <c:pt idx="146">
                  <c:v>7.1989999999999945</c:v>
                </c:pt>
                <c:pt idx="147">
                  <c:v>6.8319999999999999</c:v>
                </c:pt>
                <c:pt idx="148">
                  <c:v>6.633</c:v>
                </c:pt>
                <c:pt idx="149">
                  <c:v>6.4169999999999998</c:v>
                </c:pt>
                <c:pt idx="150">
                  <c:v>6.5969999999999995</c:v>
                </c:pt>
                <c:pt idx="151">
                  <c:v>6.5539999999999985</c:v>
                </c:pt>
                <c:pt idx="152">
                  <c:v>6.5860000000000003</c:v>
                </c:pt>
                <c:pt idx="153">
                  <c:v>6.742</c:v>
                </c:pt>
                <c:pt idx="154">
                  <c:v>6.7669999999999995</c:v>
                </c:pt>
                <c:pt idx="155">
                  <c:v>6.3619999999999965</c:v>
                </c:pt>
                <c:pt idx="156">
                  <c:v>6.3659999999999846</c:v>
                </c:pt>
                <c:pt idx="157">
                  <c:v>6.6199999999999966</c:v>
                </c:pt>
                <c:pt idx="158">
                  <c:v>6.0039999999999996</c:v>
                </c:pt>
                <c:pt idx="159">
                  <c:v>6.46</c:v>
                </c:pt>
                <c:pt idx="160">
                  <c:v>6.069</c:v>
                </c:pt>
                <c:pt idx="161">
                  <c:v>5.907</c:v>
                </c:pt>
                <c:pt idx="162">
                  <c:v>5.8929999999999945</c:v>
                </c:pt>
                <c:pt idx="163">
                  <c:v>6.0739999999999998</c:v>
                </c:pt>
                <c:pt idx="164">
                  <c:v>5.9119999999999999</c:v>
                </c:pt>
                <c:pt idx="165">
                  <c:v>5.4749999999999996</c:v>
                </c:pt>
                <c:pt idx="166">
                  <c:v>5.7039999999999997</c:v>
                </c:pt>
                <c:pt idx="167">
                  <c:v>5.7859999999999996</c:v>
                </c:pt>
                <c:pt idx="168">
                  <c:v>5.2229999999999945</c:v>
                </c:pt>
                <c:pt idx="169">
                  <c:v>5.4850000000000003</c:v>
                </c:pt>
                <c:pt idx="170">
                  <c:v>5.3460000000000001</c:v>
                </c:pt>
                <c:pt idx="171">
                  <c:v>5.2269999999999985</c:v>
                </c:pt>
                <c:pt idx="172">
                  <c:v>4.8689999999999856</c:v>
                </c:pt>
                <c:pt idx="173">
                  <c:v>4.9889999999999999</c:v>
                </c:pt>
                <c:pt idx="174">
                  <c:v>4.9390000000000134</c:v>
                </c:pt>
                <c:pt idx="175">
                  <c:v>4.407</c:v>
                </c:pt>
                <c:pt idx="176">
                  <c:v>4.4480000000000004</c:v>
                </c:pt>
                <c:pt idx="177">
                  <c:v>4.5860000000000003</c:v>
                </c:pt>
                <c:pt idx="178">
                  <c:v>4.6569999999999965</c:v>
                </c:pt>
                <c:pt idx="179">
                  <c:v>4.3819999999999997</c:v>
                </c:pt>
                <c:pt idx="180">
                  <c:v>4.2949999999999955</c:v>
                </c:pt>
                <c:pt idx="181">
                  <c:v>3.7680000000000002</c:v>
                </c:pt>
                <c:pt idx="182">
                  <c:v>4.5289999999999955</c:v>
                </c:pt>
                <c:pt idx="183">
                  <c:v>4.2560000000000002</c:v>
                </c:pt>
                <c:pt idx="184">
                  <c:v>4.4569999999999999</c:v>
                </c:pt>
                <c:pt idx="185">
                  <c:v>3.7650000000000001</c:v>
                </c:pt>
                <c:pt idx="186">
                  <c:v>3.8219999999999987</c:v>
                </c:pt>
                <c:pt idx="187">
                  <c:v>3.9409999999999998</c:v>
                </c:pt>
                <c:pt idx="188">
                  <c:v>3.8289999999999997</c:v>
                </c:pt>
                <c:pt idx="189">
                  <c:v>3.5630000000000002</c:v>
                </c:pt>
                <c:pt idx="190">
                  <c:v>3.3709999999999987</c:v>
                </c:pt>
                <c:pt idx="191">
                  <c:v>3.6379999999999999</c:v>
                </c:pt>
                <c:pt idx="192">
                  <c:v>3.57</c:v>
                </c:pt>
                <c:pt idx="193">
                  <c:v>3.5270000000000001</c:v>
                </c:pt>
                <c:pt idx="194">
                  <c:v>3.13</c:v>
                </c:pt>
                <c:pt idx="195">
                  <c:v>2.98</c:v>
                </c:pt>
                <c:pt idx="196">
                  <c:v>3.274</c:v>
                </c:pt>
                <c:pt idx="197">
                  <c:v>2.8979999999999997</c:v>
                </c:pt>
                <c:pt idx="198">
                  <c:v>2.8589999999999987</c:v>
                </c:pt>
                <c:pt idx="199">
                  <c:v>2.9949999999999997</c:v>
                </c:pt>
                <c:pt idx="200">
                  <c:v>3.1509999999999998</c:v>
                </c:pt>
                <c:pt idx="201">
                  <c:v>3.12</c:v>
                </c:pt>
                <c:pt idx="202">
                  <c:v>2.6139999999999999</c:v>
                </c:pt>
                <c:pt idx="203">
                  <c:v>2.681</c:v>
                </c:pt>
                <c:pt idx="204">
                  <c:v>2.98</c:v>
                </c:pt>
                <c:pt idx="205">
                  <c:v>2.5409999999999999</c:v>
                </c:pt>
                <c:pt idx="206">
                  <c:v>2.4809999999999999</c:v>
                </c:pt>
                <c:pt idx="207">
                  <c:v>2.109</c:v>
                </c:pt>
                <c:pt idx="208">
                  <c:v>2.5249999999999999</c:v>
                </c:pt>
                <c:pt idx="209">
                  <c:v>2.3969999999999967</c:v>
                </c:pt>
                <c:pt idx="210">
                  <c:v>2.327</c:v>
                </c:pt>
                <c:pt idx="211">
                  <c:v>2.5009999999999999</c:v>
                </c:pt>
                <c:pt idx="212">
                  <c:v>2.3729999999999967</c:v>
                </c:pt>
                <c:pt idx="213">
                  <c:v>2.4509999999999987</c:v>
                </c:pt>
                <c:pt idx="214">
                  <c:v>1.9400000000000091</c:v>
                </c:pt>
                <c:pt idx="215">
                  <c:v>2.0880000000000001</c:v>
                </c:pt>
                <c:pt idx="216">
                  <c:v>1.86</c:v>
                </c:pt>
                <c:pt idx="217">
                  <c:v>2.4929999999999977</c:v>
                </c:pt>
                <c:pt idx="218">
                  <c:v>2.3679999999999999</c:v>
                </c:pt>
                <c:pt idx="219">
                  <c:v>2.048</c:v>
                </c:pt>
                <c:pt idx="220">
                  <c:v>1.766</c:v>
                </c:pt>
                <c:pt idx="221">
                  <c:v>2.0919999999999987</c:v>
                </c:pt>
                <c:pt idx="222">
                  <c:v>1.8009999999999908</c:v>
                </c:pt>
                <c:pt idx="223">
                  <c:v>1.9410000000000001</c:v>
                </c:pt>
                <c:pt idx="224">
                  <c:v>1.823</c:v>
                </c:pt>
                <c:pt idx="225">
                  <c:v>1.8540000000000001</c:v>
                </c:pt>
                <c:pt idx="226">
                  <c:v>1.8640000000000001</c:v>
                </c:pt>
                <c:pt idx="227">
                  <c:v>1.819</c:v>
                </c:pt>
                <c:pt idx="228">
                  <c:v>1.794</c:v>
                </c:pt>
                <c:pt idx="229">
                  <c:v>1.7089999999999888</c:v>
                </c:pt>
                <c:pt idx="230">
                  <c:v>1.58</c:v>
                </c:pt>
                <c:pt idx="231">
                  <c:v>1.4009999999999867</c:v>
                </c:pt>
                <c:pt idx="232">
                  <c:v>1.3939999999999897</c:v>
                </c:pt>
                <c:pt idx="233">
                  <c:v>1.591</c:v>
                </c:pt>
                <c:pt idx="234">
                  <c:v>1.714</c:v>
                </c:pt>
                <c:pt idx="235">
                  <c:v>1.4309999999999869</c:v>
                </c:pt>
                <c:pt idx="236">
                  <c:v>1.6120000000000001</c:v>
                </c:pt>
                <c:pt idx="237">
                  <c:v>1.0089999999999897</c:v>
                </c:pt>
                <c:pt idx="238">
                  <c:v>1.2549999999999897</c:v>
                </c:pt>
                <c:pt idx="239">
                  <c:v>1.264</c:v>
                </c:pt>
                <c:pt idx="240">
                  <c:v>1.452</c:v>
                </c:pt>
                <c:pt idx="241">
                  <c:v>1.4149999999999869</c:v>
                </c:pt>
                <c:pt idx="242">
                  <c:v>1.44</c:v>
                </c:pt>
                <c:pt idx="243">
                  <c:v>0.83400000000000063</c:v>
                </c:pt>
                <c:pt idx="244">
                  <c:v>1.45</c:v>
                </c:pt>
                <c:pt idx="245">
                  <c:v>0.99099999999999999</c:v>
                </c:pt>
                <c:pt idx="246">
                  <c:v>1.0860000000000001</c:v>
                </c:pt>
                <c:pt idx="247">
                  <c:v>1.028</c:v>
                </c:pt>
                <c:pt idx="248">
                  <c:v>1.171</c:v>
                </c:pt>
                <c:pt idx="249">
                  <c:v>0.998</c:v>
                </c:pt>
                <c:pt idx="250">
                  <c:v>1.335</c:v>
                </c:pt>
                <c:pt idx="251">
                  <c:v>1</c:v>
                </c:pt>
                <c:pt idx="252">
                  <c:v>1.0840000000000001</c:v>
                </c:pt>
                <c:pt idx="253">
                  <c:v>0.80800000000000005</c:v>
                </c:pt>
                <c:pt idx="254">
                  <c:v>0.71900000000000064</c:v>
                </c:pt>
                <c:pt idx="255">
                  <c:v>0.68400000000000005</c:v>
                </c:pt>
                <c:pt idx="256">
                  <c:v>1.2789999999999897</c:v>
                </c:pt>
                <c:pt idx="257">
                  <c:v>0.97000000000000064</c:v>
                </c:pt>
                <c:pt idx="258">
                  <c:v>1.0940000000000001</c:v>
                </c:pt>
                <c:pt idx="259">
                  <c:v>0.63000000000000511</c:v>
                </c:pt>
                <c:pt idx="260">
                  <c:v>0.65300000000000569</c:v>
                </c:pt>
                <c:pt idx="261">
                  <c:v>0.65900000000000591</c:v>
                </c:pt>
                <c:pt idx="262">
                  <c:v>1.0860000000000001</c:v>
                </c:pt>
                <c:pt idx="263">
                  <c:v>1.103</c:v>
                </c:pt>
                <c:pt idx="264">
                  <c:v>0.66700000000000592</c:v>
                </c:pt>
                <c:pt idx="265">
                  <c:v>0.42800000000000032</c:v>
                </c:pt>
                <c:pt idx="266">
                  <c:v>0.59399999999999997</c:v>
                </c:pt>
                <c:pt idx="267">
                  <c:v>0.77400000000000513</c:v>
                </c:pt>
                <c:pt idx="268">
                  <c:v>0.41700000000000031</c:v>
                </c:pt>
                <c:pt idx="269">
                  <c:v>0.55300000000000005</c:v>
                </c:pt>
                <c:pt idx="270">
                  <c:v>0.68799999999999994</c:v>
                </c:pt>
                <c:pt idx="271">
                  <c:v>1.03</c:v>
                </c:pt>
                <c:pt idx="272">
                  <c:v>0.75400000000000511</c:v>
                </c:pt>
                <c:pt idx="273">
                  <c:v>0.75600000000000511</c:v>
                </c:pt>
                <c:pt idx="274">
                  <c:v>0.89600000000000002</c:v>
                </c:pt>
                <c:pt idx="275">
                  <c:v>0.53900000000000003</c:v>
                </c:pt>
                <c:pt idx="276">
                  <c:v>0.89</c:v>
                </c:pt>
                <c:pt idx="277">
                  <c:v>0.34300000000000008</c:v>
                </c:pt>
                <c:pt idx="278">
                  <c:v>0.80100000000000005</c:v>
                </c:pt>
                <c:pt idx="279">
                  <c:v>0.75200000000000489</c:v>
                </c:pt>
                <c:pt idx="280">
                  <c:v>0.66500000000000592</c:v>
                </c:pt>
                <c:pt idx="281">
                  <c:v>0.70100000000000062</c:v>
                </c:pt>
                <c:pt idx="282">
                  <c:v>0.76100000000000512</c:v>
                </c:pt>
                <c:pt idx="283">
                  <c:v>0.84900000000000064</c:v>
                </c:pt>
                <c:pt idx="284">
                  <c:v>0.36400000000000032</c:v>
                </c:pt>
                <c:pt idx="285">
                  <c:v>0.31100000000000227</c:v>
                </c:pt>
                <c:pt idx="286">
                  <c:v>0.56299999999999994</c:v>
                </c:pt>
                <c:pt idx="287">
                  <c:v>0.63500000000000512</c:v>
                </c:pt>
                <c:pt idx="288">
                  <c:v>0.29500000000000032</c:v>
                </c:pt>
                <c:pt idx="289">
                  <c:v>0.47400000000000031</c:v>
                </c:pt>
                <c:pt idx="290">
                  <c:v>0.59699999999999998</c:v>
                </c:pt>
                <c:pt idx="291">
                  <c:v>0.55600000000000005</c:v>
                </c:pt>
                <c:pt idx="292">
                  <c:v>0.69199999999999995</c:v>
                </c:pt>
                <c:pt idx="293">
                  <c:v>0.73500000000000065</c:v>
                </c:pt>
                <c:pt idx="294">
                  <c:v>0.82399999999999995</c:v>
                </c:pt>
                <c:pt idx="295">
                  <c:v>0.29100000000000031</c:v>
                </c:pt>
                <c:pt idx="296">
                  <c:v>0.28500000000000031</c:v>
                </c:pt>
                <c:pt idx="297">
                  <c:v>0.61800000000000455</c:v>
                </c:pt>
                <c:pt idx="298">
                  <c:v>0.29100000000000031</c:v>
                </c:pt>
                <c:pt idx="299">
                  <c:v>0.59299999999999997</c:v>
                </c:pt>
                <c:pt idx="300">
                  <c:v>0.43600000000000227</c:v>
                </c:pt>
                <c:pt idx="301">
                  <c:v>0.59799999999999998</c:v>
                </c:pt>
                <c:pt idx="302">
                  <c:v>0.69799999999999995</c:v>
                </c:pt>
                <c:pt idx="303">
                  <c:v>0.78900000000000003</c:v>
                </c:pt>
                <c:pt idx="304">
                  <c:v>0.37500000000000228</c:v>
                </c:pt>
                <c:pt idx="305">
                  <c:v>0.69799999999999995</c:v>
                </c:pt>
                <c:pt idx="306">
                  <c:v>0.20800000000000021</c:v>
                </c:pt>
                <c:pt idx="307">
                  <c:v>0.35500000000000032</c:v>
                </c:pt>
                <c:pt idx="308">
                  <c:v>0.34600000000000031</c:v>
                </c:pt>
                <c:pt idx="309">
                  <c:v>0.38100000000000256</c:v>
                </c:pt>
                <c:pt idx="310">
                  <c:v>0.34300000000000008</c:v>
                </c:pt>
                <c:pt idx="311">
                  <c:v>0.58099999999999996</c:v>
                </c:pt>
                <c:pt idx="312">
                  <c:v>0.58399999999999996</c:v>
                </c:pt>
                <c:pt idx="313">
                  <c:v>0.54</c:v>
                </c:pt>
                <c:pt idx="314">
                  <c:v>0.35100000000000031</c:v>
                </c:pt>
                <c:pt idx="315">
                  <c:v>0.37800000000000228</c:v>
                </c:pt>
                <c:pt idx="316">
                  <c:v>0.53900000000000003</c:v>
                </c:pt>
                <c:pt idx="317">
                  <c:v>0.30800000000000038</c:v>
                </c:pt>
                <c:pt idx="318">
                  <c:v>0.32300000000000256</c:v>
                </c:pt>
                <c:pt idx="319">
                  <c:v>0.67000000000000592</c:v>
                </c:pt>
                <c:pt idx="320">
                  <c:v>0.43200000000000038</c:v>
                </c:pt>
                <c:pt idx="321">
                  <c:v>0.47000000000000008</c:v>
                </c:pt>
                <c:pt idx="322">
                  <c:v>0.40100000000000002</c:v>
                </c:pt>
                <c:pt idx="323">
                  <c:v>0.37100000000000088</c:v>
                </c:pt>
                <c:pt idx="324">
                  <c:v>0.48900000000000032</c:v>
                </c:pt>
                <c:pt idx="325">
                  <c:v>0.29300000000000032</c:v>
                </c:pt>
                <c:pt idx="326">
                  <c:v>0.24500000000000041</c:v>
                </c:pt>
                <c:pt idx="327">
                  <c:v>0.52500000000000002</c:v>
                </c:pt>
                <c:pt idx="328">
                  <c:v>0.46200000000000002</c:v>
                </c:pt>
                <c:pt idx="329">
                  <c:v>0.62000000000000455</c:v>
                </c:pt>
                <c:pt idx="330">
                  <c:v>0.31800000000000256</c:v>
                </c:pt>
                <c:pt idx="331">
                  <c:v>0.43000000000000038</c:v>
                </c:pt>
                <c:pt idx="332">
                  <c:v>0.24900000000000044</c:v>
                </c:pt>
                <c:pt idx="333">
                  <c:v>0.34900000000000031</c:v>
                </c:pt>
                <c:pt idx="334">
                  <c:v>0.43000000000000038</c:v>
                </c:pt>
                <c:pt idx="335">
                  <c:v>0.16700000000000001</c:v>
                </c:pt>
                <c:pt idx="336">
                  <c:v>0.34300000000000008</c:v>
                </c:pt>
                <c:pt idx="337">
                  <c:v>0.26300000000000001</c:v>
                </c:pt>
                <c:pt idx="338">
                  <c:v>4.5000000000000012E-2</c:v>
                </c:pt>
                <c:pt idx="339">
                  <c:v>0.38200000000000256</c:v>
                </c:pt>
                <c:pt idx="340">
                  <c:v>0.47600000000000031</c:v>
                </c:pt>
                <c:pt idx="341">
                  <c:v>0.29500000000000032</c:v>
                </c:pt>
                <c:pt idx="342">
                  <c:v>0.441</c:v>
                </c:pt>
                <c:pt idx="343">
                  <c:v>0.252</c:v>
                </c:pt>
                <c:pt idx="344">
                  <c:v>0.23600000000000004</c:v>
                </c:pt>
                <c:pt idx="345">
                  <c:v>-8.1000000000000003E-2</c:v>
                </c:pt>
                <c:pt idx="346">
                  <c:v>0.191</c:v>
                </c:pt>
                <c:pt idx="347">
                  <c:v>0.31500000000000228</c:v>
                </c:pt>
                <c:pt idx="348">
                  <c:v>0.15300000000000041</c:v>
                </c:pt>
                <c:pt idx="349">
                  <c:v>0.25900000000000001</c:v>
                </c:pt>
                <c:pt idx="350">
                  <c:v>0.32600000000000257</c:v>
                </c:pt>
              </c:numCache>
            </c:numRef>
          </c:yVal>
          <c:smooth val="1"/>
        </c:ser>
        <c:ser>
          <c:idx val="20"/>
          <c:order val="20"/>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Q$1:$Q$351</c:f>
              <c:numCache>
                <c:formatCode>General</c:formatCode>
                <c:ptCount val="351"/>
                <c:pt idx="0">
                  <c:v>2.5019999999999998</c:v>
                </c:pt>
                <c:pt idx="1">
                  <c:v>2.7519999999999998</c:v>
                </c:pt>
                <c:pt idx="2">
                  <c:v>2.9159999999999977</c:v>
                </c:pt>
                <c:pt idx="3">
                  <c:v>2.7240000000000002</c:v>
                </c:pt>
                <c:pt idx="4">
                  <c:v>2.774</c:v>
                </c:pt>
                <c:pt idx="5">
                  <c:v>2.5649999999999999</c:v>
                </c:pt>
                <c:pt idx="6">
                  <c:v>2.528</c:v>
                </c:pt>
                <c:pt idx="7">
                  <c:v>2.7469999999999999</c:v>
                </c:pt>
                <c:pt idx="8">
                  <c:v>3.0519999999999987</c:v>
                </c:pt>
                <c:pt idx="9">
                  <c:v>2.5099999999999998</c:v>
                </c:pt>
                <c:pt idx="10">
                  <c:v>2.786</c:v>
                </c:pt>
                <c:pt idx="11">
                  <c:v>2.5349999999999997</c:v>
                </c:pt>
                <c:pt idx="12">
                  <c:v>2.528</c:v>
                </c:pt>
                <c:pt idx="13">
                  <c:v>2.6359999999999997</c:v>
                </c:pt>
                <c:pt idx="14">
                  <c:v>2.1949999999999998</c:v>
                </c:pt>
                <c:pt idx="15">
                  <c:v>2.5640000000000001</c:v>
                </c:pt>
                <c:pt idx="16">
                  <c:v>2.3729999999999967</c:v>
                </c:pt>
                <c:pt idx="17">
                  <c:v>2.5189999999999997</c:v>
                </c:pt>
                <c:pt idx="18">
                  <c:v>2.3519999999999968</c:v>
                </c:pt>
                <c:pt idx="19">
                  <c:v>2.7029999999999998</c:v>
                </c:pt>
                <c:pt idx="20">
                  <c:v>2.5649999999999999</c:v>
                </c:pt>
                <c:pt idx="21">
                  <c:v>2.3989999999999987</c:v>
                </c:pt>
                <c:pt idx="22">
                  <c:v>2.5509999999999997</c:v>
                </c:pt>
                <c:pt idx="23">
                  <c:v>2.3169999999999793</c:v>
                </c:pt>
                <c:pt idx="24">
                  <c:v>2.3379999999999987</c:v>
                </c:pt>
                <c:pt idx="25">
                  <c:v>2.6119999999999997</c:v>
                </c:pt>
                <c:pt idx="26">
                  <c:v>2.423</c:v>
                </c:pt>
                <c:pt idx="27">
                  <c:v>2.2570000000000001</c:v>
                </c:pt>
                <c:pt idx="28">
                  <c:v>2.484</c:v>
                </c:pt>
                <c:pt idx="29">
                  <c:v>2.3839999999999999</c:v>
                </c:pt>
                <c:pt idx="30">
                  <c:v>2.3059999999999987</c:v>
                </c:pt>
                <c:pt idx="31">
                  <c:v>1.9630000000000001</c:v>
                </c:pt>
                <c:pt idx="32">
                  <c:v>2.3949999999999987</c:v>
                </c:pt>
                <c:pt idx="33">
                  <c:v>2.2549999999999999</c:v>
                </c:pt>
                <c:pt idx="34">
                  <c:v>2.4209999999999998</c:v>
                </c:pt>
                <c:pt idx="35">
                  <c:v>2.2090000000000001</c:v>
                </c:pt>
                <c:pt idx="36">
                  <c:v>2.3519999999999968</c:v>
                </c:pt>
                <c:pt idx="37">
                  <c:v>2.3939999999999997</c:v>
                </c:pt>
                <c:pt idx="38">
                  <c:v>2.74</c:v>
                </c:pt>
                <c:pt idx="39">
                  <c:v>2.4129999999999967</c:v>
                </c:pt>
                <c:pt idx="40">
                  <c:v>2.6</c:v>
                </c:pt>
                <c:pt idx="41">
                  <c:v>2.7330000000000001</c:v>
                </c:pt>
                <c:pt idx="42">
                  <c:v>2.758</c:v>
                </c:pt>
                <c:pt idx="43">
                  <c:v>3.0840000000000001</c:v>
                </c:pt>
                <c:pt idx="44">
                  <c:v>3.073</c:v>
                </c:pt>
                <c:pt idx="45">
                  <c:v>3.2069999999999999</c:v>
                </c:pt>
                <c:pt idx="46">
                  <c:v>3.8249999999999997</c:v>
                </c:pt>
                <c:pt idx="47">
                  <c:v>3.7970000000000002</c:v>
                </c:pt>
                <c:pt idx="48">
                  <c:v>3.698</c:v>
                </c:pt>
                <c:pt idx="49">
                  <c:v>4.0060000000000002</c:v>
                </c:pt>
                <c:pt idx="50">
                  <c:v>3.4609999999999999</c:v>
                </c:pt>
                <c:pt idx="51">
                  <c:v>3.2709999999999999</c:v>
                </c:pt>
                <c:pt idx="52">
                  <c:v>3.5979999999999999</c:v>
                </c:pt>
                <c:pt idx="53">
                  <c:v>3.7909999999999999</c:v>
                </c:pt>
                <c:pt idx="54">
                  <c:v>3.29</c:v>
                </c:pt>
                <c:pt idx="55">
                  <c:v>3.141</c:v>
                </c:pt>
                <c:pt idx="56">
                  <c:v>3.2149999999999999</c:v>
                </c:pt>
                <c:pt idx="57">
                  <c:v>2.9489999999999998</c:v>
                </c:pt>
                <c:pt idx="58">
                  <c:v>3.129</c:v>
                </c:pt>
                <c:pt idx="59">
                  <c:v>2.8389999999999977</c:v>
                </c:pt>
                <c:pt idx="60">
                  <c:v>2.9769999999999968</c:v>
                </c:pt>
                <c:pt idx="61">
                  <c:v>2.54</c:v>
                </c:pt>
                <c:pt idx="62">
                  <c:v>3.42</c:v>
                </c:pt>
                <c:pt idx="63">
                  <c:v>2.68</c:v>
                </c:pt>
                <c:pt idx="64">
                  <c:v>2.8689999999999998</c:v>
                </c:pt>
                <c:pt idx="65">
                  <c:v>2.7840000000000011</c:v>
                </c:pt>
                <c:pt idx="66">
                  <c:v>3.1509999999999998</c:v>
                </c:pt>
                <c:pt idx="67">
                  <c:v>3.4699999999999998</c:v>
                </c:pt>
                <c:pt idx="68">
                  <c:v>3.2559999999999998</c:v>
                </c:pt>
                <c:pt idx="69">
                  <c:v>2.9859999999999998</c:v>
                </c:pt>
                <c:pt idx="70">
                  <c:v>3.5249999999999999</c:v>
                </c:pt>
                <c:pt idx="71">
                  <c:v>3.3519999999999968</c:v>
                </c:pt>
                <c:pt idx="72">
                  <c:v>3.7069999999999999</c:v>
                </c:pt>
                <c:pt idx="73">
                  <c:v>3.9919999999999987</c:v>
                </c:pt>
                <c:pt idx="74">
                  <c:v>4.0469999999999997</c:v>
                </c:pt>
                <c:pt idx="75">
                  <c:v>4.0569999999999995</c:v>
                </c:pt>
                <c:pt idx="76">
                  <c:v>4.3039999999999985</c:v>
                </c:pt>
                <c:pt idx="77">
                  <c:v>4.1719999999999997</c:v>
                </c:pt>
                <c:pt idx="78">
                  <c:v>4.8599999999999985</c:v>
                </c:pt>
                <c:pt idx="79">
                  <c:v>4.3569999999999975</c:v>
                </c:pt>
                <c:pt idx="80">
                  <c:v>4.6839999999999975</c:v>
                </c:pt>
                <c:pt idx="81">
                  <c:v>4.5939999999999985</c:v>
                </c:pt>
                <c:pt idx="82">
                  <c:v>5.1859999999999955</c:v>
                </c:pt>
                <c:pt idx="83">
                  <c:v>5.0739999999999998</c:v>
                </c:pt>
                <c:pt idx="84">
                  <c:v>5.2389999999999999</c:v>
                </c:pt>
                <c:pt idx="85">
                  <c:v>5.266</c:v>
                </c:pt>
                <c:pt idx="86">
                  <c:v>5.577</c:v>
                </c:pt>
                <c:pt idx="87">
                  <c:v>5.7370000000000001</c:v>
                </c:pt>
                <c:pt idx="88">
                  <c:v>5.9530000000000003</c:v>
                </c:pt>
                <c:pt idx="89">
                  <c:v>5.7450000000000001</c:v>
                </c:pt>
                <c:pt idx="90">
                  <c:v>5.75</c:v>
                </c:pt>
                <c:pt idx="91">
                  <c:v>5.8949999999999845</c:v>
                </c:pt>
                <c:pt idx="92">
                  <c:v>6.4020000000000001</c:v>
                </c:pt>
                <c:pt idx="93">
                  <c:v>6.4429999999999996</c:v>
                </c:pt>
                <c:pt idx="94">
                  <c:v>6.2239999999999975</c:v>
                </c:pt>
                <c:pt idx="95">
                  <c:v>6.5949999999999855</c:v>
                </c:pt>
                <c:pt idx="96">
                  <c:v>6.9820000000000002</c:v>
                </c:pt>
                <c:pt idx="97">
                  <c:v>6.6829999999999945</c:v>
                </c:pt>
                <c:pt idx="98">
                  <c:v>6.9290000000000003</c:v>
                </c:pt>
                <c:pt idx="99">
                  <c:v>6.6599999999999975</c:v>
                </c:pt>
                <c:pt idx="100">
                  <c:v>6.8310000000000004</c:v>
                </c:pt>
                <c:pt idx="101">
                  <c:v>7.1159999999999846</c:v>
                </c:pt>
                <c:pt idx="102">
                  <c:v>7.2960000000000003</c:v>
                </c:pt>
                <c:pt idx="103">
                  <c:v>7.4459999999999997</c:v>
                </c:pt>
                <c:pt idx="104">
                  <c:v>7.484</c:v>
                </c:pt>
                <c:pt idx="105">
                  <c:v>7.6239999999999855</c:v>
                </c:pt>
                <c:pt idx="106">
                  <c:v>7.8719999999999999</c:v>
                </c:pt>
                <c:pt idx="107">
                  <c:v>7.8719999999999999</c:v>
                </c:pt>
                <c:pt idx="108">
                  <c:v>7.7539999999999996</c:v>
                </c:pt>
                <c:pt idx="109">
                  <c:v>7.4269999999999996</c:v>
                </c:pt>
                <c:pt idx="110">
                  <c:v>7.6719999999999997</c:v>
                </c:pt>
                <c:pt idx="111">
                  <c:v>7.5629999999999855</c:v>
                </c:pt>
                <c:pt idx="112">
                  <c:v>7.6749999999999945</c:v>
                </c:pt>
                <c:pt idx="113">
                  <c:v>7.3710000000000004</c:v>
                </c:pt>
                <c:pt idx="114">
                  <c:v>7.3149999999999755</c:v>
                </c:pt>
                <c:pt idx="115">
                  <c:v>7.4029999999999996</c:v>
                </c:pt>
                <c:pt idx="116">
                  <c:v>7.6529999999999845</c:v>
                </c:pt>
                <c:pt idx="117">
                  <c:v>7.2869999999999999</c:v>
                </c:pt>
                <c:pt idx="118">
                  <c:v>6.8159999999999945</c:v>
                </c:pt>
                <c:pt idx="119">
                  <c:v>7.5609999999999955</c:v>
                </c:pt>
                <c:pt idx="120">
                  <c:v>6.9790000000000134</c:v>
                </c:pt>
                <c:pt idx="121">
                  <c:v>7.1949999999999745</c:v>
                </c:pt>
                <c:pt idx="122">
                  <c:v>7.0750000000000002</c:v>
                </c:pt>
                <c:pt idx="123">
                  <c:v>7.29</c:v>
                </c:pt>
                <c:pt idx="124">
                  <c:v>6.8860000000000001</c:v>
                </c:pt>
                <c:pt idx="125">
                  <c:v>7.0039999999999996</c:v>
                </c:pt>
                <c:pt idx="126">
                  <c:v>7.1349999999999945</c:v>
                </c:pt>
                <c:pt idx="127">
                  <c:v>7.3330000000000002</c:v>
                </c:pt>
                <c:pt idx="128">
                  <c:v>6.6059999999999945</c:v>
                </c:pt>
                <c:pt idx="129">
                  <c:v>7.3559999999999945</c:v>
                </c:pt>
                <c:pt idx="130">
                  <c:v>7.1029999999999855</c:v>
                </c:pt>
                <c:pt idx="131">
                  <c:v>7.0969999999999995</c:v>
                </c:pt>
                <c:pt idx="132">
                  <c:v>7.2990000000000004</c:v>
                </c:pt>
                <c:pt idx="133">
                  <c:v>7.24</c:v>
                </c:pt>
                <c:pt idx="134">
                  <c:v>6.7510000000000003</c:v>
                </c:pt>
                <c:pt idx="135">
                  <c:v>7.1549999999999745</c:v>
                </c:pt>
                <c:pt idx="136">
                  <c:v>7.3169999999999975</c:v>
                </c:pt>
                <c:pt idx="137">
                  <c:v>7.173</c:v>
                </c:pt>
                <c:pt idx="138">
                  <c:v>7.0579999999999945</c:v>
                </c:pt>
                <c:pt idx="139">
                  <c:v>7.1909999999999945</c:v>
                </c:pt>
                <c:pt idx="140">
                  <c:v>7.2269999999999985</c:v>
                </c:pt>
                <c:pt idx="141">
                  <c:v>6.8019999999999996</c:v>
                </c:pt>
                <c:pt idx="142">
                  <c:v>6.4820000000000002</c:v>
                </c:pt>
                <c:pt idx="143">
                  <c:v>7.282</c:v>
                </c:pt>
                <c:pt idx="144">
                  <c:v>7.1519999999999975</c:v>
                </c:pt>
                <c:pt idx="145">
                  <c:v>7.242</c:v>
                </c:pt>
                <c:pt idx="146">
                  <c:v>7.1989999999999945</c:v>
                </c:pt>
                <c:pt idx="147">
                  <c:v>6.8319999999999999</c:v>
                </c:pt>
                <c:pt idx="148">
                  <c:v>6.633</c:v>
                </c:pt>
                <c:pt idx="149">
                  <c:v>6.4169999999999998</c:v>
                </c:pt>
                <c:pt idx="150">
                  <c:v>6.5969999999999995</c:v>
                </c:pt>
                <c:pt idx="151">
                  <c:v>6.5539999999999985</c:v>
                </c:pt>
                <c:pt idx="152">
                  <c:v>6.5860000000000003</c:v>
                </c:pt>
                <c:pt idx="153">
                  <c:v>6.742</c:v>
                </c:pt>
                <c:pt idx="154">
                  <c:v>6.7669999999999995</c:v>
                </c:pt>
                <c:pt idx="155">
                  <c:v>6.3619999999999965</c:v>
                </c:pt>
                <c:pt idx="156">
                  <c:v>6.3659999999999846</c:v>
                </c:pt>
                <c:pt idx="157">
                  <c:v>6.6199999999999966</c:v>
                </c:pt>
                <c:pt idx="158">
                  <c:v>6.0039999999999996</c:v>
                </c:pt>
                <c:pt idx="159">
                  <c:v>6.46</c:v>
                </c:pt>
                <c:pt idx="160">
                  <c:v>6.069</c:v>
                </c:pt>
                <c:pt idx="161">
                  <c:v>5.907</c:v>
                </c:pt>
                <c:pt idx="162">
                  <c:v>5.8929999999999945</c:v>
                </c:pt>
                <c:pt idx="163">
                  <c:v>6.0739999999999998</c:v>
                </c:pt>
                <c:pt idx="164">
                  <c:v>5.9119999999999999</c:v>
                </c:pt>
                <c:pt idx="165">
                  <c:v>5.4749999999999996</c:v>
                </c:pt>
                <c:pt idx="166">
                  <c:v>5.7039999999999997</c:v>
                </c:pt>
                <c:pt idx="167">
                  <c:v>5.7859999999999996</c:v>
                </c:pt>
                <c:pt idx="168">
                  <c:v>5.2229999999999945</c:v>
                </c:pt>
                <c:pt idx="169">
                  <c:v>5.4850000000000003</c:v>
                </c:pt>
                <c:pt idx="170">
                  <c:v>5.3460000000000001</c:v>
                </c:pt>
                <c:pt idx="171">
                  <c:v>5.2269999999999985</c:v>
                </c:pt>
                <c:pt idx="172">
                  <c:v>4.8689999999999856</c:v>
                </c:pt>
                <c:pt idx="173">
                  <c:v>4.9889999999999999</c:v>
                </c:pt>
                <c:pt idx="174">
                  <c:v>4.9390000000000134</c:v>
                </c:pt>
                <c:pt idx="175">
                  <c:v>4.407</c:v>
                </c:pt>
                <c:pt idx="176">
                  <c:v>4.4480000000000004</c:v>
                </c:pt>
                <c:pt idx="177">
                  <c:v>4.5860000000000003</c:v>
                </c:pt>
                <c:pt idx="178">
                  <c:v>4.6569999999999965</c:v>
                </c:pt>
                <c:pt idx="179">
                  <c:v>4.3819999999999997</c:v>
                </c:pt>
                <c:pt idx="180">
                  <c:v>4.2949999999999955</c:v>
                </c:pt>
                <c:pt idx="181">
                  <c:v>3.7680000000000002</c:v>
                </c:pt>
                <c:pt idx="182">
                  <c:v>4.5289999999999955</c:v>
                </c:pt>
                <c:pt idx="183">
                  <c:v>4.2560000000000002</c:v>
                </c:pt>
                <c:pt idx="184">
                  <c:v>4.4569999999999999</c:v>
                </c:pt>
                <c:pt idx="185">
                  <c:v>3.7650000000000001</c:v>
                </c:pt>
                <c:pt idx="186">
                  <c:v>3.8219999999999987</c:v>
                </c:pt>
                <c:pt idx="187">
                  <c:v>3.9409999999999998</c:v>
                </c:pt>
                <c:pt idx="188">
                  <c:v>3.8289999999999997</c:v>
                </c:pt>
                <c:pt idx="189">
                  <c:v>3.5630000000000002</c:v>
                </c:pt>
                <c:pt idx="190">
                  <c:v>3.3709999999999987</c:v>
                </c:pt>
                <c:pt idx="191">
                  <c:v>3.6379999999999999</c:v>
                </c:pt>
                <c:pt idx="192">
                  <c:v>3.57</c:v>
                </c:pt>
                <c:pt idx="193">
                  <c:v>3.5270000000000001</c:v>
                </c:pt>
                <c:pt idx="194">
                  <c:v>3.13</c:v>
                </c:pt>
                <c:pt idx="195">
                  <c:v>2.98</c:v>
                </c:pt>
                <c:pt idx="196">
                  <c:v>3.274</c:v>
                </c:pt>
                <c:pt idx="197">
                  <c:v>2.8979999999999997</c:v>
                </c:pt>
                <c:pt idx="198">
                  <c:v>2.8589999999999987</c:v>
                </c:pt>
                <c:pt idx="199">
                  <c:v>2.9949999999999997</c:v>
                </c:pt>
                <c:pt idx="200">
                  <c:v>3.1509999999999998</c:v>
                </c:pt>
                <c:pt idx="201">
                  <c:v>3.12</c:v>
                </c:pt>
                <c:pt idx="202">
                  <c:v>2.6139999999999999</c:v>
                </c:pt>
                <c:pt idx="203">
                  <c:v>2.681</c:v>
                </c:pt>
                <c:pt idx="204">
                  <c:v>2.98</c:v>
                </c:pt>
                <c:pt idx="205">
                  <c:v>2.5409999999999999</c:v>
                </c:pt>
                <c:pt idx="206">
                  <c:v>2.4809999999999999</c:v>
                </c:pt>
                <c:pt idx="207">
                  <c:v>2.109</c:v>
                </c:pt>
                <c:pt idx="208">
                  <c:v>2.5249999999999999</c:v>
                </c:pt>
                <c:pt idx="209">
                  <c:v>2.3969999999999967</c:v>
                </c:pt>
                <c:pt idx="210">
                  <c:v>2.327</c:v>
                </c:pt>
                <c:pt idx="211">
                  <c:v>2.5009999999999999</c:v>
                </c:pt>
                <c:pt idx="212">
                  <c:v>2.3729999999999967</c:v>
                </c:pt>
                <c:pt idx="213">
                  <c:v>2.4509999999999987</c:v>
                </c:pt>
                <c:pt idx="214">
                  <c:v>1.9400000000000091</c:v>
                </c:pt>
                <c:pt idx="215">
                  <c:v>2.0880000000000001</c:v>
                </c:pt>
                <c:pt idx="216">
                  <c:v>1.86</c:v>
                </c:pt>
                <c:pt idx="217">
                  <c:v>2.4929999999999977</c:v>
                </c:pt>
                <c:pt idx="218">
                  <c:v>2.3679999999999999</c:v>
                </c:pt>
                <c:pt idx="219">
                  <c:v>2.048</c:v>
                </c:pt>
                <c:pt idx="220">
                  <c:v>1.766</c:v>
                </c:pt>
                <c:pt idx="221">
                  <c:v>2.0919999999999987</c:v>
                </c:pt>
                <c:pt idx="222">
                  <c:v>1.8009999999999908</c:v>
                </c:pt>
                <c:pt idx="223">
                  <c:v>1.9410000000000001</c:v>
                </c:pt>
                <c:pt idx="224">
                  <c:v>1.823</c:v>
                </c:pt>
                <c:pt idx="225">
                  <c:v>1.8540000000000001</c:v>
                </c:pt>
                <c:pt idx="226">
                  <c:v>1.8640000000000001</c:v>
                </c:pt>
                <c:pt idx="227">
                  <c:v>1.819</c:v>
                </c:pt>
                <c:pt idx="228">
                  <c:v>1.794</c:v>
                </c:pt>
                <c:pt idx="229">
                  <c:v>1.7089999999999888</c:v>
                </c:pt>
                <c:pt idx="230">
                  <c:v>1.58</c:v>
                </c:pt>
                <c:pt idx="231">
                  <c:v>1.4009999999999867</c:v>
                </c:pt>
                <c:pt idx="232">
                  <c:v>1.3939999999999897</c:v>
                </c:pt>
                <c:pt idx="233">
                  <c:v>1.591</c:v>
                </c:pt>
                <c:pt idx="234">
                  <c:v>1.714</c:v>
                </c:pt>
                <c:pt idx="235">
                  <c:v>1.4309999999999869</c:v>
                </c:pt>
                <c:pt idx="236">
                  <c:v>1.6120000000000001</c:v>
                </c:pt>
                <c:pt idx="237">
                  <c:v>1.0089999999999897</c:v>
                </c:pt>
                <c:pt idx="238">
                  <c:v>1.2549999999999897</c:v>
                </c:pt>
                <c:pt idx="239">
                  <c:v>1.264</c:v>
                </c:pt>
                <c:pt idx="240">
                  <c:v>1.452</c:v>
                </c:pt>
                <c:pt idx="241">
                  <c:v>1.4149999999999869</c:v>
                </c:pt>
                <c:pt idx="242">
                  <c:v>1.44</c:v>
                </c:pt>
                <c:pt idx="243">
                  <c:v>0.83400000000000063</c:v>
                </c:pt>
                <c:pt idx="244">
                  <c:v>1.45</c:v>
                </c:pt>
                <c:pt idx="245">
                  <c:v>0.99099999999999999</c:v>
                </c:pt>
                <c:pt idx="246">
                  <c:v>1.0860000000000001</c:v>
                </c:pt>
                <c:pt idx="247">
                  <c:v>1.028</c:v>
                </c:pt>
                <c:pt idx="248">
                  <c:v>1.171</c:v>
                </c:pt>
                <c:pt idx="249">
                  <c:v>0.998</c:v>
                </c:pt>
                <c:pt idx="250">
                  <c:v>1.335</c:v>
                </c:pt>
                <c:pt idx="251">
                  <c:v>1</c:v>
                </c:pt>
                <c:pt idx="252">
                  <c:v>1.0840000000000001</c:v>
                </c:pt>
                <c:pt idx="253">
                  <c:v>0.80800000000000005</c:v>
                </c:pt>
                <c:pt idx="254">
                  <c:v>0.71900000000000064</c:v>
                </c:pt>
                <c:pt idx="255">
                  <c:v>0.68400000000000005</c:v>
                </c:pt>
                <c:pt idx="256">
                  <c:v>1.2789999999999897</c:v>
                </c:pt>
                <c:pt idx="257">
                  <c:v>0.97000000000000064</c:v>
                </c:pt>
                <c:pt idx="258">
                  <c:v>1.0940000000000001</c:v>
                </c:pt>
                <c:pt idx="259">
                  <c:v>0.63000000000000511</c:v>
                </c:pt>
                <c:pt idx="260">
                  <c:v>0.65300000000000569</c:v>
                </c:pt>
                <c:pt idx="261">
                  <c:v>0.65900000000000591</c:v>
                </c:pt>
                <c:pt idx="262">
                  <c:v>1.0860000000000001</c:v>
                </c:pt>
                <c:pt idx="263">
                  <c:v>1.103</c:v>
                </c:pt>
                <c:pt idx="264">
                  <c:v>0.66700000000000592</c:v>
                </c:pt>
                <c:pt idx="265">
                  <c:v>0.42800000000000032</c:v>
                </c:pt>
                <c:pt idx="266">
                  <c:v>0.59399999999999997</c:v>
                </c:pt>
                <c:pt idx="267">
                  <c:v>0.77400000000000513</c:v>
                </c:pt>
                <c:pt idx="268">
                  <c:v>0.41700000000000031</c:v>
                </c:pt>
                <c:pt idx="269">
                  <c:v>0.55300000000000005</c:v>
                </c:pt>
                <c:pt idx="270">
                  <c:v>0.68799999999999994</c:v>
                </c:pt>
                <c:pt idx="271">
                  <c:v>1.03</c:v>
                </c:pt>
                <c:pt idx="272">
                  <c:v>0.75400000000000511</c:v>
                </c:pt>
                <c:pt idx="273">
                  <c:v>0.75600000000000511</c:v>
                </c:pt>
                <c:pt idx="274">
                  <c:v>0.89600000000000002</c:v>
                </c:pt>
                <c:pt idx="275">
                  <c:v>0.53900000000000003</c:v>
                </c:pt>
                <c:pt idx="276">
                  <c:v>0.89</c:v>
                </c:pt>
                <c:pt idx="277">
                  <c:v>0.34300000000000008</c:v>
                </c:pt>
                <c:pt idx="278">
                  <c:v>0.80100000000000005</c:v>
                </c:pt>
                <c:pt idx="279">
                  <c:v>0.75200000000000489</c:v>
                </c:pt>
                <c:pt idx="280">
                  <c:v>0.66500000000000592</c:v>
                </c:pt>
                <c:pt idx="281">
                  <c:v>0.70100000000000062</c:v>
                </c:pt>
                <c:pt idx="282">
                  <c:v>0.76100000000000512</c:v>
                </c:pt>
                <c:pt idx="283">
                  <c:v>0.84900000000000064</c:v>
                </c:pt>
                <c:pt idx="284">
                  <c:v>0.36400000000000032</c:v>
                </c:pt>
                <c:pt idx="285">
                  <c:v>0.31100000000000227</c:v>
                </c:pt>
                <c:pt idx="286">
                  <c:v>0.56299999999999994</c:v>
                </c:pt>
                <c:pt idx="287">
                  <c:v>0.63500000000000512</c:v>
                </c:pt>
                <c:pt idx="288">
                  <c:v>0.29500000000000032</c:v>
                </c:pt>
                <c:pt idx="289">
                  <c:v>0.47400000000000031</c:v>
                </c:pt>
                <c:pt idx="290">
                  <c:v>0.59699999999999998</c:v>
                </c:pt>
                <c:pt idx="291">
                  <c:v>0.55600000000000005</c:v>
                </c:pt>
                <c:pt idx="292">
                  <c:v>0.69199999999999995</c:v>
                </c:pt>
                <c:pt idx="293">
                  <c:v>0.73500000000000065</c:v>
                </c:pt>
                <c:pt idx="294">
                  <c:v>0.82399999999999995</c:v>
                </c:pt>
                <c:pt idx="295">
                  <c:v>0.29100000000000031</c:v>
                </c:pt>
                <c:pt idx="296">
                  <c:v>0.28500000000000031</c:v>
                </c:pt>
                <c:pt idx="297">
                  <c:v>0.61800000000000455</c:v>
                </c:pt>
                <c:pt idx="298">
                  <c:v>0.29100000000000031</c:v>
                </c:pt>
                <c:pt idx="299">
                  <c:v>0.59299999999999997</c:v>
                </c:pt>
                <c:pt idx="300">
                  <c:v>0.43600000000000227</c:v>
                </c:pt>
                <c:pt idx="301">
                  <c:v>0.59799999999999998</c:v>
                </c:pt>
                <c:pt idx="302">
                  <c:v>0.69799999999999995</c:v>
                </c:pt>
                <c:pt idx="303">
                  <c:v>0.78900000000000003</c:v>
                </c:pt>
                <c:pt idx="304">
                  <c:v>0.37500000000000228</c:v>
                </c:pt>
                <c:pt idx="305">
                  <c:v>0.69799999999999995</c:v>
                </c:pt>
                <c:pt idx="306">
                  <c:v>0.20800000000000021</c:v>
                </c:pt>
                <c:pt idx="307">
                  <c:v>0.35500000000000032</c:v>
                </c:pt>
                <c:pt idx="308">
                  <c:v>0.34600000000000031</c:v>
                </c:pt>
                <c:pt idx="309">
                  <c:v>0.38100000000000256</c:v>
                </c:pt>
                <c:pt idx="310">
                  <c:v>0.34300000000000008</c:v>
                </c:pt>
                <c:pt idx="311">
                  <c:v>0.58099999999999996</c:v>
                </c:pt>
                <c:pt idx="312">
                  <c:v>0.58399999999999996</c:v>
                </c:pt>
                <c:pt idx="313">
                  <c:v>0.54</c:v>
                </c:pt>
                <c:pt idx="314">
                  <c:v>0.35100000000000031</c:v>
                </c:pt>
                <c:pt idx="315">
                  <c:v>0.37800000000000228</c:v>
                </c:pt>
                <c:pt idx="316">
                  <c:v>0.53900000000000003</c:v>
                </c:pt>
                <c:pt idx="317">
                  <c:v>0.30800000000000038</c:v>
                </c:pt>
                <c:pt idx="318">
                  <c:v>0.32300000000000256</c:v>
                </c:pt>
                <c:pt idx="319">
                  <c:v>0.67000000000000592</c:v>
                </c:pt>
                <c:pt idx="320">
                  <c:v>0.43200000000000038</c:v>
                </c:pt>
                <c:pt idx="321">
                  <c:v>0.47000000000000008</c:v>
                </c:pt>
                <c:pt idx="322">
                  <c:v>0.40100000000000002</c:v>
                </c:pt>
                <c:pt idx="323">
                  <c:v>0.37100000000000088</c:v>
                </c:pt>
                <c:pt idx="324">
                  <c:v>0.48900000000000032</c:v>
                </c:pt>
                <c:pt idx="325">
                  <c:v>0.29300000000000032</c:v>
                </c:pt>
                <c:pt idx="326">
                  <c:v>0.24500000000000041</c:v>
                </c:pt>
                <c:pt idx="327">
                  <c:v>0.52500000000000002</c:v>
                </c:pt>
                <c:pt idx="328">
                  <c:v>0.46200000000000002</c:v>
                </c:pt>
                <c:pt idx="329">
                  <c:v>0.62000000000000455</c:v>
                </c:pt>
                <c:pt idx="330">
                  <c:v>0.31800000000000256</c:v>
                </c:pt>
                <c:pt idx="331">
                  <c:v>0.43000000000000038</c:v>
                </c:pt>
                <c:pt idx="332">
                  <c:v>0.24900000000000044</c:v>
                </c:pt>
                <c:pt idx="333">
                  <c:v>0.34900000000000031</c:v>
                </c:pt>
                <c:pt idx="334">
                  <c:v>0.43000000000000038</c:v>
                </c:pt>
                <c:pt idx="335">
                  <c:v>0.16700000000000001</c:v>
                </c:pt>
                <c:pt idx="336">
                  <c:v>0.34300000000000008</c:v>
                </c:pt>
                <c:pt idx="337">
                  <c:v>0.26300000000000001</c:v>
                </c:pt>
                <c:pt idx="338">
                  <c:v>4.5000000000000012E-2</c:v>
                </c:pt>
                <c:pt idx="339">
                  <c:v>0.38200000000000256</c:v>
                </c:pt>
                <c:pt idx="340">
                  <c:v>0.47600000000000031</c:v>
                </c:pt>
                <c:pt idx="341">
                  <c:v>0.29500000000000032</c:v>
                </c:pt>
                <c:pt idx="342">
                  <c:v>0.441</c:v>
                </c:pt>
                <c:pt idx="343">
                  <c:v>0.252</c:v>
                </c:pt>
                <c:pt idx="344">
                  <c:v>0.23600000000000004</c:v>
                </c:pt>
                <c:pt idx="345">
                  <c:v>-8.1000000000000003E-2</c:v>
                </c:pt>
                <c:pt idx="346">
                  <c:v>0.191</c:v>
                </c:pt>
                <c:pt idx="347">
                  <c:v>0.31500000000000228</c:v>
                </c:pt>
                <c:pt idx="348">
                  <c:v>0.15300000000000041</c:v>
                </c:pt>
                <c:pt idx="349">
                  <c:v>0.25900000000000001</c:v>
                </c:pt>
                <c:pt idx="350">
                  <c:v>0.32600000000000257</c:v>
                </c:pt>
              </c:numCache>
            </c:numRef>
          </c:yVal>
          <c:smooth val="1"/>
        </c:ser>
        <c:ser>
          <c:idx val="21"/>
          <c:order val="21"/>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R$1:$R$351</c:f>
              <c:numCache>
                <c:formatCode>General</c:formatCode>
                <c:ptCount val="351"/>
                <c:pt idx="0">
                  <c:v>3.08</c:v>
                </c:pt>
                <c:pt idx="1">
                  <c:v>3.1629999999999998</c:v>
                </c:pt>
                <c:pt idx="2">
                  <c:v>2.7210000000000001</c:v>
                </c:pt>
                <c:pt idx="3">
                  <c:v>3.4569999999999967</c:v>
                </c:pt>
                <c:pt idx="4">
                  <c:v>3.1949999999999998</c:v>
                </c:pt>
                <c:pt idx="5">
                  <c:v>2.8699999999999997</c:v>
                </c:pt>
                <c:pt idx="6">
                  <c:v>2.9299999999999997</c:v>
                </c:pt>
                <c:pt idx="7">
                  <c:v>2.7029999999999998</c:v>
                </c:pt>
                <c:pt idx="8">
                  <c:v>2.9089999999999998</c:v>
                </c:pt>
                <c:pt idx="9">
                  <c:v>2.3499999999999988</c:v>
                </c:pt>
                <c:pt idx="10">
                  <c:v>2.73</c:v>
                </c:pt>
                <c:pt idx="11">
                  <c:v>3.15</c:v>
                </c:pt>
                <c:pt idx="12">
                  <c:v>2.6909999999999998</c:v>
                </c:pt>
                <c:pt idx="13">
                  <c:v>2.5749999999999997</c:v>
                </c:pt>
                <c:pt idx="14">
                  <c:v>2.8249999999999997</c:v>
                </c:pt>
                <c:pt idx="15">
                  <c:v>2.6669999999999998</c:v>
                </c:pt>
                <c:pt idx="16">
                  <c:v>3.16</c:v>
                </c:pt>
                <c:pt idx="17">
                  <c:v>2.7959999999999998</c:v>
                </c:pt>
                <c:pt idx="18">
                  <c:v>2.9119999999999977</c:v>
                </c:pt>
                <c:pt idx="19">
                  <c:v>2.6459999999999999</c:v>
                </c:pt>
                <c:pt idx="20">
                  <c:v>3.0470000000000002</c:v>
                </c:pt>
                <c:pt idx="21">
                  <c:v>2.403</c:v>
                </c:pt>
                <c:pt idx="22">
                  <c:v>2.5939999999999999</c:v>
                </c:pt>
                <c:pt idx="23">
                  <c:v>2.5299999999999998</c:v>
                </c:pt>
                <c:pt idx="24">
                  <c:v>2.1759999999999997</c:v>
                </c:pt>
                <c:pt idx="25">
                  <c:v>2.706</c:v>
                </c:pt>
                <c:pt idx="26">
                  <c:v>2.4969999999999977</c:v>
                </c:pt>
                <c:pt idx="27">
                  <c:v>2.6219999999999999</c:v>
                </c:pt>
                <c:pt idx="28">
                  <c:v>2.6469999999999998</c:v>
                </c:pt>
                <c:pt idx="29">
                  <c:v>2.92</c:v>
                </c:pt>
                <c:pt idx="30">
                  <c:v>2.6789999999999998</c:v>
                </c:pt>
                <c:pt idx="31">
                  <c:v>2.3889999999999998</c:v>
                </c:pt>
                <c:pt idx="32">
                  <c:v>2.3849999999999998</c:v>
                </c:pt>
                <c:pt idx="33">
                  <c:v>2.5579999999999998</c:v>
                </c:pt>
                <c:pt idx="34">
                  <c:v>2.4569999999999967</c:v>
                </c:pt>
                <c:pt idx="35">
                  <c:v>2.2959999999999998</c:v>
                </c:pt>
                <c:pt idx="36">
                  <c:v>2.5309999999999997</c:v>
                </c:pt>
                <c:pt idx="37">
                  <c:v>2.9969999999999977</c:v>
                </c:pt>
                <c:pt idx="38">
                  <c:v>2.7600000000000002</c:v>
                </c:pt>
                <c:pt idx="39">
                  <c:v>2.9579999999999997</c:v>
                </c:pt>
                <c:pt idx="40">
                  <c:v>2.7589999999999999</c:v>
                </c:pt>
                <c:pt idx="41">
                  <c:v>2.7530000000000001</c:v>
                </c:pt>
                <c:pt idx="42">
                  <c:v>3.0470000000000002</c:v>
                </c:pt>
                <c:pt idx="43">
                  <c:v>3.4649999999999999</c:v>
                </c:pt>
                <c:pt idx="44">
                  <c:v>3.58</c:v>
                </c:pt>
                <c:pt idx="45">
                  <c:v>3.3089999999999997</c:v>
                </c:pt>
                <c:pt idx="46">
                  <c:v>3.5979999999999999</c:v>
                </c:pt>
                <c:pt idx="47">
                  <c:v>3.4689999999999999</c:v>
                </c:pt>
                <c:pt idx="48">
                  <c:v>3.722</c:v>
                </c:pt>
                <c:pt idx="49">
                  <c:v>3.8979999999999997</c:v>
                </c:pt>
                <c:pt idx="50">
                  <c:v>4.1429999999999945</c:v>
                </c:pt>
                <c:pt idx="51">
                  <c:v>3.9699999999999998</c:v>
                </c:pt>
                <c:pt idx="52">
                  <c:v>3.9630000000000001</c:v>
                </c:pt>
                <c:pt idx="53">
                  <c:v>4.3129999999999855</c:v>
                </c:pt>
                <c:pt idx="54">
                  <c:v>3.9049999999999998</c:v>
                </c:pt>
                <c:pt idx="55">
                  <c:v>3.73</c:v>
                </c:pt>
                <c:pt idx="56">
                  <c:v>3.6189999999999998</c:v>
                </c:pt>
                <c:pt idx="57">
                  <c:v>3.5449999999999999</c:v>
                </c:pt>
                <c:pt idx="58">
                  <c:v>3.383</c:v>
                </c:pt>
                <c:pt idx="59">
                  <c:v>3.2759999999999998</c:v>
                </c:pt>
                <c:pt idx="60">
                  <c:v>3.4769999999999968</c:v>
                </c:pt>
                <c:pt idx="61">
                  <c:v>3.1749999999999998</c:v>
                </c:pt>
                <c:pt idx="62">
                  <c:v>2.7730000000000001</c:v>
                </c:pt>
                <c:pt idx="63">
                  <c:v>3.1119999999999997</c:v>
                </c:pt>
                <c:pt idx="64">
                  <c:v>3.3839999999999999</c:v>
                </c:pt>
                <c:pt idx="65">
                  <c:v>2.98</c:v>
                </c:pt>
                <c:pt idx="66">
                  <c:v>3.5309999999999997</c:v>
                </c:pt>
                <c:pt idx="67">
                  <c:v>3.2</c:v>
                </c:pt>
                <c:pt idx="68">
                  <c:v>3.5489999999999999</c:v>
                </c:pt>
                <c:pt idx="69">
                  <c:v>3.6869999999999998</c:v>
                </c:pt>
                <c:pt idx="70">
                  <c:v>3.6970000000000001</c:v>
                </c:pt>
                <c:pt idx="71">
                  <c:v>4.18</c:v>
                </c:pt>
                <c:pt idx="72">
                  <c:v>4.1209999999999845</c:v>
                </c:pt>
                <c:pt idx="73">
                  <c:v>3.7519999999999998</c:v>
                </c:pt>
                <c:pt idx="74">
                  <c:v>4.343</c:v>
                </c:pt>
                <c:pt idx="75">
                  <c:v>3.9849999999999999</c:v>
                </c:pt>
                <c:pt idx="76">
                  <c:v>4.6099999999999985</c:v>
                </c:pt>
                <c:pt idx="77">
                  <c:v>4.3090000000000002</c:v>
                </c:pt>
                <c:pt idx="78">
                  <c:v>4.4939999999999998</c:v>
                </c:pt>
                <c:pt idx="79">
                  <c:v>4.7300000000000004</c:v>
                </c:pt>
                <c:pt idx="80">
                  <c:v>4.72</c:v>
                </c:pt>
                <c:pt idx="81">
                  <c:v>4.9850000000000003</c:v>
                </c:pt>
                <c:pt idx="82">
                  <c:v>5.0709999999999997</c:v>
                </c:pt>
                <c:pt idx="83">
                  <c:v>5.3860000000000001</c:v>
                </c:pt>
                <c:pt idx="84">
                  <c:v>6.1029999999999855</c:v>
                </c:pt>
                <c:pt idx="85">
                  <c:v>5.726</c:v>
                </c:pt>
                <c:pt idx="86">
                  <c:v>6.2210000000000001</c:v>
                </c:pt>
                <c:pt idx="87">
                  <c:v>5.9359999999999999</c:v>
                </c:pt>
                <c:pt idx="88">
                  <c:v>6.1859999999999955</c:v>
                </c:pt>
                <c:pt idx="89">
                  <c:v>6</c:v>
                </c:pt>
                <c:pt idx="90">
                  <c:v>5.8769999999999998</c:v>
                </c:pt>
                <c:pt idx="91">
                  <c:v>6.7350000000000003</c:v>
                </c:pt>
                <c:pt idx="92">
                  <c:v>6.641</c:v>
                </c:pt>
                <c:pt idx="93">
                  <c:v>6.7750000000000004</c:v>
                </c:pt>
                <c:pt idx="94">
                  <c:v>6.4310000000000134</c:v>
                </c:pt>
                <c:pt idx="95">
                  <c:v>6.6859999999999955</c:v>
                </c:pt>
                <c:pt idx="96">
                  <c:v>6.7469999999999999</c:v>
                </c:pt>
                <c:pt idx="97">
                  <c:v>7.5919999999999996</c:v>
                </c:pt>
                <c:pt idx="98">
                  <c:v>7.3289999999999855</c:v>
                </c:pt>
                <c:pt idx="99">
                  <c:v>7.2409999999999997</c:v>
                </c:pt>
                <c:pt idx="100">
                  <c:v>7.4980000000000002</c:v>
                </c:pt>
                <c:pt idx="101">
                  <c:v>7.88</c:v>
                </c:pt>
                <c:pt idx="102">
                  <c:v>7.7759999999999998</c:v>
                </c:pt>
                <c:pt idx="103">
                  <c:v>7.3209999999999855</c:v>
                </c:pt>
                <c:pt idx="104">
                  <c:v>7.2089999999999996</c:v>
                </c:pt>
                <c:pt idx="105">
                  <c:v>7.6589999999999945</c:v>
                </c:pt>
                <c:pt idx="106">
                  <c:v>7.6439999999999975</c:v>
                </c:pt>
                <c:pt idx="107">
                  <c:v>7.99</c:v>
                </c:pt>
                <c:pt idx="108">
                  <c:v>7.7850000000000001</c:v>
                </c:pt>
                <c:pt idx="109">
                  <c:v>8.1760000000000002</c:v>
                </c:pt>
                <c:pt idx="110">
                  <c:v>8.0140000000000011</c:v>
                </c:pt>
                <c:pt idx="111">
                  <c:v>7.6890000000000001</c:v>
                </c:pt>
                <c:pt idx="112">
                  <c:v>7.8839999999999995</c:v>
                </c:pt>
                <c:pt idx="113">
                  <c:v>7.8259999999999845</c:v>
                </c:pt>
                <c:pt idx="114">
                  <c:v>7.6719999999999997</c:v>
                </c:pt>
                <c:pt idx="115">
                  <c:v>7.2869999999999999</c:v>
                </c:pt>
                <c:pt idx="116">
                  <c:v>7.7469999999999999</c:v>
                </c:pt>
                <c:pt idx="117">
                  <c:v>7.173</c:v>
                </c:pt>
                <c:pt idx="118">
                  <c:v>7.2910000000000004</c:v>
                </c:pt>
                <c:pt idx="119">
                  <c:v>7.1609999999999845</c:v>
                </c:pt>
                <c:pt idx="120">
                  <c:v>7.7169999999999996</c:v>
                </c:pt>
                <c:pt idx="121">
                  <c:v>7.0609999999999955</c:v>
                </c:pt>
                <c:pt idx="122">
                  <c:v>7.375</c:v>
                </c:pt>
                <c:pt idx="123">
                  <c:v>7.0839999999999996</c:v>
                </c:pt>
                <c:pt idx="124">
                  <c:v>6.8569999999999975</c:v>
                </c:pt>
                <c:pt idx="125">
                  <c:v>7.0010000000000003</c:v>
                </c:pt>
                <c:pt idx="126">
                  <c:v>7.2350000000000003</c:v>
                </c:pt>
                <c:pt idx="127">
                  <c:v>6.92</c:v>
                </c:pt>
                <c:pt idx="128">
                  <c:v>6.8339999999999996</c:v>
                </c:pt>
                <c:pt idx="129">
                  <c:v>7.0659999999999945</c:v>
                </c:pt>
                <c:pt idx="130">
                  <c:v>7.1909999999999945</c:v>
                </c:pt>
                <c:pt idx="131">
                  <c:v>6.9729999999999999</c:v>
                </c:pt>
                <c:pt idx="132">
                  <c:v>6.8979999999999855</c:v>
                </c:pt>
                <c:pt idx="133">
                  <c:v>6.7089999999999996</c:v>
                </c:pt>
                <c:pt idx="134">
                  <c:v>7.2569999999999997</c:v>
                </c:pt>
                <c:pt idx="135">
                  <c:v>7.4349999999999996</c:v>
                </c:pt>
                <c:pt idx="136">
                  <c:v>7.2530000000000001</c:v>
                </c:pt>
                <c:pt idx="137">
                  <c:v>7.33</c:v>
                </c:pt>
                <c:pt idx="138">
                  <c:v>7.7229999999999945</c:v>
                </c:pt>
                <c:pt idx="139">
                  <c:v>6.859</c:v>
                </c:pt>
                <c:pt idx="140">
                  <c:v>6.81</c:v>
                </c:pt>
                <c:pt idx="141">
                  <c:v>7.4169999999999998</c:v>
                </c:pt>
                <c:pt idx="142">
                  <c:v>7.1739999999999995</c:v>
                </c:pt>
                <c:pt idx="143">
                  <c:v>7.4740000000000002</c:v>
                </c:pt>
                <c:pt idx="144">
                  <c:v>7.39</c:v>
                </c:pt>
                <c:pt idx="145">
                  <c:v>7.0090000000000003</c:v>
                </c:pt>
                <c:pt idx="146">
                  <c:v>7.2919999999999998</c:v>
                </c:pt>
                <c:pt idx="147">
                  <c:v>7.2030000000000003</c:v>
                </c:pt>
                <c:pt idx="148">
                  <c:v>6.8</c:v>
                </c:pt>
                <c:pt idx="149">
                  <c:v>6.9359999999999999</c:v>
                </c:pt>
                <c:pt idx="150">
                  <c:v>6.5380000000000003</c:v>
                </c:pt>
                <c:pt idx="151">
                  <c:v>6.9649999999999945</c:v>
                </c:pt>
                <c:pt idx="152">
                  <c:v>7.2530000000000001</c:v>
                </c:pt>
                <c:pt idx="153">
                  <c:v>6.5669999999999975</c:v>
                </c:pt>
                <c:pt idx="154">
                  <c:v>6.391</c:v>
                </c:pt>
                <c:pt idx="155">
                  <c:v>6.9530000000000003</c:v>
                </c:pt>
                <c:pt idx="156">
                  <c:v>6.5279999999999845</c:v>
                </c:pt>
                <c:pt idx="157">
                  <c:v>6.2549999999999955</c:v>
                </c:pt>
                <c:pt idx="158">
                  <c:v>6.6449999999999845</c:v>
                </c:pt>
                <c:pt idx="159">
                  <c:v>6.7839999999999998</c:v>
                </c:pt>
                <c:pt idx="160">
                  <c:v>6.4489999999999998</c:v>
                </c:pt>
                <c:pt idx="161">
                  <c:v>6.0279999999999845</c:v>
                </c:pt>
                <c:pt idx="162">
                  <c:v>5.9550000000000001</c:v>
                </c:pt>
                <c:pt idx="163">
                  <c:v>6.032</c:v>
                </c:pt>
                <c:pt idx="164">
                  <c:v>6.0669999999999975</c:v>
                </c:pt>
                <c:pt idx="165">
                  <c:v>6.2729999999999997</c:v>
                </c:pt>
                <c:pt idx="166">
                  <c:v>5.5810000000000004</c:v>
                </c:pt>
                <c:pt idx="167">
                  <c:v>5.6149999999999745</c:v>
                </c:pt>
                <c:pt idx="168">
                  <c:v>5.6979999999999755</c:v>
                </c:pt>
                <c:pt idx="169">
                  <c:v>5.3169999999999975</c:v>
                </c:pt>
                <c:pt idx="170">
                  <c:v>5.0629999999999855</c:v>
                </c:pt>
                <c:pt idx="171">
                  <c:v>5.03</c:v>
                </c:pt>
                <c:pt idx="172">
                  <c:v>5.1539999999999955</c:v>
                </c:pt>
                <c:pt idx="173">
                  <c:v>4.9300000000000024</c:v>
                </c:pt>
                <c:pt idx="174">
                  <c:v>5.1049999999999756</c:v>
                </c:pt>
                <c:pt idx="175">
                  <c:v>4.7279999999999855</c:v>
                </c:pt>
                <c:pt idx="176">
                  <c:v>4.7619999999999996</c:v>
                </c:pt>
                <c:pt idx="177">
                  <c:v>4.8219999999999965</c:v>
                </c:pt>
                <c:pt idx="178">
                  <c:v>4.6929999999999845</c:v>
                </c:pt>
                <c:pt idx="179">
                  <c:v>4.774</c:v>
                </c:pt>
                <c:pt idx="180">
                  <c:v>4.6269999999999945</c:v>
                </c:pt>
                <c:pt idx="181">
                  <c:v>4.5549999999999855</c:v>
                </c:pt>
                <c:pt idx="182">
                  <c:v>4.1529999999999845</c:v>
                </c:pt>
                <c:pt idx="183">
                  <c:v>4.0990000000000002</c:v>
                </c:pt>
                <c:pt idx="184">
                  <c:v>4.3380000000000001</c:v>
                </c:pt>
                <c:pt idx="185">
                  <c:v>4.1369999999999996</c:v>
                </c:pt>
                <c:pt idx="186">
                  <c:v>3.7570000000000001</c:v>
                </c:pt>
                <c:pt idx="187">
                  <c:v>3.7080000000000002</c:v>
                </c:pt>
                <c:pt idx="188">
                  <c:v>3.9129999999999967</c:v>
                </c:pt>
                <c:pt idx="189">
                  <c:v>3.7469999999999999</c:v>
                </c:pt>
                <c:pt idx="190">
                  <c:v>3.3709999999999987</c:v>
                </c:pt>
                <c:pt idx="191">
                  <c:v>3.573</c:v>
                </c:pt>
                <c:pt idx="192">
                  <c:v>3.528</c:v>
                </c:pt>
                <c:pt idx="193">
                  <c:v>3.3449999999999998</c:v>
                </c:pt>
                <c:pt idx="194">
                  <c:v>3.9109999999999987</c:v>
                </c:pt>
                <c:pt idx="195">
                  <c:v>3.383</c:v>
                </c:pt>
                <c:pt idx="196">
                  <c:v>3.1309999999999998</c:v>
                </c:pt>
                <c:pt idx="197">
                  <c:v>3.5139999999999998</c:v>
                </c:pt>
                <c:pt idx="198">
                  <c:v>3.2530000000000001</c:v>
                </c:pt>
                <c:pt idx="199">
                  <c:v>3.04</c:v>
                </c:pt>
                <c:pt idx="200">
                  <c:v>2.8649999999999998</c:v>
                </c:pt>
                <c:pt idx="201">
                  <c:v>3.173</c:v>
                </c:pt>
                <c:pt idx="202">
                  <c:v>2.9979999999999998</c:v>
                </c:pt>
                <c:pt idx="203">
                  <c:v>2.9309999999999987</c:v>
                </c:pt>
                <c:pt idx="204">
                  <c:v>2.8449999999999998</c:v>
                </c:pt>
                <c:pt idx="205">
                  <c:v>2.7890000000000001</c:v>
                </c:pt>
                <c:pt idx="206">
                  <c:v>2.7690000000000001</c:v>
                </c:pt>
                <c:pt idx="207">
                  <c:v>2.4259999999999997</c:v>
                </c:pt>
                <c:pt idx="208">
                  <c:v>2.58</c:v>
                </c:pt>
                <c:pt idx="209">
                  <c:v>2.5349999999999997</c:v>
                </c:pt>
                <c:pt idx="210">
                  <c:v>2.5</c:v>
                </c:pt>
                <c:pt idx="211">
                  <c:v>2.1119999999999997</c:v>
                </c:pt>
                <c:pt idx="212">
                  <c:v>2.09</c:v>
                </c:pt>
                <c:pt idx="213">
                  <c:v>2.4670000000000001</c:v>
                </c:pt>
                <c:pt idx="214">
                  <c:v>2.613</c:v>
                </c:pt>
                <c:pt idx="215">
                  <c:v>2.1800000000000002</c:v>
                </c:pt>
                <c:pt idx="216">
                  <c:v>2.2850000000000001</c:v>
                </c:pt>
                <c:pt idx="217">
                  <c:v>2.5369999999999977</c:v>
                </c:pt>
                <c:pt idx="218">
                  <c:v>2.3119999999999967</c:v>
                </c:pt>
                <c:pt idx="219">
                  <c:v>1.843</c:v>
                </c:pt>
                <c:pt idx="220">
                  <c:v>2.343</c:v>
                </c:pt>
                <c:pt idx="221">
                  <c:v>1.9119999999999902</c:v>
                </c:pt>
                <c:pt idx="222">
                  <c:v>1.641</c:v>
                </c:pt>
                <c:pt idx="223">
                  <c:v>1.8660000000000001</c:v>
                </c:pt>
                <c:pt idx="224">
                  <c:v>1.758</c:v>
                </c:pt>
                <c:pt idx="225">
                  <c:v>1.5660000000000001</c:v>
                </c:pt>
                <c:pt idx="226">
                  <c:v>1.9520000000000091</c:v>
                </c:pt>
                <c:pt idx="227">
                  <c:v>1.4069999999999867</c:v>
                </c:pt>
                <c:pt idx="228">
                  <c:v>2.198</c:v>
                </c:pt>
                <c:pt idx="229">
                  <c:v>1.5129999999999897</c:v>
                </c:pt>
                <c:pt idx="230">
                  <c:v>1.732</c:v>
                </c:pt>
                <c:pt idx="231">
                  <c:v>1.617</c:v>
                </c:pt>
                <c:pt idx="232">
                  <c:v>1.1599999999999899</c:v>
                </c:pt>
                <c:pt idx="233">
                  <c:v>1.6919999999999908</c:v>
                </c:pt>
                <c:pt idx="234">
                  <c:v>1.4369999999999874</c:v>
                </c:pt>
                <c:pt idx="235">
                  <c:v>1.5629999999999908</c:v>
                </c:pt>
                <c:pt idx="236">
                  <c:v>1.385</c:v>
                </c:pt>
                <c:pt idx="237">
                  <c:v>0.89600000000000002</c:v>
                </c:pt>
                <c:pt idx="238">
                  <c:v>1.599</c:v>
                </c:pt>
                <c:pt idx="239">
                  <c:v>1.9079999999999897</c:v>
                </c:pt>
                <c:pt idx="240">
                  <c:v>1.6040000000000001</c:v>
                </c:pt>
                <c:pt idx="241">
                  <c:v>1.6639999999999904</c:v>
                </c:pt>
                <c:pt idx="242">
                  <c:v>1.607</c:v>
                </c:pt>
                <c:pt idx="243">
                  <c:v>1.3640000000000001</c:v>
                </c:pt>
                <c:pt idx="244">
                  <c:v>1.546</c:v>
                </c:pt>
                <c:pt idx="245">
                  <c:v>0.92700000000000005</c:v>
                </c:pt>
                <c:pt idx="246">
                  <c:v>0.99299999999999999</c:v>
                </c:pt>
                <c:pt idx="247">
                  <c:v>1.0349999999999899</c:v>
                </c:pt>
                <c:pt idx="248">
                  <c:v>1.234</c:v>
                </c:pt>
                <c:pt idx="249">
                  <c:v>0.92100000000000004</c:v>
                </c:pt>
                <c:pt idx="250">
                  <c:v>1.3260000000000001</c:v>
                </c:pt>
                <c:pt idx="251">
                  <c:v>1.2949999999999908</c:v>
                </c:pt>
                <c:pt idx="252">
                  <c:v>1.075</c:v>
                </c:pt>
                <c:pt idx="253">
                  <c:v>1.208</c:v>
                </c:pt>
                <c:pt idx="254">
                  <c:v>1.248</c:v>
                </c:pt>
                <c:pt idx="255">
                  <c:v>1.2829999999999897</c:v>
                </c:pt>
                <c:pt idx="256">
                  <c:v>0.95700000000000063</c:v>
                </c:pt>
                <c:pt idx="257">
                  <c:v>1.224</c:v>
                </c:pt>
                <c:pt idx="258">
                  <c:v>0.91300000000000003</c:v>
                </c:pt>
                <c:pt idx="259">
                  <c:v>1.05</c:v>
                </c:pt>
                <c:pt idx="260">
                  <c:v>1.046</c:v>
                </c:pt>
                <c:pt idx="261">
                  <c:v>1.1040000000000001</c:v>
                </c:pt>
                <c:pt idx="262">
                  <c:v>1.016</c:v>
                </c:pt>
                <c:pt idx="263">
                  <c:v>0.91200000000000003</c:v>
                </c:pt>
                <c:pt idx="264">
                  <c:v>0.74600000000000455</c:v>
                </c:pt>
                <c:pt idx="265">
                  <c:v>0.86700000000000454</c:v>
                </c:pt>
                <c:pt idx="266">
                  <c:v>1.1180000000000001</c:v>
                </c:pt>
                <c:pt idx="267">
                  <c:v>0.88900000000000001</c:v>
                </c:pt>
                <c:pt idx="268">
                  <c:v>0.88600000000000001</c:v>
                </c:pt>
                <c:pt idx="269">
                  <c:v>1.0169999999999897</c:v>
                </c:pt>
                <c:pt idx="270">
                  <c:v>0.85300000000000065</c:v>
                </c:pt>
                <c:pt idx="271">
                  <c:v>0.67600000000000593</c:v>
                </c:pt>
                <c:pt idx="272">
                  <c:v>0.85800000000000065</c:v>
                </c:pt>
                <c:pt idx="273">
                  <c:v>0.87700000000000489</c:v>
                </c:pt>
                <c:pt idx="274">
                  <c:v>0.77700000000000546</c:v>
                </c:pt>
                <c:pt idx="275">
                  <c:v>0.53</c:v>
                </c:pt>
                <c:pt idx="276">
                  <c:v>0.92100000000000004</c:v>
                </c:pt>
                <c:pt idx="277">
                  <c:v>0.69299999999999995</c:v>
                </c:pt>
                <c:pt idx="278">
                  <c:v>0.66200000000000592</c:v>
                </c:pt>
                <c:pt idx="279">
                  <c:v>1.048</c:v>
                </c:pt>
                <c:pt idx="280">
                  <c:v>0.94499999999999995</c:v>
                </c:pt>
                <c:pt idx="281">
                  <c:v>0.55100000000000005</c:v>
                </c:pt>
                <c:pt idx="282">
                  <c:v>1.036</c:v>
                </c:pt>
                <c:pt idx="283">
                  <c:v>0.54400000000000004</c:v>
                </c:pt>
                <c:pt idx="284">
                  <c:v>0.74400000000000455</c:v>
                </c:pt>
                <c:pt idx="285">
                  <c:v>0.54800000000000004</c:v>
                </c:pt>
                <c:pt idx="286">
                  <c:v>0.80900000000000005</c:v>
                </c:pt>
                <c:pt idx="287">
                  <c:v>0.57500000000000062</c:v>
                </c:pt>
                <c:pt idx="288">
                  <c:v>0.58000000000000007</c:v>
                </c:pt>
                <c:pt idx="289">
                  <c:v>0.65500000000000591</c:v>
                </c:pt>
                <c:pt idx="290">
                  <c:v>0.49600000000000088</c:v>
                </c:pt>
                <c:pt idx="291">
                  <c:v>0.67100000000000593</c:v>
                </c:pt>
                <c:pt idx="292">
                  <c:v>0.69499999999999995</c:v>
                </c:pt>
                <c:pt idx="293">
                  <c:v>0.63200000000000511</c:v>
                </c:pt>
                <c:pt idx="294">
                  <c:v>0.66400000000000592</c:v>
                </c:pt>
                <c:pt idx="295">
                  <c:v>1.2069999999999887</c:v>
                </c:pt>
                <c:pt idx="296">
                  <c:v>0.81</c:v>
                </c:pt>
                <c:pt idx="297">
                  <c:v>0.85700000000000065</c:v>
                </c:pt>
                <c:pt idx="298">
                  <c:v>0.78600000000000003</c:v>
                </c:pt>
                <c:pt idx="299">
                  <c:v>0.50900000000000001</c:v>
                </c:pt>
                <c:pt idx="300">
                  <c:v>0.61000000000000065</c:v>
                </c:pt>
                <c:pt idx="301">
                  <c:v>0.39400000000000296</c:v>
                </c:pt>
                <c:pt idx="302">
                  <c:v>0.49700000000000188</c:v>
                </c:pt>
                <c:pt idx="303">
                  <c:v>0.33000000000000285</c:v>
                </c:pt>
                <c:pt idx="304">
                  <c:v>0.78100000000000003</c:v>
                </c:pt>
                <c:pt idx="305">
                  <c:v>0.61000000000000065</c:v>
                </c:pt>
                <c:pt idx="306">
                  <c:v>0.66000000000000592</c:v>
                </c:pt>
                <c:pt idx="307">
                  <c:v>0.62000000000000455</c:v>
                </c:pt>
                <c:pt idx="308">
                  <c:v>0.37700000000000228</c:v>
                </c:pt>
                <c:pt idx="309">
                  <c:v>0.34900000000000031</c:v>
                </c:pt>
                <c:pt idx="310">
                  <c:v>0.46200000000000002</c:v>
                </c:pt>
                <c:pt idx="311">
                  <c:v>0.61900000000000455</c:v>
                </c:pt>
                <c:pt idx="312">
                  <c:v>0.40100000000000002</c:v>
                </c:pt>
                <c:pt idx="313">
                  <c:v>0.58899999999999997</c:v>
                </c:pt>
                <c:pt idx="314">
                  <c:v>0.39500000000000296</c:v>
                </c:pt>
                <c:pt idx="315">
                  <c:v>0.56599999999999995</c:v>
                </c:pt>
                <c:pt idx="316">
                  <c:v>0.46900000000000008</c:v>
                </c:pt>
                <c:pt idx="317">
                  <c:v>0.53800000000000003</c:v>
                </c:pt>
                <c:pt idx="318">
                  <c:v>0.65000000000000524</c:v>
                </c:pt>
                <c:pt idx="319">
                  <c:v>0.68400000000000005</c:v>
                </c:pt>
                <c:pt idx="320">
                  <c:v>0.61300000000000165</c:v>
                </c:pt>
                <c:pt idx="321">
                  <c:v>1.008</c:v>
                </c:pt>
                <c:pt idx="322">
                  <c:v>0.74400000000000455</c:v>
                </c:pt>
                <c:pt idx="323">
                  <c:v>0.21300000000000024</c:v>
                </c:pt>
                <c:pt idx="324">
                  <c:v>0.22900000000000001</c:v>
                </c:pt>
                <c:pt idx="325">
                  <c:v>0.61800000000000455</c:v>
                </c:pt>
                <c:pt idx="326">
                  <c:v>3.0000000000000092E-3</c:v>
                </c:pt>
                <c:pt idx="327">
                  <c:v>0.62400000000000455</c:v>
                </c:pt>
                <c:pt idx="328">
                  <c:v>0.56699999999999995</c:v>
                </c:pt>
                <c:pt idx="329">
                  <c:v>0.50800000000000001</c:v>
                </c:pt>
                <c:pt idx="330">
                  <c:v>0.34700000000000031</c:v>
                </c:pt>
                <c:pt idx="331">
                  <c:v>0.28000000000000008</c:v>
                </c:pt>
                <c:pt idx="332">
                  <c:v>0.59799999999999998</c:v>
                </c:pt>
                <c:pt idx="333">
                  <c:v>0.37600000000000228</c:v>
                </c:pt>
                <c:pt idx="334">
                  <c:v>0.69399999999999995</c:v>
                </c:pt>
                <c:pt idx="335">
                  <c:v>0.51500000000000001</c:v>
                </c:pt>
                <c:pt idx="336">
                  <c:v>8.9000000000000065E-2</c:v>
                </c:pt>
                <c:pt idx="337">
                  <c:v>0.52900000000000003</c:v>
                </c:pt>
                <c:pt idx="338">
                  <c:v>0.34600000000000031</c:v>
                </c:pt>
                <c:pt idx="339">
                  <c:v>0.34900000000000031</c:v>
                </c:pt>
                <c:pt idx="340">
                  <c:v>0.42400000000000032</c:v>
                </c:pt>
                <c:pt idx="341">
                  <c:v>0.56599999999999995</c:v>
                </c:pt>
                <c:pt idx="342">
                  <c:v>0.628000000000005</c:v>
                </c:pt>
                <c:pt idx="343">
                  <c:v>0.18900000000000122</c:v>
                </c:pt>
                <c:pt idx="344">
                  <c:v>0.42600000000000032</c:v>
                </c:pt>
                <c:pt idx="345">
                  <c:v>0.56999999999999995</c:v>
                </c:pt>
                <c:pt idx="346">
                  <c:v>0.29500000000000032</c:v>
                </c:pt>
                <c:pt idx="347">
                  <c:v>0.55800000000000005</c:v>
                </c:pt>
                <c:pt idx="348">
                  <c:v>0.37100000000000088</c:v>
                </c:pt>
                <c:pt idx="349">
                  <c:v>0.254</c:v>
                </c:pt>
                <c:pt idx="350">
                  <c:v>0.42500000000000032</c:v>
                </c:pt>
              </c:numCache>
            </c:numRef>
          </c:yVal>
          <c:smooth val="1"/>
        </c:ser>
        <c:ser>
          <c:idx val="22"/>
          <c:order val="22"/>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S$1:$S$351</c:f>
              <c:numCache>
                <c:formatCode>General</c:formatCode>
                <c:ptCount val="351"/>
                <c:pt idx="0">
                  <c:v>3.2090000000000001</c:v>
                </c:pt>
                <c:pt idx="1">
                  <c:v>2.9749999999999988</c:v>
                </c:pt>
                <c:pt idx="2">
                  <c:v>3.137</c:v>
                </c:pt>
                <c:pt idx="3">
                  <c:v>3.1339999999999999</c:v>
                </c:pt>
                <c:pt idx="4">
                  <c:v>2.8169999999999793</c:v>
                </c:pt>
                <c:pt idx="5">
                  <c:v>3.3899999999999997</c:v>
                </c:pt>
                <c:pt idx="6">
                  <c:v>2.8899999999999997</c:v>
                </c:pt>
                <c:pt idx="7">
                  <c:v>2.9630000000000001</c:v>
                </c:pt>
                <c:pt idx="8">
                  <c:v>2.903</c:v>
                </c:pt>
                <c:pt idx="9">
                  <c:v>2.9179999999999997</c:v>
                </c:pt>
                <c:pt idx="10">
                  <c:v>3.01</c:v>
                </c:pt>
                <c:pt idx="11">
                  <c:v>3.117</c:v>
                </c:pt>
                <c:pt idx="12">
                  <c:v>3.0379999999999998</c:v>
                </c:pt>
                <c:pt idx="13">
                  <c:v>3.0709999999999997</c:v>
                </c:pt>
                <c:pt idx="14">
                  <c:v>2.8939999999999997</c:v>
                </c:pt>
                <c:pt idx="15">
                  <c:v>2.9389999999999987</c:v>
                </c:pt>
                <c:pt idx="16">
                  <c:v>3.0369999999999977</c:v>
                </c:pt>
                <c:pt idx="17">
                  <c:v>3.0270000000000001</c:v>
                </c:pt>
                <c:pt idx="18">
                  <c:v>2.7789999999999999</c:v>
                </c:pt>
                <c:pt idx="19">
                  <c:v>2.8329999999999793</c:v>
                </c:pt>
                <c:pt idx="20">
                  <c:v>2.7319999999999998</c:v>
                </c:pt>
                <c:pt idx="21">
                  <c:v>2.8119999999999967</c:v>
                </c:pt>
                <c:pt idx="22">
                  <c:v>2.8559999999999977</c:v>
                </c:pt>
                <c:pt idx="23">
                  <c:v>2.3149999999999977</c:v>
                </c:pt>
                <c:pt idx="24">
                  <c:v>3.0309999999999997</c:v>
                </c:pt>
                <c:pt idx="25">
                  <c:v>2.698</c:v>
                </c:pt>
                <c:pt idx="26">
                  <c:v>2.7730000000000001</c:v>
                </c:pt>
                <c:pt idx="27">
                  <c:v>2.726</c:v>
                </c:pt>
                <c:pt idx="28">
                  <c:v>2.585</c:v>
                </c:pt>
                <c:pt idx="29">
                  <c:v>2.8589999999999987</c:v>
                </c:pt>
                <c:pt idx="30">
                  <c:v>2.8759999999999977</c:v>
                </c:pt>
                <c:pt idx="31">
                  <c:v>3.3479999999999999</c:v>
                </c:pt>
                <c:pt idx="32">
                  <c:v>2.7280000000000002</c:v>
                </c:pt>
                <c:pt idx="33">
                  <c:v>2.8519999999999968</c:v>
                </c:pt>
                <c:pt idx="34">
                  <c:v>2.74</c:v>
                </c:pt>
                <c:pt idx="35">
                  <c:v>2.3569999999999967</c:v>
                </c:pt>
                <c:pt idx="36">
                  <c:v>3.0670000000000002</c:v>
                </c:pt>
                <c:pt idx="37">
                  <c:v>2.6959999999999997</c:v>
                </c:pt>
                <c:pt idx="38">
                  <c:v>3.0270000000000001</c:v>
                </c:pt>
                <c:pt idx="39">
                  <c:v>2.9919999999999987</c:v>
                </c:pt>
                <c:pt idx="40">
                  <c:v>2.9609999999999999</c:v>
                </c:pt>
                <c:pt idx="41">
                  <c:v>3.4089999999999998</c:v>
                </c:pt>
                <c:pt idx="42">
                  <c:v>2.94</c:v>
                </c:pt>
                <c:pt idx="43">
                  <c:v>3.4849999999999999</c:v>
                </c:pt>
                <c:pt idx="44">
                  <c:v>3.4419999999999997</c:v>
                </c:pt>
                <c:pt idx="45">
                  <c:v>3.4459999999999997</c:v>
                </c:pt>
                <c:pt idx="46">
                  <c:v>3.8919999999999977</c:v>
                </c:pt>
                <c:pt idx="47">
                  <c:v>3.8619999999999997</c:v>
                </c:pt>
                <c:pt idx="48">
                  <c:v>4.1549999999999745</c:v>
                </c:pt>
                <c:pt idx="49">
                  <c:v>4.218</c:v>
                </c:pt>
                <c:pt idx="50">
                  <c:v>4.319</c:v>
                </c:pt>
                <c:pt idx="51">
                  <c:v>4.085</c:v>
                </c:pt>
                <c:pt idx="52">
                  <c:v>4.1239999999999855</c:v>
                </c:pt>
                <c:pt idx="53">
                  <c:v>4.1360000000000001</c:v>
                </c:pt>
                <c:pt idx="54">
                  <c:v>3.8719999999999977</c:v>
                </c:pt>
                <c:pt idx="55">
                  <c:v>3.9119999999999977</c:v>
                </c:pt>
                <c:pt idx="56">
                  <c:v>3.5719999999999987</c:v>
                </c:pt>
                <c:pt idx="57">
                  <c:v>3.2389999999999999</c:v>
                </c:pt>
                <c:pt idx="58">
                  <c:v>3.5640000000000001</c:v>
                </c:pt>
                <c:pt idx="59">
                  <c:v>3.3059999999999987</c:v>
                </c:pt>
                <c:pt idx="60">
                  <c:v>3.1429999999999998</c:v>
                </c:pt>
                <c:pt idx="61">
                  <c:v>3.2330000000000001</c:v>
                </c:pt>
                <c:pt idx="62">
                  <c:v>3.7709999999999999</c:v>
                </c:pt>
                <c:pt idx="63">
                  <c:v>3.161</c:v>
                </c:pt>
                <c:pt idx="64">
                  <c:v>3.4099999999999997</c:v>
                </c:pt>
                <c:pt idx="65">
                  <c:v>2.9039999999999999</c:v>
                </c:pt>
                <c:pt idx="66">
                  <c:v>3.8919999999999977</c:v>
                </c:pt>
                <c:pt idx="67">
                  <c:v>3.3909999999999987</c:v>
                </c:pt>
                <c:pt idx="68">
                  <c:v>3.3849999999999998</c:v>
                </c:pt>
                <c:pt idx="69">
                  <c:v>3.3819999999999997</c:v>
                </c:pt>
                <c:pt idx="70">
                  <c:v>3.9209999999999998</c:v>
                </c:pt>
                <c:pt idx="71">
                  <c:v>4.5049999999999955</c:v>
                </c:pt>
                <c:pt idx="72">
                  <c:v>4.0259999999999945</c:v>
                </c:pt>
                <c:pt idx="73">
                  <c:v>4.03</c:v>
                </c:pt>
                <c:pt idx="74">
                  <c:v>4.0599999999999996</c:v>
                </c:pt>
                <c:pt idx="75">
                  <c:v>4.2699999999999996</c:v>
                </c:pt>
                <c:pt idx="76">
                  <c:v>4.2190000000000003</c:v>
                </c:pt>
                <c:pt idx="77">
                  <c:v>4.8069999999999995</c:v>
                </c:pt>
                <c:pt idx="78">
                  <c:v>4.5510000000000002</c:v>
                </c:pt>
                <c:pt idx="79">
                  <c:v>4.72</c:v>
                </c:pt>
                <c:pt idx="80">
                  <c:v>4.7789999999999999</c:v>
                </c:pt>
                <c:pt idx="81">
                  <c:v>5.133</c:v>
                </c:pt>
                <c:pt idx="82">
                  <c:v>5.5679999999999845</c:v>
                </c:pt>
                <c:pt idx="83">
                  <c:v>5.3360000000000003</c:v>
                </c:pt>
                <c:pt idx="84">
                  <c:v>5.5890000000000004</c:v>
                </c:pt>
                <c:pt idx="85">
                  <c:v>5.8769999999999998</c:v>
                </c:pt>
                <c:pt idx="86">
                  <c:v>5.8449999999999855</c:v>
                </c:pt>
                <c:pt idx="87">
                  <c:v>5.8689999999999856</c:v>
                </c:pt>
                <c:pt idx="88">
                  <c:v>5.7669999999999995</c:v>
                </c:pt>
                <c:pt idx="89">
                  <c:v>6.1579999999999755</c:v>
                </c:pt>
                <c:pt idx="90">
                  <c:v>6.1319999999999997</c:v>
                </c:pt>
                <c:pt idx="91">
                  <c:v>6.6209999999999845</c:v>
                </c:pt>
                <c:pt idx="92">
                  <c:v>6.5960000000000001</c:v>
                </c:pt>
                <c:pt idx="93">
                  <c:v>6.1129999999999765</c:v>
                </c:pt>
                <c:pt idx="94">
                  <c:v>6.7409999999999997</c:v>
                </c:pt>
                <c:pt idx="95">
                  <c:v>6.859</c:v>
                </c:pt>
                <c:pt idx="96">
                  <c:v>6.8579999999999846</c:v>
                </c:pt>
                <c:pt idx="97">
                  <c:v>6.9409999999999998</c:v>
                </c:pt>
                <c:pt idx="98">
                  <c:v>6.8659999999999846</c:v>
                </c:pt>
                <c:pt idx="99">
                  <c:v>7.0739999999999998</c:v>
                </c:pt>
                <c:pt idx="100">
                  <c:v>7.484</c:v>
                </c:pt>
                <c:pt idx="101">
                  <c:v>7.7239999999999975</c:v>
                </c:pt>
                <c:pt idx="102">
                  <c:v>7.5510000000000002</c:v>
                </c:pt>
                <c:pt idx="103">
                  <c:v>7.702</c:v>
                </c:pt>
                <c:pt idx="104">
                  <c:v>7.4039999999999999</c:v>
                </c:pt>
                <c:pt idx="105">
                  <c:v>7.4580000000000002</c:v>
                </c:pt>
                <c:pt idx="106">
                  <c:v>7.2139999999999995</c:v>
                </c:pt>
                <c:pt idx="107">
                  <c:v>7.3569999999999975</c:v>
                </c:pt>
                <c:pt idx="108">
                  <c:v>7.4329999999999998</c:v>
                </c:pt>
                <c:pt idx="109">
                  <c:v>7.7030000000000003</c:v>
                </c:pt>
                <c:pt idx="110">
                  <c:v>7.5019999999999998</c:v>
                </c:pt>
                <c:pt idx="111">
                  <c:v>7.4260000000000002</c:v>
                </c:pt>
                <c:pt idx="112">
                  <c:v>7.3669999999999956</c:v>
                </c:pt>
                <c:pt idx="113">
                  <c:v>6.7530000000000001</c:v>
                </c:pt>
                <c:pt idx="114">
                  <c:v>7.2539999999999996</c:v>
                </c:pt>
                <c:pt idx="115">
                  <c:v>7.5569999999999995</c:v>
                </c:pt>
                <c:pt idx="116">
                  <c:v>7.298</c:v>
                </c:pt>
                <c:pt idx="117">
                  <c:v>7.0709999999999997</c:v>
                </c:pt>
                <c:pt idx="118">
                  <c:v>7.3079999999999945</c:v>
                </c:pt>
                <c:pt idx="119">
                  <c:v>7.0129999999999955</c:v>
                </c:pt>
                <c:pt idx="120">
                  <c:v>7.0330000000000004</c:v>
                </c:pt>
                <c:pt idx="121">
                  <c:v>6.4619999999999997</c:v>
                </c:pt>
                <c:pt idx="122">
                  <c:v>7.1069999999999975</c:v>
                </c:pt>
                <c:pt idx="123">
                  <c:v>6.6599999999999975</c:v>
                </c:pt>
                <c:pt idx="124">
                  <c:v>6.5810000000000004</c:v>
                </c:pt>
                <c:pt idx="125">
                  <c:v>6.8689999999999856</c:v>
                </c:pt>
                <c:pt idx="126">
                  <c:v>6.2590000000000003</c:v>
                </c:pt>
                <c:pt idx="127">
                  <c:v>6.609</c:v>
                </c:pt>
                <c:pt idx="128">
                  <c:v>7.1049999999999756</c:v>
                </c:pt>
                <c:pt idx="129">
                  <c:v>6.7789999999999999</c:v>
                </c:pt>
                <c:pt idx="130">
                  <c:v>6.8810000000000002</c:v>
                </c:pt>
                <c:pt idx="131">
                  <c:v>7.2480000000000002</c:v>
                </c:pt>
                <c:pt idx="132">
                  <c:v>6.6949999999999745</c:v>
                </c:pt>
                <c:pt idx="133">
                  <c:v>6.5239999999999965</c:v>
                </c:pt>
                <c:pt idx="134">
                  <c:v>7.1619999999999955</c:v>
                </c:pt>
                <c:pt idx="135">
                  <c:v>6.7030000000000003</c:v>
                </c:pt>
                <c:pt idx="136">
                  <c:v>7.1390000000000002</c:v>
                </c:pt>
                <c:pt idx="137">
                  <c:v>7.03</c:v>
                </c:pt>
                <c:pt idx="138">
                  <c:v>6.9450000000000003</c:v>
                </c:pt>
                <c:pt idx="139">
                  <c:v>7.2030000000000003</c:v>
                </c:pt>
                <c:pt idx="140">
                  <c:v>7.0239999999999965</c:v>
                </c:pt>
                <c:pt idx="141">
                  <c:v>6.7610000000000001</c:v>
                </c:pt>
                <c:pt idx="142">
                  <c:v>6.819</c:v>
                </c:pt>
                <c:pt idx="143">
                  <c:v>6.6939999999999955</c:v>
                </c:pt>
                <c:pt idx="144">
                  <c:v>6.4880000000000004</c:v>
                </c:pt>
                <c:pt idx="145">
                  <c:v>6.6099999999999985</c:v>
                </c:pt>
                <c:pt idx="146">
                  <c:v>7.0239999999999965</c:v>
                </c:pt>
                <c:pt idx="147">
                  <c:v>6.8449999999999855</c:v>
                </c:pt>
                <c:pt idx="148">
                  <c:v>7.0730000000000004</c:v>
                </c:pt>
                <c:pt idx="149">
                  <c:v>6.2859999999999996</c:v>
                </c:pt>
                <c:pt idx="150">
                  <c:v>6.5239999999999965</c:v>
                </c:pt>
                <c:pt idx="151">
                  <c:v>6.101</c:v>
                </c:pt>
                <c:pt idx="152">
                  <c:v>6.3890000000000002</c:v>
                </c:pt>
                <c:pt idx="153">
                  <c:v>6.3649999999999745</c:v>
                </c:pt>
                <c:pt idx="154">
                  <c:v>6.5019999999999998</c:v>
                </c:pt>
                <c:pt idx="155">
                  <c:v>6.4770000000000003</c:v>
                </c:pt>
                <c:pt idx="156">
                  <c:v>6.1039999999999965</c:v>
                </c:pt>
                <c:pt idx="157">
                  <c:v>6.2649999999999855</c:v>
                </c:pt>
                <c:pt idx="158">
                  <c:v>6.5369999999999999</c:v>
                </c:pt>
                <c:pt idx="159">
                  <c:v>6.4930000000000003</c:v>
                </c:pt>
                <c:pt idx="160">
                  <c:v>5.8479999999999945</c:v>
                </c:pt>
                <c:pt idx="161">
                  <c:v>5.52</c:v>
                </c:pt>
                <c:pt idx="162">
                  <c:v>6.0539999999999985</c:v>
                </c:pt>
                <c:pt idx="163">
                  <c:v>5.9020000000000001</c:v>
                </c:pt>
                <c:pt idx="164">
                  <c:v>5.7859999999999996</c:v>
                </c:pt>
                <c:pt idx="165">
                  <c:v>5.3849999999999945</c:v>
                </c:pt>
                <c:pt idx="166">
                  <c:v>5.5239999999999965</c:v>
                </c:pt>
                <c:pt idx="167">
                  <c:v>4.9669999999999996</c:v>
                </c:pt>
                <c:pt idx="168">
                  <c:v>5.2030000000000003</c:v>
                </c:pt>
                <c:pt idx="169">
                  <c:v>4.891</c:v>
                </c:pt>
                <c:pt idx="170">
                  <c:v>4.9779999999999998</c:v>
                </c:pt>
                <c:pt idx="171">
                  <c:v>5.0010000000000003</c:v>
                </c:pt>
                <c:pt idx="172">
                  <c:v>4.7169999999999996</c:v>
                </c:pt>
                <c:pt idx="173">
                  <c:v>4.5039999999999996</c:v>
                </c:pt>
                <c:pt idx="174">
                  <c:v>4.718</c:v>
                </c:pt>
                <c:pt idx="175">
                  <c:v>4.3129999999999855</c:v>
                </c:pt>
                <c:pt idx="176">
                  <c:v>4.6509999999999945</c:v>
                </c:pt>
                <c:pt idx="177">
                  <c:v>4.3249999999999655</c:v>
                </c:pt>
                <c:pt idx="178">
                  <c:v>4.1890000000000001</c:v>
                </c:pt>
                <c:pt idx="179">
                  <c:v>4.173</c:v>
                </c:pt>
                <c:pt idx="180">
                  <c:v>4.6249999999999645</c:v>
                </c:pt>
                <c:pt idx="181">
                  <c:v>3.6749999999999998</c:v>
                </c:pt>
                <c:pt idx="182">
                  <c:v>4.1059999999999945</c:v>
                </c:pt>
                <c:pt idx="183">
                  <c:v>3.8759999999999977</c:v>
                </c:pt>
                <c:pt idx="184">
                  <c:v>3.9569999999999967</c:v>
                </c:pt>
                <c:pt idx="185">
                  <c:v>4.1319999999999997</c:v>
                </c:pt>
                <c:pt idx="186">
                  <c:v>3.7559999999999998</c:v>
                </c:pt>
                <c:pt idx="187">
                  <c:v>3.21</c:v>
                </c:pt>
                <c:pt idx="188">
                  <c:v>3.4139999999999997</c:v>
                </c:pt>
                <c:pt idx="189">
                  <c:v>3.5179999999999998</c:v>
                </c:pt>
                <c:pt idx="190">
                  <c:v>3.4289999999999998</c:v>
                </c:pt>
                <c:pt idx="191">
                  <c:v>3.3709999999999987</c:v>
                </c:pt>
                <c:pt idx="192">
                  <c:v>3.2410000000000001</c:v>
                </c:pt>
                <c:pt idx="193">
                  <c:v>3.125</c:v>
                </c:pt>
                <c:pt idx="194">
                  <c:v>2.6509999999999998</c:v>
                </c:pt>
                <c:pt idx="195">
                  <c:v>3.1579999999999999</c:v>
                </c:pt>
                <c:pt idx="196">
                  <c:v>2.84</c:v>
                </c:pt>
                <c:pt idx="197">
                  <c:v>3.1139999999999999</c:v>
                </c:pt>
                <c:pt idx="198">
                  <c:v>2.9959999999999987</c:v>
                </c:pt>
                <c:pt idx="199">
                  <c:v>2.923</c:v>
                </c:pt>
                <c:pt idx="200">
                  <c:v>3.0159999999999987</c:v>
                </c:pt>
                <c:pt idx="201">
                  <c:v>2.6949999999999998</c:v>
                </c:pt>
                <c:pt idx="202">
                  <c:v>2.7770000000000001</c:v>
                </c:pt>
                <c:pt idx="203">
                  <c:v>2.5179999999999998</c:v>
                </c:pt>
                <c:pt idx="204">
                  <c:v>2.7600000000000002</c:v>
                </c:pt>
                <c:pt idx="205">
                  <c:v>2.8789999999999987</c:v>
                </c:pt>
                <c:pt idx="206">
                  <c:v>2.6919999999999997</c:v>
                </c:pt>
                <c:pt idx="207">
                  <c:v>2.5589999999999997</c:v>
                </c:pt>
                <c:pt idx="208">
                  <c:v>2.4419999999999997</c:v>
                </c:pt>
                <c:pt idx="209">
                  <c:v>2.4129999999999967</c:v>
                </c:pt>
                <c:pt idx="210">
                  <c:v>2.403</c:v>
                </c:pt>
                <c:pt idx="211">
                  <c:v>2.0119999999999987</c:v>
                </c:pt>
                <c:pt idx="212">
                  <c:v>2.11</c:v>
                </c:pt>
                <c:pt idx="213">
                  <c:v>2.4430000000000001</c:v>
                </c:pt>
                <c:pt idx="214">
                  <c:v>2.3119999999999967</c:v>
                </c:pt>
                <c:pt idx="215">
                  <c:v>1.748</c:v>
                </c:pt>
                <c:pt idx="216">
                  <c:v>2.0909999999999997</c:v>
                </c:pt>
                <c:pt idx="217">
                  <c:v>1.8220000000000001</c:v>
                </c:pt>
                <c:pt idx="218">
                  <c:v>2.19</c:v>
                </c:pt>
                <c:pt idx="219">
                  <c:v>1.782</c:v>
                </c:pt>
                <c:pt idx="220">
                  <c:v>1.8029999999999908</c:v>
                </c:pt>
                <c:pt idx="221">
                  <c:v>1.6839999999999908</c:v>
                </c:pt>
                <c:pt idx="222">
                  <c:v>1.73</c:v>
                </c:pt>
                <c:pt idx="223">
                  <c:v>1.9259999999999908</c:v>
                </c:pt>
                <c:pt idx="224">
                  <c:v>1.929</c:v>
                </c:pt>
                <c:pt idx="225">
                  <c:v>1.5980000000000001</c:v>
                </c:pt>
                <c:pt idx="226">
                  <c:v>1.8129999999999908</c:v>
                </c:pt>
                <c:pt idx="227">
                  <c:v>1.726</c:v>
                </c:pt>
                <c:pt idx="228">
                  <c:v>1.4749999999999888</c:v>
                </c:pt>
                <c:pt idx="229">
                  <c:v>1.891</c:v>
                </c:pt>
                <c:pt idx="230">
                  <c:v>1.4489999999999887</c:v>
                </c:pt>
                <c:pt idx="231">
                  <c:v>1.5680000000000001</c:v>
                </c:pt>
                <c:pt idx="232">
                  <c:v>1.5029999999999897</c:v>
                </c:pt>
                <c:pt idx="233">
                  <c:v>1.6279999999999897</c:v>
                </c:pt>
                <c:pt idx="234">
                  <c:v>1.748</c:v>
                </c:pt>
                <c:pt idx="235">
                  <c:v>1.488</c:v>
                </c:pt>
                <c:pt idx="236">
                  <c:v>1.5449999999999908</c:v>
                </c:pt>
                <c:pt idx="237">
                  <c:v>0.97800000000000065</c:v>
                </c:pt>
                <c:pt idx="238">
                  <c:v>1.3440000000000001</c:v>
                </c:pt>
                <c:pt idx="239">
                  <c:v>1.2869999999999902</c:v>
                </c:pt>
                <c:pt idx="240">
                  <c:v>1.4409999999999878</c:v>
                </c:pt>
                <c:pt idx="241">
                  <c:v>1.3640000000000001</c:v>
                </c:pt>
                <c:pt idx="242">
                  <c:v>1.1419999999999897</c:v>
                </c:pt>
                <c:pt idx="243">
                  <c:v>1.7729999999999897</c:v>
                </c:pt>
                <c:pt idx="244">
                  <c:v>1.21</c:v>
                </c:pt>
                <c:pt idx="245">
                  <c:v>0.90300000000000002</c:v>
                </c:pt>
                <c:pt idx="246">
                  <c:v>1.2649999999999897</c:v>
                </c:pt>
                <c:pt idx="247">
                  <c:v>1.123</c:v>
                </c:pt>
                <c:pt idx="248">
                  <c:v>1.2309999999999888</c:v>
                </c:pt>
                <c:pt idx="249">
                  <c:v>1.127</c:v>
                </c:pt>
                <c:pt idx="250">
                  <c:v>1.21</c:v>
                </c:pt>
                <c:pt idx="251">
                  <c:v>1.2989999999999908</c:v>
                </c:pt>
                <c:pt idx="252">
                  <c:v>0.91</c:v>
                </c:pt>
                <c:pt idx="253">
                  <c:v>1.153</c:v>
                </c:pt>
                <c:pt idx="254">
                  <c:v>1.214</c:v>
                </c:pt>
                <c:pt idx="255">
                  <c:v>0.79600000000000004</c:v>
                </c:pt>
                <c:pt idx="256">
                  <c:v>0.81599999999999995</c:v>
                </c:pt>
                <c:pt idx="257">
                  <c:v>1.25</c:v>
                </c:pt>
                <c:pt idx="258">
                  <c:v>1.0149999999999897</c:v>
                </c:pt>
                <c:pt idx="259">
                  <c:v>0.83600000000000063</c:v>
                </c:pt>
                <c:pt idx="260">
                  <c:v>0.86800000000000455</c:v>
                </c:pt>
                <c:pt idx="261">
                  <c:v>1.01</c:v>
                </c:pt>
                <c:pt idx="262">
                  <c:v>0.77500000000000524</c:v>
                </c:pt>
                <c:pt idx="263">
                  <c:v>0.82700000000000062</c:v>
                </c:pt>
                <c:pt idx="264">
                  <c:v>0.92200000000000004</c:v>
                </c:pt>
                <c:pt idx="265">
                  <c:v>0.96500000000000064</c:v>
                </c:pt>
                <c:pt idx="266">
                  <c:v>0.97600000000000064</c:v>
                </c:pt>
                <c:pt idx="267">
                  <c:v>0.80900000000000005</c:v>
                </c:pt>
                <c:pt idx="268">
                  <c:v>0.69699999999999995</c:v>
                </c:pt>
                <c:pt idx="269">
                  <c:v>1.0660000000000001</c:v>
                </c:pt>
                <c:pt idx="270">
                  <c:v>0.73900000000000265</c:v>
                </c:pt>
                <c:pt idx="271">
                  <c:v>0.83200000000000063</c:v>
                </c:pt>
                <c:pt idx="272">
                  <c:v>0.55600000000000005</c:v>
                </c:pt>
                <c:pt idx="273">
                  <c:v>0.53800000000000003</c:v>
                </c:pt>
                <c:pt idx="274">
                  <c:v>0.82600000000000062</c:v>
                </c:pt>
                <c:pt idx="275">
                  <c:v>0.59699999999999998</c:v>
                </c:pt>
                <c:pt idx="276">
                  <c:v>0.39400000000000296</c:v>
                </c:pt>
                <c:pt idx="277">
                  <c:v>0.48600000000000032</c:v>
                </c:pt>
                <c:pt idx="278">
                  <c:v>0.59199999999999997</c:v>
                </c:pt>
                <c:pt idx="279">
                  <c:v>0.78</c:v>
                </c:pt>
                <c:pt idx="280">
                  <c:v>0.60600000000000065</c:v>
                </c:pt>
                <c:pt idx="281">
                  <c:v>0.80600000000000005</c:v>
                </c:pt>
                <c:pt idx="282">
                  <c:v>0.56799999999999995</c:v>
                </c:pt>
                <c:pt idx="283">
                  <c:v>0.78500000000000003</c:v>
                </c:pt>
                <c:pt idx="284">
                  <c:v>0.32700000000000257</c:v>
                </c:pt>
                <c:pt idx="285">
                  <c:v>0.39000000000000257</c:v>
                </c:pt>
                <c:pt idx="286">
                  <c:v>0.52500000000000002</c:v>
                </c:pt>
                <c:pt idx="287">
                  <c:v>0.38400000000000256</c:v>
                </c:pt>
                <c:pt idx="288">
                  <c:v>0.68500000000000005</c:v>
                </c:pt>
                <c:pt idx="289">
                  <c:v>0.28600000000000031</c:v>
                </c:pt>
                <c:pt idx="290">
                  <c:v>0.50900000000000001</c:v>
                </c:pt>
                <c:pt idx="291">
                  <c:v>0.61900000000000455</c:v>
                </c:pt>
                <c:pt idx="292">
                  <c:v>0.83300000000000063</c:v>
                </c:pt>
                <c:pt idx="293">
                  <c:v>0.62100000000000455</c:v>
                </c:pt>
                <c:pt idx="294">
                  <c:v>0.60800000000000065</c:v>
                </c:pt>
                <c:pt idx="295">
                  <c:v>0.28700000000000031</c:v>
                </c:pt>
                <c:pt idx="296">
                  <c:v>0.53300000000000003</c:v>
                </c:pt>
                <c:pt idx="297">
                  <c:v>0.88900000000000001</c:v>
                </c:pt>
                <c:pt idx="298">
                  <c:v>0.65500000000000591</c:v>
                </c:pt>
                <c:pt idx="299">
                  <c:v>0.69199999999999995</c:v>
                </c:pt>
                <c:pt idx="300">
                  <c:v>0.75000000000000466</c:v>
                </c:pt>
                <c:pt idx="301">
                  <c:v>0.67800000000000593</c:v>
                </c:pt>
                <c:pt idx="302">
                  <c:v>0.65000000000000524</c:v>
                </c:pt>
                <c:pt idx="303">
                  <c:v>0.72700000000000065</c:v>
                </c:pt>
                <c:pt idx="304">
                  <c:v>0.68200000000000005</c:v>
                </c:pt>
                <c:pt idx="305">
                  <c:v>0.61800000000000455</c:v>
                </c:pt>
                <c:pt idx="306">
                  <c:v>0.1</c:v>
                </c:pt>
                <c:pt idx="307">
                  <c:v>0.52200000000000002</c:v>
                </c:pt>
                <c:pt idx="308">
                  <c:v>9.7000000000000003E-2</c:v>
                </c:pt>
                <c:pt idx="309">
                  <c:v>0.46800000000000008</c:v>
                </c:pt>
                <c:pt idx="310">
                  <c:v>0.41200000000000031</c:v>
                </c:pt>
                <c:pt idx="311">
                  <c:v>0.26100000000000001</c:v>
                </c:pt>
                <c:pt idx="312">
                  <c:v>0.67000000000000592</c:v>
                </c:pt>
                <c:pt idx="313">
                  <c:v>0.53500000000000003</c:v>
                </c:pt>
                <c:pt idx="314">
                  <c:v>0.57900000000000063</c:v>
                </c:pt>
                <c:pt idx="315">
                  <c:v>0.502</c:v>
                </c:pt>
                <c:pt idx="316">
                  <c:v>0.50900000000000001</c:v>
                </c:pt>
                <c:pt idx="317">
                  <c:v>0.42800000000000032</c:v>
                </c:pt>
                <c:pt idx="318">
                  <c:v>0.52500000000000002</c:v>
                </c:pt>
                <c:pt idx="319">
                  <c:v>0.125</c:v>
                </c:pt>
                <c:pt idx="320">
                  <c:v>0.55300000000000005</c:v>
                </c:pt>
                <c:pt idx="321">
                  <c:v>1.022</c:v>
                </c:pt>
                <c:pt idx="322">
                  <c:v>0.251</c:v>
                </c:pt>
                <c:pt idx="323">
                  <c:v>0.19500000000000001</c:v>
                </c:pt>
                <c:pt idx="324">
                  <c:v>0.70200000000000062</c:v>
                </c:pt>
                <c:pt idx="325">
                  <c:v>0.56299999999999994</c:v>
                </c:pt>
                <c:pt idx="326">
                  <c:v>0.31800000000000256</c:v>
                </c:pt>
                <c:pt idx="327">
                  <c:v>0.13800000000000001</c:v>
                </c:pt>
                <c:pt idx="328">
                  <c:v>0.35100000000000031</c:v>
                </c:pt>
                <c:pt idx="329">
                  <c:v>0.34700000000000031</c:v>
                </c:pt>
                <c:pt idx="330">
                  <c:v>0.64600000000000513</c:v>
                </c:pt>
                <c:pt idx="331">
                  <c:v>0.62400000000000455</c:v>
                </c:pt>
                <c:pt idx="332">
                  <c:v>0.35800000000000032</c:v>
                </c:pt>
                <c:pt idx="333">
                  <c:v>0.35700000000000032</c:v>
                </c:pt>
                <c:pt idx="334">
                  <c:v>0.39900000000000296</c:v>
                </c:pt>
                <c:pt idx="335">
                  <c:v>0.41700000000000031</c:v>
                </c:pt>
                <c:pt idx="336">
                  <c:v>0.43300000000000038</c:v>
                </c:pt>
                <c:pt idx="337">
                  <c:v>0.29200000000000031</c:v>
                </c:pt>
                <c:pt idx="338">
                  <c:v>0.23200000000000001</c:v>
                </c:pt>
                <c:pt idx="339">
                  <c:v>0.44400000000000001</c:v>
                </c:pt>
                <c:pt idx="340">
                  <c:v>0.26700000000000002</c:v>
                </c:pt>
                <c:pt idx="341">
                  <c:v>0.26400000000000001</c:v>
                </c:pt>
                <c:pt idx="342">
                  <c:v>0.36200000000000032</c:v>
                </c:pt>
                <c:pt idx="343">
                  <c:v>0.53</c:v>
                </c:pt>
                <c:pt idx="344">
                  <c:v>0.24300000000000024</c:v>
                </c:pt>
                <c:pt idx="345">
                  <c:v>0.29200000000000031</c:v>
                </c:pt>
                <c:pt idx="346">
                  <c:v>0.53600000000000003</c:v>
                </c:pt>
                <c:pt idx="347">
                  <c:v>0.35100000000000031</c:v>
                </c:pt>
                <c:pt idx="348">
                  <c:v>0.26900000000000002</c:v>
                </c:pt>
                <c:pt idx="349">
                  <c:v>0.32400000000000256</c:v>
                </c:pt>
                <c:pt idx="350">
                  <c:v>5.0000000000000114E-3</c:v>
                </c:pt>
              </c:numCache>
            </c:numRef>
          </c:yVal>
          <c:smooth val="1"/>
        </c:ser>
        <c:dLbls>
          <c:showLegendKey val="0"/>
          <c:showVal val="0"/>
          <c:showCatName val="0"/>
          <c:showSerName val="0"/>
          <c:showPercent val="0"/>
          <c:showBubbleSize val="0"/>
        </c:dLbls>
        <c:axId val="120219136"/>
        <c:axId val="120220672"/>
      </c:scatterChart>
      <c:valAx>
        <c:axId val="120219136"/>
        <c:scaling>
          <c:orientation val="minMax"/>
          <c:max val="725"/>
          <c:min val="560"/>
        </c:scaling>
        <c:delete val="0"/>
        <c:axPos val="b"/>
        <c:numFmt formatCode="General" sourceLinked="1"/>
        <c:majorTickMark val="out"/>
        <c:minorTickMark val="none"/>
        <c:tickLblPos val="nextTo"/>
        <c:txPr>
          <a:bodyPr rot="0" vert="horz"/>
          <a:lstStyle/>
          <a:p>
            <a:pPr>
              <a:defRPr sz="900" b="0" i="0" u="none" strike="noStrike" baseline="0">
                <a:solidFill>
                  <a:srgbClr val="000000"/>
                </a:solidFill>
                <a:latin typeface="Times New Roman" panose="02020603050405020304" pitchFamily="18" charset="0"/>
                <a:ea typeface="Calibri"/>
                <a:cs typeface="Times New Roman" panose="02020603050405020304" pitchFamily="18" charset="0"/>
              </a:defRPr>
            </a:pPr>
            <a:endParaRPr lang="en-US"/>
          </a:p>
        </c:txPr>
        <c:crossAx val="120220672"/>
        <c:crosses val="autoZero"/>
        <c:crossBetween val="midCat"/>
        <c:majorUnit val="50"/>
      </c:valAx>
      <c:valAx>
        <c:axId val="120220672"/>
        <c:scaling>
          <c:orientation val="minMax"/>
          <c:min val="0"/>
        </c:scaling>
        <c:delete val="1"/>
        <c:axPos val="l"/>
        <c:numFmt formatCode="General" sourceLinked="1"/>
        <c:majorTickMark val="out"/>
        <c:minorTickMark val="none"/>
        <c:tickLblPos val="nextTo"/>
        <c:crossAx val="120219136"/>
        <c:crosses val="autoZero"/>
        <c:crossBetween val="midCat"/>
        <c:majorUnit val="0.5"/>
        <c:minorUnit val="0.2"/>
      </c:valAx>
      <c:spPr>
        <a:ln>
          <a:solidFill>
            <a:sysClr val="windowText" lastClr="000000">
              <a:alpha val="62000"/>
            </a:sysClr>
          </a:solidFill>
        </a:ln>
      </c:spPr>
    </c:plotArea>
    <c:plotVisOnly val="1"/>
    <c:dispBlanksAs val="gap"/>
    <c:showDLblsOverMax val="0"/>
  </c:chart>
  <c:spPr>
    <a:ln>
      <a:solidFill>
        <a:schemeClr val="tx1">
          <a:lumMod val="50000"/>
          <a:lumOff val="50000"/>
        </a:schemeClr>
      </a:solidFill>
    </a:ln>
  </c:sp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501999575958297"/>
          <c:y val="6.9182389937106917E-2"/>
          <c:w val="0.78297457943105297"/>
          <c:h val="0.73960184222255232"/>
        </c:manualLayout>
      </c:layout>
      <c:scatterChart>
        <c:scatterStyle val="smoothMarker"/>
        <c:varyColors val="0"/>
        <c:ser>
          <c:idx val="0"/>
          <c:order val="0"/>
          <c:spPr>
            <a:ln w="15875" cap="rnd">
              <a:solidFill>
                <a:schemeClr val="accent1"/>
              </a:solidFill>
              <a:round/>
            </a:ln>
            <a:effectLst/>
          </c:spPr>
          <c:marker>
            <c:symbol val="circle"/>
            <c:size val="5"/>
            <c:spPr>
              <a:solidFill>
                <a:schemeClr val="accent1"/>
              </a:solidFill>
              <a:ln w="3175">
                <a:solidFill>
                  <a:schemeClr val="accent1"/>
                </a:solidFill>
              </a:ln>
              <a:effectLst/>
            </c:spPr>
          </c:marker>
          <c:errBars>
            <c:errDir val="y"/>
            <c:errBarType val="both"/>
            <c:errValType val="cust"/>
            <c:noEndCap val="0"/>
            <c:plus>
              <c:numRef>
                <c:f>Sheet1!$C$12:$H$12</c:f>
                <c:numCache>
                  <c:formatCode>General</c:formatCode>
                  <c:ptCount val="6"/>
                  <c:pt idx="0">
                    <c:v>7.3476803611233306E-3</c:v>
                  </c:pt>
                  <c:pt idx="1">
                    <c:v>4.0959683851824165E-3</c:v>
                  </c:pt>
                  <c:pt idx="2">
                    <c:v>1.2200237649623661E-2</c:v>
                  </c:pt>
                  <c:pt idx="3">
                    <c:v>1.8511958928522223E-2</c:v>
                  </c:pt>
                  <c:pt idx="4">
                    <c:v>1.9259197603108572E-2</c:v>
                  </c:pt>
                  <c:pt idx="5">
                    <c:v>1.2000671127910388E-2</c:v>
                  </c:pt>
                </c:numCache>
              </c:numRef>
            </c:plus>
            <c:minus>
              <c:numRef>
                <c:f>Sheet1!$C$12:$H$12</c:f>
                <c:numCache>
                  <c:formatCode>General</c:formatCode>
                  <c:ptCount val="6"/>
                  <c:pt idx="0">
                    <c:v>7.3476803611233306E-3</c:v>
                  </c:pt>
                  <c:pt idx="1">
                    <c:v>4.0959683851824165E-3</c:v>
                  </c:pt>
                  <c:pt idx="2">
                    <c:v>1.2200237649623661E-2</c:v>
                  </c:pt>
                  <c:pt idx="3">
                    <c:v>1.8511958928522223E-2</c:v>
                  </c:pt>
                  <c:pt idx="4">
                    <c:v>1.9259197603108572E-2</c:v>
                  </c:pt>
                  <c:pt idx="5">
                    <c:v>1.2000671127910388E-2</c:v>
                  </c:pt>
                </c:numCache>
              </c:numRef>
            </c:minus>
            <c:spPr>
              <a:noFill/>
              <a:ln w="9525" cap="flat" cmpd="sng" algn="ctr">
                <a:solidFill>
                  <a:schemeClr val="tx1">
                    <a:lumMod val="65000"/>
                    <a:lumOff val="35000"/>
                  </a:schemeClr>
                </a:solidFill>
                <a:round/>
              </a:ln>
              <a:effectLst/>
            </c:spPr>
          </c:errBars>
          <c:xVal>
            <c:numRef>
              <c:f>Sheet1!$A$16:$A$21</c:f>
              <c:numCache>
                <c:formatCode>General</c:formatCode>
                <c:ptCount val="6"/>
                <c:pt idx="0">
                  <c:v>0</c:v>
                </c:pt>
                <c:pt idx="1">
                  <c:v>0.06</c:v>
                </c:pt>
                <c:pt idx="2">
                  <c:v>0.12</c:v>
                </c:pt>
                <c:pt idx="3">
                  <c:v>0.18</c:v>
                </c:pt>
                <c:pt idx="4">
                  <c:v>0.24</c:v>
                </c:pt>
                <c:pt idx="5">
                  <c:v>0.3</c:v>
                </c:pt>
              </c:numCache>
            </c:numRef>
          </c:xVal>
          <c:yVal>
            <c:numRef>
              <c:f>Sheet1!$D$16:$D$21</c:f>
              <c:numCache>
                <c:formatCode>0.0000</c:formatCode>
                <c:ptCount val="6"/>
                <c:pt idx="0" formatCode="General">
                  <c:v>1</c:v>
                </c:pt>
                <c:pt idx="1">
                  <c:v>1.1665705751211899</c:v>
                </c:pt>
                <c:pt idx="2">
                  <c:v>1.2344978058828484</c:v>
                </c:pt>
                <c:pt idx="3">
                  <c:v>1.2917359861365552</c:v>
                </c:pt>
                <c:pt idx="4">
                  <c:v>1.3683630603660919</c:v>
                </c:pt>
                <c:pt idx="5">
                  <c:v>1.4676041849560006</c:v>
                </c:pt>
              </c:numCache>
            </c:numRef>
          </c:yVal>
          <c:smooth val="0"/>
        </c:ser>
        <c:dLbls>
          <c:showLegendKey val="0"/>
          <c:showVal val="0"/>
          <c:showCatName val="0"/>
          <c:showSerName val="0"/>
          <c:showPercent val="0"/>
          <c:showBubbleSize val="0"/>
        </c:dLbls>
        <c:axId val="120230656"/>
        <c:axId val="120232576"/>
      </c:scatterChart>
      <c:valAx>
        <c:axId val="120230656"/>
        <c:scaling>
          <c:orientation val="minMax"/>
          <c:max val="0.30000000000000004"/>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1/R</a:t>
                </a:r>
              </a:p>
            </c:rich>
          </c:tx>
          <c:layout/>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0232576"/>
        <c:crosses val="autoZero"/>
        <c:crossBetween val="midCat"/>
      </c:valAx>
      <c:valAx>
        <c:axId val="120232576"/>
        <c:scaling>
          <c:orientation val="minMax"/>
          <c:max val="1.6"/>
          <c:min val="0.8"/>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l-GR" sz="1000" b="1" i="0" baseline="0">
                    <a:effectLst/>
                    <a:latin typeface="Times New Roman" panose="02020603050405020304" pitchFamily="18" charset="0"/>
                    <a:cs typeface="Times New Roman" panose="02020603050405020304" pitchFamily="18" charset="0"/>
                  </a:rPr>
                  <a:t>(η/η</a:t>
                </a:r>
                <a:r>
                  <a:rPr lang="el-GR" sz="1000" b="1" i="0" baseline="-25000">
                    <a:effectLst/>
                    <a:latin typeface="Times New Roman" panose="02020603050405020304" pitchFamily="18" charset="0"/>
                    <a:cs typeface="Times New Roman" panose="02020603050405020304" pitchFamily="18" charset="0"/>
                  </a:rPr>
                  <a:t>0</a:t>
                </a:r>
                <a:r>
                  <a:rPr lang="el-GR" sz="1000" b="1" i="0" baseline="0">
                    <a:effectLst/>
                    <a:latin typeface="Times New Roman" panose="02020603050405020304" pitchFamily="18" charset="0"/>
                    <a:cs typeface="Times New Roman" panose="02020603050405020304" pitchFamily="18" charset="0"/>
                  </a:rPr>
                  <a:t>)</a:t>
                </a:r>
                <a:r>
                  <a:rPr lang="el-GR" sz="1000" b="1" i="0" baseline="30000">
                    <a:effectLst/>
                    <a:latin typeface="Times New Roman" panose="02020603050405020304" pitchFamily="18" charset="0"/>
                    <a:cs typeface="Times New Roman" panose="02020603050405020304" pitchFamily="18" charset="0"/>
                  </a:rPr>
                  <a:t>1/3</a:t>
                </a:r>
                <a:r>
                  <a:rPr lang="el-GR" sz="1000" b="1" i="0" baseline="0">
                    <a:effectLst/>
                    <a:latin typeface="Times New Roman" panose="02020603050405020304" pitchFamily="18" charset="0"/>
                    <a:cs typeface="Times New Roman" panose="02020603050405020304" pitchFamily="18" charset="0"/>
                  </a:rPr>
                  <a:t> </a:t>
                </a:r>
                <a:endParaRPr lang="en-US" sz="1000">
                  <a:effectLst/>
                  <a:latin typeface="Times New Roman" panose="02020603050405020304" pitchFamily="18" charset="0"/>
                  <a:cs typeface="Times New Roman" panose="02020603050405020304" pitchFamily="18" charset="0"/>
                </a:endParaRPr>
              </a:p>
            </c:rich>
          </c:tx>
          <c:layout>
            <c:manualLayout>
              <c:xMode val="edge"/>
              <c:yMode val="edge"/>
              <c:x val="2.2284122562674095E-2"/>
              <c:y val="0.27340117862625662"/>
            </c:manualLayout>
          </c:layout>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0230656"/>
        <c:crosses val="autoZero"/>
        <c:crossBetween val="midCat"/>
        <c:majorUnit val="0.4"/>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36837</cdr:x>
      <cdr:y>0.91948</cdr:y>
    </cdr:from>
    <cdr:to>
      <cdr:x>0.55793</cdr:x>
      <cdr:y>1</cdr:y>
    </cdr:to>
    <cdr:sp macro="" textlink="">
      <cdr:nvSpPr>
        <cdr:cNvPr id="2" name="TextBox 1"/>
        <cdr:cNvSpPr txBox="1"/>
      </cdr:nvSpPr>
      <cdr:spPr>
        <a:xfrm xmlns:a="http://schemas.openxmlformats.org/drawingml/2006/main">
          <a:off x="2143125" y="3371850"/>
          <a:ext cx="1102839" cy="29527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ms-MY" sz="1100"/>
        </a:p>
      </cdr:txBody>
    </cdr:sp>
  </cdr:relSizeAnchor>
  <cdr:relSizeAnchor xmlns:cdr="http://schemas.openxmlformats.org/drawingml/2006/chartDrawing">
    <cdr:from>
      <cdr:x>0.37328</cdr:x>
      <cdr:y>0.91573</cdr:y>
    </cdr:from>
    <cdr:to>
      <cdr:x>0.64952</cdr:x>
      <cdr:y>0.97662</cdr:y>
    </cdr:to>
    <cdr:sp macro="" textlink="">
      <cdr:nvSpPr>
        <cdr:cNvPr id="3" name="TextBox 2"/>
        <cdr:cNvSpPr txBox="1"/>
      </cdr:nvSpPr>
      <cdr:spPr>
        <a:xfrm xmlns:a="http://schemas.openxmlformats.org/drawingml/2006/main">
          <a:off x="2171700" y="3358108"/>
          <a:ext cx="1607108" cy="223291"/>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ms-MY" sz="900">
              <a:latin typeface="Times New Roman" panose="02020603050405020304" pitchFamily="18" charset="0"/>
              <a:cs typeface="Times New Roman" panose="02020603050405020304" pitchFamily="18" charset="0"/>
            </a:rPr>
            <a:t>Wavelength(nm)</a:t>
          </a:r>
        </a:p>
      </cdr:txBody>
    </cdr:sp>
  </cdr:relSizeAnchor>
  <cdr:relSizeAnchor xmlns:cdr="http://schemas.openxmlformats.org/drawingml/2006/chartDrawing">
    <cdr:from>
      <cdr:x>0.02717</cdr:x>
      <cdr:y>0.34373</cdr:y>
    </cdr:from>
    <cdr:to>
      <cdr:x>0.06907</cdr:x>
      <cdr:y>0.46199</cdr:y>
    </cdr:to>
    <cdr:sp macro="" textlink="">
      <cdr:nvSpPr>
        <cdr:cNvPr id="4" name="TextBox 3"/>
        <cdr:cNvSpPr txBox="1"/>
      </cdr:nvSpPr>
      <cdr:spPr>
        <a:xfrm xmlns:a="http://schemas.openxmlformats.org/drawingml/2006/main" rot="16200000">
          <a:off x="111040" y="2067805"/>
          <a:ext cx="663644" cy="385658"/>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ms-MY" sz="1100"/>
        </a:p>
      </cdr:txBody>
    </cdr:sp>
  </cdr:relSizeAnchor>
  <cdr:relSizeAnchor xmlns:cdr="http://schemas.openxmlformats.org/drawingml/2006/chartDrawing">
    <cdr:from>
      <cdr:x>3.43768E-7</cdr:x>
      <cdr:y>0.28368</cdr:y>
    </cdr:from>
    <cdr:to>
      <cdr:x>0.07352</cdr:x>
      <cdr:y>0.68208</cdr:y>
    </cdr:to>
    <cdr:sp macro="" textlink="">
      <cdr:nvSpPr>
        <cdr:cNvPr id="5" name="TextBox 4"/>
        <cdr:cNvSpPr txBox="1"/>
      </cdr:nvSpPr>
      <cdr:spPr>
        <a:xfrm xmlns:a="http://schemas.openxmlformats.org/drawingml/2006/main" rot="16200000">
          <a:off x="-516624" y="1556929"/>
          <a:ext cx="1460977" cy="427726"/>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ms-MY" sz="900">
              <a:latin typeface="Times New Roman" panose="02020603050405020304" pitchFamily="18" charset="0"/>
              <a:cs typeface="Times New Roman" panose="02020603050405020304" pitchFamily="18" charset="0"/>
            </a:rPr>
            <a:t>Absorbance</a:t>
          </a:r>
        </a:p>
      </cdr:txBody>
    </cdr:sp>
  </cdr:relSizeAnchor>
</c:userShapes>
</file>

<file path=word/drawings/drawing2.xml><?xml version="1.0" encoding="utf-8"?>
<c:userShapes xmlns:c="http://schemas.openxmlformats.org/drawingml/2006/chart">
  <cdr:relSizeAnchor xmlns:cdr="http://schemas.openxmlformats.org/drawingml/2006/chartDrawing">
    <cdr:from>
      <cdr:x>0.01383</cdr:x>
      <cdr:y>0.13606</cdr:y>
    </cdr:from>
    <cdr:to>
      <cdr:x>0.04966</cdr:x>
      <cdr:y>0.61838</cdr:y>
    </cdr:to>
    <cdr:sp macro="" textlink="">
      <cdr:nvSpPr>
        <cdr:cNvPr id="2" name="TextBox 1"/>
        <cdr:cNvSpPr txBox="1"/>
      </cdr:nvSpPr>
      <cdr:spPr>
        <a:xfrm xmlns:a="http://schemas.openxmlformats.org/drawingml/2006/main" rot="16200000">
          <a:off x="-535410" y="970479"/>
          <a:ext cx="1336882" cy="150164"/>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ms-MY" sz="900">
              <a:latin typeface="Times New Roman" panose="02020603050405020304" pitchFamily="18" charset="0"/>
              <a:cs typeface="Times New Roman" panose="02020603050405020304" pitchFamily="18" charset="0"/>
            </a:rPr>
            <a:t>[DNA]/(∆</a:t>
          </a:r>
          <a:r>
            <a:rPr lang="el-GR" sz="900">
              <a:latin typeface="Times New Roman" panose="02020603050405020304" pitchFamily="18" charset="0"/>
              <a:cs typeface="Times New Roman" panose="02020603050405020304" pitchFamily="18" charset="0"/>
            </a:rPr>
            <a:t>ε</a:t>
          </a:r>
          <a:r>
            <a:rPr lang="en-US" sz="900">
              <a:latin typeface="Times New Roman" panose="02020603050405020304" pitchFamily="18" charset="0"/>
              <a:cs typeface="Times New Roman" panose="02020603050405020304" pitchFamily="18" charset="0"/>
            </a:rPr>
            <a:t>) M</a:t>
          </a:r>
          <a:r>
            <a:rPr lang="en-US" sz="900" baseline="30000">
              <a:latin typeface="Times New Roman" panose="02020603050405020304" pitchFamily="18" charset="0"/>
              <a:cs typeface="Times New Roman" panose="02020603050405020304" pitchFamily="18" charset="0"/>
            </a:rPr>
            <a:t>2</a:t>
          </a:r>
          <a:r>
            <a:rPr lang="en-US" sz="900">
              <a:latin typeface="Times New Roman" panose="02020603050405020304" pitchFamily="18" charset="0"/>
              <a:cs typeface="Times New Roman" panose="02020603050405020304" pitchFamily="18" charset="0"/>
            </a:rPr>
            <a:t>cm</a:t>
          </a:r>
          <a:endParaRPr lang="ms-MY" sz="9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43321</cdr:x>
      <cdr:y>0.91575</cdr:y>
    </cdr:from>
    <cdr:to>
      <cdr:x>0.60194</cdr:x>
      <cdr:y>0.96905</cdr:y>
    </cdr:to>
    <cdr:sp macro="" textlink="">
      <cdr:nvSpPr>
        <cdr:cNvPr id="3" name="TextBox 2"/>
        <cdr:cNvSpPr txBox="1"/>
      </cdr:nvSpPr>
      <cdr:spPr>
        <a:xfrm xmlns:a="http://schemas.openxmlformats.org/drawingml/2006/main">
          <a:off x="1698132" y="2351594"/>
          <a:ext cx="661397" cy="136872"/>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ms-MY" sz="900">
              <a:latin typeface="Times New Roman" panose="02020603050405020304" pitchFamily="18" charset="0"/>
              <a:cs typeface="Times New Roman" panose="02020603050405020304" pitchFamily="18" charset="0"/>
            </a:rPr>
            <a:t>[DNA]</a:t>
          </a:r>
          <a:r>
            <a:rPr lang="ms-MY" sz="900" baseline="0">
              <a:latin typeface="Times New Roman" panose="02020603050405020304" pitchFamily="18" charset="0"/>
              <a:cs typeface="Times New Roman" panose="02020603050405020304" pitchFamily="18" charset="0"/>
            </a:rPr>
            <a:t> M</a:t>
          </a:r>
          <a:endParaRPr lang="ms-MY" sz="900">
            <a:latin typeface="Times New Roman" panose="02020603050405020304" pitchFamily="18" charset="0"/>
            <a:cs typeface="Times New Roman" panose="02020603050405020304" pitchFamily="18" charset="0"/>
          </a:endParaRPr>
        </a:p>
      </cdr:txBody>
    </cdr:sp>
  </cdr:relSizeAnchor>
</c:userShapes>
</file>

<file path=word/drawings/drawing3.xml><?xml version="1.0" encoding="utf-8"?>
<c:userShapes xmlns:c="http://schemas.openxmlformats.org/drawingml/2006/chart">
  <cdr:relSizeAnchor xmlns:cdr="http://schemas.openxmlformats.org/drawingml/2006/chartDrawing">
    <cdr:from>
      <cdr:x>0.37385</cdr:x>
      <cdr:y>0.91321</cdr:y>
    </cdr:from>
    <cdr:to>
      <cdr:x>0.71836</cdr:x>
      <cdr:y>1</cdr:y>
    </cdr:to>
    <cdr:sp macro="" textlink="">
      <cdr:nvSpPr>
        <cdr:cNvPr id="2" name="TextBox 1"/>
        <cdr:cNvSpPr txBox="1"/>
      </cdr:nvSpPr>
      <cdr:spPr>
        <a:xfrm xmlns:a="http://schemas.openxmlformats.org/drawingml/2006/main">
          <a:off x="2085975" y="3109388"/>
          <a:ext cx="1922301" cy="295482"/>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ms-MY" sz="900">
              <a:latin typeface="Times New Roman" panose="02020603050405020304" pitchFamily="18" charset="0"/>
              <a:cs typeface="Times New Roman" panose="02020603050405020304" pitchFamily="18" charset="0"/>
            </a:rPr>
            <a:t>wavelength(nm)</a:t>
          </a:r>
        </a:p>
      </cdr:txBody>
    </cdr:sp>
  </cdr:relSizeAnchor>
  <cdr:relSizeAnchor xmlns:cdr="http://schemas.openxmlformats.org/drawingml/2006/chartDrawing">
    <cdr:from>
      <cdr:x>0.39556</cdr:x>
      <cdr:y>0.02188</cdr:y>
    </cdr:from>
    <cdr:to>
      <cdr:x>0.88326</cdr:x>
      <cdr:y>0.09185</cdr:y>
    </cdr:to>
    <cdr:sp macro="" textlink="">
      <cdr:nvSpPr>
        <cdr:cNvPr id="4" name="TextBox 3"/>
        <cdr:cNvSpPr txBox="1"/>
      </cdr:nvSpPr>
      <cdr:spPr>
        <a:xfrm xmlns:a="http://schemas.openxmlformats.org/drawingml/2006/main">
          <a:off x="4000500" y="122464"/>
          <a:ext cx="4966607" cy="394607"/>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ms-MY" sz="1100"/>
        </a:p>
      </cdr:txBody>
    </cdr:sp>
  </cdr:relSizeAnchor>
  <cdr:relSizeAnchor xmlns:cdr="http://schemas.openxmlformats.org/drawingml/2006/chartDrawing">
    <cdr:from>
      <cdr:x>0.01349</cdr:x>
      <cdr:y>0.07698</cdr:y>
    </cdr:from>
    <cdr:to>
      <cdr:x>0.10386</cdr:x>
      <cdr:y>0.58812</cdr:y>
    </cdr:to>
    <cdr:sp macro="" textlink="">
      <cdr:nvSpPr>
        <cdr:cNvPr id="6" name="TextBox 5"/>
        <cdr:cNvSpPr txBox="1"/>
      </cdr:nvSpPr>
      <cdr:spPr>
        <a:xfrm xmlns:a="http://schemas.openxmlformats.org/drawingml/2006/main" rot="16200000">
          <a:off x="-626707" y="945475"/>
          <a:ext cx="1742962" cy="377019"/>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ms-MY" sz="900">
              <a:latin typeface="Times New Roman" panose="02020603050405020304" pitchFamily="18" charset="0"/>
              <a:cs typeface="Times New Roman" panose="02020603050405020304" pitchFamily="18" charset="0"/>
            </a:rPr>
            <a:t>Emission Intensity</a:t>
          </a:r>
        </a:p>
      </cdr:txBody>
    </cdr:sp>
  </cdr:relSizeAnchor>
  <cdr:relSizeAnchor xmlns:cdr="http://schemas.openxmlformats.org/drawingml/2006/chartDrawing">
    <cdr:from>
      <cdr:x>0</cdr:x>
      <cdr:y>0</cdr:y>
    </cdr:from>
    <cdr:to>
      <cdr:x>0.10256</cdr:x>
      <cdr:y>0.16309</cdr:y>
    </cdr:to>
    <cdr:sp macro="" textlink="">
      <cdr:nvSpPr>
        <cdr:cNvPr id="5" name="TextBox 4"/>
        <cdr:cNvSpPr txBox="1"/>
      </cdr:nvSpPr>
      <cdr:spPr>
        <a:xfrm xmlns:a="http://schemas.openxmlformats.org/drawingml/2006/main">
          <a:off x="0" y="0"/>
          <a:ext cx="342886" cy="36195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ms-MY" sz="900">
            <a:latin typeface="Times New Roman" panose="02020603050405020304" pitchFamily="18" charset="0"/>
            <a:cs typeface="Times New Roman" panose="0202060305040502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6D64D6-ADA9-4B9F-A2B6-B43470FDEA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10</Pages>
  <Words>4436</Words>
  <Characters>25479</Characters>
  <Application>Microsoft Office Word</Application>
  <DocSecurity>0</DocSecurity>
  <Lines>418</Lines>
  <Paragraphs>119</Paragraphs>
  <ScaleCrop>false</ScaleCrop>
  <HeadingPairs>
    <vt:vector size="2" baseType="variant">
      <vt:variant>
        <vt:lpstr>Title</vt:lpstr>
      </vt:variant>
      <vt:variant>
        <vt:i4>1</vt:i4>
      </vt:variant>
    </vt:vector>
  </HeadingPairs>
  <TitlesOfParts>
    <vt:vector size="1" baseType="lpstr">
      <vt:lpstr>MJAS Vol 20 No 3 (2016)</vt:lpstr>
    </vt:vector>
  </TitlesOfParts>
  <Company>UKM</Company>
  <LinksUpToDate>false</LinksUpToDate>
  <CharactersWithSpaces>298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0 No 4 (2016)</dc:title>
  <dc:creator>Harun Hj Hamzah</dc:creator>
  <cp:lastModifiedBy>ANALIS</cp:lastModifiedBy>
  <cp:revision>15</cp:revision>
  <cp:lastPrinted>2016-07-13T01:22:00Z</cp:lastPrinted>
  <dcterms:created xsi:type="dcterms:W3CDTF">2016-06-22T07:10:00Z</dcterms:created>
  <dcterms:modified xsi:type="dcterms:W3CDTF">2016-07-13T01:22:00Z</dcterms:modified>
</cp:coreProperties>
</file>